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47FBF" w14:textId="31A084E4" w:rsidR="00DD487E" w:rsidRPr="00D40664" w:rsidRDefault="00FD60D1" w:rsidP="00FF5802">
      <w:pPr>
        <w:pStyle w:val="Judul1"/>
        <w:numPr>
          <w:ilvl w:val="0"/>
          <w:numId w:val="0"/>
        </w:numPr>
        <w:spacing w:line="360" w:lineRule="auto"/>
        <w:rPr>
          <w:lang w:val="en-US"/>
        </w:rPr>
      </w:pPr>
      <w:bookmarkStart w:id="0" w:name="_Toc168343371"/>
      <w:bookmarkStart w:id="1" w:name="_Toc168344613"/>
      <w:r>
        <w:rPr>
          <w:lang w:val="en-US"/>
        </w:rPr>
        <w:t>PEMBUATAN</w:t>
      </w:r>
      <w:r w:rsidR="007C7B34">
        <w:rPr>
          <w:lang w:val="en-US"/>
        </w:rPr>
        <w:t xml:space="preserve"> PERANGKAT LUNAK </w:t>
      </w:r>
      <w:r w:rsidR="00D00F59">
        <w:rPr>
          <w:lang w:val="en-US"/>
        </w:rPr>
        <w:t>SIAMI</w:t>
      </w:r>
      <w:r>
        <w:rPr>
          <w:lang w:val="en-US"/>
        </w:rPr>
        <w:t xml:space="preserve"> </w:t>
      </w:r>
      <w:r w:rsidR="00D00F59">
        <w:rPr>
          <w:lang w:val="en-US"/>
        </w:rPr>
        <w:t xml:space="preserve">SEBAGAI </w:t>
      </w:r>
      <w:r>
        <w:rPr>
          <w:lang w:val="en-US"/>
        </w:rPr>
        <w:t>MANAJEMEN PENGUMUMAM BERBASIS ARTIFICIAL INTELLIGENCE</w:t>
      </w:r>
      <w:bookmarkEnd w:id="0"/>
      <w:bookmarkEnd w:id="1"/>
    </w:p>
    <w:p w14:paraId="16512273" w14:textId="41A360DB" w:rsidR="003A03AA" w:rsidRDefault="003A03AA" w:rsidP="00DD487E"/>
    <w:p w14:paraId="33C78B8C" w14:textId="77777777" w:rsidR="003A03AA" w:rsidRDefault="003A03AA" w:rsidP="00DD487E"/>
    <w:p w14:paraId="6BF1FD9D" w14:textId="77777777" w:rsidR="00DD487E" w:rsidRDefault="00DD487E" w:rsidP="00DD487E"/>
    <w:p w14:paraId="0DC935F2" w14:textId="77777777" w:rsidR="00DD487E" w:rsidRDefault="00DD487E" w:rsidP="00FF5802">
      <w:pPr>
        <w:jc w:val="center"/>
      </w:pPr>
      <w:r w:rsidRPr="0094695C">
        <w:rPr>
          <w:rFonts w:cs="Times New Roman"/>
          <w:b/>
          <w:bCs/>
          <w:noProof/>
          <w:sz w:val="36"/>
          <w:szCs w:val="36"/>
          <w:lang w:val="en-US"/>
        </w:rPr>
        <w:drawing>
          <wp:inline distT="0" distB="0" distL="0" distR="0" wp14:anchorId="46AE830F" wp14:editId="2FE6BB27">
            <wp:extent cx="1440000"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5FBC8D78" w14:textId="5F8C1DDE" w:rsidR="003A03AA" w:rsidRDefault="003A03AA" w:rsidP="00DD487E">
      <w:pPr>
        <w:jc w:val="center"/>
      </w:pPr>
    </w:p>
    <w:p w14:paraId="6015C589" w14:textId="3E480E7B" w:rsidR="003A03AA" w:rsidRDefault="003A03AA" w:rsidP="001C2159"/>
    <w:p w14:paraId="54976426" w14:textId="77777777" w:rsidR="003A03AA" w:rsidRDefault="003A03AA" w:rsidP="00DD487E">
      <w:pPr>
        <w:jc w:val="center"/>
      </w:pPr>
    </w:p>
    <w:p w14:paraId="255937F5" w14:textId="77777777" w:rsidR="00DD487E" w:rsidRDefault="00DD487E" w:rsidP="00DD487E">
      <w:pPr>
        <w:jc w:val="center"/>
      </w:pPr>
    </w:p>
    <w:p w14:paraId="113CF2BB" w14:textId="33DD1278" w:rsidR="00DD487E" w:rsidRPr="00DD487E" w:rsidRDefault="00092C4B" w:rsidP="00DD487E">
      <w:pPr>
        <w:spacing w:after="40" w:line="360" w:lineRule="auto"/>
        <w:jc w:val="center"/>
        <w:rPr>
          <w:rFonts w:ascii="Times New Roman" w:hAnsi="Times New Roman" w:cs="Times New Roman"/>
          <w:b/>
          <w:bCs/>
          <w:sz w:val="36"/>
          <w:szCs w:val="36"/>
          <w:lang w:val="en-US"/>
        </w:rPr>
      </w:pPr>
      <w:r>
        <w:rPr>
          <w:rFonts w:ascii="Times New Roman" w:hAnsi="Times New Roman" w:cs="Times New Roman"/>
          <w:b/>
          <w:bCs/>
          <w:sz w:val="36"/>
          <w:szCs w:val="36"/>
          <w:lang w:val="en-US"/>
        </w:rPr>
        <w:t>SKRIPSI</w:t>
      </w:r>
      <w:r w:rsidR="00DD487E" w:rsidRPr="00DD487E">
        <w:rPr>
          <w:rFonts w:ascii="Times New Roman" w:hAnsi="Times New Roman" w:cs="Times New Roman"/>
          <w:b/>
          <w:bCs/>
          <w:sz w:val="36"/>
          <w:szCs w:val="36"/>
          <w:lang w:val="en-US"/>
        </w:rPr>
        <w:t xml:space="preserve"> </w:t>
      </w:r>
    </w:p>
    <w:p w14:paraId="6D14D48B" w14:textId="15631964" w:rsidR="00DD487E" w:rsidRDefault="00DD487E" w:rsidP="00DD487E">
      <w:pPr>
        <w:spacing w:after="40" w:line="360" w:lineRule="auto"/>
        <w:jc w:val="center"/>
        <w:rPr>
          <w:rFonts w:ascii="Times New Roman" w:hAnsi="Times New Roman" w:cs="Times New Roman"/>
          <w:sz w:val="24"/>
          <w:szCs w:val="24"/>
          <w:lang w:val="en-US"/>
        </w:rPr>
      </w:pPr>
      <w:r w:rsidRPr="00DD487E">
        <w:rPr>
          <w:rFonts w:ascii="Times New Roman" w:hAnsi="Times New Roman" w:cs="Times New Roman"/>
          <w:sz w:val="24"/>
          <w:szCs w:val="24"/>
          <w:lang w:val="en-US"/>
        </w:rPr>
        <w:t xml:space="preserve">Diajukan untuk memenuhi </w:t>
      </w:r>
      <w:r w:rsidR="00092C4B">
        <w:rPr>
          <w:rFonts w:ascii="Times New Roman" w:hAnsi="Times New Roman" w:cs="Times New Roman"/>
          <w:sz w:val="24"/>
          <w:szCs w:val="24"/>
          <w:lang w:val="en-US"/>
        </w:rPr>
        <w:t>salah satu syarat kelulusan</w:t>
      </w:r>
      <w:r w:rsidRPr="00DD487E">
        <w:rPr>
          <w:rFonts w:ascii="Times New Roman" w:hAnsi="Times New Roman" w:cs="Times New Roman"/>
          <w:sz w:val="24"/>
          <w:szCs w:val="24"/>
          <w:lang w:val="en-US"/>
        </w:rPr>
        <w:t xml:space="preserve"> Program Sarjana (S1)</w:t>
      </w:r>
    </w:p>
    <w:p w14:paraId="28B491CB" w14:textId="11B66F88" w:rsidR="00DD487E" w:rsidRDefault="00DD487E" w:rsidP="00DD487E">
      <w:pPr>
        <w:spacing w:after="40" w:line="360" w:lineRule="auto"/>
        <w:rPr>
          <w:rFonts w:ascii="Times New Roman" w:hAnsi="Times New Roman" w:cs="Times New Roman"/>
          <w:sz w:val="24"/>
          <w:szCs w:val="24"/>
          <w:lang w:val="en-US"/>
        </w:rPr>
      </w:pPr>
    </w:p>
    <w:p w14:paraId="2B06E394" w14:textId="77777777" w:rsidR="003A03AA" w:rsidRDefault="003A03AA" w:rsidP="00DD487E">
      <w:pPr>
        <w:spacing w:after="40" w:line="360" w:lineRule="auto"/>
        <w:rPr>
          <w:rFonts w:ascii="Times New Roman" w:hAnsi="Times New Roman" w:cs="Times New Roman"/>
          <w:sz w:val="24"/>
          <w:szCs w:val="24"/>
          <w:lang w:val="en-US"/>
        </w:rPr>
      </w:pPr>
    </w:p>
    <w:p w14:paraId="3249D0CB" w14:textId="5910BB48" w:rsidR="00DD487E" w:rsidRPr="00DD487E" w:rsidRDefault="00FD60D1" w:rsidP="00DD487E">
      <w:pPr>
        <w:spacing w:after="30"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UHAMMAD</w:t>
      </w:r>
      <w:r w:rsidR="00DD487E" w:rsidRPr="00DD487E">
        <w:rPr>
          <w:rFonts w:ascii="Times New Roman" w:hAnsi="Times New Roman" w:cs="Times New Roman"/>
          <w:b/>
          <w:bCs/>
          <w:sz w:val="28"/>
          <w:szCs w:val="28"/>
          <w:lang w:val="en-US"/>
        </w:rPr>
        <w:t xml:space="preserve"> </w:t>
      </w:r>
      <w:r>
        <w:rPr>
          <w:rFonts w:ascii="Times New Roman" w:hAnsi="Times New Roman" w:cs="Times New Roman"/>
          <w:b/>
          <w:bCs/>
          <w:sz w:val="28"/>
          <w:szCs w:val="28"/>
          <w:lang w:val="en-US"/>
        </w:rPr>
        <w:t xml:space="preserve">RAFI AL QODRI </w:t>
      </w:r>
    </w:p>
    <w:p w14:paraId="5800D6B4" w14:textId="7C01BAFA" w:rsidR="003A03AA" w:rsidRPr="003A03AA" w:rsidRDefault="003A03AA" w:rsidP="003A03AA">
      <w:pPr>
        <w:spacing w:after="30" w:line="360" w:lineRule="auto"/>
        <w:jc w:val="center"/>
        <w:rPr>
          <w:rFonts w:ascii="Times New Roman" w:hAnsi="Times New Roman" w:cs="Times New Roman"/>
          <w:b/>
          <w:bCs/>
          <w:sz w:val="28"/>
          <w:szCs w:val="28"/>
          <w:lang w:val="en-US"/>
        </w:rPr>
      </w:pPr>
      <w:proofErr w:type="gramStart"/>
      <w:r>
        <w:rPr>
          <w:rFonts w:ascii="Times New Roman" w:hAnsi="Times New Roman" w:cs="Times New Roman"/>
          <w:b/>
          <w:bCs/>
          <w:sz w:val="28"/>
          <w:szCs w:val="28"/>
          <w:lang w:val="en-US"/>
        </w:rPr>
        <w:t>NIM :</w:t>
      </w:r>
      <w:proofErr w:type="gramEnd"/>
      <w:r>
        <w:rPr>
          <w:rFonts w:ascii="Times New Roman" w:hAnsi="Times New Roman" w:cs="Times New Roman"/>
          <w:b/>
          <w:bCs/>
          <w:sz w:val="28"/>
          <w:szCs w:val="28"/>
          <w:lang w:val="en-US"/>
        </w:rPr>
        <w:t xml:space="preserve"> </w:t>
      </w:r>
      <w:r w:rsidR="00FD60D1">
        <w:rPr>
          <w:rFonts w:ascii="Times New Roman" w:hAnsi="Times New Roman" w:cs="Times New Roman"/>
          <w:b/>
          <w:bCs/>
          <w:sz w:val="28"/>
          <w:szCs w:val="28"/>
          <w:lang w:val="en-US"/>
        </w:rPr>
        <w:t>10200053</w:t>
      </w:r>
    </w:p>
    <w:p w14:paraId="41D8DDDD" w14:textId="37C451C2" w:rsidR="003A03AA" w:rsidRDefault="003A03AA" w:rsidP="00DD487E">
      <w:pPr>
        <w:spacing w:after="40" w:line="360" w:lineRule="auto"/>
        <w:jc w:val="center"/>
        <w:rPr>
          <w:rFonts w:ascii="Times New Roman" w:hAnsi="Times New Roman" w:cs="Times New Roman"/>
          <w:szCs w:val="24"/>
          <w:lang w:val="en-US"/>
        </w:rPr>
      </w:pPr>
    </w:p>
    <w:p w14:paraId="49710E3D" w14:textId="77777777" w:rsidR="003A03AA" w:rsidRDefault="003A03AA" w:rsidP="00DD487E">
      <w:pPr>
        <w:spacing w:after="40" w:line="360" w:lineRule="auto"/>
        <w:jc w:val="center"/>
        <w:rPr>
          <w:rFonts w:ascii="Times New Roman" w:hAnsi="Times New Roman" w:cs="Times New Roman"/>
          <w:szCs w:val="24"/>
          <w:lang w:val="en-US"/>
        </w:rPr>
      </w:pPr>
    </w:p>
    <w:p w14:paraId="7D7290FB" w14:textId="77777777" w:rsidR="00DD487E" w:rsidRPr="00DD487E"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Program Studi Rekayasa Perangkat Lunak</w:t>
      </w:r>
    </w:p>
    <w:p w14:paraId="2A445259" w14:textId="77777777" w:rsidR="00092C4B"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 xml:space="preserve">Fakultas Teknik dan Informatika </w:t>
      </w:r>
    </w:p>
    <w:p w14:paraId="2F30F93A" w14:textId="15D1BCCA" w:rsidR="00DD487E" w:rsidRDefault="00DD487E" w:rsidP="00DD487E">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Universitas Bina Sarana Informatika</w:t>
      </w:r>
    </w:p>
    <w:p w14:paraId="055A6CC3" w14:textId="7BFBF529" w:rsidR="003A03AA" w:rsidRPr="00DD487E" w:rsidRDefault="00CB7BEA" w:rsidP="00DD487E">
      <w:pPr>
        <w:spacing w:after="3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akarta</w:t>
      </w:r>
    </w:p>
    <w:p w14:paraId="57F1F12C" w14:textId="12BF496E" w:rsidR="00DD487E" w:rsidRPr="00B8655A" w:rsidRDefault="00DD487E" w:rsidP="00B8655A">
      <w:pPr>
        <w:spacing w:after="30" w:line="360" w:lineRule="auto"/>
        <w:jc w:val="center"/>
        <w:rPr>
          <w:rFonts w:ascii="Times New Roman" w:hAnsi="Times New Roman" w:cs="Times New Roman"/>
          <w:b/>
          <w:bCs/>
          <w:sz w:val="24"/>
          <w:szCs w:val="24"/>
          <w:lang w:val="en-US"/>
        </w:rPr>
      </w:pPr>
      <w:r w:rsidRPr="00DD487E">
        <w:rPr>
          <w:rFonts w:ascii="Times New Roman" w:hAnsi="Times New Roman" w:cs="Times New Roman"/>
          <w:b/>
          <w:bCs/>
          <w:sz w:val="24"/>
          <w:szCs w:val="24"/>
          <w:lang w:val="en-US"/>
        </w:rPr>
        <w:t>202</w:t>
      </w:r>
      <w:r w:rsidR="00CB7BEA">
        <w:rPr>
          <w:rFonts w:ascii="Times New Roman" w:hAnsi="Times New Roman" w:cs="Times New Roman"/>
          <w:b/>
          <w:bCs/>
          <w:sz w:val="24"/>
          <w:szCs w:val="24"/>
          <w:lang w:val="en-US"/>
        </w:rPr>
        <w:t>4</w:t>
      </w:r>
      <w:r w:rsidR="00954BCE">
        <w:rPr>
          <w:lang w:val="en-US"/>
        </w:rPr>
        <w:br w:type="page"/>
      </w:r>
    </w:p>
    <w:p w14:paraId="01D9BE16" w14:textId="77777777" w:rsidR="00B8655A" w:rsidRDefault="00B8655A" w:rsidP="0034191B">
      <w:pPr>
        <w:pStyle w:val="Judul1"/>
        <w:numPr>
          <w:ilvl w:val="0"/>
          <w:numId w:val="0"/>
        </w:numPr>
        <w:rPr>
          <w:lang w:val="en-US"/>
        </w:rPr>
        <w:sectPr w:rsidR="00B8655A" w:rsidSect="00B175E8">
          <w:headerReference w:type="even" r:id="rId9"/>
          <w:headerReference w:type="default" r:id="rId10"/>
          <w:footerReference w:type="default" r:id="rId11"/>
          <w:headerReference w:type="first" r:id="rId12"/>
          <w:pgSz w:w="11906" w:h="16838" w:code="9"/>
          <w:pgMar w:top="1701" w:right="1418" w:bottom="1418" w:left="2268" w:header="709" w:footer="170" w:gutter="0"/>
          <w:pgNumType w:fmt="lowerRoman" w:start="1"/>
          <w:cols w:space="708"/>
          <w:docGrid w:linePitch="360"/>
        </w:sectPr>
      </w:pPr>
      <w:bookmarkStart w:id="2" w:name="_Toc168344614"/>
    </w:p>
    <w:p w14:paraId="562A25F8" w14:textId="16422031" w:rsidR="0034191B" w:rsidRDefault="0034191B" w:rsidP="0034191B">
      <w:pPr>
        <w:pStyle w:val="Judul1"/>
        <w:numPr>
          <w:ilvl w:val="0"/>
          <w:numId w:val="0"/>
        </w:numPr>
        <w:rPr>
          <w:lang w:val="en-US"/>
        </w:rPr>
      </w:pPr>
      <w:r>
        <w:rPr>
          <w:lang w:val="en-US"/>
        </w:rPr>
        <w:lastRenderedPageBreak/>
        <w:t>LEMBAR PERNYATAAN KEASLIAN SKRIPSI</w:t>
      </w:r>
      <w:bookmarkEnd w:id="2"/>
    </w:p>
    <w:p w14:paraId="36A68179" w14:textId="2CC1D13B" w:rsidR="0034191B" w:rsidRDefault="0034191B">
      <w:pPr>
        <w:rPr>
          <w:lang w:val="en-US"/>
        </w:rPr>
      </w:pPr>
      <w:r>
        <w:rPr>
          <w:lang w:val="en-US"/>
        </w:rPr>
        <w:br w:type="page"/>
      </w:r>
    </w:p>
    <w:p w14:paraId="228488D8" w14:textId="41B4353B" w:rsidR="0034191B" w:rsidRDefault="0034191B" w:rsidP="0034191B">
      <w:pPr>
        <w:pStyle w:val="Judul1"/>
        <w:numPr>
          <w:ilvl w:val="0"/>
          <w:numId w:val="0"/>
        </w:numPr>
        <w:ind w:right="-2"/>
        <w:rPr>
          <w:lang w:val="en-US"/>
        </w:rPr>
      </w:pPr>
      <w:bookmarkStart w:id="3" w:name="_Toc168344615"/>
      <w:r>
        <w:rPr>
          <w:lang w:val="en-US"/>
        </w:rPr>
        <w:lastRenderedPageBreak/>
        <w:t>LEMBAR PERNYATAAN PERSETUJUAN PUBLIKASI KARYA ILMIAH</w:t>
      </w:r>
      <w:bookmarkEnd w:id="3"/>
    </w:p>
    <w:p w14:paraId="396AFEC9" w14:textId="58BD4381" w:rsidR="0034191B" w:rsidRDefault="0034191B">
      <w:pPr>
        <w:rPr>
          <w:lang w:val="en-US"/>
        </w:rPr>
      </w:pPr>
      <w:r>
        <w:rPr>
          <w:lang w:val="en-US"/>
        </w:rPr>
        <w:br w:type="page"/>
      </w:r>
    </w:p>
    <w:p w14:paraId="6A62C6CF" w14:textId="07F27091" w:rsidR="00061322" w:rsidRDefault="00421279" w:rsidP="00061322">
      <w:pPr>
        <w:pStyle w:val="Judul1"/>
        <w:numPr>
          <w:ilvl w:val="0"/>
          <w:numId w:val="0"/>
        </w:numPr>
        <w:rPr>
          <w:lang w:val="en-US"/>
        </w:rPr>
      </w:pPr>
      <w:bookmarkStart w:id="4" w:name="_Toc168344616"/>
      <w:r>
        <w:rPr>
          <w:lang w:val="en-US"/>
        </w:rPr>
        <w:lastRenderedPageBreak/>
        <w:t>LEMBAR</w:t>
      </w:r>
      <w:r w:rsidR="0034191B" w:rsidRPr="0034191B">
        <w:rPr>
          <w:lang w:val="en-US"/>
        </w:rPr>
        <w:t xml:space="preserve"> </w:t>
      </w:r>
      <w:r>
        <w:rPr>
          <w:lang w:val="en-US"/>
        </w:rPr>
        <w:t>PERSETUJUAN</w:t>
      </w:r>
      <w:r w:rsidR="0034191B" w:rsidRPr="0034191B">
        <w:rPr>
          <w:lang w:val="en-US"/>
        </w:rPr>
        <w:t xml:space="preserve"> </w:t>
      </w:r>
      <w:r>
        <w:rPr>
          <w:lang w:val="en-US"/>
        </w:rPr>
        <w:t>DAN</w:t>
      </w:r>
      <w:r w:rsidR="0034191B" w:rsidRPr="0034191B">
        <w:rPr>
          <w:lang w:val="en-US"/>
        </w:rPr>
        <w:t xml:space="preserve"> </w:t>
      </w:r>
      <w:r>
        <w:rPr>
          <w:lang w:val="en-US"/>
        </w:rPr>
        <w:t>PENGESAHAN</w:t>
      </w:r>
      <w:r w:rsidR="0034191B" w:rsidRPr="0034191B">
        <w:rPr>
          <w:lang w:val="en-US"/>
        </w:rPr>
        <w:t xml:space="preserve"> </w:t>
      </w:r>
      <w:bookmarkEnd w:id="4"/>
      <w:r>
        <w:rPr>
          <w:lang w:val="en-US"/>
        </w:rPr>
        <w:t>SKRIPSI</w:t>
      </w:r>
    </w:p>
    <w:p w14:paraId="5A7720CD" w14:textId="77777777" w:rsidR="00663828" w:rsidRPr="00663828" w:rsidRDefault="00663828" w:rsidP="00663828">
      <w:pPr>
        <w:rPr>
          <w:lang w:val="en-US"/>
        </w:rPr>
      </w:pPr>
    </w:p>
    <w:p w14:paraId="131620FD" w14:textId="321CBBFC" w:rsidR="00061322" w:rsidRDefault="00061322">
      <w:pPr>
        <w:rPr>
          <w:rFonts w:ascii="Times New Roman" w:hAnsi="Times New Roman"/>
          <w:sz w:val="24"/>
          <w:lang w:val="en-US"/>
        </w:rPr>
      </w:pPr>
      <w:r>
        <w:rPr>
          <w:lang w:val="en-US"/>
        </w:rPr>
        <w:br w:type="page"/>
      </w:r>
    </w:p>
    <w:p w14:paraId="0E79542D" w14:textId="30EC365B" w:rsidR="00061322" w:rsidRDefault="00421279" w:rsidP="00061322">
      <w:pPr>
        <w:pStyle w:val="Judul1"/>
        <w:numPr>
          <w:ilvl w:val="0"/>
          <w:numId w:val="0"/>
        </w:numPr>
        <w:rPr>
          <w:lang w:val="en-US"/>
        </w:rPr>
      </w:pPr>
      <w:bookmarkStart w:id="5" w:name="_Toc168344617"/>
      <w:r>
        <w:rPr>
          <w:lang w:val="en-US"/>
        </w:rPr>
        <w:lastRenderedPageBreak/>
        <w:t>LEMBAR</w:t>
      </w:r>
      <w:r w:rsidR="00061322" w:rsidRPr="00061322">
        <w:rPr>
          <w:lang w:val="en-US"/>
        </w:rPr>
        <w:t xml:space="preserve"> </w:t>
      </w:r>
      <w:r>
        <w:rPr>
          <w:lang w:val="en-US"/>
        </w:rPr>
        <w:t>PEDOMAN</w:t>
      </w:r>
      <w:r w:rsidR="00061322" w:rsidRPr="00061322">
        <w:rPr>
          <w:lang w:val="en-US"/>
        </w:rPr>
        <w:t xml:space="preserve"> </w:t>
      </w:r>
      <w:r>
        <w:rPr>
          <w:lang w:val="en-US"/>
        </w:rPr>
        <w:t>PENGGUNAAN</w:t>
      </w:r>
      <w:r w:rsidR="00061322" w:rsidRPr="00061322">
        <w:rPr>
          <w:lang w:val="en-US"/>
        </w:rPr>
        <w:t xml:space="preserve"> </w:t>
      </w:r>
      <w:r>
        <w:rPr>
          <w:lang w:val="en-US"/>
        </w:rPr>
        <w:t>HAK</w:t>
      </w:r>
      <w:r w:rsidR="00061322" w:rsidRPr="00061322">
        <w:rPr>
          <w:lang w:val="en-US"/>
        </w:rPr>
        <w:t xml:space="preserve"> </w:t>
      </w:r>
      <w:bookmarkEnd w:id="5"/>
      <w:r>
        <w:rPr>
          <w:lang w:val="en-US"/>
        </w:rPr>
        <w:t>CIPTA</w:t>
      </w:r>
    </w:p>
    <w:p w14:paraId="6E720688" w14:textId="77777777" w:rsidR="00061322" w:rsidRDefault="00061322">
      <w:pPr>
        <w:rPr>
          <w:rFonts w:ascii="Times New Roman" w:eastAsiaTheme="majorEastAsia" w:hAnsi="Times New Roman" w:cstheme="majorBidi"/>
          <w:b/>
          <w:sz w:val="28"/>
          <w:szCs w:val="32"/>
          <w:lang w:val="en-US"/>
        </w:rPr>
      </w:pPr>
      <w:r>
        <w:rPr>
          <w:lang w:val="en-US"/>
        </w:rPr>
        <w:br w:type="page"/>
      </w:r>
    </w:p>
    <w:p w14:paraId="0DF911D9" w14:textId="27454242" w:rsidR="00061322" w:rsidRDefault="00421279" w:rsidP="00061322">
      <w:pPr>
        <w:pStyle w:val="Judul1"/>
        <w:numPr>
          <w:ilvl w:val="0"/>
          <w:numId w:val="0"/>
        </w:numPr>
        <w:rPr>
          <w:lang w:val="en-US"/>
        </w:rPr>
      </w:pPr>
      <w:bookmarkStart w:id="6" w:name="_Toc168344618"/>
      <w:r>
        <w:rPr>
          <w:lang w:val="en-US"/>
        </w:rPr>
        <w:lastRenderedPageBreak/>
        <w:t>LEMBAR</w:t>
      </w:r>
      <w:r w:rsidR="00061322" w:rsidRPr="00061322">
        <w:rPr>
          <w:lang w:val="en-US"/>
        </w:rPr>
        <w:t xml:space="preserve"> </w:t>
      </w:r>
      <w:r>
        <w:rPr>
          <w:lang w:val="en-US"/>
        </w:rPr>
        <w:t>KONSULTASI</w:t>
      </w:r>
      <w:r w:rsidR="00061322" w:rsidRPr="00061322">
        <w:rPr>
          <w:lang w:val="en-US"/>
        </w:rPr>
        <w:t xml:space="preserve"> </w:t>
      </w:r>
      <w:bookmarkEnd w:id="6"/>
      <w:r>
        <w:rPr>
          <w:lang w:val="en-US"/>
        </w:rPr>
        <w:t>SKRIPSI</w:t>
      </w:r>
    </w:p>
    <w:p w14:paraId="3C4CFE37" w14:textId="672D272B" w:rsidR="00061322" w:rsidRDefault="00061322">
      <w:pPr>
        <w:rPr>
          <w:rFonts w:ascii="Times New Roman" w:hAnsi="Times New Roman"/>
          <w:sz w:val="24"/>
          <w:lang w:val="en-US"/>
        </w:rPr>
      </w:pPr>
      <w:r>
        <w:rPr>
          <w:lang w:val="en-US"/>
        </w:rPr>
        <w:br w:type="page"/>
      </w:r>
    </w:p>
    <w:p w14:paraId="4A44964E" w14:textId="7695CC61" w:rsidR="00061322" w:rsidRDefault="00421279" w:rsidP="00061322">
      <w:pPr>
        <w:pStyle w:val="Judul1"/>
        <w:numPr>
          <w:ilvl w:val="0"/>
          <w:numId w:val="0"/>
        </w:numPr>
        <w:rPr>
          <w:lang w:val="en-US"/>
        </w:rPr>
      </w:pPr>
      <w:bookmarkStart w:id="7" w:name="_Toc168344619"/>
      <w:r>
        <w:rPr>
          <w:lang w:val="en-US"/>
        </w:rPr>
        <w:lastRenderedPageBreak/>
        <w:t>LEMBAR</w:t>
      </w:r>
      <w:r w:rsidR="00061322" w:rsidRPr="00061322">
        <w:rPr>
          <w:lang w:val="en-US"/>
        </w:rPr>
        <w:t xml:space="preserve"> </w:t>
      </w:r>
      <w:bookmarkEnd w:id="7"/>
      <w:r>
        <w:rPr>
          <w:lang w:val="en-US"/>
        </w:rPr>
        <w:t>PERSEMBAHAN</w:t>
      </w:r>
    </w:p>
    <w:p w14:paraId="4CA19109" w14:textId="77777777" w:rsidR="00061322" w:rsidRDefault="00061322" w:rsidP="00061322">
      <w:pPr>
        <w:pStyle w:val="isi"/>
        <w:rPr>
          <w:lang w:val="en-US"/>
        </w:rPr>
      </w:pPr>
    </w:p>
    <w:p w14:paraId="574E91E8" w14:textId="5CCA0152" w:rsidR="00061322" w:rsidRPr="00061322" w:rsidRDefault="00061322" w:rsidP="00061322">
      <w:pPr>
        <w:pStyle w:val="isi"/>
        <w:rPr>
          <w:lang w:val="en-US"/>
        </w:rPr>
        <w:sectPr w:rsidR="00061322" w:rsidRPr="00061322" w:rsidSect="00B175E8">
          <w:headerReference w:type="default" r:id="rId13"/>
          <w:footerReference w:type="default" r:id="rId14"/>
          <w:pgSz w:w="11906" w:h="16838" w:code="9"/>
          <w:pgMar w:top="1701" w:right="1418" w:bottom="1418" w:left="2268" w:header="709" w:footer="170" w:gutter="0"/>
          <w:pgNumType w:fmt="lowerRoman" w:start="1"/>
          <w:cols w:space="708"/>
          <w:docGrid w:linePitch="360"/>
        </w:sectPr>
      </w:pPr>
    </w:p>
    <w:p w14:paraId="16E0FEED" w14:textId="16BBA89E" w:rsidR="009C06A8" w:rsidRDefault="00AB2DCA" w:rsidP="009C06A8">
      <w:pPr>
        <w:pStyle w:val="Judul1"/>
        <w:numPr>
          <w:ilvl w:val="0"/>
          <w:numId w:val="0"/>
        </w:numPr>
        <w:ind w:left="432" w:hanging="432"/>
      </w:pPr>
      <w:bookmarkStart w:id="8" w:name="_Toc168344620"/>
      <w:r>
        <w:lastRenderedPageBreak/>
        <w:t>KATA PENGANTAR</w:t>
      </w:r>
      <w:bookmarkEnd w:id="8"/>
      <w:r>
        <w:t xml:space="preserve"> </w:t>
      </w:r>
    </w:p>
    <w:p w14:paraId="38406DE5" w14:textId="77777777" w:rsidR="002822CA" w:rsidRPr="002822CA" w:rsidRDefault="002822CA" w:rsidP="002822CA"/>
    <w:p w14:paraId="53365973" w14:textId="77777777" w:rsidR="009C06A8" w:rsidRDefault="009C06A8" w:rsidP="009C06A8">
      <w:pPr>
        <w:pStyle w:val="isi"/>
        <w:rPr>
          <w:rFonts w:cs="Times New Roman"/>
          <w:b/>
          <w:bCs/>
          <w:szCs w:val="24"/>
          <w:lang w:val="en-US"/>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6"/>
        <w:gridCol w:w="2864"/>
      </w:tblGrid>
      <w:tr w:rsidR="002822CA" w:rsidRPr="00E8443D" w14:paraId="79D59358" w14:textId="77777777" w:rsidTr="0034191B">
        <w:tc>
          <w:tcPr>
            <w:tcW w:w="6345" w:type="dxa"/>
          </w:tcPr>
          <w:p w14:paraId="21F65736" w14:textId="77777777" w:rsidR="002822CA" w:rsidRDefault="002822CA" w:rsidP="0034191B">
            <w:pPr>
              <w:pStyle w:val="TeksIsi"/>
              <w:jc w:val="center"/>
            </w:pPr>
          </w:p>
        </w:tc>
        <w:tc>
          <w:tcPr>
            <w:tcW w:w="3151" w:type="dxa"/>
          </w:tcPr>
          <w:p w14:paraId="027C6905" w14:textId="77777777" w:rsidR="002822CA" w:rsidRPr="00661C3C" w:rsidRDefault="002822CA" w:rsidP="0034191B">
            <w:pPr>
              <w:pStyle w:val="TeksIsi"/>
              <w:jc w:val="center"/>
              <w:rPr>
                <w:sz w:val="24"/>
                <w:szCs w:val="24"/>
                <w:lang w:val="en-US"/>
              </w:rPr>
            </w:pPr>
            <w:r w:rsidRPr="00661C3C">
              <w:rPr>
                <w:sz w:val="24"/>
                <w:szCs w:val="24"/>
                <w:lang w:val="en-US"/>
              </w:rPr>
              <w:t>Depok,</w:t>
            </w:r>
            <w:r>
              <w:rPr>
                <w:sz w:val="24"/>
                <w:szCs w:val="24"/>
                <w:lang w:val="en-US"/>
              </w:rPr>
              <w:t xml:space="preserve"> 3</w:t>
            </w:r>
            <w:r w:rsidRPr="00661C3C">
              <w:rPr>
                <w:sz w:val="24"/>
                <w:szCs w:val="24"/>
                <w:lang w:val="en-US"/>
              </w:rPr>
              <w:t xml:space="preserve"> </w:t>
            </w:r>
            <w:r>
              <w:rPr>
                <w:sz w:val="24"/>
                <w:szCs w:val="24"/>
                <w:lang w:val="en-US"/>
              </w:rPr>
              <w:t>Januari</w:t>
            </w:r>
            <w:r w:rsidRPr="00661C3C">
              <w:rPr>
                <w:sz w:val="24"/>
                <w:szCs w:val="24"/>
                <w:lang w:val="en-US"/>
              </w:rPr>
              <w:t xml:space="preserve"> 202</w:t>
            </w:r>
            <w:r>
              <w:rPr>
                <w:sz w:val="24"/>
                <w:szCs w:val="24"/>
                <w:lang w:val="en-US"/>
              </w:rPr>
              <w:t>4</w:t>
            </w:r>
          </w:p>
        </w:tc>
      </w:tr>
      <w:tr w:rsidR="002822CA" w14:paraId="49ED77DA" w14:textId="77777777" w:rsidTr="0034191B">
        <w:trPr>
          <w:trHeight w:val="58"/>
        </w:trPr>
        <w:tc>
          <w:tcPr>
            <w:tcW w:w="6345" w:type="dxa"/>
          </w:tcPr>
          <w:p w14:paraId="11828F75" w14:textId="77777777" w:rsidR="002822CA" w:rsidRDefault="002822CA" w:rsidP="0034191B">
            <w:pPr>
              <w:pStyle w:val="TeksIsi"/>
              <w:jc w:val="center"/>
            </w:pPr>
          </w:p>
        </w:tc>
        <w:tc>
          <w:tcPr>
            <w:tcW w:w="3151" w:type="dxa"/>
          </w:tcPr>
          <w:p w14:paraId="58C6490E" w14:textId="77777777" w:rsidR="002822CA" w:rsidRPr="00661C3C" w:rsidRDefault="002822CA" w:rsidP="0034191B">
            <w:pPr>
              <w:pStyle w:val="TeksIsi"/>
              <w:jc w:val="center"/>
              <w:rPr>
                <w:sz w:val="24"/>
                <w:szCs w:val="24"/>
              </w:rPr>
            </w:pPr>
          </w:p>
        </w:tc>
      </w:tr>
      <w:tr w:rsidR="002822CA" w:rsidRPr="00E8443D" w14:paraId="3E8C6B07" w14:textId="77777777" w:rsidTr="0034191B">
        <w:trPr>
          <w:trHeight w:val="1301"/>
        </w:trPr>
        <w:tc>
          <w:tcPr>
            <w:tcW w:w="6345" w:type="dxa"/>
          </w:tcPr>
          <w:p w14:paraId="361BB0E6" w14:textId="77777777" w:rsidR="002822CA" w:rsidRDefault="002822CA" w:rsidP="0034191B">
            <w:pPr>
              <w:pStyle w:val="TeksIsi"/>
              <w:jc w:val="center"/>
            </w:pPr>
          </w:p>
        </w:tc>
        <w:tc>
          <w:tcPr>
            <w:tcW w:w="3151" w:type="dxa"/>
          </w:tcPr>
          <w:p w14:paraId="5F5E4510" w14:textId="696F0DBE" w:rsidR="002822CA" w:rsidRPr="00661C3C" w:rsidRDefault="002822CA" w:rsidP="0034191B">
            <w:pPr>
              <w:pStyle w:val="TeksIsi"/>
              <w:jc w:val="center"/>
              <w:rPr>
                <w:sz w:val="24"/>
                <w:szCs w:val="24"/>
                <w:lang w:val="en-US"/>
              </w:rPr>
            </w:pPr>
          </w:p>
        </w:tc>
      </w:tr>
      <w:tr w:rsidR="002822CA" w14:paraId="04808E3D" w14:textId="77777777" w:rsidTr="0034191B">
        <w:tc>
          <w:tcPr>
            <w:tcW w:w="6345" w:type="dxa"/>
          </w:tcPr>
          <w:p w14:paraId="2BF2BAD2" w14:textId="77777777" w:rsidR="002822CA" w:rsidRDefault="002822CA" w:rsidP="0034191B">
            <w:pPr>
              <w:pStyle w:val="TeksIsi"/>
              <w:jc w:val="center"/>
            </w:pPr>
          </w:p>
        </w:tc>
        <w:tc>
          <w:tcPr>
            <w:tcW w:w="3151" w:type="dxa"/>
          </w:tcPr>
          <w:p w14:paraId="19F5C483" w14:textId="77777777" w:rsidR="002822CA" w:rsidRPr="00661C3C" w:rsidRDefault="002822CA" w:rsidP="0034191B">
            <w:pPr>
              <w:pStyle w:val="TeksIsi"/>
              <w:jc w:val="center"/>
              <w:rPr>
                <w:sz w:val="24"/>
                <w:szCs w:val="24"/>
              </w:rPr>
            </w:pPr>
          </w:p>
        </w:tc>
      </w:tr>
      <w:tr w:rsidR="002822CA" w:rsidRPr="00E8443D" w14:paraId="0059CEED" w14:textId="77777777" w:rsidTr="0034191B">
        <w:tc>
          <w:tcPr>
            <w:tcW w:w="6345" w:type="dxa"/>
          </w:tcPr>
          <w:p w14:paraId="52DD79EC" w14:textId="77777777" w:rsidR="002822CA" w:rsidRDefault="002822CA" w:rsidP="0034191B">
            <w:pPr>
              <w:pStyle w:val="TeksIsi"/>
              <w:jc w:val="center"/>
            </w:pPr>
          </w:p>
        </w:tc>
        <w:tc>
          <w:tcPr>
            <w:tcW w:w="3151" w:type="dxa"/>
          </w:tcPr>
          <w:p w14:paraId="159B42AE" w14:textId="5EC932EB" w:rsidR="002822CA" w:rsidRPr="00661C3C" w:rsidRDefault="00AD13CE" w:rsidP="0034191B">
            <w:pPr>
              <w:pStyle w:val="TeksIsi"/>
              <w:jc w:val="center"/>
              <w:rPr>
                <w:sz w:val="24"/>
                <w:szCs w:val="24"/>
                <w:lang w:val="en-US"/>
              </w:rPr>
            </w:pPr>
            <w:r>
              <w:rPr>
                <w:sz w:val="24"/>
                <w:szCs w:val="24"/>
                <w:lang w:val="en-US"/>
              </w:rPr>
              <w:t>Muhammad Rafi Al Qodri</w:t>
            </w:r>
          </w:p>
        </w:tc>
      </w:tr>
    </w:tbl>
    <w:p w14:paraId="1F9BC31D" w14:textId="7A28AA6A" w:rsidR="00B77C33" w:rsidRPr="009C06A8" w:rsidRDefault="00B77C33" w:rsidP="009C06A8">
      <w:pPr>
        <w:pStyle w:val="isi"/>
        <w:rPr>
          <w:rFonts w:cs="Times New Roman"/>
          <w:b/>
          <w:bCs/>
          <w:szCs w:val="24"/>
          <w:lang w:val="en-US"/>
        </w:rPr>
        <w:sectPr w:rsidR="00B77C33" w:rsidRPr="009C06A8" w:rsidSect="00B175E8">
          <w:headerReference w:type="even" r:id="rId15"/>
          <w:headerReference w:type="default" r:id="rId16"/>
          <w:footerReference w:type="default" r:id="rId17"/>
          <w:headerReference w:type="first" r:id="rId18"/>
          <w:pgSz w:w="11906" w:h="16838" w:code="9"/>
          <w:pgMar w:top="1701" w:right="1418" w:bottom="1418" w:left="2268" w:header="709" w:footer="170" w:gutter="0"/>
          <w:pgNumType w:fmt="lowerRoman"/>
          <w:cols w:space="708"/>
          <w:docGrid w:linePitch="360"/>
        </w:sectPr>
      </w:pPr>
    </w:p>
    <w:p w14:paraId="7B9F03DF" w14:textId="77777777" w:rsidR="00E51C28" w:rsidRDefault="003B076E" w:rsidP="003B076E">
      <w:pPr>
        <w:pStyle w:val="Judul1"/>
        <w:numPr>
          <w:ilvl w:val="0"/>
          <w:numId w:val="0"/>
        </w:numPr>
      </w:pPr>
      <w:r>
        <w:lastRenderedPageBreak/>
        <w:t>ABSTRAKSI</w:t>
      </w:r>
    </w:p>
    <w:p w14:paraId="0F745A49" w14:textId="77777777" w:rsidR="003B076E" w:rsidRDefault="003B076E" w:rsidP="003B076E"/>
    <w:p w14:paraId="5ECC964C" w14:textId="1E6478A0" w:rsidR="003B076E" w:rsidRPr="003B076E" w:rsidRDefault="003B076E" w:rsidP="003B076E">
      <w:pPr>
        <w:sectPr w:rsidR="003B076E" w:rsidRPr="003B076E" w:rsidSect="00B175E8">
          <w:pgSz w:w="11906" w:h="16838" w:code="9"/>
          <w:pgMar w:top="1701" w:right="1418" w:bottom="1418" w:left="2268" w:header="709" w:footer="170" w:gutter="0"/>
          <w:pgNumType w:fmt="lowerRoman"/>
          <w:cols w:space="708"/>
          <w:docGrid w:linePitch="360"/>
        </w:sectPr>
      </w:pPr>
    </w:p>
    <w:p w14:paraId="27099199" w14:textId="23520E9D" w:rsidR="00061322" w:rsidRPr="003B076E" w:rsidRDefault="00280C51" w:rsidP="003B076E">
      <w:pPr>
        <w:pStyle w:val="Judul1"/>
        <w:numPr>
          <w:ilvl w:val="0"/>
          <w:numId w:val="0"/>
        </w:numPr>
        <w:ind w:left="432"/>
        <w:rPr>
          <w:noProof/>
        </w:rPr>
      </w:pPr>
      <w:bookmarkStart w:id="9" w:name="_Toc168344621"/>
      <w:r>
        <w:lastRenderedPageBreak/>
        <w:t>DAFTAR ISI</w:t>
      </w:r>
      <w:bookmarkEnd w:id="9"/>
      <w:r w:rsidR="003A03AA">
        <w:fldChar w:fldCharType="begin"/>
      </w:r>
      <w:r w:rsidR="003A03AA">
        <w:instrText xml:space="preserve"> TOC \o "1-3" \h \z \u </w:instrText>
      </w:r>
      <w:r w:rsidR="003A03AA">
        <w:fldChar w:fldCharType="separate"/>
      </w:r>
    </w:p>
    <w:p w14:paraId="35237206" w14:textId="777A20FA"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4" w:history="1">
        <w:r w:rsidR="00061322" w:rsidRPr="00CD5326">
          <w:rPr>
            <w:rStyle w:val="Hyperlink"/>
            <w:noProof/>
            <w:lang w:val="en-US"/>
          </w:rPr>
          <w:t>LEMBAR PERNYATAAN KEASLIAN SKRIPSI</w:t>
        </w:r>
        <w:r w:rsidR="00061322">
          <w:rPr>
            <w:noProof/>
            <w:webHidden/>
          </w:rPr>
          <w:tab/>
        </w:r>
        <w:r w:rsidR="00061322">
          <w:rPr>
            <w:noProof/>
            <w:webHidden/>
          </w:rPr>
          <w:fldChar w:fldCharType="begin"/>
        </w:r>
        <w:r w:rsidR="00061322">
          <w:rPr>
            <w:noProof/>
            <w:webHidden/>
          </w:rPr>
          <w:instrText xml:space="preserve"> PAGEREF _Toc168344614 \h </w:instrText>
        </w:r>
        <w:r w:rsidR="00061322">
          <w:rPr>
            <w:noProof/>
            <w:webHidden/>
          </w:rPr>
        </w:r>
        <w:r w:rsidR="00061322">
          <w:rPr>
            <w:noProof/>
            <w:webHidden/>
          </w:rPr>
          <w:fldChar w:fldCharType="separate"/>
        </w:r>
        <w:r w:rsidR="00061322">
          <w:rPr>
            <w:noProof/>
            <w:webHidden/>
          </w:rPr>
          <w:t>ii</w:t>
        </w:r>
        <w:r w:rsidR="00061322">
          <w:rPr>
            <w:noProof/>
            <w:webHidden/>
          </w:rPr>
          <w:fldChar w:fldCharType="end"/>
        </w:r>
      </w:hyperlink>
    </w:p>
    <w:p w14:paraId="2BDA290C" w14:textId="282F2FFC"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5" w:history="1">
        <w:r w:rsidR="00061322" w:rsidRPr="00CD5326">
          <w:rPr>
            <w:rStyle w:val="Hyperlink"/>
            <w:noProof/>
            <w:lang w:val="en-US"/>
          </w:rPr>
          <w:t>LEMBAR PERNYATAAN PERSETUJUAN PUBLIKASI KARYA ILMIAH</w:t>
        </w:r>
        <w:r w:rsidR="00061322">
          <w:rPr>
            <w:noProof/>
            <w:webHidden/>
          </w:rPr>
          <w:tab/>
        </w:r>
        <w:r w:rsidR="00061322">
          <w:rPr>
            <w:noProof/>
            <w:webHidden/>
          </w:rPr>
          <w:fldChar w:fldCharType="begin"/>
        </w:r>
        <w:r w:rsidR="00061322">
          <w:rPr>
            <w:noProof/>
            <w:webHidden/>
          </w:rPr>
          <w:instrText xml:space="preserve"> PAGEREF _Toc168344615 \h </w:instrText>
        </w:r>
        <w:r w:rsidR="00061322">
          <w:rPr>
            <w:noProof/>
            <w:webHidden/>
          </w:rPr>
        </w:r>
        <w:r w:rsidR="00061322">
          <w:rPr>
            <w:noProof/>
            <w:webHidden/>
          </w:rPr>
          <w:fldChar w:fldCharType="separate"/>
        </w:r>
        <w:r w:rsidR="00061322">
          <w:rPr>
            <w:noProof/>
            <w:webHidden/>
          </w:rPr>
          <w:t>iii</w:t>
        </w:r>
        <w:r w:rsidR="00061322">
          <w:rPr>
            <w:noProof/>
            <w:webHidden/>
          </w:rPr>
          <w:fldChar w:fldCharType="end"/>
        </w:r>
      </w:hyperlink>
    </w:p>
    <w:p w14:paraId="6B65752B" w14:textId="7A15FF2B"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6" w:history="1">
        <w:r w:rsidR="00061322" w:rsidRPr="00CD5326">
          <w:rPr>
            <w:rStyle w:val="Hyperlink"/>
            <w:noProof/>
            <w:lang w:val="en-US"/>
          </w:rPr>
          <w:t>Lembar Persetujuan Dan Pengesahan Skripsi</w:t>
        </w:r>
        <w:r w:rsidR="00061322">
          <w:rPr>
            <w:noProof/>
            <w:webHidden/>
          </w:rPr>
          <w:tab/>
        </w:r>
        <w:r w:rsidR="00061322">
          <w:rPr>
            <w:noProof/>
            <w:webHidden/>
          </w:rPr>
          <w:fldChar w:fldCharType="begin"/>
        </w:r>
        <w:r w:rsidR="00061322">
          <w:rPr>
            <w:noProof/>
            <w:webHidden/>
          </w:rPr>
          <w:instrText xml:space="preserve"> PAGEREF _Toc168344616 \h </w:instrText>
        </w:r>
        <w:r w:rsidR="00061322">
          <w:rPr>
            <w:noProof/>
            <w:webHidden/>
          </w:rPr>
        </w:r>
        <w:r w:rsidR="00061322">
          <w:rPr>
            <w:noProof/>
            <w:webHidden/>
          </w:rPr>
          <w:fldChar w:fldCharType="separate"/>
        </w:r>
        <w:r w:rsidR="00061322">
          <w:rPr>
            <w:noProof/>
            <w:webHidden/>
          </w:rPr>
          <w:t>iv</w:t>
        </w:r>
        <w:r w:rsidR="00061322">
          <w:rPr>
            <w:noProof/>
            <w:webHidden/>
          </w:rPr>
          <w:fldChar w:fldCharType="end"/>
        </w:r>
      </w:hyperlink>
    </w:p>
    <w:p w14:paraId="2E4CDB39" w14:textId="10FCE0A8"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7" w:history="1">
        <w:r w:rsidR="00061322" w:rsidRPr="00CD5326">
          <w:rPr>
            <w:rStyle w:val="Hyperlink"/>
            <w:noProof/>
            <w:lang w:val="en-US"/>
          </w:rPr>
          <w:t>Lembar Pedoman Penggunaan Hak Cipta</w:t>
        </w:r>
        <w:r w:rsidR="00061322">
          <w:rPr>
            <w:noProof/>
            <w:webHidden/>
          </w:rPr>
          <w:tab/>
        </w:r>
        <w:r w:rsidR="00061322">
          <w:rPr>
            <w:noProof/>
            <w:webHidden/>
          </w:rPr>
          <w:fldChar w:fldCharType="begin"/>
        </w:r>
        <w:r w:rsidR="00061322">
          <w:rPr>
            <w:noProof/>
            <w:webHidden/>
          </w:rPr>
          <w:instrText xml:space="preserve"> PAGEREF _Toc168344617 \h </w:instrText>
        </w:r>
        <w:r w:rsidR="00061322">
          <w:rPr>
            <w:noProof/>
            <w:webHidden/>
          </w:rPr>
        </w:r>
        <w:r w:rsidR="00061322">
          <w:rPr>
            <w:noProof/>
            <w:webHidden/>
          </w:rPr>
          <w:fldChar w:fldCharType="separate"/>
        </w:r>
        <w:r w:rsidR="00061322">
          <w:rPr>
            <w:noProof/>
            <w:webHidden/>
          </w:rPr>
          <w:t>v</w:t>
        </w:r>
        <w:r w:rsidR="00061322">
          <w:rPr>
            <w:noProof/>
            <w:webHidden/>
          </w:rPr>
          <w:fldChar w:fldCharType="end"/>
        </w:r>
      </w:hyperlink>
    </w:p>
    <w:p w14:paraId="5582E310" w14:textId="67049799"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8" w:history="1">
        <w:r w:rsidR="00061322" w:rsidRPr="00CD5326">
          <w:rPr>
            <w:rStyle w:val="Hyperlink"/>
            <w:noProof/>
            <w:lang w:val="en-US"/>
          </w:rPr>
          <w:t>Lembar Konsultasi Skripsi</w:t>
        </w:r>
        <w:r w:rsidR="00061322">
          <w:rPr>
            <w:noProof/>
            <w:webHidden/>
          </w:rPr>
          <w:tab/>
        </w:r>
        <w:r w:rsidR="00061322">
          <w:rPr>
            <w:noProof/>
            <w:webHidden/>
          </w:rPr>
          <w:fldChar w:fldCharType="begin"/>
        </w:r>
        <w:r w:rsidR="00061322">
          <w:rPr>
            <w:noProof/>
            <w:webHidden/>
          </w:rPr>
          <w:instrText xml:space="preserve"> PAGEREF _Toc168344618 \h </w:instrText>
        </w:r>
        <w:r w:rsidR="00061322">
          <w:rPr>
            <w:noProof/>
            <w:webHidden/>
          </w:rPr>
        </w:r>
        <w:r w:rsidR="00061322">
          <w:rPr>
            <w:noProof/>
            <w:webHidden/>
          </w:rPr>
          <w:fldChar w:fldCharType="separate"/>
        </w:r>
        <w:r w:rsidR="00061322">
          <w:rPr>
            <w:noProof/>
            <w:webHidden/>
          </w:rPr>
          <w:t>vi</w:t>
        </w:r>
        <w:r w:rsidR="00061322">
          <w:rPr>
            <w:noProof/>
            <w:webHidden/>
          </w:rPr>
          <w:fldChar w:fldCharType="end"/>
        </w:r>
      </w:hyperlink>
    </w:p>
    <w:p w14:paraId="194DAFFC" w14:textId="7871C74C"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19" w:history="1">
        <w:r w:rsidR="00061322" w:rsidRPr="00CD5326">
          <w:rPr>
            <w:rStyle w:val="Hyperlink"/>
            <w:noProof/>
            <w:lang w:val="en-US"/>
          </w:rPr>
          <w:t>Lembar Persembahan</w:t>
        </w:r>
        <w:r w:rsidR="00061322">
          <w:rPr>
            <w:noProof/>
            <w:webHidden/>
          </w:rPr>
          <w:tab/>
        </w:r>
        <w:r w:rsidR="00061322">
          <w:rPr>
            <w:noProof/>
            <w:webHidden/>
          </w:rPr>
          <w:fldChar w:fldCharType="begin"/>
        </w:r>
        <w:r w:rsidR="00061322">
          <w:rPr>
            <w:noProof/>
            <w:webHidden/>
          </w:rPr>
          <w:instrText xml:space="preserve"> PAGEREF _Toc168344619 \h </w:instrText>
        </w:r>
        <w:r w:rsidR="00061322">
          <w:rPr>
            <w:noProof/>
            <w:webHidden/>
          </w:rPr>
        </w:r>
        <w:r w:rsidR="00061322">
          <w:rPr>
            <w:noProof/>
            <w:webHidden/>
          </w:rPr>
          <w:fldChar w:fldCharType="separate"/>
        </w:r>
        <w:r w:rsidR="00061322">
          <w:rPr>
            <w:noProof/>
            <w:webHidden/>
          </w:rPr>
          <w:t>vii</w:t>
        </w:r>
        <w:r w:rsidR="00061322">
          <w:rPr>
            <w:noProof/>
            <w:webHidden/>
          </w:rPr>
          <w:fldChar w:fldCharType="end"/>
        </w:r>
      </w:hyperlink>
    </w:p>
    <w:p w14:paraId="546521D9" w14:textId="03020639"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0" w:history="1">
        <w:r w:rsidR="00061322" w:rsidRPr="00CD5326">
          <w:rPr>
            <w:rStyle w:val="Hyperlink"/>
            <w:noProof/>
          </w:rPr>
          <w:t>KATA PENGANTAR</w:t>
        </w:r>
        <w:r w:rsidR="00061322">
          <w:rPr>
            <w:noProof/>
            <w:webHidden/>
          </w:rPr>
          <w:tab/>
        </w:r>
        <w:r w:rsidR="00061322">
          <w:rPr>
            <w:noProof/>
            <w:webHidden/>
          </w:rPr>
          <w:fldChar w:fldCharType="begin"/>
        </w:r>
        <w:r w:rsidR="00061322">
          <w:rPr>
            <w:noProof/>
            <w:webHidden/>
          </w:rPr>
          <w:instrText xml:space="preserve"> PAGEREF _Toc168344620 \h </w:instrText>
        </w:r>
        <w:r w:rsidR="00061322">
          <w:rPr>
            <w:noProof/>
            <w:webHidden/>
          </w:rPr>
        </w:r>
        <w:r w:rsidR="00061322">
          <w:rPr>
            <w:noProof/>
            <w:webHidden/>
          </w:rPr>
          <w:fldChar w:fldCharType="separate"/>
        </w:r>
        <w:r w:rsidR="00061322">
          <w:rPr>
            <w:noProof/>
            <w:webHidden/>
          </w:rPr>
          <w:t>viii</w:t>
        </w:r>
        <w:r w:rsidR="00061322">
          <w:rPr>
            <w:noProof/>
            <w:webHidden/>
          </w:rPr>
          <w:fldChar w:fldCharType="end"/>
        </w:r>
      </w:hyperlink>
    </w:p>
    <w:p w14:paraId="46D070BA" w14:textId="07B2B855"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1" w:history="1">
        <w:r w:rsidR="00061322" w:rsidRPr="00CD5326">
          <w:rPr>
            <w:rStyle w:val="Hyperlink"/>
            <w:noProof/>
          </w:rPr>
          <w:t>DAFTAR ISI</w:t>
        </w:r>
        <w:r w:rsidR="00061322">
          <w:rPr>
            <w:noProof/>
            <w:webHidden/>
          </w:rPr>
          <w:tab/>
        </w:r>
        <w:r w:rsidR="00061322">
          <w:rPr>
            <w:noProof/>
            <w:webHidden/>
          </w:rPr>
          <w:fldChar w:fldCharType="begin"/>
        </w:r>
        <w:r w:rsidR="00061322">
          <w:rPr>
            <w:noProof/>
            <w:webHidden/>
          </w:rPr>
          <w:instrText xml:space="preserve"> PAGEREF _Toc168344621 \h </w:instrText>
        </w:r>
        <w:r w:rsidR="00061322">
          <w:rPr>
            <w:noProof/>
            <w:webHidden/>
          </w:rPr>
        </w:r>
        <w:r w:rsidR="00061322">
          <w:rPr>
            <w:noProof/>
            <w:webHidden/>
          </w:rPr>
          <w:fldChar w:fldCharType="separate"/>
        </w:r>
        <w:r w:rsidR="00061322">
          <w:rPr>
            <w:noProof/>
            <w:webHidden/>
          </w:rPr>
          <w:t>x</w:t>
        </w:r>
        <w:r w:rsidR="00061322">
          <w:rPr>
            <w:noProof/>
            <w:webHidden/>
          </w:rPr>
          <w:fldChar w:fldCharType="end"/>
        </w:r>
      </w:hyperlink>
    </w:p>
    <w:p w14:paraId="458162D1" w14:textId="2DD57847"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2" w:history="1">
        <w:r w:rsidR="00061322" w:rsidRPr="00CD5326">
          <w:rPr>
            <w:rStyle w:val="Hyperlink"/>
            <w:noProof/>
          </w:rPr>
          <w:t>DAFTAR SIMBOL</w:t>
        </w:r>
        <w:r w:rsidR="00061322">
          <w:rPr>
            <w:noProof/>
            <w:webHidden/>
          </w:rPr>
          <w:tab/>
        </w:r>
        <w:r w:rsidR="00061322">
          <w:rPr>
            <w:noProof/>
            <w:webHidden/>
          </w:rPr>
          <w:fldChar w:fldCharType="begin"/>
        </w:r>
        <w:r w:rsidR="00061322">
          <w:rPr>
            <w:noProof/>
            <w:webHidden/>
          </w:rPr>
          <w:instrText xml:space="preserve"> PAGEREF _Toc168344622 \h </w:instrText>
        </w:r>
        <w:r w:rsidR="00061322">
          <w:rPr>
            <w:noProof/>
            <w:webHidden/>
          </w:rPr>
        </w:r>
        <w:r w:rsidR="00061322">
          <w:rPr>
            <w:noProof/>
            <w:webHidden/>
          </w:rPr>
          <w:fldChar w:fldCharType="separate"/>
        </w:r>
        <w:r w:rsidR="00061322">
          <w:rPr>
            <w:noProof/>
            <w:webHidden/>
          </w:rPr>
          <w:t>xii</w:t>
        </w:r>
        <w:r w:rsidR="00061322">
          <w:rPr>
            <w:noProof/>
            <w:webHidden/>
          </w:rPr>
          <w:fldChar w:fldCharType="end"/>
        </w:r>
      </w:hyperlink>
    </w:p>
    <w:p w14:paraId="0FB8BE33" w14:textId="30FBD3B5"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3" w:history="1">
        <w:r w:rsidR="00061322" w:rsidRPr="00CD5326">
          <w:rPr>
            <w:rStyle w:val="Hyperlink"/>
            <w:noProof/>
          </w:rPr>
          <w:t>DAFTAR GAMBAR</w:t>
        </w:r>
        <w:r w:rsidR="00061322">
          <w:rPr>
            <w:noProof/>
            <w:webHidden/>
          </w:rPr>
          <w:tab/>
        </w:r>
        <w:r w:rsidR="00061322">
          <w:rPr>
            <w:noProof/>
            <w:webHidden/>
          </w:rPr>
          <w:fldChar w:fldCharType="begin"/>
        </w:r>
        <w:r w:rsidR="00061322">
          <w:rPr>
            <w:noProof/>
            <w:webHidden/>
          </w:rPr>
          <w:instrText xml:space="preserve"> PAGEREF _Toc168344623 \h </w:instrText>
        </w:r>
        <w:r w:rsidR="00061322">
          <w:rPr>
            <w:noProof/>
            <w:webHidden/>
          </w:rPr>
        </w:r>
        <w:r w:rsidR="00061322">
          <w:rPr>
            <w:noProof/>
            <w:webHidden/>
          </w:rPr>
          <w:fldChar w:fldCharType="separate"/>
        </w:r>
        <w:r w:rsidR="00061322">
          <w:rPr>
            <w:noProof/>
            <w:webHidden/>
          </w:rPr>
          <w:t>xiii</w:t>
        </w:r>
        <w:r w:rsidR="00061322">
          <w:rPr>
            <w:noProof/>
            <w:webHidden/>
          </w:rPr>
          <w:fldChar w:fldCharType="end"/>
        </w:r>
      </w:hyperlink>
    </w:p>
    <w:p w14:paraId="3D656EF0" w14:textId="3C163D4B"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4" w:history="1">
        <w:r w:rsidR="00061322" w:rsidRPr="00CD5326">
          <w:rPr>
            <w:rStyle w:val="Hyperlink"/>
            <w:noProof/>
          </w:rPr>
          <w:t>DAFTAR TABEL</w:t>
        </w:r>
        <w:r w:rsidR="00061322">
          <w:rPr>
            <w:noProof/>
            <w:webHidden/>
          </w:rPr>
          <w:tab/>
        </w:r>
        <w:r w:rsidR="00061322">
          <w:rPr>
            <w:noProof/>
            <w:webHidden/>
          </w:rPr>
          <w:fldChar w:fldCharType="begin"/>
        </w:r>
        <w:r w:rsidR="00061322">
          <w:rPr>
            <w:noProof/>
            <w:webHidden/>
          </w:rPr>
          <w:instrText xml:space="preserve"> PAGEREF _Toc168344624 \h </w:instrText>
        </w:r>
        <w:r w:rsidR="00061322">
          <w:rPr>
            <w:noProof/>
            <w:webHidden/>
          </w:rPr>
        </w:r>
        <w:r w:rsidR="00061322">
          <w:rPr>
            <w:noProof/>
            <w:webHidden/>
          </w:rPr>
          <w:fldChar w:fldCharType="separate"/>
        </w:r>
        <w:r w:rsidR="00061322">
          <w:rPr>
            <w:noProof/>
            <w:webHidden/>
          </w:rPr>
          <w:t>xiv</w:t>
        </w:r>
        <w:r w:rsidR="00061322">
          <w:rPr>
            <w:noProof/>
            <w:webHidden/>
          </w:rPr>
          <w:fldChar w:fldCharType="end"/>
        </w:r>
      </w:hyperlink>
    </w:p>
    <w:p w14:paraId="775DC0CE" w14:textId="76E072ED"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25" w:history="1">
        <w:r w:rsidR="00061322" w:rsidRPr="00CD5326">
          <w:rPr>
            <w:rStyle w:val="Hyperlink"/>
            <w:noProof/>
          </w:rPr>
          <w:t>DAFTAR LAMPIRAN</w:t>
        </w:r>
        <w:r w:rsidR="00061322">
          <w:rPr>
            <w:noProof/>
            <w:webHidden/>
          </w:rPr>
          <w:tab/>
        </w:r>
        <w:r w:rsidR="00061322">
          <w:rPr>
            <w:noProof/>
            <w:webHidden/>
          </w:rPr>
          <w:fldChar w:fldCharType="begin"/>
        </w:r>
        <w:r w:rsidR="00061322">
          <w:rPr>
            <w:noProof/>
            <w:webHidden/>
          </w:rPr>
          <w:instrText xml:space="preserve"> PAGEREF _Toc168344625 \h </w:instrText>
        </w:r>
        <w:r w:rsidR="00061322">
          <w:rPr>
            <w:noProof/>
            <w:webHidden/>
          </w:rPr>
        </w:r>
        <w:r w:rsidR="00061322">
          <w:rPr>
            <w:noProof/>
            <w:webHidden/>
          </w:rPr>
          <w:fldChar w:fldCharType="separate"/>
        </w:r>
        <w:r w:rsidR="00061322">
          <w:rPr>
            <w:noProof/>
            <w:webHidden/>
          </w:rPr>
          <w:t>xv</w:t>
        </w:r>
        <w:r w:rsidR="00061322">
          <w:rPr>
            <w:noProof/>
            <w:webHidden/>
          </w:rPr>
          <w:fldChar w:fldCharType="end"/>
        </w:r>
      </w:hyperlink>
    </w:p>
    <w:p w14:paraId="62BA93F2" w14:textId="0D12ABB7" w:rsidR="00061322" w:rsidRDefault="00B45B66">
      <w:pPr>
        <w:pStyle w:val="TOC1"/>
        <w:tabs>
          <w:tab w:val="left" w:pos="880"/>
          <w:tab w:val="right" w:leader="dot" w:pos="8210"/>
        </w:tabs>
        <w:rPr>
          <w:rFonts w:asciiTheme="minorHAnsi" w:eastAsiaTheme="minorEastAsia" w:hAnsiTheme="minorHAnsi"/>
          <w:b w:val="0"/>
          <w:noProof/>
          <w:sz w:val="22"/>
          <w:lang w:val="id-ID" w:eastAsia="id-ID"/>
        </w:rPr>
      </w:pPr>
      <w:hyperlink w:anchor="_Toc168344626" w:history="1">
        <w:r w:rsidR="00061322" w:rsidRPr="00CD5326">
          <w:rPr>
            <w:rStyle w:val="Hyperlink"/>
            <w:noProof/>
          </w:rPr>
          <w:t>BAB I</w:t>
        </w:r>
        <w:r w:rsidR="00061322">
          <w:rPr>
            <w:rFonts w:asciiTheme="minorHAnsi" w:eastAsiaTheme="minorEastAsia" w:hAnsiTheme="minorHAnsi"/>
            <w:b w:val="0"/>
            <w:noProof/>
            <w:sz w:val="22"/>
            <w:lang w:val="id-ID" w:eastAsia="id-ID"/>
          </w:rPr>
          <w:tab/>
        </w:r>
        <w:r w:rsidR="00061322" w:rsidRPr="00CD5326">
          <w:rPr>
            <w:rStyle w:val="Hyperlink"/>
            <w:noProof/>
          </w:rPr>
          <w:t>PENDAHULUAN</w:t>
        </w:r>
        <w:r w:rsidR="00061322">
          <w:rPr>
            <w:noProof/>
            <w:webHidden/>
          </w:rPr>
          <w:tab/>
        </w:r>
        <w:r w:rsidR="00061322">
          <w:rPr>
            <w:noProof/>
            <w:webHidden/>
          </w:rPr>
          <w:fldChar w:fldCharType="begin"/>
        </w:r>
        <w:r w:rsidR="00061322">
          <w:rPr>
            <w:noProof/>
            <w:webHidden/>
          </w:rPr>
          <w:instrText xml:space="preserve"> PAGEREF _Toc168344626 \h </w:instrText>
        </w:r>
        <w:r w:rsidR="00061322">
          <w:rPr>
            <w:noProof/>
            <w:webHidden/>
          </w:rPr>
        </w:r>
        <w:r w:rsidR="00061322">
          <w:rPr>
            <w:noProof/>
            <w:webHidden/>
          </w:rPr>
          <w:fldChar w:fldCharType="separate"/>
        </w:r>
        <w:r w:rsidR="00061322">
          <w:rPr>
            <w:noProof/>
            <w:webHidden/>
          </w:rPr>
          <w:t>16</w:t>
        </w:r>
        <w:r w:rsidR="00061322">
          <w:rPr>
            <w:noProof/>
            <w:webHidden/>
          </w:rPr>
          <w:fldChar w:fldCharType="end"/>
        </w:r>
      </w:hyperlink>
    </w:p>
    <w:p w14:paraId="2ACAA785" w14:textId="03333406"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27" w:history="1">
        <w:r w:rsidR="00061322" w:rsidRPr="00CD5326">
          <w:rPr>
            <w:rStyle w:val="Hyperlink"/>
            <w:noProof/>
          </w:rPr>
          <w:t>1.1</w:t>
        </w:r>
        <w:r w:rsidR="00061322">
          <w:rPr>
            <w:rFonts w:asciiTheme="minorHAnsi" w:eastAsiaTheme="minorEastAsia" w:hAnsiTheme="minorHAnsi"/>
            <w:noProof/>
            <w:sz w:val="22"/>
            <w:lang w:val="id-ID" w:eastAsia="id-ID"/>
          </w:rPr>
          <w:tab/>
        </w:r>
        <w:r w:rsidR="00061322" w:rsidRPr="00CD5326">
          <w:rPr>
            <w:rStyle w:val="Hyperlink"/>
            <w:noProof/>
          </w:rPr>
          <w:t>Latar Belakang Masalah</w:t>
        </w:r>
        <w:r w:rsidR="00061322">
          <w:rPr>
            <w:noProof/>
            <w:webHidden/>
          </w:rPr>
          <w:tab/>
        </w:r>
        <w:r w:rsidR="00061322">
          <w:rPr>
            <w:noProof/>
            <w:webHidden/>
          </w:rPr>
          <w:fldChar w:fldCharType="begin"/>
        </w:r>
        <w:r w:rsidR="00061322">
          <w:rPr>
            <w:noProof/>
            <w:webHidden/>
          </w:rPr>
          <w:instrText xml:space="preserve"> PAGEREF _Toc168344627 \h </w:instrText>
        </w:r>
        <w:r w:rsidR="00061322">
          <w:rPr>
            <w:noProof/>
            <w:webHidden/>
          </w:rPr>
        </w:r>
        <w:r w:rsidR="00061322">
          <w:rPr>
            <w:noProof/>
            <w:webHidden/>
          </w:rPr>
          <w:fldChar w:fldCharType="separate"/>
        </w:r>
        <w:r w:rsidR="00061322">
          <w:rPr>
            <w:noProof/>
            <w:webHidden/>
          </w:rPr>
          <w:t>16</w:t>
        </w:r>
        <w:r w:rsidR="00061322">
          <w:rPr>
            <w:noProof/>
            <w:webHidden/>
          </w:rPr>
          <w:fldChar w:fldCharType="end"/>
        </w:r>
      </w:hyperlink>
    </w:p>
    <w:p w14:paraId="3B8975C7" w14:textId="2508B9DB"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28" w:history="1">
        <w:r w:rsidR="00061322" w:rsidRPr="00CD5326">
          <w:rPr>
            <w:rStyle w:val="Hyperlink"/>
            <w:noProof/>
          </w:rPr>
          <w:t>1.2</w:t>
        </w:r>
        <w:r w:rsidR="00061322">
          <w:rPr>
            <w:rFonts w:asciiTheme="minorHAnsi" w:eastAsiaTheme="minorEastAsia" w:hAnsiTheme="minorHAnsi"/>
            <w:noProof/>
            <w:sz w:val="22"/>
            <w:lang w:val="id-ID" w:eastAsia="id-ID"/>
          </w:rPr>
          <w:tab/>
        </w:r>
        <w:r w:rsidR="00061322" w:rsidRPr="00CD5326">
          <w:rPr>
            <w:rStyle w:val="Hyperlink"/>
            <w:noProof/>
          </w:rPr>
          <w:t>Identifikasi Masalah</w:t>
        </w:r>
        <w:r w:rsidR="00061322">
          <w:rPr>
            <w:noProof/>
            <w:webHidden/>
          </w:rPr>
          <w:tab/>
        </w:r>
        <w:r w:rsidR="00061322">
          <w:rPr>
            <w:noProof/>
            <w:webHidden/>
          </w:rPr>
          <w:fldChar w:fldCharType="begin"/>
        </w:r>
        <w:r w:rsidR="00061322">
          <w:rPr>
            <w:noProof/>
            <w:webHidden/>
          </w:rPr>
          <w:instrText xml:space="preserve"> PAGEREF _Toc168344628 \h </w:instrText>
        </w:r>
        <w:r w:rsidR="00061322">
          <w:rPr>
            <w:noProof/>
            <w:webHidden/>
          </w:rPr>
        </w:r>
        <w:r w:rsidR="00061322">
          <w:rPr>
            <w:noProof/>
            <w:webHidden/>
          </w:rPr>
          <w:fldChar w:fldCharType="separate"/>
        </w:r>
        <w:r w:rsidR="00061322">
          <w:rPr>
            <w:noProof/>
            <w:webHidden/>
          </w:rPr>
          <w:t>18</w:t>
        </w:r>
        <w:r w:rsidR="00061322">
          <w:rPr>
            <w:noProof/>
            <w:webHidden/>
          </w:rPr>
          <w:fldChar w:fldCharType="end"/>
        </w:r>
      </w:hyperlink>
    </w:p>
    <w:p w14:paraId="237832AE" w14:textId="69A1F46D"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29" w:history="1">
        <w:r w:rsidR="00061322" w:rsidRPr="00CD5326">
          <w:rPr>
            <w:rStyle w:val="Hyperlink"/>
            <w:noProof/>
          </w:rPr>
          <w:t>1.3</w:t>
        </w:r>
        <w:r w:rsidR="00061322">
          <w:rPr>
            <w:rFonts w:asciiTheme="minorHAnsi" w:eastAsiaTheme="minorEastAsia" w:hAnsiTheme="minorHAnsi"/>
            <w:noProof/>
            <w:sz w:val="22"/>
            <w:lang w:val="id-ID" w:eastAsia="id-ID"/>
          </w:rPr>
          <w:tab/>
        </w:r>
        <w:r w:rsidR="00061322" w:rsidRPr="00CD5326">
          <w:rPr>
            <w:rStyle w:val="Hyperlink"/>
            <w:noProof/>
          </w:rPr>
          <w:t>Perumusan Masalah</w:t>
        </w:r>
        <w:r w:rsidR="00061322">
          <w:rPr>
            <w:noProof/>
            <w:webHidden/>
          </w:rPr>
          <w:tab/>
        </w:r>
        <w:r w:rsidR="00061322">
          <w:rPr>
            <w:noProof/>
            <w:webHidden/>
          </w:rPr>
          <w:fldChar w:fldCharType="begin"/>
        </w:r>
        <w:r w:rsidR="00061322">
          <w:rPr>
            <w:noProof/>
            <w:webHidden/>
          </w:rPr>
          <w:instrText xml:space="preserve"> PAGEREF _Toc168344629 \h </w:instrText>
        </w:r>
        <w:r w:rsidR="00061322">
          <w:rPr>
            <w:noProof/>
            <w:webHidden/>
          </w:rPr>
        </w:r>
        <w:r w:rsidR="00061322">
          <w:rPr>
            <w:noProof/>
            <w:webHidden/>
          </w:rPr>
          <w:fldChar w:fldCharType="separate"/>
        </w:r>
        <w:r w:rsidR="00061322">
          <w:rPr>
            <w:noProof/>
            <w:webHidden/>
          </w:rPr>
          <w:t>18</w:t>
        </w:r>
        <w:r w:rsidR="00061322">
          <w:rPr>
            <w:noProof/>
            <w:webHidden/>
          </w:rPr>
          <w:fldChar w:fldCharType="end"/>
        </w:r>
      </w:hyperlink>
    </w:p>
    <w:p w14:paraId="553CF974" w14:textId="4861D97B"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30" w:history="1">
        <w:r w:rsidR="00061322" w:rsidRPr="00CD5326">
          <w:rPr>
            <w:rStyle w:val="Hyperlink"/>
            <w:noProof/>
          </w:rPr>
          <w:t>1.4</w:t>
        </w:r>
        <w:r w:rsidR="00061322">
          <w:rPr>
            <w:rFonts w:asciiTheme="minorHAnsi" w:eastAsiaTheme="minorEastAsia" w:hAnsiTheme="minorHAnsi"/>
            <w:noProof/>
            <w:sz w:val="22"/>
            <w:lang w:val="id-ID" w:eastAsia="id-ID"/>
          </w:rPr>
          <w:tab/>
        </w:r>
        <w:r w:rsidR="00061322" w:rsidRPr="00CD5326">
          <w:rPr>
            <w:rStyle w:val="Hyperlink"/>
            <w:noProof/>
          </w:rPr>
          <w:t>Batasan Masalah</w:t>
        </w:r>
        <w:r w:rsidR="00061322">
          <w:rPr>
            <w:noProof/>
            <w:webHidden/>
          </w:rPr>
          <w:tab/>
        </w:r>
        <w:r w:rsidR="00061322">
          <w:rPr>
            <w:noProof/>
            <w:webHidden/>
          </w:rPr>
          <w:fldChar w:fldCharType="begin"/>
        </w:r>
        <w:r w:rsidR="00061322">
          <w:rPr>
            <w:noProof/>
            <w:webHidden/>
          </w:rPr>
          <w:instrText xml:space="preserve"> PAGEREF _Toc168344630 \h </w:instrText>
        </w:r>
        <w:r w:rsidR="00061322">
          <w:rPr>
            <w:noProof/>
            <w:webHidden/>
          </w:rPr>
        </w:r>
        <w:r w:rsidR="00061322">
          <w:rPr>
            <w:noProof/>
            <w:webHidden/>
          </w:rPr>
          <w:fldChar w:fldCharType="separate"/>
        </w:r>
        <w:r w:rsidR="00061322">
          <w:rPr>
            <w:noProof/>
            <w:webHidden/>
          </w:rPr>
          <w:t>19</w:t>
        </w:r>
        <w:r w:rsidR="00061322">
          <w:rPr>
            <w:noProof/>
            <w:webHidden/>
          </w:rPr>
          <w:fldChar w:fldCharType="end"/>
        </w:r>
      </w:hyperlink>
    </w:p>
    <w:p w14:paraId="1F3AB27B" w14:textId="08EBD0FB"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31" w:history="1">
        <w:r w:rsidR="00061322" w:rsidRPr="00CD5326">
          <w:rPr>
            <w:rStyle w:val="Hyperlink"/>
            <w:noProof/>
          </w:rPr>
          <w:t>1.5</w:t>
        </w:r>
        <w:r w:rsidR="00061322">
          <w:rPr>
            <w:rFonts w:asciiTheme="minorHAnsi" w:eastAsiaTheme="minorEastAsia" w:hAnsiTheme="minorHAnsi"/>
            <w:noProof/>
            <w:sz w:val="22"/>
            <w:lang w:val="id-ID" w:eastAsia="id-ID"/>
          </w:rPr>
          <w:tab/>
        </w:r>
        <w:r w:rsidR="00061322" w:rsidRPr="00CD5326">
          <w:rPr>
            <w:rStyle w:val="Hyperlink"/>
            <w:noProof/>
          </w:rPr>
          <w:t>Maksud dan Tujuan Penelitian.</w:t>
        </w:r>
        <w:r w:rsidR="00061322">
          <w:rPr>
            <w:noProof/>
            <w:webHidden/>
          </w:rPr>
          <w:tab/>
        </w:r>
        <w:r w:rsidR="00061322">
          <w:rPr>
            <w:noProof/>
            <w:webHidden/>
          </w:rPr>
          <w:fldChar w:fldCharType="begin"/>
        </w:r>
        <w:r w:rsidR="00061322">
          <w:rPr>
            <w:noProof/>
            <w:webHidden/>
          </w:rPr>
          <w:instrText xml:space="preserve"> PAGEREF _Toc168344631 \h </w:instrText>
        </w:r>
        <w:r w:rsidR="00061322">
          <w:rPr>
            <w:noProof/>
            <w:webHidden/>
          </w:rPr>
        </w:r>
        <w:r w:rsidR="00061322">
          <w:rPr>
            <w:noProof/>
            <w:webHidden/>
          </w:rPr>
          <w:fldChar w:fldCharType="separate"/>
        </w:r>
        <w:r w:rsidR="00061322">
          <w:rPr>
            <w:noProof/>
            <w:webHidden/>
          </w:rPr>
          <w:t>19</w:t>
        </w:r>
        <w:r w:rsidR="00061322">
          <w:rPr>
            <w:noProof/>
            <w:webHidden/>
          </w:rPr>
          <w:fldChar w:fldCharType="end"/>
        </w:r>
      </w:hyperlink>
    </w:p>
    <w:p w14:paraId="29DDDC45" w14:textId="2BEFBCA6"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32" w:history="1">
        <w:r w:rsidR="00061322" w:rsidRPr="00CD5326">
          <w:rPr>
            <w:rStyle w:val="Hyperlink"/>
            <w:noProof/>
          </w:rPr>
          <w:t>1.6</w:t>
        </w:r>
        <w:r w:rsidR="00061322">
          <w:rPr>
            <w:rFonts w:asciiTheme="minorHAnsi" w:eastAsiaTheme="minorEastAsia" w:hAnsiTheme="minorHAnsi"/>
            <w:noProof/>
            <w:sz w:val="22"/>
            <w:lang w:val="id-ID" w:eastAsia="id-ID"/>
          </w:rPr>
          <w:tab/>
        </w:r>
        <w:r w:rsidR="00061322" w:rsidRPr="00CD5326">
          <w:rPr>
            <w:rStyle w:val="Hyperlink"/>
            <w:noProof/>
          </w:rPr>
          <w:t>Manfaat Penelitian</w:t>
        </w:r>
        <w:r w:rsidR="00061322">
          <w:rPr>
            <w:noProof/>
            <w:webHidden/>
          </w:rPr>
          <w:tab/>
        </w:r>
        <w:r w:rsidR="00061322">
          <w:rPr>
            <w:noProof/>
            <w:webHidden/>
          </w:rPr>
          <w:fldChar w:fldCharType="begin"/>
        </w:r>
        <w:r w:rsidR="00061322">
          <w:rPr>
            <w:noProof/>
            <w:webHidden/>
          </w:rPr>
          <w:instrText xml:space="preserve"> PAGEREF _Toc168344632 \h </w:instrText>
        </w:r>
        <w:r w:rsidR="00061322">
          <w:rPr>
            <w:noProof/>
            <w:webHidden/>
          </w:rPr>
        </w:r>
        <w:r w:rsidR="00061322">
          <w:rPr>
            <w:noProof/>
            <w:webHidden/>
          </w:rPr>
          <w:fldChar w:fldCharType="separate"/>
        </w:r>
        <w:r w:rsidR="00061322">
          <w:rPr>
            <w:noProof/>
            <w:webHidden/>
          </w:rPr>
          <w:t>19</w:t>
        </w:r>
        <w:r w:rsidR="00061322">
          <w:rPr>
            <w:noProof/>
            <w:webHidden/>
          </w:rPr>
          <w:fldChar w:fldCharType="end"/>
        </w:r>
      </w:hyperlink>
    </w:p>
    <w:p w14:paraId="3F5816C3" w14:textId="0ECC79F8"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33" w:history="1">
        <w:r w:rsidR="00061322" w:rsidRPr="00CD5326">
          <w:rPr>
            <w:rStyle w:val="Hyperlink"/>
            <w:noProof/>
          </w:rPr>
          <w:t>1.7</w:t>
        </w:r>
        <w:r w:rsidR="00061322">
          <w:rPr>
            <w:rFonts w:asciiTheme="minorHAnsi" w:eastAsiaTheme="minorEastAsia" w:hAnsiTheme="minorHAnsi"/>
            <w:noProof/>
            <w:sz w:val="22"/>
            <w:lang w:val="id-ID" w:eastAsia="id-ID"/>
          </w:rPr>
          <w:tab/>
        </w:r>
        <w:r w:rsidR="00061322" w:rsidRPr="00CD5326">
          <w:rPr>
            <w:rStyle w:val="Hyperlink"/>
            <w:noProof/>
          </w:rPr>
          <w:t>Ruang Lingkup Penelitian</w:t>
        </w:r>
        <w:r w:rsidR="00061322">
          <w:rPr>
            <w:noProof/>
            <w:webHidden/>
          </w:rPr>
          <w:tab/>
        </w:r>
        <w:r w:rsidR="00061322">
          <w:rPr>
            <w:noProof/>
            <w:webHidden/>
          </w:rPr>
          <w:fldChar w:fldCharType="begin"/>
        </w:r>
        <w:r w:rsidR="00061322">
          <w:rPr>
            <w:noProof/>
            <w:webHidden/>
          </w:rPr>
          <w:instrText xml:space="preserve"> PAGEREF _Toc168344633 \h </w:instrText>
        </w:r>
        <w:r w:rsidR="00061322">
          <w:rPr>
            <w:noProof/>
            <w:webHidden/>
          </w:rPr>
        </w:r>
        <w:r w:rsidR="00061322">
          <w:rPr>
            <w:noProof/>
            <w:webHidden/>
          </w:rPr>
          <w:fldChar w:fldCharType="separate"/>
        </w:r>
        <w:r w:rsidR="00061322">
          <w:rPr>
            <w:noProof/>
            <w:webHidden/>
          </w:rPr>
          <w:t>20</w:t>
        </w:r>
        <w:r w:rsidR="00061322">
          <w:rPr>
            <w:noProof/>
            <w:webHidden/>
          </w:rPr>
          <w:fldChar w:fldCharType="end"/>
        </w:r>
      </w:hyperlink>
    </w:p>
    <w:p w14:paraId="316E0C8F" w14:textId="7E947880" w:rsidR="00061322" w:rsidRDefault="00B45B66">
      <w:pPr>
        <w:pStyle w:val="TOC1"/>
        <w:tabs>
          <w:tab w:val="left" w:pos="1100"/>
          <w:tab w:val="right" w:leader="dot" w:pos="8210"/>
        </w:tabs>
        <w:rPr>
          <w:rFonts w:asciiTheme="minorHAnsi" w:eastAsiaTheme="minorEastAsia" w:hAnsiTheme="minorHAnsi"/>
          <w:b w:val="0"/>
          <w:noProof/>
          <w:sz w:val="22"/>
          <w:lang w:val="id-ID" w:eastAsia="id-ID"/>
        </w:rPr>
      </w:pPr>
      <w:hyperlink w:anchor="_Toc168344634" w:history="1">
        <w:r w:rsidR="00061322" w:rsidRPr="00CD5326">
          <w:rPr>
            <w:rStyle w:val="Hyperlink"/>
            <w:noProof/>
          </w:rPr>
          <w:t>BAB II</w:t>
        </w:r>
        <w:r w:rsidR="00061322">
          <w:rPr>
            <w:rFonts w:asciiTheme="minorHAnsi" w:eastAsiaTheme="minorEastAsia" w:hAnsiTheme="minorHAnsi"/>
            <w:b w:val="0"/>
            <w:noProof/>
            <w:sz w:val="22"/>
            <w:lang w:val="id-ID" w:eastAsia="id-ID"/>
          </w:rPr>
          <w:tab/>
        </w:r>
        <w:r w:rsidR="00061322" w:rsidRPr="00CD5326">
          <w:rPr>
            <w:rStyle w:val="Hyperlink"/>
            <w:noProof/>
          </w:rPr>
          <w:t>LANDASAN TEORI</w:t>
        </w:r>
        <w:r w:rsidR="00061322">
          <w:rPr>
            <w:noProof/>
            <w:webHidden/>
          </w:rPr>
          <w:tab/>
        </w:r>
        <w:r w:rsidR="00061322">
          <w:rPr>
            <w:noProof/>
            <w:webHidden/>
          </w:rPr>
          <w:fldChar w:fldCharType="begin"/>
        </w:r>
        <w:r w:rsidR="00061322">
          <w:rPr>
            <w:noProof/>
            <w:webHidden/>
          </w:rPr>
          <w:instrText xml:space="preserve"> PAGEREF _Toc168344634 \h </w:instrText>
        </w:r>
        <w:r w:rsidR="00061322">
          <w:rPr>
            <w:noProof/>
            <w:webHidden/>
          </w:rPr>
        </w:r>
        <w:r w:rsidR="00061322">
          <w:rPr>
            <w:noProof/>
            <w:webHidden/>
          </w:rPr>
          <w:fldChar w:fldCharType="separate"/>
        </w:r>
        <w:r w:rsidR="00061322">
          <w:rPr>
            <w:noProof/>
            <w:webHidden/>
          </w:rPr>
          <w:t>21</w:t>
        </w:r>
        <w:r w:rsidR="00061322">
          <w:rPr>
            <w:noProof/>
            <w:webHidden/>
          </w:rPr>
          <w:fldChar w:fldCharType="end"/>
        </w:r>
      </w:hyperlink>
    </w:p>
    <w:p w14:paraId="65E49BFE" w14:textId="082FACCF"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35" w:history="1">
        <w:r w:rsidR="00061322" w:rsidRPr="00CD5326">
          <w:rPr>
            <w:rStyle w:val="Hyperlink"/>
            <w:noProof/>
          </w:rPr>
          <w:t>2.1</w:t>
        </w:r>
        <w:r w:rsidR="00061322">
          <w:rPr>
            <w:rFonts w:asciiTheme="minorHAnsi" w:eastAsiaTheme="minorEastAsia" w:hAnsiTheme="minorHAnsi"/>
            <w:noProof/>
            <w:sz w:val="22"/>
            <w:lang w:val="id-ID" w:eastAsia="id-ID"/>
          </w:rPr>
          <w:tab/>
        </w:r>
        <w:r w:rsidR="00061322" w:rsidRPr="00CD5326">
          <w:rPr>
            <w:rStyle w:val="Hyperlink"/>
            <w:noProof/>
          </w:rPr>
          <w:t>Tinjauan Pustaka</w:t>
        </w:r>
        <w:r w:rsidR="00061322">
          <w:rPr>
            <w:noProof/>
            <w:webHidden/>
          </w:rPr>
          <w:tab/>
        </w:r>
        <w:r w:rsidR="00061322">
          <w:rPr>
            <w:noProof/>
            <w:webHidden/>
          </w:rPr>
          <w:fldChar w:fldCharType="begin"/>
        </w:r>
        <w:r w:rsidR="00061322">
          <w:rPr>
            <w:noProof/>
            <w:webHidden/>
          </w:rPr>
          <w:instrText xml:space="preserve"> PAGEREF _Toc168344635 \h </w:instrText>
        </w:r>
        <w:r w:rsidR="00061322">
          <w:rPr>
            <w:noProof/>
            <w:webHidden/>
          </w:rPr>
        </w:r>
        <w:r w:rsidR="00061322">
          <w:rPr>
            <w:noProof/>
            <w:webHidden/>
          </w:rPr>
          <w:fldChar w:fldCharType="separate"/>
        </w:r>
        <w:r w:rsidR="00061322">
          <w:rPr>
            <w:noProof/>
            <w:webHidden/>
          </w:rPr>
          <w:t>21</w:t>
        </w:r>
        <w:r w:rsidR="00061322">
          <w:rPr>
            <w:noProof/>
            <w:webHidden/>
          </w:rPr>
          <w:fldChar w:fldCharType="end"/>
        </w:r>
      </w:hyperlink>
    </w:p>
    <w:p w14:paraId="0E415B82" w14:textId="38A3F077"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36" w:history="1">
        <w:r w:rsidR="00061322" w:rsidRPr="00CD5326">
          <w:rPr>
            <w:rStyle w:val="Hyperlink"/>
            <w:noProof/>
          </w:rPr>
          <w:t>2.1.1</w:t>
        </w:r>
        <w:r w:rsidR="00061322">
          <w:rPr>
            <w:rFonts w:asciiTheme="minorHAnsi" w:eastAsiaTheme="minorEastAsia" w:hAnsiTheme="minorHAnsi"/>
            <w:noProof/>
            <w:sz w:val="22"/>
            <w:lang w:val="id-ID" w:eastAsia="id-ID"/>
          </w:rPr>
          <w:tab/>
        </w:r>
        <w:r w:rsidR="00061322" w:rsidRPr="00CD5326">
          <w:rPr>
            <w:rStyle w:val="Hyperlink"/>
            <w:noProof/>
          </w:rPr>
          <w:t>Sistem Informasi</w:t>
        </w:r>
        <w:r w:rsidR="00061322">
          <w:rPr>
            <w:noProof/>
            <w:webHidden/>
          </w:rPr>
          <w:tab/>
        </w:r>
        <w:r w:rsidR="00061322">
          <w:rPr>
            <w:noProof/>
            <w:webHidden/>
          </w:rPr>
          <w:fldChar w:fldCharType="begin"/>
        </w:r>
        <w:r w:rsidR="00061322">
          <w:rPr>
            <w:noProof/>
            <w:webHidden/>
          </w:rPr>
          <w:instrText xml:space="preserve"> PAGEREF _Toc168344636 \h </w:instrText>
        </w:r>
        <w:r w:rsidR="00061322">
          <w:rPr>
            <w:noProof/>
            <w:webHidden/>
          </w:rPr>
        </w:r>
        <w:r w:rsidR="00061322">
          <w:rPr>
            <w:noProof/>
            <w:webHidden/>
          </w:rPr>
          <w:fldChar w:fldCharType="separate"/>
        </w:r>
        <w:r w:rsidR="00061322">
          <w:rPr>
            <w:noProof/>
            <w:webHidden/>
          </w:rPr>
          <w:t>21</w:t>
        </w:r>
        <w:r w:rsidR="00061322">
          <w:rPr>
            <w:noProof/>
            <w:webHidden/>
          </w:rPr>
          <w:fldChar w:fldCharType="end"/>
        </w:r>
      </w:hyperlink>
    </w:p>
    <w:p w14:paraId="7C6043D8" w14:textId="6AAFD781"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37" w:history="1">
        <w:r w:rsidR="00061322" w:rsidRPr="00CD5326">
          <w:rPr>
            <w:rStyle w:val="Hyperlink"/>
            <w:noProof/>
          </w:rPr>
          <w:t>2.1.2</w:t>
        </w:r>
        <w:r w:rsidR="00061322">
          <w:rPr>
            <w:rFonts w:asciiTheme="minorHAnsi" w:eastAsiaTheme="minorEastAsia" w:hAnsiTheme="minorHAnsi"/>
            <w:noProof/>
            <w:sz w:val="22"/>
            <w:lang w:val="id-ID" w:eastAsia="id-ID"/>
          </w:rPr>
          <w:tab/>
        </w:r>
        <w:r w:rsidR="00061322" w:rsidRPr="00CD5326">
          <w:rPr>
            <w:rStyle w:val="Hyperlink"/>
            <w:noProof/>
          </w:rPr>
          <w:t>Artificial Intelligence</w:t>
        </w:r>
        <w:r w:rsidR="00061322">
          <w:rPr>
            <w:noProof/>
            <w:webHidden/>
          </w:rPr>
          <w:tab/>
        </w:r>
        <w:r w:rsidR="00061322">
          <w:rPr>
            <w:noProof/>
            <w:webHidden/>
          </w:rPr>
          <w:fldChar w:fldCharType="begin"/>
        </w:r>
        <w:r w:rsidR="00061322">
          <w:rPr>
            <w:noProof/>
            <w:webHidden/>
          </w:rPr>
          <w:instrText xml:space="preserve"> PAGEREF _Toc168344637 \h </w:instrText>
        </w:r>
        <w:r w:rsidR="00061322">
          <w:rPr>
            <w:noProof/>
            <w:webHidden/>
          </w:rPr>
        </w:r>
        <w:r w:rsidR="00061322">
          <w:rPr>
            <w:noProof/>
            <w:webHidden/>
          </w:rPr>
          <w:fldChar w:fldCharType="separate"/>
        </w:r>
        <w:r w:rsidR="00061322">
          <w:rPr>
            <w:noProof/>
            <w:webHidden/>
          </w:rPr>
          <w:t>21</w:t>
        </w:r>
        <w:r w:rsidR="00061322">
          <w:rPr>
            <w:noProof/>
            <w:webHidden/>
          </w:rPr>
          <w:fldChar w:fldCharType="end"/>
        </w:r>
      </w:hyperlink>
    </w:p>
    <w:p w14:paraId="1417A976" w14:textId="18A904E7"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38" w:history="1">
        <w:r w:rsidR="00061322" w:rsidRPr="00CD5326">
          <w:rPr>
            <w:rStyle w:val="Hyperlink"/>
            <w:noProof/>
          </w:rPr>
          <w:t>2.1.3</w:t>
        </w:r>
        <w:r w:rsidR="00061322">
          <w:rPr>
            <w:rFonts w:asciiTheme="minorHAnsi" w:eastAsiaTheme="minorEastAsia" w:hAnsiTheme="minorHAnsi"/>
            <w:noProof/>
            <w:sz w:val="22"/>
            <w:lang w:val="id-ID" w:eastAsia="id-ID"/>
          </w:rPr>
          <w:tab/>
        </w:r>
        <w:r w:rsidR="00061322" w:rsidRPr="00CD5326">
          <w:rPr>
            <w:rStyle w:val="Hyperlink"/>
            <w:noProof/>
          </w:rPr>
          <w:t>Pengertian Website</w:t>
        </w:r>
        <w:r w:rsidR="00061322">
          <w:rPr>
            <w:noProof/>
            <w:webHidden/>
          </w:rPr>
          <w:tab/>
        </w:r>
        <w:r w:rsidR="00061322">
          <w:rPr>
            <w:noProof/>
            <w:webHidden/>
          </w:rPr>
          <w:fldChar w:fldCharType="begin"/>
        </w:r>
        <w:r w:rsidR="00061322">
          <w:rPr>
            <w:noProof/>
            <w:webHidden/>
          </w:rPr>
          <w:instrText xml:space="preserve"> PAGEREF _Toc168344638 \h </w:instrText>
        </w:r>
        <w:r w:rsidR="00061322">
          <w:rPr>
            <w:noProof/>
            <w:webHidden/>
          </w:rPr>
        </w:r>
        <w:r w:rsidR="00061322">
          <w:rPr>
            <w:noProof/>
            <w:webHidden/>
          </w:rPr>
          <w:fldChar w:fldCharType="separate"/>
        </w:r>
        <w:r w:rsidR="00061322">
          <w:rPr>
            <w:noProof/>
            <w:webHidden/>
          </w:rPr>
          <w:t>21</w:t>
        </w:r>
        <w:r w:rsidR="00061322">
          <w:rPr>
            <w:noProof/>
            <w:webHidden/>
          </w:rPr>
          <w:fldChar w:fldCharType="end"/>
        </w:r>
      </w:hyperlink>
    </w:p>
    <w:p w14:paraId="6ACCCE3C" w14:textId="654FBBEC"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39" w:history="1">
        <w:r w:rsidR="00061322" w:rsidRPr="00CD5326">
          <w:rPr>
            <w:rStyle w:val="Hyperlink"/>
            <w:noProof/>
          </w:rPr>
          <w:t>2.1.4</w:t>
        </w:r>
        <w:r w:rsidR="00061322">
          <w:rPr>
            <w:rFonts w:asciiTheme="minorHAnsi" w:eastAsiaTheme="minorEastAsia" w:hAnsiTheme="minorHAnsi"/>
            <w:noProof/>
            <w:sz w:val="22"/>
            <w:lang w:val="id-ID" w:eastAsia="id-ID"/>
          </w:rPr>
          <w:tab/>
        </w:r>
        <w:r w:rsidR="00061322" w:rsidRPr="00CD5326">
          <w:rPr>
            <w:rStyle w:val="Hyperlink"/>
            <w:noProof/>
          </w:rPr>
          <w:t>Basis Data MySQL</w:t>
        </w:r>
        <w:r w:rsidR="00061322">
          <w:rPr>
            <w:noProof/>
            <w:webHidden/>
          </w:rPr>
          <w:tab/>
        </w:r>
        <w:r w:rsidR="00061322">
          <w:rPr>
            <w:noProof/>
            <w:webHidden/>
          </w:rPr>
          <w:fldChar w:fldCharType="begin"/>
        </w:r>
        <w:r w:rsidR="00061322">
          <w:rPr>
            <w:noProof/>
            <w:webHidden/>
          </w:rPr>
          <w:instrText xml:space="preserve"> PAGEREF _Toc168344639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4E10C0BE" w14:textId="446ACF0B"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0" w:history="1">
        <w:r w:rsidR="00061322" w:rsidRPr="00CD5326">
          <w:rPr>
            <w:rStyle w:val="Hyperlink"/>
            <w:noProof/>
          </w:rPr>
          <w:t>2.1.5</w:t>
        </w:r>
        <w:r w:rsidR="00061322">
          <w:rPr>
            <w:rFonts w:asciiTheme="minorHAnsi" w:eastAsiaTheme="minorEastAsia" w:hAnsiTheme="minorHAnsi"/>
            <w:noProof/>
            <w:sz w:val="22"/>
            <w:lang w:val="id-ID" w:eastAsia="id-ID"/>
          </w:rPr>
          <w:tab/>
        </w:r>
        <w:r w:rsidR="00061322" w:rsidRPr="00CD5326">
          <w:rPr>
            <w:rStyle w:val="Hyperlink"/>
            <w:noProof/>
          </w:rPr>
          <w:t>Framework React Js</w:t>
        </w:r>
        <w:r w:rsidR="00061322">
          <w:rPr>
            <w:noProof/>
            <w:webHidden/>
          </w:rPr>
          <w:tab/>
        </w:r>
        <w:r w:rsidR="00061322">
          <w:rPr>
            <w:noProof/>
            <w:webHidden/>
          </w:rPr>
          <w:fldChar w:fldCharType="begin"/>
        </w:r>
        <w:r w:rsidR="00061322">
          <w:rPr>
            <w:noProof/>
            <w:webHidden/>
          </w:rPr>
          <w:instrText xml:space="preserve"> PAGEREF _Toc168344640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73BF170E" w14:textId="39B4A181"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1" w:history="1">
        <w:r w:rsidR="00061322" w:rsidRPr="00CD5326">
          <w:rPr>
            <w:rStyle w:val="Hyperlink"/>
            <w:noProof/>
          </w:rPr>
          <w:t>2.1.6</w:t>
        </w:r>
        <w:r w:rsidR="00061322">
          <w:rPr>
            <w:rFonts w:asciiTheme="minorHAnsi" w:eastAsiaTheme="minorEastAsia" w:hAnsiTheme="minorHAnsi"/>
            <w:noProof/>
            <w:sz w:val="22"/>
            <w:lang w:val="id-ID" w:eastAsia="id-ID"/>
          </w:rPr>
          <w:tab/>
        </w:r>
        <w:r w:rsidR="00061322" w:rsidRPr="00CD5326">
          <w:rPr>
            <w:rStyle w:val="Hyperlink"/>
            <w:noProof/>
          </w:rPr>
          <w:t>Unified Modeling Language (UML)</w:t>
        </w:r>
        <w:r w:rsidR="00061322">
          <w:rPr>
            <w:noProof/>
            <w:webHidden/>
          </w:rPr>
          <w:tab/>
        </w:r>
        <w:r w:rsidR="00061322">
          <w:rPr>
            <w:noProof/>
            <w:webHidden/>
          </w:rPr>
          <w:fldChar w:fldCharType="begin"/>
        </w:r>
        <w:r w:rsidR="00061322">
          <w:rPr>
            <w:noProof/>
            <w:webHidden/>
          </w:rPr>
          <w:instrText xml:space="preserve"> PAGEREF _Toc168344641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04E472B8" w14:textId="6FCC92A8"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2" w:history="1">
        <w:r w:rsidR="00061322" w:rsidRPr="00CD5326">
          <w:rPr>
            <w:rStyle w:val="Hyperlink"/>
            <w:noProof/>
          </w:rPr>
          <w:t>2.1.7</w:t>
        </w:r>
        <w:r w:rsidR="00061322">
          <w:rPr>
            <w:rFonts w:asciiTheme="minorHAnsi" w:eastAsiaTheme="minorEastAsia" w:hAnsiTheme="minorHAnsi"/>
            <w:noProof/>
            <w:sz w:val="22"/>
            <w:lang w:val="id-ID" w:eastAsia="id-ID"/>
          </w:rPr>
          <w:tab/>
        </w:r>
        <w:r w:rsidR="00061322" w:rsidRPr="00CD5326">
          <w:rPr>
            <w:rStyle w:val="Hyperlink"/>
            <w:noProof/>
          </w:rPr>
          <w:t>Entity Relationship Diagram (ERD)</w:t>
        </w:r>
        <w:r w:rsidR="00061322">
          <w:rPr>
            <w:noProof/>
            <w:webHidden/>
          </w:rPr>
          <w:tab/>
        </w:r>
        <w:r w:rsidR="00061322">
          <w:rPr>
            <w:noProof/>
            <w:webHidden/>
          </w:rPr>
          <w:fldChar w:fldCharType="begin"/>
        </w:r>
        <w:r w:rsidR="00061322">
          <w:rPr>
            <w:noProof/>
            <w:webHidden/>
          </w:rPr>
          <w:instrText xml:space="preserve"> PAGEREF _Toc168344642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4B11AF6C" w14:textId="5B8F7C1A"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3" w:history="1">
        <w:r w:rsidR="00061322" w:rsidRPr="00CD5326">
          <w:rPr>
            <w:rStyle w:val="Hyperlink"/>
            <w:noProof/>
          </w:rPr>
          <w:t>2.1.8</w:t>
        </w:r>
        <w:r w:rsidR="00061322">
          <w:rPr>
            <w:rFonts w:asciiTheme="minorHAnsi" w:eastAsiaTheme="minorEastAsia" w:hAnsiTheme="minorHAnsi"/>
            <w:noProof/>
            <w:sz w:val="22"/>
            <w:lang w:val="id-ID" w:eastAsia="id-ID"/>
          </w:rPr>
          <w:tab/>
        </w:r>
        <w:r w:rsidR="00061322" w:rsidRPr="00CD5326">
          <w:rPr>
            <w:rStyle w:val="Hyperlink"/>
            <w:noProof/>
          </w:rPr>
          <w:t>LRS</w:t>
        </w:r>
        <w:r w:rsidR="00061322">
          <w:rPr>
            <w:noProof/>
            <w:webHidden/>
          </w:rPr>
          <w:tab/>
        </w:r>
        <w:r w:rsidR="00061322">
          <w:rPr>
            <w:noProof/>
            <w:webHidden/>
          </w:rPr>
          <w:fldChar w:fldCharType="begin"/>
        </w:r>
        <w:r w:rsidR="00061322">
          <w:rPr>
            <w:noProof/>
            <w:webHidden/>
          </w:rPr>
          <w:instrText xml:space="preserve"> PAGEREF _Toc168344643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00838D04" w14:textId="249ACDAB"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4" w:history="1">
        <w:r w:rsidR="00061322" w:rsidRPr="00CD5326">
          <w:rPr>
            <w:rStyle w:val="Hyperlink"/>
            <w:noProof/>
          </w:rPr>
          <w:t>2.1.9</w:t>
        </w:r>
        <w:r w:rsidR="00061322">
          <w:rPr>
            <w:rFonts w:asciiTheme="minorHAnsi" w:eastAsiaTheme="minorEastAsia" w:hAnsiTheme="minorHAnsi"/>
            <w:noProof/>
            <w:sz w:val="22"/>
            <w:lang w:val="id-ID" w:eastAsia="id-ID"/>
          </w:rPr>
          <w:tab/>
        </w:r>
        <w:r w:rsidR="00061322" w:rsidRPr="00CD5326">
          <w:rPr>
            <w:rStyle w:val="Hyperlink"/>
            <w:noProof/>
          </w:rPr>
          <w:t>Node Js</w:t>
        </w:r>
        <w:r w:rsidR="00061322">
          <w:rPr>
            <w:noProof/>
            <w:webHidden/>
          </w:rPr>
          <w:tab/>
        </w:r>
        <w:r w:rsidR="00061322">
          <w:rPr>
            <w:noProof/>
            <w:webHidden/>
          </w:rPr>
          <w:fldChar w:fldCharType="begin"/>
        </w:r>
        <w:r w:rsidR="00061322">
          <w:rPr>
            <w:noProof/>
            <w:webHidden/>
          </w:rPr>
          <w:instrText xml:space="preserve"> PAGEREF _Toc168344644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51C59091" w14:textId="035AF012"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45" w:history="1">
        <w:r w:rsidR="00061322" w:rsidRPr="00CD5326">
          <w:rPr>
            <w:rStyle w:val="Hyperlink"/>
            <w:noProof/>
          </w:rPr>
          <w:t>2.2</w:t>
        </w:r>
        <w:r w:rsidR="00061322">
          <w:rPr>
            <w:rFonts w:asciiTheme="minorHAnsi" w:eastAsiaTheme="minorEastAsia" w:hAnsiTheme="minorHAnsi"/>
            <w:noProof/>
            <w:sz w:val="22"/>
            <w:lang w:val="id-ID" w:eastAsia="id-ID"/>
          </w:rPr>
          <w:tab/>
        </w:r>
        <w:r w:rsidR="00061322" w:rsidRPr="00CD5326">
          <w:rPr>
            <w:rStyle w:val="Hyperlink"/>
            <w:noProof/>
          </w:rPr>
          <w:t>Penelitian Terkait</w:t>
        </w:r>
        <w:r w:rsidR="00061322">
          <w:rPr>
            <w:noProof/>
            <w:webHidden/>
          </w:rPr>
          <w:tab/>
        </w:r>
        <w:r w:rsidR="00061322">
          <w:rPr>
            <w:noProof/>
            <w:webHidden/>
          </w:rPr>
          <w:fldChar w:fldCharType="begin"/>
        </w:r>
        <w:r w:rsidR="00061322">
          <w:rPr>
            <w:noProof/>
            <w:webHidden/>
          </w:rPr>
          <w:instrText xml:space="preserve"> PAGEREF _Toc168344645 \h </w:instrText>
        </w:r>
        <w:r w:rsidR="00061322">
          <w:rPr>
            <w:noProof/>
            <w:webHidden/>
          </w:rPr>
        </w:r>
        <w:r w:rsidR="00061322">
          <w:rPr>
            <w:noProof/>
            <w:webHidden/>
          </w:rPr>
          <w:fldChar w:fldCharType="separate"/>
        </w:r>
        <w:r w:rsidR="00061322">
          <w:rPr>
            <w:noProof/>
            <w:webHidden/>
          </w:rPr>
          <w:t>22</w:t>
        </w:r>
        <w:r w:rsidR="00061322">
          <w:rPr>
            <w:noProof/>
            <w:webHidden/>
          </w:rPr>
          <w:fldChar w:fldCharType="end"/>
        </w:r>
      </w:hyperlink>
    </w:p>
    <w:p w14:paraId="2347FAC6" w14:textId="58CBA505" w:rsidR="00061322" w:rsidRDefault="00B45B66">
      <w:pPr>
        <w:pStyle w:val="TOC1"/>
        <w:tabs>
          <w:tab w:val="left" w:pos="1100"/>
          <w:tab w:val="right" w:leader="dot" w:pos="8210"/>
        </w:tabs>
        <w:rPr>
          <w:rFonts w:asciiTheme="minorHAnsi" w:eastAsiaTheme="minorEastAsia" w:hAnsiTheme="minorHAnsi"/>
          <w:b w:val="0"/>
          <w:noProof/>
          <w:sz w:val="22"/>
          <w:lang w:val="id-ID" w:eastAsia="id-ID"/>
        </w:rPr>
      </w:pPr>
      <w:hyperlink w:anchor="_Toc168344646" w:history="1">
        <w:r w:rsidR="00061322" w:rsidRPr="00CD5326">
          <w:rPr>
            <w:rStyle w:val="Hyperlink"/>
            <w:noProof/>
          </w:rPr>
          <w:t>BAB III</w:t>
        </w:r>
        <w:r w:rsidR="00061322">
          <w:rPr>
            <w:rFonts w:asciiTheme="minorHAnsi" w:eastAsiaTheme="minorEastAsia" w:hAnsiTheme="minorHAnsi"/>
            <w:b w:val="0"/>
            <w:noProof/>
            <w:sz w:val="22"/>
            <w:lang w:val="id-ID" w:eastAsia="id-ID"/>
          </w:rPr>
          <w:tab/>
        </w:r>
        <w:r w:rsidR="00061322" w:rsidRPr="00CD5326">
          <w:rPr>
            <w:rStyle w:val="Hyperlink"/>
            <w:noProof/>
          </w:rPr>
          <w:t>METODE PENELITIAN</w:t>
        </w:r>
        <w:r w:rsidR="00061322">
          <w:rPr>
            <w:noProof/>
            <w:webHidden/>
          </w:rPr>
          <w:tab/>
        </w:r>
        <w:r w:rsidR="00061322">
          <w:rPr>
            <w:noProof/>
            <w:webHidden/>
          </w:rPr>
          <w:fldChar w:fldCharType="begin"/>
        </w:r>
        <w:r w:rsidR="00061322">
          <w:rPr>
            <w:noProof/>
            <w:webHidden/>
          </w:rPr>
          <w:instrText xml:space="preserve"> PAGEREF _Toc168344646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1B6C32AF" w14:textId="0EEFBE03"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47" w:history="1">
        <w:r w:rsidR="00061322" w:rsidRPr="00CD5326">
          <w:rPr>
            <w:rStyle w:val="Hyperlink"/>
            <w:noProof/>
          </w:rPr>
          <w:t>3.1</w:t>
        </w:r>
        <w:r w:rsidR="00061322">
          <w:rPr>
            <w:rFonts w:asciiTheme="minorHAnsi" w:eastAsiaTheme="minorEastAsia" w:hAnsiTheme="minorHAnsi"/>
            <w:noProof/>
            <w:sz w:val="22"/>
            <w:lang w:val="id-ID" w:eastAsia="id-ID"/>
          </w:rPr>
          <w:tab/>
        </w:r>
        <w:r w:rsidR="00061322" w:rsidRPr="00CD5326">
          <w:rPr>
            <w:rStyle w:val="Hyperlink"/>
            <w:noProof/>
          </w:rPr>
          <w:t>Teknik Pengumpulan Data</w:t>
        </w:r>
        <w:r w:rsidR="00061322">
          <w:rPr>
            <w:noProof/>
            <w:webHidden/>
          </w:rPr>
          <w:tab/>
        </w:r>
        <w:r w:rsidR="00061322">
          <w:rPr>
            <w:noProof/>
            <w:webHidden/>
          </w:rPr>
          <w:fldChar w:fldCharType="begin"/>
        </w:r>
        <w:r w:rsidR="00061322">
          <w:rPr>
            <w:noProof/>
            <w:webHidden/>
          </w:rPr>
          <w:instrText xml:space="preserve"> PAGEREF _Toc168344647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20E11242" w14:textId="5C450852"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8" w:history="1">
        <w:r w:rsidR="00061322" w:rsidRPr="00CD5326">
          <w:rPr>
            <w:rStyle w:val="Hyperlink"/>
            <w:noProof/>
          </w:rPr>
          <w:t>3.1.1</w:t>
        </w:r>
        <w:r w:rsidR="00061322">
          <w:rPr>
            <w:rFonts w:asciiTheme="minorHAnsi" w:eastAsiaTheme="minorEastAsia" w:hAnsiTheme="minorHAnsi"/>
            <w:noProof/>
            <w:sz w:val="22"/>
            <w:lang w:val="id-ID" w:eastAsia="id-ID"/>
          </w:rPr>
          <w:tab/>
        </w:r>
        <w:r w:rsidR="00061322" w:rsidRPr="00CD5326">
          <w:rPr>
            <w:rStyle w:val="Hyperlink"/>
            <w:noProof/>
          </w:rPr>
          <w:t>Observasi</w:t>
        </w:r>
        <w:r w:rsidR="00061322">
          <w:rPr>
            <w:noProof/>
            <w:webHidden/>
          </w:rPr>
          <w:tab/>
        </w:r>
        <w:r w:rsidR="00061322">
          <w:rPr>
            <w:noProof/>
            <w:webHidden/>
          </w:rPr>
          <w:fldChar w:fldCharType="begin"/>
        </w:r>
        <w:r w:rsidR="00061322">
          <w:rPr>
            <w:noProof/>
            <w:webHidden/>
          </w:rPr>
          <w:instrText xml:space="preserve"> PAGEREF _Toc168344648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758627AB" w14:textId="7273302A"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49" w:history="1">
        <w:r w:rsidR="00061322" w:rsidRPr="00CD5326">
          <w:rPr>
            <w:rStyle w:val="Hyperlink"/>
            <w:noProof/>
          </w:rPr>
          <w:t>3.1.2</w:t>
        </w:r>
        <w:r w:rsidR="00061322">
          <w:rPr>
            <w:rFonts w:asciiTheme="minorHAnsi" w:eastAsiaTheme="minorEastAsia" w:hAnsiTheme="minorHAnsi"/>
            <w:noProof/>
            <w:sz w:val="22"/>
            <w:lang w:val="id-ID" w:eastAsia="id-ID"/>
          </w:rPr>
          <w:tab/>
        </w:r>
        <w:r w:rsidR="00061322" w:rsidRPr="00CD5326">
          <w:rPr>
            <w:rStyle w:val="Hyperlink"/>
            <w:noProof/>
          </w:rPr>
          <w:t>Wawancara</w:t>
        </w:r>
        <w:r w:rsidR="00061322">
          <w:rPr>
            <w:noProof/>
            <w:webHidden/>
          </w:rPr>
          <w:tab/>
        </w:r>
        <w:r w:rsidR="00061322">
          <w:rPr>
            <w:noProof/>
            <w:webHidden/>
          </w:rPr>
          <w:fldChar w:fldCharType="begin"/>
        </w:r>
        <w:r w:rsidR="00061322">
          <w:rPr>
            <w:noProof/>
            <w:webHidden/>
          </w:rPr>
          <w:instrText xml:space="preserve"> PAGEREF _Toc168344649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36ACC614" w14:textId="4B755A07"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50" w:history="1">
        <w:r w:rsidR="00061322" w:rsidRPr="00CD5326">
          <w:rPr>
            <w:rStyle w:val="Hyperlink"/>
            <w:noProof/>
          </w:rPr>
          <w:t>3.1.3</w:t>
        </w:r>
        <w:r w:rsidR="00061322">
          <w:rPr>
            <w:rFonts w:asciiTheme="minorHAnsi" w:eastAsiaTheme="minorEastAsia" w:hAnsiTheme="minorHAnsi"/>
            <w:noProof/>
            <w:sz w:val="22"/>
            <w:lang w:val="id-ID" w:eastAsia="id-ID"/>
          </w:rPr>
          <w:tab/>
        </w:r>
        <w:r w:rsidR="00061322" w:rsidRPr="00CD5326">
          <w:rPr>
            <w:rStyle w:val="Hyperlink"/>
            <w:noProof/>
          </w:rPr>
          <w:t>Studi Pustaka</w:t>
        </w:r>
        <w:r w:rsidR="00061322">
          <w:rPr>
            <w:noProof/>
            <w:webHidden/>
          </w:rPr>
          <w:tab/>
        </w:r>
        <w:r w:rsidR="00061322">
          <w:rPr>
            <w:noProof/>
            <w:webHidden/>
          </w:rPr>
          <w:fldChar w:fldCharType="begin"/>
        </w:r>
        <w:r w:rsidR="00061322">
          <w:rPr>
            <w:noProof/>
            <w:webHidden/>
          </w:rPr>
          <w:instrText xml:space="preserve"> PAGEREF _Toc168344650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1D37C9F4" w14:textId="7EEE2526"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51" w:history="1">
        <w:r w:rsidR="00061322" w:rsidRPr="00CD5326">
          <w:rPr>
            <w:rStyle w:val="Hyperlink"/>
            <w:noProof/>
          </w:rPr>
          <w:t>3.2</w:t>
        </w:r>
        <w:r w:rsidR="00061322">
          <w:rPr>
            <w:rFonts w:asciiTheme="minorHAnsi" w:eastAsiaTheme="minorEastAsia" w:hAnsiTheme="minorHAnsi"/>
            <w:noProof/>
            <w:sz w:val="22"/>
            <w:lang w:val="id-ID" w:eastAsia="id-ID"/>
          </w:rPr>
          <w:tab/>
        </w:r>
        <w:r w:rsidR="00061322" w:rsidRPr="00CD5326">
          <w:rPr>
            <w:rStyle w:val="Hyperlink"/>
            <w:noProof/>
          </w:rPr>
          <w:t>Prosedur Penelitian</w:t>
        </w:r>
        <w:r w:rsidR="00061322">
          <w:rPr>
            <w:noProof/>
            <w:webHidden/>
          </w:rPr>
          <w:tab/>
        </w:r>
        <w:r w:rsidR="00061322">
          <w:rPr>
            <w:noProof/>
            <w:webHidden/>
          </w:rPr>
          <w:fldChar w:fldCharType="begin"/>
        </w:r>
        <w:r w:rsidR="00061322">
          <w:rPr>
            <w:noProof/>
            <w:webHidden/>
          </w:rPr>
          <w:instrText xml:space="preserve"> PAGEREF _Toc168344651 \h </w:instrText>
        </w:r>
        <w:r w:rsidR="00061322">
          <w:rPr>
            <w:noProof/>
            <w:webHidden/>
          </w:rPr>
        </w:r>
        <w:r w:rsidR="00061322">
          <w:rPr>
            <w:noProof/>
            <w:webHidden/>
          </w:rPr>
          <w:fldChar w:fldCharType="separate"/>
        </w:r>
        <w:r w:rsidR="00061322">
          <w:rPr>
            <w:noProof/>
            <w:webHidden/>
          </w:rPr>
          <w:t>24</w:t>
        </w:r>
        <w:r w:rsidR="00061322">
          <w:rPr>
            <w:noProof/>
            <w:webHidden/>
          </w:rPr>
          <w:fldChar w:fldCharType="end"/>
        </w:r>
      </w:hyperlink>
    </w:p>
    <w:p w14:paraId="004B6392" w14:textId="2F761638" w:rsidR="00061322" w:rsidRDefault="00B45B66">
      <w:pPr>
        <w:pStyle w:val="TOC1"/>
        <w:tabs>
          <w:tab w:val="left" w:pos="1100"/>
          <w:tab w:val="right" w:leader="dot" w:pos="8210"/>
        </w:tabs>
        <w:rPr>
          <w:rFonts w:asciiTheme="minorHAnsi" w:eastAsiaTheme="minorEastAsia" w:hAnsiTheme="minorHAnsi"/>
          <w:b w:val="0"/>
          <w:noProof/>
          <w:sz w:val="22"/>
          <w:lang w:val="id-ID" w:eastAsia="id-ID"/>
        </w:rPr>
      </w:pPr>
      <w:hyperlink w:anchor="_Toc168344652" w:history="1">
        <w:r w:rsidR="00061322" w:rsidRPr="00CD5326">
          <w:rPr>
            <w:rStyle w:val="Hyperlink"/>
            <w:noProof/>
          </w:rPr>
          <w:t>BAB IV</w:t>
        </w:r>
        <w:r w:rsidR="00061322">
          <w:rPr>
            <w:rFonts w:asciiTheme="minorHAnsi" w:eastAsiaTheme="minorEastAsia" w:hAnsiTheme="minorHAnsi"/>
            <w:b w:val="0"/>
            <w:noProof/>
            <w:sz w:val="22"/>
            <w:lang w:val="id-ID" w:eastAsia="id-ID"/>
          </w:rPr>
          <w:tab/>
        </w:r>
        <w:r w:rsidR="00061322" w:rsidRPr="00CD5326">
          <w:rPr>
            <w:rStyle w:val="Hyperlink"/>
            <w:noProof/>
          </w:rPr>
          <w:t>PERANCANGAN</w:t>
        </w:r>
        <w:r w:rsidR="00061322">
          <w:rPr>
            <w:noProof/>
            <w:webHidden/>
          </w:rPr>
          <w:tab/>
        </w:r>
        <w:r w:rsidR="00061322">
          <w:rPr>
            <w:noProof/>
            <w:webHidden/>
          </w:rPr>
          <w:fldChar w:fldCharType="begin"/>
        </w:r>
        <w:r w:rsidR="00061322">
          <w:rPr>
            <w:noProof/>
            <w:webHidden/>
          </w:rPr>
          <w:instrText xml:space="preserve"> PAGEREF _Toc168344652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673787EB" w14:textId="7EA925BE"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53" w:history="1">
        <w:r w:rsidR="00061322" w:rsidRPr="00CD5326">
          <w:rPr>
            <w:rStyle w:val="Hyperlink"/>
            <w:noProof/>
          </w:rPr>
          <w:t>4.1</w:t>
        </w:r>
        <w:r w:rsidR="00061322">
          <w:rPr>
            <w:rFonts w:asciiTheme="minorHAnsi" w:eastAsiaTheme="minorEastAsia" w:hAnsiTheme="minorHAnsi"/>
            <w:noProof/>
            <w:sz w:val="22"/>
            <w:lang w:val="id-ID" w:eastAsia="id-ID"/>
          </w:rPr>
          <w:tab/>
        </w:r>
        <w:r w:rsidR="00061322" w:rsidRPr="00CD5326">
          <w:rPr>
            <w:rStyle w:val="Hyperlink"/>
            <w:noProof/>
          </w:rPr>
          <w:t>Analisis Kebutuhan</w:t>
        </w:r>
        <w:r w:rsidR="00061322">
          <w:rPr>
            <w:noProof/>
            <w:webHidden/>
          </w:rPr>
          <w:tab/>
        </w:r>
        <w:r w:rsidR="00061322">
          <w:rPr>
            <w:noProof/>
            <w:webHidden/>
          </w:rPr>
          <w:fldChar w:fldCharType="begin"/>
        </w:r>
        <w:r w:rsidR="00061322">
          <w:rPr>
            <w:noProof/>
            <w:webHidden/>
          </w:rPr>
          <w:instrText xml:space="preserve"> PAGEREF _Toc168344653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58661ED5" w14:textId="62DA3F32"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54" w:history="1">
        <w:r w:rsidR="00061322" w:rsidRPr="00CD5326">
          <w:rPr>
            <w:rStyle w:val="Hyperlink"/>
            <w:noProof/>
          </w:rPr>
          <w:t>4.2</w:t>
        </w:r>
        <w:r w:rsidR="00061322">
          <w:rPr>
            <w:rFonts w:asciiTheme="minorHAnsi" w:eastAsiaTheme="minorEastAsia" w:hAnsiTheme="minorHAnsi"/>
            <w:noProof/>
            <w:sz w:val="22"/>
            <w:lang w:val="id-ID" w:eastAsia="id-ID"/>
          </w:rPr>
          <w:tab/>
        </w:r>
        <w:r w:rsidR="00061322" w:rsidRPr="00CD5326">
          <w:rPr>
            <w:rStyle w:val="Hyperlink"/>
            <w:noProof/>
          </w:rPr>
          <w:t>Rancangan Bangun Interface</w:t>
        </w:r>
        <w:r w:rsidR="00061322">
          <w:rPr>
            <w:noProof/>
            <w:webHidden/>
          </w:rPr>
          <w:tab/>
        </w:r>
        <w:r w:rsidR="00061322">
          <w:rPr>
            <w:noProof/>
            <w:webHidden/>
          </w:rPr>
          <w:fldChar w:fldCharType="begin"/>
        </w:r>
        <w:r w:rsidR="00061322">
          <w:rPr>
            <w:noProof/>
            <w:webHidden/>
          </w:rPr>
          <w:instrText xml:space="preserve"> PAGEREF _Toc168344654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60B9BF26" w14:textId="554F9C77"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55" w:history="1">
        <w:r w:rsidR="00061322" w:rsidRPr="00CD5326">
          <w:rPr>
            <w:rStyle w:val="Hyperlink"/>
            <w:noProof/>
          </w:rPr>
          <w:t>4.3</w:t>
        </w:r>
        <w:r w:rsidR="00061322">
          <w:rPr>
            <w:rFonts w:asciiTheme="minorHAnsi" w:eastAsiaTheme="minorEastAsia" w:hAnsiTheme="minorHAnsi"/>
            <w:noProof/>
            <w:sz w:val="22"/>
            <w:lang w:val="id-ID" w:eastAsia="id-ID"/>
          </w:rPr>
          <w:tab/>
        </w:r>
        <w:r w:rsidR="00061322" w:rsidRPr="00CD5326">
          <w:rPr>
            <w:rStyle w:val="Hyperlink"/>
            <w:noProof/>
          </w:rPr>
          <w:t>Implementasi</w:t>
        </w:r>
        <w:r w:rsidR="00061322">
          <w:rPr>
            <w:noProof/>
            <w:webHidden/>
          </w:rPr>
          <w:tab/>
        </w:r>
        <w:r w:rsidR="00061322">
          <w:rPr>
            <w:noProof/>
            <w:webHidden/>
          </w:rPr>
          <w:fldChar w:fldCharType="begin"/>
        </w:r>
        <w:r w:rsidR="00061322">
          <w:rPr>
            <w:noProof/>
            <w:webHidden/>
          </w:rPr>
          <w:instrText xml:space="preserve"> PAGEREF _Toc168344655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50E6F29D" w14:textId="39481FF8"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56" w:history="1">
        <w:r w:rsidR="00061322" w:rsidRPr="00CD5326">
          <w:rPr>
            <w:rStyle w:val="Hyperlink"/>
            <w:noProof/>
          </w:rPr>
          <w:t>4.3.1</w:t>
        </w:r>
        <w:r w:rsidR="00061322">
          <w:rPr>
            <w:rFonts w:asciiTheme="minorHAnsi" w:eastAsiaTheme="minorEastAsia" w:hAnsiTheme="minorHAnsi"/>
            <w:noProof/>
            <w:sz w:val="22"/>
            <w:lang w:val="id-ID" w:eastAsia="id-ID"/>
          </w:rPr>
          <w:tab/>
        </w:r>
        <w:r w:rsidR="00061322" w:rsidRPr="00CD5326">
          <w:rPr>
            <w:rStyle w:val="Hyperlink"/>
            <w:noProof/>
          </w:rPr>
          <w:t>Schedule</w:t>
        </w:r>
        <w:r w:rsidR="00061322">
          <w:rPr>
            <w:noProof/>
            <w:webHidden/>
          </w:rPr>
          <w:tab/>
        </w:r>
        <w:r w:rsidR="00061322">
          <w:rPr>
            <w:noProof/>
            <w:webHidden/>
          </w:rPr>
          <w:fldChar w:fldCharType="begin"/>
        </w:r>
        <w:r w:rsidR="00061322">
          <w:rPr>
            <w:noProof/>
            <w:webHidden/>
          </w:rPr>
          <w:instrText xml:space="preserve"> PAGEREF _Toc168344656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46F65AC2" w14:textId="2B4E43AA"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57" w:history="1">
        <w:r w:rsidR="00061322" w:rsidRPr="00CD5326">
          <w:rPr>
            <w:rStyle w:val="Hyperlink"/>
            <w:noProof/>
          </w:rPr>
          <w:t>4.3.2</w:t>
        </w:r>
        <w:r w:rsidR="00061322">
          <w:rPr>
            <w:rFonts w:asciiTheme="minorHAnsi" w:eastAsiaTheme="minorEastAsia" w:hAnsiTheme="minorHAnsi"/>
            <w:noProof/>
            <w:sz w:val="22"/>
            <w:lang w:val="id-ID" w:eastAsia="id-ID"/>
          </w:rPr>
          <w:tab/>
        </w:r>
        <w:r w:rsidR="00061322" w:rsidRPr="00CD5326">
          <w:rPr>
            <w:rStyle w:val="Hyperlink"/>
            <w:noProof/>
          </w:rPr>
          <w:t>Biaya</w:t>
        </w:r>
        <w:r w:rsidR="00061322">
          <w:rPr>
            <w:noProof/>
            <w:webHidden/>
          </w:rPr>
          <w:tab/>
        </w:r>
        <w:r w:rsidR="00061322">
          <w:rPr>
            <w:noProof/>
            <w:webHidden/>
          </w:rPr>
          <w:fldChar w:fldCharType="begin"/>
        </w:r>
        <w:r w:rsidR="00061322">
          <w:rPr>
            <w:noProof/>
            <w:webHidden/>
          </w:rPr>
          <w:instrText xml:space="preserve"> PAGEREF _Toc168344657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7404A9A0" w14:textId="4969EABE"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58" w:history="1">
        <w:r w:rsidR="00061322" w:rsidRPr="00CD5326">
          <w:rPr>
            <w:rStyle w:val="Hyperlink"/>
            <w:noProof/>
          </w:rPr>
          <w:t>4.4</w:t>
        </w:r>
        <w:r w:rsidR="00061322">
          <w:rPr>
            <w:rFonts w:asciiTheme="minorHAnsi" w:eastAsiaTheme="minorEastAsia" w:hAnsiTheme="minorHAnsi"/>
            <w:noProof/>
            <w:sz w:val="22"/>
            <w:lang w:val="id-ID" w:eastAsia="id-ID"/>
          </w:rPr>
          <w:tab/>
        </w:r>
        <w:r w:rsidR="00061322" w:rsidRPr="00CD5326">
          <w:rPr>
            <w:rStyle w:val="Hyperlink"/>
            <w:noProof/>
          </w:rPr>
          <w:t>Pengujian</w:t>
        </w:r>
        <w:r w:rsidR="00061322">
          <w:rPr>
            <w:noProof/>
            <w:webHidden/>
          </w:rPr>
          <w:tab/>
        </w:r>
        <w:r w:rsidR="00061322">
          <w:rPr>
            <w:noProof/>
            <w:webHidden/>
          </w:rPr>
          <w:fldChar w:fldCharType="begin"/>
        </w:r>
        <w:r w:rsidR="00061322">
          <w:rPr>
            <w:noProof/>
            <w:webHidden/>
          </w:rPr>
          <w:instrText xml:space="preserve"> PAGEREF _Toc168344658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71EC6791" w14:textId="0ACE2859"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59" w:history="1">
        <w:r w:rsidR="00061322" w:rsidRPr="00CD5326">
          <w:rPr>
            <w:rStyle w:val="Hyperlink"/>
            <w:noProof/>
          </w:rPr>
          <w:t>4.4.1</w:t>
        </w:r>
        <w:r w:rsidR="00061322">
          <w:rPr>
            <w:rFonts w:asciiTheme="minorHAnsi" w:eastAsiaTheme="minorEastAsia" w:hAnsiTheme="minorHAnsi"/>
            <w:noProof/>
            <w:sz w:val="22"/>
            <w:lang w:val="id-ID" w:eastAsia="id-ID"/>
          </w:rPr>
          <w:tab/>
        </w:r>
        <w:r w:rsidR="00061322" w:rsidRPr="00CD5326">
          <w:rPr>
            <w:rStyle w:val="Hyperlink"/>
            <w:noProof/>
          </w:rPr>
          <w:t>Data Pengujian</w:t>
        </w:r>
        <w:r w:rsidR="00061322">
          <w:rPr>
            <w:noProof/>
            <w:webHidden/>
          </w:rPr>
          <w:tab/>
        </w:r>
        <w:r w:rsidR="00061322">
          <w:rPr>
            <w:noProof/>
            <w:webHidden/>
          </w:rPr>
          <w:fldChar w:fldCharType="begin"/>
        </w:r>
        <w:r w:rsidR="00061322">
          <w:rPr>
            <w:noProof/>
            <w:webHidden/>
          </w:rPr>
          <w:instrText xml:space="preserve"> PAGEREF _Toc168344659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154E1D0A" w14:textId="7FD8A9EA"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0" w:history="1">
        <w:r w:rsidR="00061322" w:rsidRPr="00CD5326">
          <w:rPr>
            <w:rStyle w:val="Hyperlink"/>
            <w:noProof/>
          </w:rPr>
          <w:t>4.4.2</w:t>
        </w:r>
        <w:r w:rsidR="00061322">
          <w:rPr>
            <w:rFonts w:asciiTheme="minorHAnsi" w:eastAsiaTheme="minorEastAsia" w:hAnsiTheme="minorHAnsi"/>
            <w:noProof/>
            <w:sz w:val="22"/>
            <w:lang w:val="id-ID" w:eastAsia="id-ID"/>
          </w:rPr>
          <w:tab/>
        </w:r>
        <w:r w:rsidR="00061322" w:rsidRPr="00CD5326">
          <w:rPr>
            <w:rStyle w:val="Hyperlink"/>
            <w:noProof/>
          </w:rPr>
          <w:t>Deskripsi Pengujian</w:t>
        </w:r>
        <w:r w:rsidR="00061322">
          <w:rPr>
            <w:noProof/>
            <w:webHidden/>
          </w:rPr>
          <w:tab/>
        </w:r>
        <w:r w:rsidR="00061322">
          <w:rPr>
            <w:noProof/>
            <w:webHidden/>
          </w:rPr>
          <w:fldChar w:fldCharType="begin"/>
        </w:r>
        <w:r w:rsidR="00061322">
          <w:rPr>
            <w:noProof/>
            <w:webHidden/>
          </w:rPr>
          <w:instrText xml:space="preserve"> PAGEREF _Toc168344660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70BCC9BE" w14:textId="2016B6D7"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1" w:history="1">
        <w:r w:rsidR="00061322" w:rsidRPr="00CD5326">
          <w:rPr>
            <w:rStyle w:val="Hyperlink"/>
            <w:noProof/>
          </w:rPr>
          <w:t>4.4.3</w:t>
        </w:r>
        <w:r w:rsidR="00061322">
          <w:rPr>
            <w:rFonts w:asciiTheme="minorHAnsi" w:eastAsiaTheme="minorEastAsia" w:hAnsiTheme="minorHAnsi"/>
            <w:noProof/>
            <w:sz w:val="22"/>
            <w:lang w:val="id-ID" w:eastAsia="id-ID"/>
          </w:rPr>
          <w:tab/>
        </w:r>
        <w:r w:rsidR="00061322" w:rsidRPr="00CD5326">
          <w:rPr>
            <w:rStyle w:val="Hyperlink"/>
            <w:noProof/>
          </w:rPr>
          <w:t>Prosedur Pengujian</w:t>
        </w:r>
        <w:r w:rsidR="00061322">
          <w:rPr>
            <w:noProof/>
            <w:webHidden/>
          </w:rPr>
          <w:tab/>
        </w:r>
        <w:r w:rsidR="00061322">
          <w:rPr>
            <w:noProof/>
            <w:webHidden/>
          </w:rPr>
          <w:fldChar w:fldCharType="begin"/>
        </w:r>
        <w:r w:rsidR="00061322">
          <w:rPr>
            <w:noProof/>
            <w:webHidden/>
          </w:rPr>
          <w:instrText xml:space="preserve"> PAGEREF _Toc168344661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1594784F" w14:textId="5400462F"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2" w:history="1">
        <w:r w:rsidR="00061322" w:rsidRPr="00CD5326">
          <w:rPr>
            <w:rStyle w:val="Hyperlink"/>
            <w:noProof/>
          </w:rPr>
          <w:t>4.4.4</w:t>
        </w:r>
        <w:r w:rsidR="00061322">
          <w:rPr>
            <w:rFonts w:asciiTheme="minorHAnsi" w:eastAsiaTheme="minorEastAsia" w:hAnsiTheme="minorHAnsi"/>
            <w:noProof/>
            <w:sz w:val="22"/>
            <w:lang w:val="id-ID" w:eastAsia="id-ID"/>
          </w:rPr>
          <w:tab/>
        </w:r>
        <w:r w:rsidR="00061322" w:rsidRPr="00CD5326">
          <w:rPr>
            <w:rStyle w:val="Hyperlink"/>
            <w:noProof/>
          </w:rPr>
          <w:t>Hasil Pengujian</w:t>
        </w:r>
        <w:r w:rsidR="00061322">
          <w:rPr>
            <w:noProof/>
            <w:webHidden/>
          </w:rPr>
          <w:tab/>
        </w:r>
        <w:r w:rsidR="00061322">
          <w:rPr>
            <w:noProof/>
            <w:webHidden/>
          </w:rPr>
          <w:fldChar w:fldCharType="begin"/>
        </w:r>
        <w:r w:rsidR="00061322">
          <w:rPr>
            <w:noProof/>
            <w:webHidden/>
          </w:rPr>
          <w:instrText xml:space="preserve"> PAGEREF _Toc168344662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7BD832F5" w14:textId="0C1FEDA6"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63" w:history="1">
        <w:r w:rsidR="00061322" w:rsidRPr="00CD5326">
          <w:rPr>
            <w:rStyle w:val="Hyperlink"/>
            <w:noProof/>
          </w:rPr>
          <w:t>4.5</w:t>
        </w:r>
        <w:r w:rsidR="00061322">
          <w:rPr>
            <w:rFonts w:asciiTheme="minorHAnsi" w:eastAsiaTheme="minorEastAsia" w:hAnsiTheme="minorHAnsi"/>
            <w:noProof/>
            <w:sz w:val="22"/>
            <w:lang w:val="id-ID" w:eastAsia="id-ID"/>
          </w:rPr>
          <w:tab/>
        </w:r>
        <w:r w:rsidR="00061322" w:rsidRPr="00CD5326">
          <w:rPr>
            <w:rStyle w:val="Hyperlink"/>
            <w:noProof/>
          </w:rPr>
          <w:t>Support</w:t>
        </w:r>
        <w:r w:rsidR="00061322">
          <w:rPr>
            <w:noProof/>
            <w:webHidden/>
          </w:rPr>
          <w:tab/>
        </w:r>
        <w:r w:rsidR="00061322">
          <w:rPr>
            <w:noProof/>
            <w:webHidden/>
          </w:rPr>
          <w:fldChar w:fldCharType="begin"/>
        </w:r>
        <w:r w:rsidR="00061322">
          <w:rPr>
            <w:noProof/>
            <w:webHidden/>
          </w:rPr>
          <w:instrText xml:space="preserve"> PAGEREF _Toc168344663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3027CD0D" w14:textId="0C2AC551"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4" w:history="1">
        <w:r w:rsidR="00061322" w:rsidRPr="00CD5326">
          <w:rPr>
            <w:rStyle w:val="Hyperlink"/>
            <w:noProof/>
          </w:rPr>
          <w:t>4.5.1</w:t>
        </w:r>
        <w:r w:rsidR="00061322">
          <w:rPr>
            <w:rFonts w:asciiTheme="minorHAnsi" w:eastAsiaTheme="minorEastAsia" w:hAnsiTheme="minorHAnsi"/>
            <w:noProof/>
            <w:sz w:val="22"/>
            <w:lang w:val="id-ID" w:eastAsia="id-ID"/>
          </w:rPr>
          <w:tab/>
        </w:r>
        <w:r w:rsidR="00061322" w:rsidRPr="00CD5326">
          <w:rPr>
            <w:rStyle w:val="Hyperlink"/>
            <w:noProof/>
          </w:rPr>
          <w:t>Spesifikasi File</w:t>
        </w:r>
        <w:r w:rsidR="00061322">
          <w:rPr>
            <w:noProof/>
            <w:webHidden/>
          </w:rPr>
          <w:tab/>
        </w:r>
        <w:r w:rsidR="00061322">
          <w:rPr>
            <w:noProof/>
            <w:webHidden/>
          </w:rPr>
          <w:fldChar w:fldCharType="begin"/>
        </w:r>
        <w:r w:rsidR="00061322">
          <w:rPr>
            <w:noProof/>
            <w:webHidden/>
          </w:rPr>
          <w:instrText xml:space="preserve"> PAGEREF _Toc168344664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01F242DE" w14:textId="2582DA75"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5" w:history="1">
        <w:r w:rsidR="00061322" w:rsidRPr="00CD5326">
          <w:rPr>
            <w:rStyle w:val="Hyperlink"/>
            <w:noProof/>
          </w:rPr>
          <w:t>4.5.2</w:t>
        </w:r>
        <w:r w:rsidR="00061322">
          <w:rPr>
            <w:rFonts w:asciiTheme="minorHAnsi" w:eastAsiaTheme="minorEastAsia" w:hAnsiTheme="minorHAnsi"/>
            <w:noProof/>
            <w:sz w:val="22"/>
            <w:lang w:val="id-ID" w:eastAsia="id-ID"/>
          </w:rPr>
          <w:tab/>
        </w:r>
        <w:r w:rsidR="00061322" w:rsidRPr="00CD5326">
          <w:rPr>
            <w:rStyle w:val="Hyperlink"/>
            <w:noProof/>
          </w:rPr>
          <w:t>Spesifikasi Hardware</w:t>
        </w:r>
        <w:r w:rsidR="00061322">
          <w:rPr>
            <w:noProof/>
            <w:webHidden/>
          </w:rPr>
          <w:tab/>
        </w:r>
        <w:r w:rsidR="00061322">
          <w:rPr>
            <w:noProof/>
            <w:webHidden/>
          </w:rPr>
          <w:fldChar w:fldCharType="begin"/>
        </w:r>
        <w:r w:rsidR="00061322">
          <w:rPr>
            <w:noProof/>
            <w:webHidden/>
          </w:rPr>
          <w:instrText xml:space="preserve"> PAGEREF _Toc168344665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45FBFBA4" w14:textId="05946721" w:rsidR="00061322" w:rsidRDefault="00B45B66">
      <w:pPr>
        <w:pStyle w:val="TOC3"/>
        <w:tabs>
          <w:tab w:val="left" w:pos="1320"/>
          <w:tab w:val="right" w:leader="dot" w:pos="8210"/>
        </w:tabs>
        <w:rPr>
          <w:rFonts w:asciiTheme="minorHAnsi" w:eastAsiaTheme="minorEastAsia" w:hAnsiTheme="minorHAnsi"/>
          <w:noProof/>
          <w:sz w:val="22"/>
          <w:lang w:val="id-ID" w:eastAsia="id-ID"/>
        </w:rPr>
      </w:pPr>
      <w:hyperlink w:anchor="_Toc168344666" w:history="1">
        <w:r w:rsidR="00061322" w:rsidRPr="00CD5326">
          <w:rPr>
            <w:rStyle w:val="Hyperlink"/>
            <w:noProof/>
          </w:rPr>
          <w:t>4.5.3</w:t>
        </w:r>
        <w:r w:rsidR="00061322">
          <w:rPr>
            <w:rFonts w:asciiTheme="minorHAnsi" w:eastAsiaTheme="minorEastAsia" w:hAnsiTheme="minorHAnsi"/>
            <w:noProof/>
            <w:sz w:val="22"/>
            <w:lang w:val="id-ID" w:eastAsia="id-ID"/>
          </w:rPr>
          <w:tab/>
        </w:r>
        <w:r w:rsidR="00061322" w:rsidRPr="00CD5326">
          <w:rPr>
            <w:rStyle w:val="Hyperlink"/>
            <w:noProof/>
          </w:rPr>
          <w:t>Hosting</w:t>
        </w:r>
        <w:r w:rsidR="00061322">
          <w:rPr>
            <w:noProof/>
            <w:webHidden/>
          </w:rPr>
          <w:tab/>
        </w:r>
        <w:r w:rsidR="00061322">
          <w:rPr>
            <w:noProof/>
            <w:webHidden/>
          </w:rPr>
          <w:fldChar w:fldCharType="begin"/>
        </w:r>
        <w:r w:rsidR="00061322">
          <w:rPr>
            <w:noProof/>
            <w:webHidden/>
          </w:rPr>
          <w:instrText xml:space="preserve"> PAGEREF _Toc168344666 \h </w:instrText>
        </w:r>
        <w:r w:rsidR="00061322">
          <w:rPr>
            <w:noProof/>
            <w:webHidden/>
          </w:rPr>
        </w:r>
        <w:r w:rsidR="00061322">
          <w:rPr>
            <w:noProof/>
            <w:webHidden/>
          </w:rPr>
          <w:fldChar w:fldCharType="separate"/>
        </w:r>
        <w:r w:rsidR="00061322">
          <w:rPr>
            <w:noProof/>
            <w:webHidden/>
          </w:rPr>
          <w:t>25</w:t>
        </w:r>
        <w:r w:rsidR="00061322">
          <w:rPr>
            <w:noProof/>
            <w:webHidden/>
          </w:rPr>
          <w:fldChar w:fldCharType="end"/>
        </w:r>
      </w:hyperlink>
    </w:p>
    <w:p w14:paraId="6EF196DF" w14:textId="6580C93C" w:rsidR="00061322" w:rsidRDefault="00B45B66">
      <w:pPr>
        <w:pStyle w:val="TOC1"/>
        <w:tabs>
          <w:tab w:val="left" w:pos="1100"/>
          <w:tab w:val="right" w:leader="dot" w:pos="8210"/>
        </w:tabs>
        <w:rPr>
          <w:rFonts w:asciiTheme="minorHAnsi" w:eastAsiaTheme="minorEastAsia" w:hAnsiTheme="minorHAnsi"/>
          <w:b w:val="0"/>
          <w:noProof/>
          <w:sz w:val="22"/>
          <w:lang w:val="id-ID" w:eastAsia="id-ID"/>
        </w:rPr>
      </w:pPr>
      <w:hyperlink w:anchor="_Toc168344667" w:history="1">
        <w:r w:rsidR="00061322" w:rsidRPr="00CD5326">
          <w:rPr>
            <w:rStyle w:val="Hyperlink"/>
            <w:noProof/>
          </w:rPr>
          <w:t>BAB V</w:t>
        </w:r>
        <w:r w:rsidR="00061322">
          <w:rPr>
            <w:rFonts w:asciiTheme="minorHAnsi" w:eastAsiaTheme="minorEastAsia" w:hAnsiTheme="minorHAnsi"/>
            <w:b w:val="0"/>
            <w:noProof/>
            <w:sz w:val="22"/>
            <w:lang w:val="id-ID" w:eastAsia="id-ID"/>
          </w:rPr>
          <w:tab/>
        </w:r>
        <w:r w:rsidR="00061322" w:rsidRPr="00CD5326">
          <w:rPr>
            <w:rStyle w:val="Hyperlink"/>
            <w:noProof/>
          </w:rPr>
          <w:t>PENUTUP</w:t>
        </w:r>
        <w:r w:rsidR="00061322">
          <w:rPr>
            <w:noProof/>
            <w:webHidden/>
          </w:rPr>
          <w:tab/>
        </w:r>
        <w:r w:rsidR="00061322">
          <w:rPr>
            <w:noProof/>
            <w:webHidden/>
          </w:rPr>
          <w:fldChar w:fldCharType="begin"/>
        </w:r>
        <w:r w:rsidR="00061322">
          <w:rPr>
            <w:noProof/>
            <w:webHidden/>
          </w:rPr>
          <w:instrText xml:space="preserve"> PAGEREF _Toc168344667 \h </w:instrText>
        </w:r>
        <w:r w:rsidR="00061322">
          <w:rPr>
            <w:noProof/>
            <w:webHidden/>
          </w:rPr>
        </w:r>
        <w:r w:rsidR="00061322">
          <w:rPr>
            <w:noProof/>
            <w:webHidden/>
          </w:rPr>
          <w:fldChar w:fldCharType="separate"/>
        </w:r>
        <w:r w:rsidR="00061322">
          <w:rPr>
            <w:noProof/>
            <w:webHidden/>
          </w:rPr>
          <w:t>26</w:t>
        </w:r>
        <w:r w:rsidR="00061322">
          <w:rPr>
            <w:noProof/>
            <w:webHidden/>
          </w:rPr>
          <w:fldChar w:fldCharType="end"/>
        </w:r>
      </w:hyperlink>
    </w:p>
    <w:p w14:paraId="4535E71E" w14:textId="73AB9F98"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68" w:history="1">
        <w:r w:rsidR="00061322" w:rsidRPr="00CD5326">
          <w:rPr>
            <w:rStyle w:val="Hyperlink"/>
            <w:noProof/>
          </w:rPr>
          <w:t>5.1</w:t>
        </w:r>
        <w:r w:rsidR="00061322">
          <w:rPr>
            <w:rFonts w:asciiTheme="minorHAnsi" w:eastAsiaTheme="minorEastAsia" w:hAnsiTheme="minorHAnsi"/>
            <w:noProof/>
            <w:sz w:val="22"/>
            <w:lang w:val="id-ID" w:eastAsia="id-ID"/>
          </w:rPr>
          <w:tab/>
        </w:r>
        <w:r w:rsidR="00061322" w:rsidRPr="00CD5326">
          <w:rPr>
            <w:rStyle w:val="Hyperlink"/>
            <w:noProof/>
          </w:rPr>
          <w:t>Kesimpulan</w:t>
        </w:r>
        <w:r w:rsidR="00061322">
          <w:rPr>
            <w:noProof/>
            <w:webHidden/>
          </w:rPr>
          <w:tab/>
        </w:r>
        <w:r w:rsidR="00061322">
          <w:rPr>
            <w:noProof/>
            <w:webHidden/>
          </w:rPr>
          <w:fldChar w:fldCharType="begin"/>
        </w:r>
        <w:r w:rsidR="00061322">
          <w:rPr>
            <w:noProof/>
            <w:webHidden/>
          </w:rPr>
          <w:instrText xml:space="preserve"> PAGEREF _Toc168344668 \h </w:instrText>
        </w:r>
        <w:r w:rsidR="00061322">
          <w:rPr>
            <w:noProof/>
            <w:webHidden/>
          </w:rPr>
        </w:r>
        <w:r w:rsidR="00061322">
          <w:rPr>
            <w:noProof/>
            <w:webHidden/>
          </w:rPr>
          <w:fldChar w:fldCharType="separate"/>
        </w:r>
        <w:r w:rsidR="00061322">
          <w:rPr>
            <w:noProof/>
            <w:webHidden/>
          </w:rPr>
          <w:t>26</w:t>
        </w:r>
        <w:r w:rsidR="00061322">
          <w:rPr>
            <w:noProof/>
            <w:webHidden/>
          </w:rPr>
          <w:fldChar w:fldCharType="end"/>
        </w:r>
      </w:hyperlink>
    </w:p>
    <w:p w14:paraId="3FF03859" w14:textId="71C9736B" w:rsidR="00061322" w:rsidRDefault="00B45B66">
      <w:pPr>
        <w:pStyle w:val="TOC2"/>
        <w:tabs>
          <w:tab w:val="left" w:pos="880"/>
          <w:tab w:val="right" w:leader="dot" w:pos="8210"/>
        </w:tabs>
        <w:rPr>
          <w:rFonts w:asciiTheme="minorHAnsi" w:eastAsiaTheme="minorEastAsia" w:hAnsiTheme="minorHAnsi"/>
          <w:noProof/>
          <w:sz w:val="22"/>
          <w:lang w:val="id-ID" w:eastAsia="id-ID"/>
        </w:rPr>
      </w:pPr>
      <w:hyperlink w:anchor="_Toc168344669" w:history="1">
        <w:r w:rsidR="00061322" w:rsidRPr="00CD5326">
          <w:rPr>
            <w:rStyle w:val="Hyperlink"/>
            <w:noProof/>
          </w:rPr>
          <w:t>5.2</w:t>
        </w:r>
        <w:r w:rsidR="00061322">
          <w:rPr>
            <w:rFonts w:asciiTheme="minorHAnsi" w:eastAsiaTheme="minorEastAsia" w:hAnsiTheme="minorHAnsi"/>
            <w:noProof/>
            <w:sz w:val="22"/>
            <w:lang w:val="id-ID" w:eastAsia="id-ID"/>
          </w:rPr>
          <w:tab/>
        </w:r>
        <w:r w:rsidR="00061322" w:rsidRPr="00CD5326">
          <w:rPr>
            <w:rStyle w:val="Hyperlink"/>
            <w:noProof/>
          </w:rPr>
          <w:t>Saran-saran</w:t>
        </w:r>
        <w:r w:rsidR="00061322">
          <w:rPr>
            <w:noProof/>
            <w:webHidden/>
          </w:rPr>
          <w:tab/>
        </w:r>
        <w:r w:rsidR="00061322">
          <w:rPr>
            <w:noProof/>
            <w:webHidden/>
          </w:rPr>
          <w:fldChar w:fldCharType="begin"/>
        </w:r>
        <w:r w:rsidR="00061322">
          <w:rPr>
            <w:noProof/>
            <w:webHidden/>
          </w:rPr>
          <w:instrText xml:space="preserve"> PAGEREF _Toc168344669 \h </w:instrText>
        </w:r>
        <w:r w:rsidR="00061322">
          <w:rPr>
            <w:noProof/>
            <w:webHidden/>
          </w:rPr>
        </w:r>
        <w:r w:rsidR="00061322">
          <w:rPr>
            <w:noProof/>
            <w:webHidden/>
          </w:rPr>
          <w:fldChar w:fldCharType="separate"/>
        </w:r>
        <w:r w:rsidR="00061322">
          <w:rPr>
            <w:noProof/>
            <w:webHidden/>
          </w:rPr>
          <w:t>26</w:t>
        </w:r>
        <w:r w:rsidR="00061322">
          <w:rPr>
            <w:noProof/>
            <w:webHidden/>
          </w:rPr>
          <w:fldChar w:fldCharType="end"/>
        </w:r>
      </w:hyperlink>
    </w:p>
    <w:p w14:paraId="7DAE8EFC" w14:textId="1C35F660" w:rsidR="00061322" w:rsidRDefault="00B45B66">
      <w:pPr>
        <w:pStyle w:val="TOC1"/>
        <w:tabs>
          <w:tab w:val="right" w:leader="dot" w:pos="8210"/>
        </w:tabs>
        <w:rPr>
          <w:rFonts w:asciiTheme="minorHAnsi" w:eastAsiaTheme="minorEastAsia" w:hAnsiTheme="minorHAnsi"/>
          <w:b w:val="0"/>
          <w:noProof/>
          <w:sz w:val="22"/>
          <w:lang w:val="id-ID" w:eastAsia="id-ID"/>
        </w:rPr>
      </w:pPr>
      <w:hyperlink w:anchor="_Toc168344670" w:history="1">
        <w:r w:rsidR="00061322" w:rsidRPr="00CD5326">
          <w:rPr>
            <w:rStyle w:val="Hyperlink"/>
            <w:noProof/>
          </w:rPr>
          <w:t>DAFTAR PUSTAKA</w:t>
        </w:r>
        <w:r w:rsidR="00061322">
          <w:rPr>
            <w:noProof/>
            <w:webHidden/>
          </w:rPr>
          <w:tab/>
        </w:r>
        <w:r w:rsidR="00061322">
          <w:rPr>
            <w:noProof/>
            <w:webHidden/>
          </w:rPr>
          <w:fldChar w:fldCharType="begin"/>
        </w:r>
        <w:r w:rsidR="00061322">
          <w:rPr>
            <w:noProof/>
            <w:webHidden/>
          </w:rPr>
          <w:instrText xml:space="preserve"> PAGEREF _Toc168344670 \h </w:instrText>
        </w:r>
        <w:r w:rsidR="00061322">
          <w:rPr>
            <w:noProof/>
            <w:webHidden/>
          </w:rPr>
        </w:r>
        <w:r w:rsidR="00061322">
          <w:rPr>
            <w:noProof/>
            <w:webHidden/>
          </w:rPr>
          <w:fldChar w:fldCharType="separate"/>
        </w:r>
        <w:r w:rsidR="00061322">
          <w:rPr>
            <w:noProof/>
            <w:webHidden/>
          </w:rPr>
          <w:t>27</w:t>
        </w:r>
        <w:r w:rsidR="00061322">
          <w:rPr>
            <w:noProof/>
            <w:webHidden/>
          </w:rPr>
          <w:fldChar w:fldCharType="end"/>
        </w:r>
      </w:hyperlink>
    </w:p>
    <w:p w14:paraId="6F253624" w14:textId="6D602494" w:rsidR="00280C51" w:rsidRPr="00280C51" w:rsidRDefault="003A03AA" w:rsidP="00280C51">
      <w:pPr>
        <w:sectPr w:rsidR="00280C51" w:rsidRPr="00280C51" w:rsidSect="00B175E8">
          <w:pgSz w:w="11906" w:h="16838" w:code="9"/>
          <w:pgMar w:top="1701" w:right="1418" w:bottom="1418" w:left="2268" w:header="709" w:footer="170" w:gutter="0"/>
          <w:pgNumType w:fmt="lowerRoman"/>
          <w:cols w:space="708"/>
          <w:docGrid w:linePitch="360"/>
        </w:sectPr>
      </w:pPr>
      <w:r>
        <w:rPr>
          <w:rFonts w:ascii="Times New Roman" w:hAnsi="Times New Roman"/>
          <w:sz w:val="24"/>
        </w:rPr>
        <w:fldChar w:fldCharType="end"/>
      </w:r>
    </w:p>
    <w:p w14:paraId="0F145EA3" w14:textId="77777777" w:rsidR="00B36C4E" w:rsidRDefault="00CF0B01" w:rsidP="009625CB">
      <w:pPr>
        <w:pStyle w:val="Judul1"/>
        <w:numPr>
          <w:ilvl w:val="0"/>
          <w:numId w:val="0"/>
        </w:numPr>
        <w:ind w:left="567"/>
      </w:pPr>
      <w:bookmarkStart w:id="10" w:name="_Toc168344622"/>
      <w:r>
        <w:lastRenderedPageBreak/>
        <w:t>DAFTAR SIMBOL</w:t>
      </w:r>
      <w:bookmarkEnd w:id="10"/>
    </w:p>
    <w:p w14:paraId="7E31F5AD" w14:textId="77777777" w:rsidR="009625CB" w:rsidRDefault="009625CB" w:rsidP="009625CB"/>
    <w:p w14:paraId="6E407DB5" w14:textId="189500C3" w:rsidR="009625CB" w:rsidRPr="00F05CDC" w:rsidRDefault="00377616" w:rsidP="00287D30">
      <w:pPr>
        <w:pStyle w:val="isi"/>
        <w:numPr>
          <w:ilvl w:val="0"/>
          <w:numId w:val="28"/>
        </w:numPr>
        <w:ind w:left="426"/>
        <w:rPr>
          <w:b/>
        </w:rPr>
      </w:pPr>
      <w:r w:rsidRPr="00F05CDC">
        <w:rPr>
          <w:b/>
        </w:rPr>
        <w:t>Simbol Use Case</w:t>
      </w:r>
    </w:p>
    <w:tbl>
      <w:tblPr>
        <w:tblStyle w:val="KisiTabel"/>
        <w:tblW w:w="0" w:type="auto"/>
        <w:tblLook w:val="04A0" w:firstRow="1" w:lastRow="0" w:firstColumn="1" w:lastColumn="0" w:noHBand="0" w:noVBand="1"/>
      </w:tblPr>
      <w:tblGrid>
        <w:gridCol w:w="865"/>
        <w:gridCol w:w="2586"/>
        <w:gridCol w:w="1868"/>
        <w:gridCol w:w="2891"/>
      </w:tblGrid>
      <w:tr w:rsidR="009625CB" w14:paraId="4C1D9240" w14:textId="77777777" w:rsidTr="00276C79">
        <w:trPr>
          <w:trHeight w:val="450"/>
        </w:trPr>
        <w:tc>
          <w:tcPr>
            <w:tcW w:w="865" w:type="dxa"/>
            <w:vAlign w:val="center"/>
          </w:tcPr>
          <w:p w14:paraId="7D0E6509" w14:textId="77777777" w:rsidR="009625CB" w:rsidRPr="005542F8" w:rsidRDefault="009625CB" w:rsidP="00276C79">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2C4712CA" w14:textId="77777777" w:rsidR="009625CB" w:rsidRPr="005542F8" w:rsidRDefault="009625CB" w:rsidP="00276C79">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3DA8A76D" w14:textId="77777777" w:rsidR="009625CB" w:rsidRPr="005542F8" w:rsidRDefault="009625CB" w:rsidP="00276C79">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0A2BC47C" w14:textId="77777777" w:rsidR="009625CB" w:rsidRPr="005542F8" w:rsidRDefault="009625CB" w:rsidP="00276C79">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9625CB" w14:paraId="29066FEE" w14:textId="77777777" w:rsidTr="00276C79">
        <w:trPr>
          <w:trHeight w:val="450"/>
        </w:trPr>
        <w:tc>
          <w:tcPr>
            <w:tcW w:w="865" w:type="dxa"/>
            <w:vAlign w:val="center"/>
          </w:tcPr>
          <w:p w14:paraId="25808CD9" w14:textId="77777777" w:rsidR="009625CB" w:rsidRPr="000E1B05" w:rsidRDefault="009625CB" w:rsidP="00276C79">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4FA83460" w14:textId="77777777" w:rsidR="009625CB" w:rsidRPr="000E1B05" w:rsidRDefault="009625CB" w:rsidP="00276C79">
            <w:pPr>
              <w:jc w:val="center"/>
              <w:rPr>
                <w:rFonts w:ascii="Times New Roman" w:hAnsi="Times New Roman" w:cs="Times New Roman"/>
              </w:rPr>
            </w:pPr>
            <w:r w:rsidRPr="000E1B05">
              <w:rPr>
                <w:rFonts w:ascii="Times New Roman" w:hAnsi="Times New Roman" w:cs="Times New Roman"/>
                <w:noProof/>
              </w:rPr>
              <w:drawing>
                <wp:inline distT="0" distB="0" distL="0" distR="0" wp14:anchorId="197809B4" wp14:editId="2D18EBF3">
                  <wp:extent cx="1221899" cy="490662"/>
                  <wp:effectExtent l="0" t="0" r="0" b="5080"/>
                  <wp:docPr id="809602338" name="Picture 80960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50486" cy="502141"/>
                          </a:xfrm>
                          <a:prstGeom prst="rect">
                            <a:avLst/>
                          </a:prstGeom>
                        </pic:spPr>
                      </pic:pic>
                    </a:graphicData>
                  </a:graphic>
                </wp:inline>
              </w:drawing>
            </w:r>
          </w:p>
        </w:tc>
        <w:tc>
          <w:tcPr>
            <w:tcW w:w="1868" w:type="dxa"/>
            <w:vAlign w:val="center"/>
          </w:tcPr>
          <w:p w14:paraId="02EE3506" w14:textId="77777777" w:rsidR="009625CB" w:rsidRPr="008A557E" w:rsidRDefault="009625CB" w:rsidP="00276C79">
            <w:pPr>
              <w:jc w:val="center"/>
              <w:rPr>
                <w:rFonts w:ascii="Times New Roman" w:hAnsi="Times New Roman" w:cs="Times New Roman"/>
                <w:i/>
              </w:rPr>
            </w:pPr>
            <w:r w:rsidRPr="008A557E">
              <w:rPr>
                <w:rFonts w:ascii="Times New Roman" w:hAnsi="Times New Roman" w:cs="Times New Roman"/>
                <w:i/>
              </w:rPr>
              <w:t>Use Case</w:t>
            </w:r>
          </w:p>
        </w:tc>
        <w:tc>
          <w:tcPr>
            <w:tcW w:w="2891" w:type="dxa"/>
          </w:tcPr>
          <w:p w14:paraId="0774DB1C" w14:textId="3908948E" w:rsidR="009625CB" w:rsidRPr="009625CB" w:rsidRDefault="009625CB" w:rsidP="00276C79">
            <w:pPr>
              <w:jc w:val="both"/>
              <w:rPr>
                <w:rFonts w:ascii="Times New Roman" w:hAnsi="Times New Roman" w:cs="Times New Roman"/>
                <w:sz w:val="24"/>
                <w:szCs w:val="24"/>
              </w:rPr>
            </w:pPr>
            <w:r w:rsidRPr="009625CB">
              <w:rPr>
                <w:rFonts w:ascii="Times New Roman" w:hAnsi="Times New Roman" w:cs="Times New Roman"/>
                <w:sz w:val="24"/>
                <w:szCs w:val="24"/>
              </w:rPr>
              <w:t>Use Case menggambarkan fungsionalitas yang disediakan system sebagai unit-unit yang bertukar pesan antar unit dengan aktor, yang dinyatakan dengan menggunakan kata kerja</w:t>
            </w:r>
          </w:p>
        </w:tc>
      </w:tr>
      <w:tr w:rsidR="009625CB" w14:paraId="4D472DDB" w14:textId="77777777" w:rsidTr="00276C79">
        <w:trPr>
          <w:trHeight w:val="450"/>
        </w:trPr>
        <w:tc>
          <w:tcPr>
            <w:tcW w:w="865" w:type="dxa"/>
            <w:vAlign w:val="center"/>
          </w:tcPr>
          <w:p w14:paraId="7700D51D" w14:textId="77777777" w:rsidR="009625CB" w:rsidRPr="000E1B05" w:rsidRDefault="009625CB" w:rsidP="00276C79">
            <w:pPr>
              <w:jc w:val="center"/>
              <w:rPr>
                <w:rFonts w:ascii="Times New Roman" w:hAnsi="Times New Roman" w:cs="Times New Roman"/>
              </w:rPr>
            </w:pPr>
            <w:r>
              <w:rPr>
                <w:rFonts w:ascii="Times New Roman" w:hAnsi="Times New Roman" w:cs="Times New Roman"/>
              </w:rPr>
              <w:t>2</w:t>
            </w:r>
          </w:p>
        </w:tc>
        <w:tc>
          <w:tcPr>
            <w:tcW w:w="2586" w:type="dxa"/>
            <w:vAlign w:val="center"/>
          </w:tcPr>
          <w:p w14:paraId="75FCBE6B" w14:textId="77777777" w:rsidR="009625CB" w:rsidRPr="000E1B05" w:rsidRDefault="009625CB" w:rsidP="00276C79">
            <w:pPr>
              <w:jc w:val="center"/>
              <w:rPr>
                <w:rFonts w:ascii="Times New Roman" w:hAnsi="Times New Roman" w:cs="Times New Roman"/>
              </w:rPr>
            </w:pPr>
            <w:r w:rsidRPr="000E1B05">
              <w:rPr>
                <w:rFonts w:ascii="Times New Roman" w:hAnsi="Times New Roman" w:cs="Times New Roman"/>
                <w:noProof/>
              </w:rPr>
              <w:drawing>
                <wp:inline distT="0" distB="0" distL="0" distR="0" wp14:anchorId="30208D8A" wp14:editId="6BE2ACD0">
                  <wp:extent cx="648364" cy="943075"/>
                  <wp:effectExtent l="0" t="0" r="0" b="9525"/>
                  <wp:docPr id="809602339" name="Picture 809602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63269" cy="964755"/>
                          </a:xfrm>
                          <a:prstGeom prst="rect">
                            <a:avLst/>
                          </a:prstGeom>
                        </pic:spPr>
                      </pic:pic>
                    </a:graphicData>
                  </a:graphic>
                </wp:inline>
              </w:drawing>
            </w:r>
          </w:p>
        </w:tc>
        <w:tc>
          <w:tcPr>
            <w:tcW w:w="1868" w:type="dxa"/>
            <w:vAlign w:val="center"/>
          </w:tcPr>
          <w:p w14:paraId="7C220149" w14:textId="087EF141" w:rsidR="009625CB" w:rsidRPr="008A557E" w:rsidRDefault="008A557E" w:rsidP="00276C79">
            <w:pPr>
              <w:jc w:val="center"/>
              <w:rPr>
                <w:rFonts w:ascii="Times New Roman" w:hAnsi="Times New Roman" w:cs="Times New Roman"/>
                <w:i/>
              </w:rPr>
            </w:pPr>
            <w:r w:rsidRPr="008A557E">
              <w:rPr>
                <w:rFonts w:ascii="Times New Roman" w:hAnsi="Times New Roman" w:cs="Times New Roman"/>
                <w:i/>
              </w:rPr>
              <w:t>Actor</w:t>
            </w:r>
          </w:p>
        </w:tc>
        <w:tc>
          <w:tcPr>
            <w:tcW w:w="2891" w:type="dxa"/>
          </w:tcPr>
          <w:p w14:paraId="3F983572" w14:textId="77777777" w:rsidR="009625CB" w:rsidRPr="009625CB" w:rsidRDefault="009625CB" w:rsidP="00276C79">
            <w:pPr>
              <w:jc w:val="both"/>
              <w:rPr>
                <w:rFonts w:ascii="Times New Roman" w:hAnsi="Times New Roman" w:cs="Times New Roman"/>
                <w:sz w:val="24"/>
                <w:szCs w:val="24"/>
              </w:rPr>
            </w:pPr>
            <w:r w:rsidRPr="009625CB">
              <w:rPr>
                <w:rFonts w:ascii="Times New Roman" w:hAnsi="Times New Roman" w:cs="Times New Roman"/>
                <w:sz w:val="24"/>
                <w:szCs w:val="24"/>
              </w:rPr>
              <w:t>Actor atau Aktor adalah Abstraction dari orang atau sistem yang lain yang mengaktifkan fungsi dari target sistem. Orang atau sistem bisa muncul dalam beberapa peran. Perlu dicatat bahwa aktor berinteraksi dengan Use Case, tetapi tidak memiliki kontrol terhadap use case</w:t>
            </w:r>
          </w:p>
        </w:tc>
      </w:tr>
      <w:tr w:rsidR="009625CB" w14:paraId="7019002C" w14:textId="77777777" w:rsidTr="00276C79">
        <w:trPr>
          <w:trHeight w:val="450"/>
        </w:trPr>
        <w:tc>
          <w:tcPr>
            <w:tcW w:w="865" w:type="dxa"/>
            <w:vAlign w:val="center"/>
          </w:tcPr>
          <w:p w14:paraId="3EB7036D" w14:textId="77777777" w:rsidR="009625CB" w:rsidRDefault="009625CB" w:rsidP="00276C79">
            <w:pPr>
              <w:jc w:val="center"/>
              <w:rPr>
                <w:rFonts w:ascii="Times New Roman" w:hAnsi="Times New Roman" w:cs="Times New Roman"/>
              </w:rPr>
            </w:pPr>
            <w:r>
              <w:rPr>
                <w:rFonts w:ascii="Times New Roman" w:hAnsi="Times New Roman" w:cs="Times New Roman"/>
              </w:rPr>
              <w:t>3</w:t>
            </w:r>
          </w:p>
        </w:tc>
        <w:tc>
          <w:tcPr>
            <w:tcW w:w="2586" w:type="dxa"/>
            <w:vAlign w:val="center"/>
          </w:tcPr>
          <w:p w14:paraId="0E0B3069" w14:textId="77777777" w:rsidR="009625CB" w:rsidRPr="000E1B05" w:rsidRDefault="009625CB" w:rsidP="00276C79">
            <w:pPr>
              <w:jc w:val="center"/>
              <w:rPr>
                <w:rFonts w:ascii="Times New Roman" w:hAnsi="Times New Roman" w:cs="Times New Roman"/>
              </w:rPr>
            </w:pPr>
            <w:r w:rsidRPr="001172AC">
              <w:rPr>
                <w:rFonts w:ascii="Times New Roman" w:hAnsi="Times New Roman" w:cs="Times New Roman"/>
                <w:noProof/>
              </w:rPr>
              <w:drawing>
                <wp:inline distT="0" distB="0" distL="0" distR="0" wp14:anchorId="720CA4EA" wp14:editId="6A1FA0DD">
                  <wp:extent cx="1169582" cy="222475"/>
                  <wp:effectExtent l="0" t="0" r="0" b="6350"/>
                  <wp:docPr id="809602341" name="Picture 809602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30827" cy="234125"/>
                          </a:xfrm>
                          <a:prstGeom prst="rect">
                            <a:avLst/>
                          </a:prstGeom>
                        </pic:spPr>
                      </pic:pic>
                    </a:graphicData>
                  </a:graphic>
                </wp:inline>
              </w:drawing>
            </w:r>
          </w:p>
        </w:tc>
        <w:tc>
          <w:tcPr>
            <w:tcW w:w="1868" w:type="dxa"/>
            <w:vAlign w:val="center"/>
          </w:tcPr>
          <w:p w14:paraId="5E4CEE61" w14:textId="6C44EDFB" w:rsidR="009625CB" w:rsidRPr="008A557E" w:rsidRDefault="008A557E" w:rsidP="00276C79">
            <w:pPr>
              <w:jc w:val="center"/>
              <w:rPr>
                <w:rFonts w:ascii="Times New Roman" w:hAnsi="Times New Roman" w:cs="Times New Roman"/>
                <w:i/>
              </w:rPr>
            </w:pPr>
            <w:r w:rsidRPr="008A557E">
              <w:rPr>
                <w:rFonts w:ascii="Times New Roman" w:hAnsi="Times New Roman" w:cs="Times New Roman"/>
                <w:i/>
              </w:rPr>
              <w:t>As</w:t>
            </w:r>
            <w:r>
              <w:rPr>
                <w:rFonts w:ascii="Times New Roman" w:hAnsi="Times New Roman" w:cs="Times New Roman"/>
                <w:i/>
              </w:rPr>
              <w:t>soc</w:t>
            </w:r>
            <w:r w:rsidRPr="008A557E">
              <w:rPr>
                <w:rFonts w:ascii="Times New Roman" w:hAnsi="Times New Roman" w:cs="Times New Roman"/>
                <w:i/>
              </w:rPr>
              <w:t>iation</w:t>
            </w:r>
          </w:p>
        </w:tc>
        <w:tc>
          <w:tcPr>
            <w:tcW w:w="2891" w:type="dxa"/>
          </w:tcPr>
          <w:p w14:paraId="4861EEF5" w14:textId="52D7BDF7" w:rsidR="009625CB" w:rsidRPr="009625CB" w:rsidRDefault="009625CB" w:rsidP="00276C79">
            <w:pPr>
              <w:jc w:val="both"/>
              <w:rPr>
                <w:rFonts w:ascii="Times New Roman" w:hAnsi="Times New Roman" w:cs="Times New Roman"/>
                <w:sz w:val="24"/>
                <w:szCs w:val="24"/>
              </w:rPr>
            </w:pPr>
            <w:r w:rsidRPr="009625CB">
              <w:rPr>
                <w:rFonts w:ascii="Times New Roman" w:hAnsi="Times New Roman" w:cs="Times New Roman"/>
                <w:sz w:val="24"/>
                <w:szCs w:val="24"/>
              </w:rPr>
              <w:t>Asosiasi antara actor dengan use case yang menggunakan panah terbuka untuk mengindikasikan bila actor berinteraksi secara pasif dengan sistem</w:t>
            </w:r>
          </w:p>
        </w:tc>
      </w:tr>
      <w:tr w:rsidR="009625CB" w14:paraId="5C1CF880" w14:textId="77777777" w:rsidTr="00276C79">
        <w:trPr>
          <w:trHeight w:val="450"/>
        </w:trPr>
        <w:tc>
          <w:tcPr>
            <w:tcW w:w="865" w:type="dxa"/>
            <w:vAlign w:val="center"/>
          </w:tcPr>
          <w:p w14:paraId="0A2889A7" w14:textId="77777777" w:rsidR="009625CB" w:rsidRDefault="009625CB" w:rsidP="00276C79">
            <w:pPr>
              <w:jc w:val="center"/>
              <w:rPr>
                <w:rFonts w:ascii="Times New Roman" w:hAnsi="Times New Roman" w:cs="Times New Roman"/>
              </w:rPr>
            </w:pPr>
            <w:r>
              <w:rPr>
                <w:rFonts w:ascii="Times New Roman" w:hAnsi="Times New Roman" w:cs="Times New Roman"/>
              </w:rPr>
              <w:t>4</w:t>
            </w:r>
          </w:p>
        </w:tc>
        <w:tc>
          <w:tcPr>
            <w:tcW w:w="2586" w:type="dxa"/>
            <w:vAlign w:val="center"/>
          </w:tcPr>
          <w:p w14:paraId="50359446" w14:textId="77777777" w:rsidR="009625CB" w:rsidRPr="001172AC" w:rsidRDefault="009625CB" w:rsidP="00276C79">
            <w:pPr>
              <w:jc w:val="center"/>
              <w:rPr>
                <w:rFonts w:ascii="Times New Roman" w:hAnsi="Times New Roman" w:cs="Times New Roman"/>
              </w:rPr>
            </w:pPr>
            <w:r w:rsidRPr="00050F2F">
              <w:rPr>
                <w:rFonts w:ascii="Times New Roman" w:hAnsi="Times New Roman" w:cs="Times New Roman"/>
                <w:noProof/>
              </w:rPr>
              <w:drawing>
                <wp:inline distT="0" distB="0" distL="0" distR="0" wp14:anchorId="5A6B21DD" wp14:editId="5AFF047C">
                  <wp:extent cx="1319744" cy="241108"/>
                  <wp:effectExtent l="0" t="0" r="0" b="6985"/>
                  <wp:docPr id="809602342" name="Picture 809602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51254" cy="246865"/>
                          </a:xfrm>
                          <a:prstGeom prst="rect">
                            <a:avLst/>
                          </a:prstGeom>
                        </pic:spPr>
                      </pic:pic>
                    </a:graphicData>
                  </a:graphic>
                </wp:inline>
              </w:drawing>
            </w:r>
          </w:p>
        </w:tc>
        <w:tc>
          <w:tcPr>
            <w:tcW w:w="1868" w:type="dxa"/>
            <w:vAlign w:val="center"/>
          </w:tcPr>
          <w:p w14:paraId="32861BA5" w14:textId="77777777" w:rsidR="009625CB" w:rsidRPr="008A557E" w:rsidRDefault="009625CB" w:rsidP="00276C79">
            <w:pPr>
              <w:jc w:val="center"/>
              <w:rPr>
                <w:rFonts w:ascii="Times New Roman" w:hAnsi="Times New Roman" w:cs="Times New Roman"/>
                <w:i/>
              </w:rPr>
            </w:pPr>
            <w:r w:rsidRPr="008A557E">
              <w:rPr>
                <w:rFonts w:ascii="Times New Roman" w:hAnsi="Times New Roman" w:cs="Times New Roman"/>
                <w:i/>
              </w:rPr>
              <w:t>Include</w:t>
            </w:r>
          </w:p>
        </w:tc>
        <w:tc>
          <w:tcPr>
            <w:tcW w:w="2891" w:type="dxa"/>
          </w:tcPr>
          <w:p w14:paraId="5DDF5717" w14:textId="77777777" w:rsidR="009625CB" w:rsidRPr="009625CB" w:rsidRDefault="009625CB" w:rsidP="00276C79">
            <w:pPr>
              <w:jc w:val="both"/>
              <w:rPr>
                <w:rFonts w:ascii="Times New Roman" w:hAnsi="Times New Roman" w:cs="Times New Roman"/>
                <w:sz w:val="24"/>
                <w:szCs w:val="24"/>
              </w:rPr>
            </w:pPr>
            <w:r w:rsidRPr="009625CB">
              <w:rPr>
                <w:rFonts w:ascii="Times New Roman" w:hAnsi="Times New Roman" w:cs="Times New Roman"/>
                <w:sz w:val="24"/>
                <w:szCs w:val="24"/>
              </w:rPr>
              <w:t>Include, merupakan di dalam use case lain (required) atau pemanggilan use case oleh use case contohnya adalah pemanggilan sebuah fungsi program</w:t>
            </w:r>
          </w:p>
        </w:tc>
      </w:tr>
      <w:tr w:rsidR="009625CB" w14:paraId="082BF58E" w14:textId="77777777" w:rsidTr="00276C79">
        <w:trPr>
          <w:trHeight w:val="450"/>
        </w:trPr>
        <w:tc>
          <w:tcPr>
            <w:tcW w:w="865" w:type="dxa"/>
            <w:vAlign w:val="center"/>
          </w:tcPr>
          <w:p w14:paraId="5E763CF6" w14:textId="77777777" w:rsidR="009625CB" w:rsidRDefault="009625CB" w:rsidP="00276C79">
            <w:pPr>
              <w:jc w:val="center"/>
              <w:rPr>
                <w:rFonts w:ascii="Times New Roman" w:hAnsi="Times New Roman" w:cs="Times New Roman"/>
              </w:rPr>
            </w:pPr>
            <w:r>
              <w:rPr>
                <w:rFonts w:ascii="Times New Roman" w:hAnsi="Times New Roman" w:cs="Times New Roman"/>
              </w:rPr>
              <w:t>5</w:t>
            </w:r>
          </w:p>
        </w:tc>
        <w:tc>
          <w:tcPr>
            <w:tcW w:w="2586" w:type="dxa"/>
            <w:vAlign w:val="center"/>
          </w:tcPr>
          <w:p w14:paraId="790D89DF" w14:textId="77777777" w:rsidR="009625CB" w:rsidRPr="00050F2F" w:rsidRDefault="009625CB" w:rsidP="00276C79">
            <w:pPr>
              <w:jc w:val="center"/>
              <w:rPr>
                <w:rFonts w:ascii="Times New Roman" w:hAnsi="Times New Roman" w:cs="Times New Roman"/>
              </w:rPr>
            </w:pPr>
            <w:r w:rsidRPr="00050F2F">
              <w:rPr>
                <w:rFonts w:ascii="Times New Roman" w:hAnsi="Times New Roman" w:cs="Times New Roman"/>
                <w:noProof/>
              </w:rPr>
              <w:drawing>
                <wp:inline distT="0" distB="0" distL="0" distR="0" wp14:anchorId="045BE3CA" wp14:editId="543E6E95">
                  <wp:extent cx="1275907" cy="223431"/>
                  <wp:effectExtent l="0" t="0" r="635" b="5715"/>
                  <wp:docPr id="809602343" name="Picture 809602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302200" cy="228035"/>
                          </a:xfrm>
                          <a:prstGeom prst="rect">
                            <a:avLst/>
                          </a:prstGeom>
                        </pic:spPr>
                      </pic:pic>
                    </a:graphicData>
                  </a:graphic>
                </wp:inline>
              </w:drawing>
            </w:r>
          </w:p>
        </w:tc>
        <w:tc>
          <w:tcPr>
            <w:tcW w:w="1868" w:type="dxa"/>
            <w:vAlign w:val="center"/>
          </w:tcPr>
          <w:p w14:paraId="176F2E6B" w14:textId="77777777" w:rsidR="009625CB" w:rsidRPr="008A557E" w:rsidRDefault="009625CB" w:rsidP="00276C79">
            <w:pPr>
              <w:jc w:val="center"/>
              <w:rPr>
                <w:rFonts w:ascii="Times New Roman" w:hAnsi="Times New Roman" w:cs="Times New Roman"/>
                <w:i/>
              </w:rPr>
            </w:pPr>
            <w:r w:rsidRPr="008A557E">
              <w:rPr>
                <w:rFonts w:ascii="Times New Roman" w:hAnsi="Times New Roman" w:cs="Times New Roman"/>
                <w:i/>
              </w:rPr>
              <w:t>Extend</w:t>
            </w:r>
          </w:p>
        </w:tc>
        <w:tc>
          <w:tcPr>
            <w:tcW w:w="2891" w:type="dxa"/>
          </w:tcPr>
          <w:p w14:paraId="1F5482D5" w14:textId="77777777" w:rsidR="009625CB" w:rsidRPr="00276C79" w:rsidRDefault="009625CB" w:rsidP="00276C79">
            <w:pPr>
              <w:jc w:val="both"/>
              <w:rPr>
                <w:rFonts w:ascii="Times New Roman" w:hAnsi="Times New Roman" w:cs="Times New Roman"/>
                <w:sz w:val="24"/>
                <w:szCs w:val="24"/>
              </w:rPr>
            </w:pPr>
            <w:r w:rsidRPr="00276C79">
              <w:rPr>
                <w:rFonts w:ascii="Times New Roman" w:hAnsi="Times New Roman" w:cs="Times New Roman"/>
                <w:sz w:val="24"/>
                <w:szCs w:val="24"/>
              </w:rPr>
              <w:t>Extend, merupakan perluasan dari use case lain jika kondisi atau syarat terpenuhi</w:t>
            </w:r>
          </w:p>
        </w:tc>
      </w:tr>
    </w:tbl>
    <w:p w14:paraId="4992188C" w14:textId="77777777" w:rsidR="00377616" w:rsidRDefault="00377616" w:rsidP="009625CB">
      <w:pPr>
        <w:pStyle w:val="isi"/>
      </w:pPr>
    </w:p>
    <w:p w14:paraId="06925B75" w14:textId="77777777" w:rsidR="00377616" w:rsidRDefault="00377616" w:rsidP="009625CB">
      <w:pPr>
        <w:pStyle w:val="isi"/>
      </w:pPr>
    </w:p>
    <w:p w14:paraId="6EA76C31" w14:textId="1FC517C5" w:rsidR="00377616" w:rsidRDefault="00377616" w:rsidP="00287D30">
      <w:pPr>
        <w:pStyle w:val="isi"/>
        <w:numPr>
          <w:ilvl w:val="0"/>
          <w:numId w:val="28"/>
        </w:numPr>
        <w:ind w:left="426"/>
        <w:rPr>
          <w:b/>
        </w:rPr>
      </w:pPr>
      <w:proofErr w:type="gramStart"/>
      <w:r w:rsidRPr="00F05CDC">
        <w:rPr>
          <w:b/>
        </w:rPr>
        <w:lastRenderedPageBreak/>
        <w:t>Simbol  Activity</w:t>
      </w:r>
      <w:proofErr w:type="gramEnd"/>
      <w:r w:rsidRPr="00F05CDC">
        <w:rPr>
          <w:b/>
        </w:rPr>
        <w:t xml:space="preserve"> Diagram</w:t>
      </w:r>
    </w:p>
    <w:tbl>
      <w:tblPr>
        <w:tblStyle w:val="KisiTabel"/>
        <w:tblW w:w="0" w:type="auto"/>
        <w:tblLook w:val="04A0" w:firstRow="1" w:lastRow="0" w:firstColumn="1" w:lastColumn="0" w:noHBand="0" w:noVBand="1"/>
      </w:tblPr>
      <w:tblGrid>
        <w:gridCol w:w="865"/>
        <w:gridCol w:w="2586"/>
        <w:gridCol w:w="1868"/>
        <w:gridCol w:w="2891"/>
      </w:tblGrid>
      <w:tr w:rsidR="00DC5ABA" w14:paraId="1CE8F52C" w14:textId="77777777" w:rsidTr="006A4DE0">
        <w:trPr>
          <w:trHeight w:val="450"/>
        </w:trPr>
        <w:tc>
          <w:tcPr>
            <w:tcW w:w="865" w:type="dxa"/>
            <w:vAlign w:val="center"/>
          </w:tcPr>
          <w:p w14:paraId="4E49D1DB" w14:textId="77777777" w:rsidR="00DC5ABA" w:rsidRPr="005542F8" w:rsidRDefault="00DC5ABA" w:rsidP="006A4DE0">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01049FD2" w14:textId="77777777" w:rsidR="00DC5ABA" w:rsidRPr="005542F8" w:rsidRDefault="00DC5ABA" w:rsidP="006A4DE0">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2973E5ED" w14:textId="77777777" w:rsidR="00DC5ABA" w:rsidRPr="005542F8" w:rsidRDefault="00DC5ABA" w:rsidP="006A4DE0">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5E487623" w14:textId="77777777" w:rsidR="00DC5ABA" w:rsidRPr="005542F8" w:rsidRDefault="00DC5ABA" w:rsidP="006A4DE0">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DC5ABA" w14:paraId="20891462" w14:textId="77777777" w:rsidTr="006A4DE0">
        <w:trPr>
          <w:trHeight w:val="450"/>
        </w:trPr>
        <w:tc>
          <w:tcPr>
            <w:tcW w:w="865" w:type="dxa"/>
            <w:vAlign w:val="center"/>
          </w:tcPr>
          <w:p w14:paraId="301249B0" w14:textId="77777777" w:rsidR="00DC5ABA" w:rsidRPr="000E1B05" w:rsidRDefault="00DC5ABA" w:rsidP="006A4DE0">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48A1C153" w14:textId="0D294154" w:rsidR="00DC5ABA" w:rsidRPr="000E1B05" w:rsidRDefault="00DC5ABA" w:rsidP="006A4DE0">
            <w:pPr>
              <w:jc w:val="center"/>
              <w:rPr>
                <w:rFonts w:ascii="Times New Roman" w:hAnsi="Times New Roman" w:cs="Times New Roman"/>
              </w:rPr>
            </w:pPr>
            <w:r>
              <w:rPr>
                <w:noProof/>
                <w:sz w:val="20"/>
              </w:rPr>
              <w:drawing>
                <wp:inline distT="0" distB="0" distL="0" distR="0" wp14:anchorId="02BBECEA" wp14:editId="7E7C85BA">
                  <wp:extent cx="218633" cy="228600"/>
                  <wp:effectExtent l="0" t="0" r="0" b="0"/>
                  <wp:docPr id="62" name="Imag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 name="Image 62"/>
                          <pic:cNvPicPr/>
                        </pic:nvPicPr>
                        <pic:blipFill>
                          <a:blip r:embed="rId24" cstate="print"/>
                          <a:stretch>
                            <a:fillRect/>
                          </a:stretch>
                        </pic:blipFill>
                        <pic:spPr>
                          <a:xfrm>
                            <a:off x="0" y="0"/>
                            <a:ext cx="218633" cy="228600"/>
                          </a:xfrm>
                          <a:prstGeom prst="rect">
                            <a:avLst/>
                          </a:prstGeom>
                        </pic:spPr>
                      </pic:pic>
                    </a:graphicData>
                  </a:graphic>
                </wp:inline>
              </w:drawing>
            </w:r>
          </w:p>
        </w:tc>
        <w:tc>
          <w:tcPr>
            <w:tcW w:w="1868" w:type="dxa"/>
            <w:vAlign w:val="center"/>
          </w:tcPr>
          <w:p w14:paraId="00826592" w14:textId="1F77401D" w:rsidR="00DC5ABA" w:rsidRPr="008A557E" w:rsidRDefault="00DC5ABA" w:rsidP="006A4DE0">
            <w:pPr>
              <w:jc w:val="center"/>
              <w:rPr>
                <w:rFonts w:ascii="Times New Roman" w:hAnsi="Times New Roman" w:cs="Times New Roman"/>
                <w:i/>
              </w:rPr>
            </w:pPr>
            <w:r w:rsidRPr="008A557E">
              <w:rPr>
                <w:rFonts w:ascii="Times New Roman" w:hAnsi="Times New Roman" w:cs="Times New Roman"/>
                <w:i/>
              </w:rPr>
              <w:t>Initial Node</w:t>
            </w:r>
          </w:p>
        </w:tc>
        <w:tc>
          <w:tcPr>
            <w:tcW w:w="2891" w:type="dxa"/>
          </w:tcPr>
          <w:p w14:paraId="257F5268" w14:textId="26E8D0EC" w:rsidR="00DC5ABA" w:rsidRPr="009625CB" w:rsidRDefault="00DC5ABA" w:rsidP="006A4DE0">
            <w:pPr>
              <w:jc w:val="both"/>
              <w:rPr>
                <w:rFonts w:ascii="Times New Roman" w:hAnsi="Times New Roman" w:cs="Times New Roman"/>
                <w:sz w:val="24"/>
                <w:szCs w:val="24"/>
              </w:rPr>
            </w:pPr>
            <w:r w:rsidRPr="00DC5ABA">
              <w:rPr>
                <w:rFonts w:ascii="Times New Roman" w:hAnsi="Times New Roman" w:cs="Times New Roman"/>
                <w:sz w:val="24"/>
                <w:szCs w:val="24"/>
              </w:rPr>
              <w:t>Bagaimana objek dibentuk atau diawali.</w:t>
            </w:r>
          </w:p>
        </w:tc>
      </w:tr>
      <w:tr w:rsidR="00DC5ABA" w14:paraId="7F8F1AE5" w14:textId="77777777" w:rsidTr="001B53F2">
        <w:trPr>
          <w:trHeight w:val="1436"/>
        </w:trPr>
        <w:tc>
          <w:tcPr>
            <w:tcW w:w="865" w:type="dxa"/>
            <w:vAlign w:val="center"/>
          </w:tcPr>
          <w:p w14:paraId="45DFC636" w14:textId="77777777" w:rsidR="00DC5ABA" w:rsidRPr="000E1B05" w:rsidRDefault="00DC5ABA" w:rsidP="006A4DE0">
            <w:pPr>
              <w:jc w:val="center"/>
              <w:rPr>
                <w:rFonts w:ascii="Times New Roman" w:hAnsi="Times New Roman" w:cs="Times New Roman"/>
              </w:rPr>
            </w:pPr>
            <w:r>
              <w:rPr>
                <w:rFonts w:ascii="Times New Roman" w:hAnsi="Times New Roman" w:cs="Times New Roman"/>
              </w:rPr>
              <w:t>2</w:t>
            </w:r>
          </w:p>
        </w:tc>
        <w:tc>
          <w:tcPr>
            <w:tcW w:w="2586" w:type="dxa"/>
            <w:vAlign w:val="center"/>
          </w:tcPr>
          <w:p w14:paraId="34C3D634" w14:textId="33B2DAD5" w:rsidR="00DC5ABA" w:rsidRPr="000E1B05" w:rsidRDefault="00DC5ABA" w:rsidP="006A4DE0">
            <w:pPr>
              <w:jc w:val="center"/>
              <w:rPr>
                <w:rFonts w:ascii="Times New Roman" w:hAnsi="Times New Roman" w:cs="Times New Roman"/>
              </w:rPr>
            </w:pPr>
            <w:r>
              <w:rPr>
                <w:noProof/>
                <w:sz w:val="20"/>
              </w:rPr>
              <w:drawing>
                <wp:inline distT="0" distB="0" distL="0" distR="0" wp14:anchorId="6F81EA7A" wp14:editId="660D4700">
                  <wp:extent cx="630994" cy="789051"/>
                  <wp:effectExtent l="0" t="0" r="0" b="0"/>
                  <wp:docPr id="63" name="Image 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3" name="Image 63"/>
                          <pic:cNvPicPr/>
                        </pic:nvPicPr>
                        <pic:blipFill>
                          <a:blip r:embed="rId25" cstate="print"/>
                          <a:stretch>
                            <a:fillRect/>
                          </a:stretch>
                        </pic:blipFill>
                        <pic:spPr>
                          <a:xfrm>
                            <a:off x="0" y="0"/>
                            <a:ext cx="630994" cy="789051"/>
                          </a:xfrm>
                          <a:prstGeom prst="rect">
                            <a:avLst/>
                          </a:prstGeom>
                        </pic:spPr>
                      </pic:pic>
                    </a:graphicData>
                  </a:graphic>
                </wp:inline>
              </w:drawing>
            </w:r>
          </w:p>
        </w:tc>
        <w:tc>
          <w:tcPr>
            <w:tcW w:w="1868" w:type="dxa"/>
            <w:vAlign w:val="center"/>
          </w:tcPr>
          <w:p w14:paraId="57FD5D1C" w14:textId="1D090B6B" w:rsidR="00DC5ABA" w:rsidRPr="008A557E" w:rsidRDefault="00DC5ABA" w:rsidP="006A4DE0">
            <w:pPr>
              <w:jc w:val="center"/>
              <w:rPr>
                <w:rFonts w:ascii="Times New Roman" w:hAnsi="Times New Roman" w:cs="Times New Roman"/>
                <w:i/>
              </w:rPr>
            </w:pPr>
            <w:r w:rsidRPr="008A557E">
              <w:rPr>
                <w:rFonts w:ascii="Times New Roman" w:hAnsi="Times New Roman" w:cs="Times New Roman"/>
                <w:i/>
              </w:rPr>
              <w:t>Partition (Vertical)</w:t>
            </w:r>
          </w:p>
        </w:tc>
        <w:tc>
          <w:tcPr>
            <w:tcW w:w="2891" w:type="dxa"/>
          </w:tcPr>
          <w:p w14:paraId="2DE9DB4E" w14:textId="7A16779D" w:rsidR="00DC5ABA" w:rsidRPr="009625CB" w:rsidRDefault="00DC5ABA" w:rsidP="006A4DE0">
            <w:pPr>
              <w:jc w:val="both"/>
              <w:rPr>
                <w:rFonts w:ascii="Times New Roman" w:hAnsi="Times New Roman" w:cs="Times New Roman"/>
                <w:sz w:val="24"/>
                <w:szCs w:val="24"/>
              </w:rPr>
            </w:pPr>
            <w:r w:rsidRPr="00DC5ABA">
              <w:rPr>
                <w:rFonts w:ascii="Times New Roman" w:hAnsi="Times New Roman" w:cs="Times New Roman"/>
                <w:sz w:val="24"/>
                <w:szCs w:val="24"/>
              </w:rPr>
              <w:t>Pengelompokan aktifitas berdasarkan aktor dan sistem</w:t>
            </w:r>
          </w:p>
        </w:tc>
      </w:tr>
      <w:tr w:rsidR="00DC5ABA" w14:paraId="1965A2B8" w14:textId="77777777" w:rsidTr="001B53F2">
        <w:trPr>
          <w:trHeight w:val="846"/>
        </w:trPr>
        <w:tc>
          <w:tcPr>
            <w:tcW w:w="865" w:type="dxa"/>
            <w:vAlign w:val="center"/>
          </w:tcPr>
          <w:p w14:paraId="3007C20C" w14:textId="77777777" w:rsidR="00DC5ABA" w:rsidRDefault="00DC5ABA" w:rsidP="006A4DE0">
            <w:pPr>
              <w:jc w:val="center"/>
              <w:rPr>
                <w:rFonts w:ascii="Times New Roman" w:hAnsi="Times New Roman" w:cs="Times New Roman"/>
              </w:rPr>
            </w:pPr>
            <w:r>
              <w:rPr>
                <w:rFonts w:ascii="Times New Roman" w:hAnsi="Times New Roman" w:cs="Times New Roman"/>
              </w:rPr>
              <w:t>3</w:t>
            </w:r>
          </w:p>
        </w:tc>
        <w:tc>
          <w:tcPr>
            <w:tcW w:w="2586" w:type="dxa"/>
            <w:vAlign w:val="center"/>
          </w:tcPr>
          <w:p w14:paraId="34AC0DC4" w14:textId="6F57A6EC" w:rsidR="00DC5ABA" w:rsidRPr="000E1B05" w:rsidRDefault="008A557E" w:rsidP="006A4DE0">
            <w:pPr>
              <w:jc w:val="center"/>
              <w:rPr>
                <w:rFonts w:ascii="Times New Roman" w:hAnsi="Times New Roman" w:cs="Times New Roman"/>
              </w:rPr>
            </w:pPr>
            <w:r>
              <w:rPr>
                <w:noProof/>
                <w:sz w:val="20"/>
              </w:rPr>
              <w:drawing>
                <wp:inline distT="0" distB="0" distL="0" distR="0" wp14:anchorId="10ABB1C9" wp14:editId="25D01DD9">
                  <wp:extent cx="819701" cy="419100"/>
                  <wp:effectExtent l="0" t="0" r="0" b="0"/>
                  <wp:docPr id="64" name="Image 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4" name="Image 64"/>
                          <pic:cNvPicPr/>
                        </pic:nvPicPr>
                        <pic:blipFill>
                          <a:blip r:embed="rId26" cstate="print"/>
                          <a:stretch>
                            <a:fillRect/>
                          </a:stretch>
                        </pic:blipFill>
                        <pic:spPr>
                          <a:xfrm>
                            <a:off x="0" y="0"/>
                            <a:ext cx="819701" cy="419100"/>
                          </a:xfrm>
                          <a:prstGeom prst="rect">
                            <a:avLst/>
                          </a:prstGeom>
                        </pic:spPr>
                      </pic:pic>
                    </a:graphicData>
                  </a:graphic>
                </wp:inline>
              </w:drawing>
            </w:r>
          </w:p>
        </w:tc>
        <w:tc>
          <w:tcPr>
            <w:tcW w:w="1868" w:type="dxa"/>
            <w:vAlign w:val="center"/>
          </w:tcPr>
          <w:p w14:paraId="4798F603" w14:textId="486A6759" w:rsidR="00DC5ABA" w:rsidRPr="008A557E" w:rsidRDefault="008A557E" w:rsidP="006A4DE0">
            <w:pPr>
              <w:jc w:val="center"/>
              <w:rPr>
                <w:rFonts w:ascii="Times New Roman" w:hAnsi="Times New Roman" w:cs="Times New Roman"/>
                <w:i/>
              </w:rPr>
            </w:pPr>
            <w:r w:rsidRPr="008A557E">
              <w:rPr>
                <w:rFonts w:ascii="Times New Roman" w:hAnsi="Times New Roman" w:cs="Times New Roman"/>
                <w:i/>
              </w:rPr>
              <w:t>Activitas</w:t>
            </w:r>
          </w:p>
        </w:tc>
        <w:tc>
          <w:tcPr>
            <w:tcW w:w="2891" w:type="dxa"/>
          </w:tcPr>
          <w:p w14:paraId="5222BAD0" w14:textId="5FAF04E6" w:rsidR="00DC5ABA" w:rsidRPr="009625CB" w:rsidRDefault="008A557E" w:rsidP="006A4DE0">
            <w:pPr>
              <w:jc w:val="both"/>
              <w:rPr>
                <w:rFonts w:ascii="Times New Roman" w:hAnsi="Times New Roman" w:cs="Times New Roman"/>
                <w:sz w:val="24"/>
                <w:szCs w:val="24"/>
              </w:rPr>
            </w:pPr>
            <w:r>
              <w:rPr>
                <w:rFonts w:ascii="Times New Roman" w:hAnsi="Times New Roman" w:cs="Times New Roman"/>
                <w:sz w:val="24"/>
                <w:szCs w:val="24"/>
              </w:rPr>
              <w:t>Aktifitas yang dilakukan sistem</w:t>
            </w:r>
          </w:p>
        </w:tc>
      </w:tr>
      <w:tr w:rsidR="00DC5ABA" w14:paraId="3EEC3A3C" w14:textId="77777777" w:rsidTr="006A4DE0">
        <w:trPr>
          <w:trHeight w:val="450"/>
        </w:trPr>
        <w:tc>
          <w:tcPr>
            <w:tcW w:w="865" w:type="dxa"/>
            <w:vAlign w:val="center"/>
          </w:tcPr>
          <w:p w14:paraId="6B20288F" w14:textId="77777777" w:rsidR="00DC5ABA" w:rsidRDefault="00DC5ABA" w:rsidP="006A4DE0">
            <w:pPr>
              <w:jc w:val="center"/>
              <w:rPr>
                <w:rFonts w:ascii="Times New Roman" w:hAnsi="Times New Roman" w:cs="Times New Roman"/>
              </w:rPr>
            </w:pPr>
            <w:r>
              <w:rPr>
                <w:rFonts w:ascii="Times New Roman" w:hAnsi="Times New Roman" w:cs="Times New Roman"/>
              </w:rPr>
              <w:t>4</w:t>
            </w:r>
          </w:p>
        </w:tc>
        <w:tc>
          <w:tcPr>
            <w:tcW w:w="2586" w:type="dxa"/>
            <w:vAlign w:val="center"/>
          </w:tcPr>
          <w:p w14:paraId="4BC0ED3C" w14:textId="67A94301" w:rsidR="00DC5ABA" w:rsidRPr="001172AC" w:rsidRDefault="008A557E" w:rsidP="006A4DE0">
            <w:pPr>
              <w:jc w:val="center"/>
              <w:rPr>
                <w:rFonts w:ascii="Times New Roman" w:hAnsi="Times New Roman" w:cs="Times New Roman"/>
              </w:rPr>
            </w:pPr>
            <w:r>
              <w:rPr>
                <w:noProof/>
                <w:position w:val="-1"/>
                <w:sz w:val="9"/>
              </w:rPr>
              <w:drawing>
                <wp:inline distT="0" distB="0" distL="0" distR="0" wp14:anchorId="637C7BFE" wp14:editId="39AD9810">
                  <wp:extent cx="485775" cy="57150"/>
                  <wp:effectExtent l="0" t="0" r="0" b="0"/>
                  <wp:docPr id="65" name="Image 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5" name="Image 65"/>
                          <pic:cNvPicPr/>
                        </pic:nvPicPr>
                        <pic:blipFill>
                          <a:blip r:embed="rId27" cstate="print"/>
                          <a:stretch>
                            <a:fillRect/>
                          </a:stretch>
                        </pic:blipFill>
                        <pic:spPr>
                          <a:xfrm>
                            <a:off x="0" y="0"/>
                            <a:ext cx="485775" cy="57150"/>
                          </a:xfrm>
                          <a:prstGeom prst="rect">
                            <a:avLst/>
                          </a:prstGeom>
                        </pic:spPr>
                      </pic:pic>
                    </a:graphicData>
                  </a:graphic>
                </wp:inline>
              </w:drawing>
            </w:r>
          </w:p>
        </w:tc>
        <w:tc>
          <w:tcPr>
            <w:tcW w:w="1868" w:type="dxa"/>
            <w:vAlign w:val="center"/>
          </w:tcPr>
          <w:p w14:paraId="4359F73B" w14:textId="14FD038E" w:rsidR="00DC5ABA" w:rsidRPr="008A557E" w:rsidRDefault="008A557E" w:rsidP="006A4DE0">
            <w:pPr>
              <w:jc w:val="center"/>
              <w:rPr>
                <w:rFonts w:ascii="Times New Roman" w:hAnsi="Times New Roman" w:cs="Times New Roman"/>
                <w:i/>
              </w:rPr>
            </w:pPr>
            <w:r w:rsidRPr="008A557E">
              <w:rPr>
                <w:rFonts w:ascii="Times New Roman" w:hAnsi="Times New Roman" w:cs="Times New Roman"/>
                <w:i/>
              </w:rPr>
              <w:t>Fork Node</w:t>
            </w:r>
          </w:p>
        </w:tc>
        <w:tc>
          <w:tcPr>
            <w:tcW w:w="2891" w:type="dxa"/>
          </w:tcPr>
          <w:p w14:paraId="287EAADC" w14:textId="77777777" w:rsidR="008A557E" w:rsidRPr="008A557E" w:rsidRDefault="008A557E" w:rsidP="008A557E">
            <w:pPr>
              <w:jc w:val="both"/>
              <w:rPr>
                <w:rFonts w:ascii="Times New Roman" w:hAnsi="Times New Roman" w:cs="Times New Roman"/>
                <w:sz w:val="24"/>
                <w:szCs w:val="24"/>
              </w:rPr>
            </w:pPr>
            <w:r w:rsidRPr="008A557E">
              <w:rPr>
                <w:rFonts w:ascii="Times New Roman" w:hAnsi="Times New Roman" w:cs="Times New Roman"/>
                <w:sz w:val="24"/>
                <w:szCs w:val="24"/>
              </w:rPr>
              <w:t>Satu aliran yang pada tahap tertentu berubah menjadi</w:t>
            </w:r>
          </w:p>
          <w:p w14:paraId="6D6E6381" w14:textId="1E6D8766" w:rsidR="00DC5ABA" w:rsidRPr="009625CB" w:rsidRDefault="008A557E" w:rsidP="008A557E">
            <w:pPr>
              <w:jc w:val="both"/>
              <w:rPr>
                <w:rFonts w:ascii="Times New Roman" w:hAnsi="Times New Roman" w:cs="Times New Roman"/>
                <w:sz w:val="24"/>
                <w:szCs w:val="24"/>
              </w:rPr>
            </w:pPr>
            <w:r w:rsidRPr="008A557E">
              <w:rPr>
                <w:rFonts w:ascii="Times New Roman" w:hAnsi="Times New Roman" w:cs="Times New Roman"/>
                <w:sz w:val="24"/>
                <w:szCs w:val="24"/>
              </w:rPr>
              <w:t>beberapa aliran.</w:t>
            </w:r>
          </w:p>
        </w:tc>
      </w:tr>
      <w:tr w:rsidR="00DC5ABA" w14:paraId="62178061" w14:textId="77777777" w:rsidTr="008A557E">
        <w:trPr>
          <w:trHeight w:val="652"/>
        </w:trPr>
        <w:tc>
          <w:tcPr>
            <w:tcW w:w="865" w:type="dxa"/>
            <w:vAlign w:val="center"/>
          </w:tcPr>
          <w:p w14:paraId="0782D8B5" w14:textId="77777777" w:rsidR="00DC5ABA" w:rsidRDefault="00DC5ABA" w:rsidP="006A4DE0">
            <w:pPr>
              <w:jc w:val="center"/>
              <w:rPr>
                <w:rFonts w:ascii="Times New Roman" w:hAnsi="Times New Roman" w:cs="Times New Roman"/>
              </w:rPr>
            </w:pPr>
            <w:r>
              <w:rPr>
                <w:rFonts w:ascii="Times New Roman" w:hAnsi="Times New Roman" w:cs="Times New Roman"/>
              </w:rPr>
              <w:t>5</w:t>
            </w:r>
          </w:p>
        </w:tc>
        <w:tc>
          <w:tcPr>
            <w:tcW w:w="2586" w:type="dxa"/>
            <w:vAlign w:val="center"/>
          </w:tcPr>
          <w:p w14:paraId="41C0411D" w14:textId="00840CCF" w:rsidR="00DC5ABA" w:rsidRPr="00050F2F" w:rsidRDefault="008A557E" w:rsidP="006A4DE0">
            <w:pPr>
              <w:jc w:val="center"/>
              <w:rPr>
                <w:rFonts w:ascii="Times New Roman" w:hAnsi="Times New Roman" w:cs="Times New Roman"/>
              </w:rPr>
            </w:pPr>
            <w:r>
              <w:rPr>
                <w:noProof/>
                <w:sz w:val="20"/>
              </w:rPr>
              <w:drawing>
                <wp:inline distT="0" distB="0" distL="0" distR="0" wp14:anchorId="64EC0517" wp14:editId="4D8C1D6C">
                  <wp:extent cx="218971" cy="219075"/>
                  <wp:effectExtent l="0" t="0" r="0" b="0"/>
                  <wp:docPr id="66" name="Image 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 name="Image 66"/>
                          <pic:cNvPicPr/>
                        </pic:nvPicPr>
                        <pic:blipFill>
                          <a:blip r:embed="rId28" cstate="print"/>
                          <a:stretch>
                            <a:fillRect/>
                          </a:stretch>
                        </pic:blipFill>
                        <pic:spPr>
                          <a:xfrm>
                            <a:off x="0" y="0"/>
                            <a:ext cx="218971" cy="219075"/>
                          </a:xfrm>
                          <a:prstGeom prst="rect">
                            <a:avLst/>
                          </a:prstGeom>
                        </pic:spPr>
                      </pic:pic>
                    </a:graphicData>
                  </a:graphic>
                </wp:inline>
              </w:drawing>
            </w:r>
          </w:p>
        </w:tc>
        <w:tc>
          <w:tcPr>
            <w:tcW w:w="1868" w:type="dxa"/>
            <w:vAlign w:val="center"/>
          </w:tcPr>
          <w:p w14:paraId="078ED991" w14:textId="6FA96807" w:rsidR="00DC5ABA" w:rsidRPr="008A557E" w:rsidRDefault="008A557E" w:rsidP="006A4DE0">
            <w:pPr>
              <w:jc w:val="center"/>
              <w:rPr>
                <w:rFonts w:ascii="Times New Roman" w:hAnsi="Times New Roman" w:cs="Times New Roman"/>
                <w:i/>
              </w:rPr>
            </w:pPr>
            <w:r w:rsidRPr="008A557E">
              <w:rPr>
                <w:rFonts w:ascii="Times New Roman" w:hAnsi="Times New Roman" w:cs="Times New Roman"/>
                <w:i/>
              </w:rPr>
              <w:t>Activity Final Node</w:t>
            </w:r>
          </w:p>
        </w:tc>
        <w:tc>
          <w:tcPr>
            <w:tcW w:w="2891" w:type="dxa"/>
          </w:tcPr>
          <w:p w14:paraId="1E7ACAFC" w14:textId="46C27F67" w:rsidR="008A557E" w:rsidRPr="008A557E" w:rsidRDefault="008A557E" w:rsidP="008A557E">
            <w:pPr>
              <w:jc w:val="both"/>
              <w:rPr>
                <w:rFonts w:ascii="Times New Roman" w:hAnsi="Times New Roman" w:cs="Times New Roman"/>
                <w:sz w:val="24"/>
                <w:szCs w:val="24"/>
              </w:rPr>
            </w:pPr>
            <w:r w:rsidRPr="008A557E">
              <w:rPr>
                <w:rFonts w:ascii="Times New Roman" w:hAnsi="Times New Roman" w:cs="Times New Roman"/>
                <w:sz w:val="24"/>
                <w:szCs w:val="24"/>
              </w:rPr>
              <w:t>Bagaimana objek dibentuk</w:t>
            </w:r>
          </w:p>
          <w:p w14:paraId="0E3D55F6" w14:textId="67C9E0D0" w:rsidR="00DC5ABA" w:rsidRPr="00276C79" w:rsidRDefault="008A557E" w:rsidP="008A557E">
            <w:pPr>
              <w:jc w:val="both"/>
              <w:rPr>
                <w:rFonts w:ascii="Times New Roman" w:hAnsi="Times New Roman" w:cs="Times New Roman"/>
                <w:sz w:val="24"/>
                <w:szCs w:val="24"/>
              </w:rPr>
            </w:pPr>
            <w:r w:rsidRPr="008A557E">
              <w:rPr>
                <w:rFonts w:ascii="Times New Roman" w:hAnsi="Times New Roman" w:cs="Times New Roman"/>
                <w:sz w:val="24"/>
                <w:szCs w:val="24"/>
              </w:rPr>
              <w:t>dan diakhiri.</w:t>
            </w:r>
          </w:p>
        </w:tc>
      </w:tr>
      <w:tr w:rsidR="008A557E" w14:paraId="271BD7AD" w14:textId="77777777" w:rsidTr="008A557E">
        <w:trPr>
          <w:trHeight w:val="652"/>
        </w:trPr>
        <w:tc>
          <w:tcPr>
            <w:tcW w:w="865" w:type="dxa"/>
            <w:vAlign w:val="center"/>
          </w:tcPr>
          <w:p w14:paraId="576A2A0B" w14:textId="722DD206" w:rsidR="008A557E" w:rsidRDefault="008A557E" w:rsidP="006A4DE0">
            <w:pPr>
              <w:jc w:val="center"/>
              <w:rPr>
                <w:rFonts w:ascii="Times New Roman" w:hAnsi="Times New Roman" w:cs="Times New Roman"/>
              </w:rPr>
            </w:pPr>
            <w:r>
              <w:rPr>
                <w:rFonts w:ascii="Times New Roman" w:hAnsi="Times New Roman" w:cs="Times New Roman"/>
              </w:rPr>
              <w:t>6</w:t>
            </w:r>
          </w:p>
        </w:tc>
        <w:tc>
          <w:tcPr>
            <w:tcW w:w="2586" w:type="dxa"/>
            <w:vAlign w:val="center"/>
          </w:tcPr>
          <w:p w14:paraId="1EDBD4A5" w14:textId="4102D5C6" w:rsidR="008A557E" w:rsidRDefault="008A557E" w:rsidP="006A4DE0">
            <w:pPr>
              <w:jc w:val="center"/>
              <w:rPr>
                <w:noProof/>
                <w:sz w:val="20"/>
              </w:rPr>
            </w:pPr>
            <w:r>
              <w:rPr>
                <w:noProof/>
                <w:sz w:val="20"/>
              </w:rPr>
              <w:drawing>
                <wp:inline distT="0" distB="0" distL="0" distR="0" wp14:anchorId="24CFE965" wp14:editId="573980B6">
                  <wp:extent cx="342514" cy="341375"/>
                  <wp:effectExtent l="0" t="0" r="0" b="0"/>
                  <wp:docPr id="67" name="Imag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Image 67"/>
                          <pic:cNvPicPr/>
                        </pic:nvPicPr>
                        <pic:blipFill>
                          <a:blip r:embed="rId29" cstate="print"/>
                          <a:stretch>
                            <a:fillRect/>
                          </a:stretch>
                        </pic:blipFill>
                        <pic:spPr>
                          <a:xfrm>
                            <a:off x="0" y="0"/>
                            <a:ext cx="342514" cy="341375"/>
                          </a:xfrm>
                          <a:prstGeom prst="rect">
                            <a:avLst/>
                          </a:prstGeom>
                        </pic:spPr>
                      </pic:pic>
                    </a:graphicData>
                  </a:graphic>
                </wp:inline>
              </w:drawing>
            </w:r>
          </w:p>
        </w:tc>
        <w:tc>
          <w:tcPr>
            <w:tcW w:w="1868" w:type="dxa"/>
            <w:vAlign w:val="center"/>
          </w:tcPr>
          <w:p w14:paraId="72797FF3" w14:textId="2EE69DD6" w:rsidR="008A557E" w:rsidRPr="008A557E" w:rsidRDefault="008A557E" w:rsidP="006A4DE0">
            <w:pPr>
              <w:jc w:val="center"/>
              <w:rPr>
                <w:rFonts w:ascii="Times New Roman" w:hAnsi="Times New Roman" w:cs="Times New Roman"/>
                <w:i/>
              </w:rPr>
            </w:pPr>
            <w:r w:rsidRPr="008A557E">
              <w:rPr>
                <w:rFonts w:ascii="Times New Roman" w:hAnsi="Times New Roman" w:cs="Times New Roman"/>
                <w:i/>
              </w:rPr>
              <w:t>Decision Node &amp; Merge Node</w:t>
            </w:r>
          </w:p>
        </w:tc>
        <w:tc>
          <w:tcPr>
            <w:tcW w:w="2891" w:type="dxa"/>
          </w:tcPr>
          <w:p w14:paraId="3A2E8E74" w14:textId="5FC7E8C3" w:rsidR="008A557E" w:rsidRPr="008A557E" w:rsidRDefault="008A557E" w:rsidP="008A557E">
            <w:pPr>
              <w:jc w:val="both"/>
              <w:rPr>
                <w:rFonts w:ascii="Times New Roman" w:hAnsi="Times New Roman" w:cs="Times New Roman"/>
                <w:sz w:val="24"/>
                <w:szCs w:val="24"/>
              </w:rPr>
            </w:pPr>
            <w:r w:rsidRPr="008A557E">
              <w:rPr>
                <w:rFonts w:ascii="Times New Roman" w:hAnsi="Times New Roman" w:cs="Times New Roman"/>
                <w:sz w:val="24"/>
                <w:szCs w:val="24"/>
              </w:rPr>
              <w:t>Percabangan dimana ada pilihan aktifitas yang lebih dari satu.</w:t>
            </w:r>
          </w:p>
        </w:tc>
      </w:tr>
    </w:tbl>
    <w:p w14:paraId="672D9EFB" w14:textId="456A9C4E" w:rsidR="00F05CDC" w:rsidRDefault="00F05CDC" w:rsidP="00F05CDC">
      <w:pPr>
        <w:pStyle w:val="isi"/>
        <w:ind w:left="66"/>
        <w:rPr>
          <w:b/>
        </w:rPr>
      </w:pPr>
    </w:p>
    <w:p w14:paraId="25FB23D2" w14:textId="39C869D0" w:rsidR="001B2DA1" w:rsidRDefault="001B2DA1" w:rsidP="00287D30">
      <w:pPr>
        <w:pStyle w:val="isi"/>
        <w:numPr>
          <w:ilvl w:val="0"/>
          <w:numId w:val="28"/>
        </w:numPr>
        <w:ind w:left="284" w:hanging="284"/>
        <w:rPr>
          <w:b/>
        </w:rPr>
      </w:pPr>
      <w:r>
        <w:rPr>
          <w:b/>
        </w:rPr>
        <w:t>Simbol Entity Relation Diagram (ERD)</w:t>
      </w:r>
    </w:p>
    <w:tbl>
      <w:tblPr>
        <w:tblStyle w:val="KisiTabel"/>
        <w:tblW w:w="0" w:type="auto"/>
        <w:tblLook w:val="04A0" w:firstRow="1" w:lastRow="0" w:firstColumn="1" w:lastColumn="0" w:noHBand="0" w:noVBand="1"/>
      </w:tblPr>
      <w:tblGrid>
        <w:gridCol w:w="865"/>
        <w:gridCol w:w="2586"/>
        <w:gridCol w:w="1868"/>
        <w:gridCol w:w="2891"/>
      </w:tblGrid>
      <w:tr w:rsidR="001B2DA1" w14:paraId="60569E15" w14:textId="77777777" w:rsidTr="00B05063">
        <w:trPr>
          <w:trHeight w:val="450"/>
        </w:trPr>
        <w:tc>
          <w:tcPr>
            <w:tcW w:w="865" w:type="dxa"/>
            <w:vAlign w:val="center"/>
          </w:tcPr>
          <w:p w14:paraId="2A450ACB" w14:textId="77777777" w:rsidR="001B2DA1" w:rsidRPr="005542F8" w:rsidRDefault="001B2DA1" w:rsidP="00B05063">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35BBE650" w14:textId="77777777" w:rsidR="001B2DA1" w:rsidRPr="005542F8" w:rsidRDefault="001B2DA1" w:rsidP="00B05063">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047F595E" w14:textId="77777777" w:rsidR="001B2DA1" w:rsidRPr="005542F8" w:rsidRDefault="001B2DA1" w:rsidP="00B05063">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24941782" w14:textId="77777777" w:rsidR="001B2DA1" w:rsidRPr="005542F8" w:rsidRDefault="001B2DA1" w:rsidP="00B05063">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1B2DA1" w14:paraId="41DF2117" w14:textId="77777777" w:rsidTr="001B53F2">
        <w:trPr>
          <w:trHeight w:val="897"/>
        </w:trPr>
        <w:tc>
          <w:tcPr>
            <w:tcW w:w="865" w:type="dxa"/>
            <w:vAlign w:val="center"/>
          </w:tcPr>
          <w:p w14:paraId="75FB6CE2" w14:textId="77777777" w:rsidR="001B2DA1" w:rsidRPr="000E1B05" w:rsidRDefault="001B2DA1" w:rsidP="00B05063">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498D1176" w14:textId="78BD96D9" w:rsidR="001B2DA1" w:rsidRPr="000E1B05" w:rsidRDefault="001B53F2" w:rsidP="00B0506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C50EB49" wp14:editId="3C93991F">
                      <wp:simplePos x="0" y="0"/>
                      <wp:positionH relativeFrom="column">
                        <wp:posOffset>297815</wp:posOffset>
                      </wp:positionH>
                      <wp:positionV relativeFrom="paragraph">
                        <wp:posOffset>-129540</wp:posOffset>
                      </wp:positionV>
                      <wp:extent cx="914400" cy="419100"/>
                      <wp:effectExtent l="0" t="0" r="19050" b="19050"/>
                      <wp:wrapNone/>
                      <wp:docPr id="15" name="Persegi Panjang 15"/>
                      <wp:cNvGraphicFramePr/>
                      <a:graphic xmlns:a="http://schemas.openxmlformats.org/drawingml/2006/main">
                        <a:graphicData uri="http://schemas.microsoft.com/office/word/2010/wordprocessingShape">
                          <wps:wsp>
                            <wps:cNvSpPr/>
                            <wps:spPr>
                              <a:xfrm>
                                <a:off x="0" y="0"/>
                                <a:ext cx="914400" cy="419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63F31B" id="Persegi Panjang 15" o:spid="_x0000_s1026" style="position:absolute;margin-left:23.45pt;margin-top:-10.2pt;width:1in;height: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" fillcolor="white [3212]" strokecolor="black [3213]" strokeweight="1pt"/>
                  </w:pict>
                </mc:Fallback>
              </mc:AlternateContent>
            </w:r>
          </w:p>
        </w:tc>
        <w:tc>
          <w:tcPr>
            <w:tcW w:w="1868" w:type="dxa"/>
            <w:vAlign w:val="center"/>
          </w:tcPr>
          <w:p w14:paraId="43E3C358" w14:textId="2AA2249C" w:rsidR="001B2DA1" w:rsidRPr="008A557E" w:rsidRDefault="001B2DA1" w:rsidP="00B05063">
            <w:pPr>
              <w:jc w:val="center"/>
              <w:rPr>
                <w:rFonts w:ascii="Times New Roman" w:hAnsi="Times New Roman" w:cs="Times New Roman"/>
                <w:i/>
              </w:rPr>
            </w:pPr>
            <w:r w:rsidRPr="001B2DA1">
              <w:rPr>
                <w:rFonts w:ascii="Times New Roman" w:hAnsi="Times New Roman" w:cs="Times New Roman"/>
              </w:rPr>
              <w:t>Entitas</w:t>
            </w:r>
            <w:r w:rsidRPr="001B2DA1">
              <w:rPr>
                <w:rFonts w:ascii="Times New Roman" w:hAnsi="Times New Roman" w:cs="Times New Roman"/>
                <w:i/>
              </w:rPr>
              <w:t xml:space="preserve"> / entity</w:t>
            </w:r>
          </w:p>
        </w:tc>
        <w:tc>
          <w:tcPr>
            <w:tcW w:w="2891" w:type="dxa"/>
          </w:tcPr>
          <w:p w14:paraId="13C9DAE4" w14:textId="7B182EE2" w:rsidR="001B2DA1" w:rsidRPr="009625CB" w:rsidRDefault="001B53F2" w:rsidP="001B53F2">
            <w:pPr>
              <w:jc w:val="both"/>
              <w:rPr>
                <w:rFonts w:ascii="Times New Roman" w:hAnsi="Times New Roman" w:cs="Times New Roman"/>
                <w:sz w:val="24"/>
                <w:szCs w:val="24"/>
              </w:rPr>
            </w:pPr>
            <w:r w:rsidRPr="001B53F2">
              <w:rPr>
                <w:rFonts w:ascii="Times New Roman" w:hAnsi="Times New Roman" w:cs="Times New Roman"/>
                <w:sz w:val="24"/>
                <w:szCs w:val="24"/>
              </w:rPr>
              <w:t>Entintas adalah data inti yang akan disimpan sebagai bakal tabel pada basis data. Entintas biasanya disebut sebagai</w:t>
            </w:r>
            <w:r>
              <w:rPr>
                <w:rFonts w:ascii="Times New Roman" w:hAnsi="Times New Roman" w:cs="Times New Roman"/>
                <w:sz w:val="24"/>
                <w:szCs w:val="24"/>
              </w:rPr>
              <w:t xml:space="preserve"> </w:t>
            </w:r>
            <w:r w:rsidRPr="001B53F2">
              <w:rPr>
                <w:rFonts w:ascii="Times New Roman" w:hAnsi="Times New Roman" w:cs="Times New Roman"/>
                <w:sz w:val="24"/>
                <w:szCs w:val="24"/>
              </w:rPr>
              <w:t>data benda daripada nama tabel.</w:t>
            </w:r>
          </w:p>
        </w:tc>
      </w:tr>
      <w:tr w:rsidR="001B2DA1" w14:paraId="6555E042" w14:textId="77777777" w:rsidTr="001B53F2">
        <w:trPr>
          <w:trHeight w:val="1501"/>
        </w:trPr>
        <w:tc>
          <w:tcPr>
            <w:tcW w:w="865" w:type="dxa"/>
            <w:vAlign w:val="center"/>
          </w:tcPr>
          <w:p w14:paraId="2805350A" w14:textId="77777777" w:rsidR="001B2DA1" w:rsidRPr="000E1B05" w:rsidRDefault="001B2DA1" w:rsidP="00B05063">
            <w:pPr>
              <w:jc w:val="center"/>
              <w:rPr>
                <w:rFonts w:ascii="Times New Roman" w:hAnsi="Times New Roman" w:cs="Times New Roman"/>
              </w:rPr>
            </w:pPr>
            <w:r>
              <w:rPr>
                <w:rFonts w:ascii="Times New Roman" w:hAnsi="Times New Roman" w:cs="Times New Roman"/>
              </w:rPr>
              <w:t>2</w:t>
            </w:r>
          </w:p>
        </w:tc>
        <w:tc>
          <w:tcPr>
            <w:tcW w:w="2586" w:type="dxa"/>
            <w:vAlign w:val="center"/>
          </w:tcPr>
          <w:p w14:paraId="6AD0979F" w14:textId="739ADFC7" w:rsidR="001B2DA1" w:rsidRPr="000E1B05" w:rsidRDefault="001B53F2" w:rsidP="00B0506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1787C2B1" wp14:editId="4986C311">
                      <wp:simplePos x="0" y="0"/>
                      <wp:positionH relativeFrom="column">
                        <wp:posOffset>383540</wp:posOffset>
                      </wp:positionH>
                      <wp:positionV relativeFrom="paragraph">
                        <wp:posOffset>84455</wp:posOffset>
                      </wp:positionV>
                      <wp:extent cx="752475" cy="676275"/>
                      <wp:effectExtent l="19050" t="19050" r="47625" b="47625"/>
                      <wp:wrapNone/>
                      <wp:docPr id="16" name="Wajik 16"/>
                      <wp:cNvGraphicFramePr/>
                      <a:graphic xmlns:a="http://schemas.openxmlformats.org/drawingml/2006/main">
                        <a:graphicData uri="http://schemas.microsoft.com/office/word/2010/wordprocessingShape">
                          <wps:wsp>
                            <wps:cNvSpPr/>
                            <wps:spPr>
                              <a:xfrm>
                                <a:off x="0" y="0"/>
                                <a:ext cx="752475" cy="676275"/>
                              </a:xfrm>
                              <a:prstGeom prst="diamond">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6ACC8F" id="_x0000_t4" coordsize="21600,21600" o:spt="4" path="m10800,l,10800,10800,21600,21600,10800xe">
                      <v:stroke joinstyle="miter"/>
                      <v:path gradientshapeok="t" o:connecttype="rect" textboxrect="5400,5400,16200,16200"/>
                    </v:shapetype>
                    <v:shape id="Wajik 16" o:spid="_x0000_s1026" type="#_x0000_t4" style="position:absolute;margin-left:30.2pt;margin-top:6.65pt;width:59.2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" fillcolor="white [3212]" strokecolor="black [3213]" strokeweight="1pt"/>
                  </w:pict>
                </mc:Fallback>
              </mc:AlternateContent>
            </w:r>
          </w:p>
        </w:tc>
        <w:tc>
          <w:tcPr>
            <w:tcW w:w="1868" w:type="dxa"/>
            <w:vAlign w:val="center"/>
          </w:tcPr>
          <w:p w14:paraId="5F55AA8B" w14:textId="217A98C3" w:rsidR="001B2DA1" w:rsidRPr="008A557E" w:rsidRDefault="001B53F2" w:rsidP="00B05063">
            <w:pPr>
              <w:jc w:val="center"/>
              <w:rPr>
                <w:rFonts w:ascii="Times New Roman" w:hAnsi="Times New Roman" w:cs="Times New Roman"/>
                <w:i/>
              </w:rPr>
            </w:pPr>
            <w:r>
              <w:rPr>
                <w:rFonts w:ascii="Times New Roman" w:hAnsi="Times New Roman" w:cs="Times New Roman"/>
                <w:i/>
              </w:rPr>
              <w:t xml:space="preserve">Relationship / </w:t>
            </w:r>
            <w:r w:rsidRPr="001B53F2">
              <w:rPr>
                <w:rFonts w:ascii="Times New Roman" w:hAnsi="Times New Roman" w:cs="Times New Roman"/>
              </w:rPr>
              <w:t>relasi</w:t>
            </w:r>
          </w:p>
        </w:tc>
        <w:tc>
          <w:tcPr>
            <w:tcW w:w="2891" w:type="dxa"/>
          </w:tcPr>
          <w:p w14:paraId="747C7308" w14:textId="0248A364" w:rsidR="001B2DA1" w:rsidRPr="009625CB" w:rsidRDefault="001B53F2" w:rsidP="00B05063">
            <w:pPr>
              <w:jc w:val="both"/>
              <w:rPr>
                <w:rFonts w:ascii="Times New Roman" w:hAnsi="Times New Roman" w:cs="Times New Roman"/>
                <w:sz w:val="24"/>
                <w:szCs w:val="24"/>
              </w:rPr>
            </w:pPr>
            <w:r w:rsidRPr="001B53F2">
              <w:rPr>
                <w:rFonts w:ascii="Times New Roman" w:hAnsi="Times New Roman" w:cs="Times New Roman"/>
                <w:sz w:val="24"/>
                <w:szCs w:val="24"/>
              </w:rPr>
              <w:t>Kata</w:t>
            </w:r>
            <w:r>
              <w:rPr>
                <w:rFonts w:ascii="Times New Roman" w:hAnsi="Times New Roman" w:cs="Times New Roman"/>
                <w:sz w:val="24"/>
                <w:szCs w:val="24"/>
              </w:rPr>
              <w:t xml:space="preserve"> </w:t>
            </w:r>
            <w:r w:rsidRPr="001B53F2">
              <w:rPr>
                <w:rFonts w:ascii="Times New Roman" w:hAnsi="Times New Roman" w:cs="Times New Roman"/>
                <w:sz w:val="24"/>
                <w:szCs w:val="24"/>
              </w:rPr>
              <w:t>kerja</w:t>
            </w:r>
            <w:r>
              <w:rPr>
                <w:rFonts w:ascii="Times New Roman" w:hAnsi="Times New Roman" w:cs="Times New Roman"/>
                <w:sz w:val="24"/>
                <w:szCs w:val="24"/>
              </w:rPr>
              <w:t xml:space="preserve"> yang </w:t>
            </w:r>
            <w:r w:rsidRPr="001B53F2">
              <w:rPr>
                <w:rFonts w:ascii="Times New Roman" w:hAnsi="Times New Roman" w:cs="Times New Roman"/>
                <w:sz w:val="24"/>
                <w:szCs w:val="24"/>
              </w:rPr>
              <w:t>biasanya merupakan awal dari relasi yang</w:t>
            </w:r>
            <w:r>
              <w:rPr>
                <w:rFonts w:ascii="Times New Roman" w:hAnsi="Times New Roman" w:cs="Times New Roman"/>
                <w:sz w:val="24"/>
                <w:szCs w:val="24"/>
              </w:rPr>
              <w:t xml:space="preserve"> </w:t>
            </w:r>
            <w:r w:rsidRPr="001B53F2">
              <w:rPr>
                <w:rFonts w:ascii="Times New Roman" w:hAnsi="Times New Roman" w:cs="Times New Roman"/>
                <w:sz w:val="24"/>
                <w:szCs w:val="24"/>
              </w:rPr>
              <w:t>menghubungkan entintas.</w:t>
            </w:r>
          </w:p>
        </w:tc>
      </w:tr>
      <w:tr w:rsidR="001B2DA1" w14:paraId="681A94F1" w14:textId="77777777" w:rsidTr="001B53F2">
        <w:trPr>
          <w:trHeight w:val="952"/>
        </w:trPr>
        <w:tc>
          <w:tcPr>
            <w:tcW w:w="865" w:type="dxa"/>
            <w:vAlign w:val="center"/>
          </w:tcPr>
          <w:p w14:paraId="2A89229D" w14:textId="77777777" w:rsidR="001B2DA1" w:rsidRDefault="001B2DA1" w:rsidP="00B05063">
            <w:pPr>
              <w:jc w:val="center"/>
              <w:rPr>
                <w:rFonts w:ascii="Times New Roman" w:hAnsi="Times New Roman" w:cs="Times New Roman"/>
              </w:rPr>
            </w:pPr>
            <w:r>
              <w:rPr>
                <w:rFonts w:ascii="Times New Roman" w:hAnsi="Times New Roman" w:cs="Times New Roman"/>
              </w:rPr>
              <w:t>3</w:t>
            </w:r>
          </w:p>
        </w:tc>
        <w:tc>
          <w:tcPr>
            <w:tcW w:w="2586" w:type="dxa"/>
            <w:vAlign w:val="center"/>
          </w:tcPr>
          <w:p w14:paraId="6A01A452" w14:textId="47E3E8C3" w:rsidR="001B2DA1" w:rsidRPr="000E1B05" w:rsidRDefault="001B53F2" w:rsidP="00B0506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D9319F4" wp14:editId="1CD06A1A">
                      <wp:simplePos x="0" y="0"/>
                      <wp:positionH relativeFrom="column">
                        <wp:posOffset>278765</wp:posOffset>
                      </wp:positionH>
                      <wp:positionV relativeFrom="paragraph">
                        <wp:posOffset>37465</wp:posOffset>
                      </wp:positionV>
                      <wp:extent cx="971550" cy="419100"/>
                      <wp:effectExtent l="0" t="0" r="19050" b="19050"/>
                      <wp:wrapNone/>
                      <wp:docPr id="17" name="Oval 17"/>
                      <wp:cNvGraphicFramePr/>
                      <a:graphic xmlns:a="http://schemas.openxmlformats.org/drawingml/2006/main">
                        <a:graphicData uri="http://schemas.microsoft.com/office/word/2010/wordprocessingShape">
                          <wps:wsp>
                            <wps:cNvSpPr/>
                            <wps:spPr>
                              <a:xfrm>
                                <a:off x="0" y="0"/>
                                <a:ext cx="971550" cy="4191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2F666E" id="Oval 17" o:spid="_x0000_s1026" style="position:absolute;margin-left:21.95pt;margin-top:2.95pt;width:76.5pt;height:3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" fillcolor="white [3212]" strokecolor="black [3213]" strokeweight="1pt">
                      <v:stroke joinstyle="miter"/>
                    </v:oval>
                  </w:pict>
                </mc:Fallback>
              </mc:AlternateContent>
            </w:r>
          </w:p>
        </w:tc>
        <w:tc>
          <w:tcPr>
            <w:tcW w:w="1868" w:type="dxa"/>
            <w:vAlign w:val="center"/>
          </w:tcPr>
          <w:p w14:paraId="5C09BBF9" w14:textId="7D0B39B8" w:rsidR="001B2DA1" w:rsidRPr="008A557E" w:rsidRDefault="001B53F2" w:rsidP="00B05063">
            <w:pPr>
              <w:jc w:val="center"/>
              <w:rPr>
                <w:rFonts w:ascii="Times New Roman" w:hAnsi="Times New Roman" w:cs="Times New Roman"/>
                <w:i/>
              </w:rPr>
            </w:pPr>
            <w:r>
              <w:rPr>
                <w:rFonts w:ascii="Times New Roman" w:hAnsi="Times New Roman" w:cs="Times New Roman"/>
                <w:i/>
              </w:rPr>
              <w:t>Atribut</w:t>
            </w:r>
          </w:p>
        </w:tc>
        <w:tc>
          <w:tcPr>
            <w:tcW w:w="2891" w:type="dxa"/>
          </w:tcPr>
          <w:p w14:paraId="7C7D25A8" w14:textId="73D23490" w:rsidR="001B2DA1" w:rsidRPr="009625CB" w:rsidRDefault="001B53F2" w:rsidP="00B05063">
            <w:pPr>
              <w:jc w:val="both"/>
              <w:rPr>
                <w:rFonts w:ascii="Times New Roman" w:hAnsi="Times New Roman" w:cs="Times New Roman"/>
                <w:sz w:val="24"/>
                <w:szCs w:val="24"/>
              </w:rPr>
            </w:pPr>
            <w:r w:rsidRPr="001B53F2">
              <w:rPr>
                <w:rFonts w:ascii="Times New Roman" w:hAnsi="Times New Roman" w:cs="Times New Roman"/>
                <w:sz w:val="24"/>
                <w:szCs w:val="24"/>
              </w:rPr>
              <w:t>kolom atau area data yang harus disimpan dalam entintas</w:t>
            </w:r>
          </w:p>
        </w:tc>
      </w:tr>
      <w:tr w:rsidR="001B2DA1" w14:paraId="26826BDC" w14:textId="77777777" w:rsidTr="00A7363A">
        <w:trPr>
          <w:trHeight w:val="1046"/>
        </w:trPr>
        <w:tc>
          <w:tcPr>
            <w:tcW w:w="865" w:type="dxa"/>
            <w:vAlign w:val="center"/>
          </w:tcPr>
          <w:p w14:paraId="5ED0C594" w14:textId="77777777" w:rsidR="001B2DA1" w:rsidRDefault="001B2DA1" w:rsidP="00B05063">
            <w:pPr>
              <w:jc w:val="center"/>
              <w:rPr>
                <w:rFonts w:ascii="Times New Roman" w:hAnsi="Times New Roman" w:cs="Times New Roman"/>
              </w:rPr>
            </w:pPr>
            <w:r>
              <w:rPr>
                <w:rFonts w:ascii="Times New Roman" w:hAnsi="Times New Roman" w:cs="Times New Roman"/>
              </w:rPr>
              <w:t>4</w:t>
            </w:r>
          </w:p>
        </w:tc>
        <w:tc>
          <w:tcPr>
            <w:tcW w:w="2586" w:type="dxa"/>
            <w:vAlign w:val="center"/>
          </w:tcPr>
          <w:p w14:paraId="0A38AB6A" w14:textId="507D51D9" w:rsidR="001B2DA1" w:rsidRPr="001172AC" w:rsidRDefault="00A7363A" w:rsidP="00B0506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2B9C9F2" wp14:editId="177733D0">
                      <wp:simplePos x="0" y="0"/>
                      <wp:positionH relativeFrom="column">
                        <wp:posOffset>295275</wp:posOffset>
                      </wp:positionH>
                      <wp:positionV relativeFrom="paragraph">
                        <wp:posOffset>30480</wp:posOffset>
                      </wp:positionV>
                      <wp:extent cx="971550" cy="419100"/>
                      <wp:effectExtent l="0" t="0" r="19050" b="19050"/>
                      <wp:wrapNone/>
                      <wp:docPr id="18" name="Oval 18"/>
                      <wp:cNvGraphicFramePr/>
                      <a:graphic xmlns:a="http://schemas.openxmlformats.org/drawingml/2006/main">
                        <a:graphicData uri="http://schemas.microsoft.com/office/word/2010/wordprocessingShape">
                          <wps:wsp>
                            <wps:cNvSpPr/>
                            <wps:spPr>
                              <a:xfrm>
                                <a:off x="0" y="0"/>
                                <a:ext cx="971550" cy="4191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EE3570" id="Oval 18" o:spid="_x0000_s1026" style="position:absolute;margin-left:23.25pt;margin-top:2.4pt;width:76.5pt;height: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" fillcolor="white [3212]" strokecolor="black [3213]" strokeweight="1pt">
                      <v:stroke joinstyle="miter"/>
                    </v:oval>
                  </w:pict>
                </mc:Fallback>
              </mc:AlternateContent>
            </w:r>
          </w:p>
        </w:tc>
        <w:tc>
          <w:tcPr>
            <w:tcW w:w="1868" w:type="dxa"/>
            <w:vAlign w:val="center"/>
          </w:tcPr>
          <w:p w14:paraId="3B14C385" w14:textId="578D79D7" w:rsidR="001B2DA1" w:rsidRPr="008A557E" w:rsidRDefault="00A7363A" w:rsidP="00B05063">
            <w:pPr>
              <w:jc w:val="center"/>
              <w:rPr>
                <w:rFonts w:ascii="Times New Roman" w:hAnsi="Times New Roman" w:cs="Times New Roman"/>
                <w:i/>
              </w:rPr>
            </w:pPr>
            <w:r>
              <w:rPr>
                <w:rFonts w:ascii="Times New Roman" w:hAnsi="Times New Roman" w:cs="Times New Roman"/>
                <w:i/>
              </w:rPr>
              <w:t>Atribut kunci</w:t>
            </w:r>
          </w:p>
        </w:tc>
        <w:tc>
          <w:tcPr>
            <w:tcW w:w="2891" w:type="dxa"/>
          </w:tcPr>
          <w:p w14:paraId="0814F187" w14:textId="43DF32A2" w:rsidR="001B2DA1" w:rsidRPr="009625CB" w:rsidRDefault="00A7363A" w:rsidP="00A7363A">
            <w:pPr>
              <w:jc w:val="both"/>
              <w:rPr>
                <w:rFonts w:ascii="Times New Roman" w:hAnsi="Times New Roman" w:cs="Times New Roman"/>
                <w:sz w:val="24"/>
                <w:szCs w:val="24"/>
              </w:rPr>
            </w:pPr>
            <w:r w:rsidRPr="00A7363A">
              <w:rPr>
                <w:rFonts w:ascii="Times New Roman" w:hAnsi="Times New Roman" w:cs="Times New Roman"/>
                <w:sz w:val="24"/>
                <w:szCs w:val="24"/>
              </w:rPr>
              <w:t xml:space="preserve">Kunci </w:t>
            </w:r>
            <w:r>
              <w:rPr>
                <w:rFonts w:ascii="Times New Roman" w:hAnsi="Times New Roman" w:cs="Times New Roman"/>
                <w:sz w:val="24"/>
                <w:szCs w:val="24"/>
              </w:rPr>
              <w:t xml:space="preserve">akses </w:t>
            </w:r>
            <w:r w:rsidRPr="00A7363A">
              <w:rPr>
                <w:rFonts w:ascii="Times New Roman" w:hAnsi="Times New Roman" w:cs="Times New Roman"/>
                <w:sz w:val="24"/>
                <w:szCs w:val="24"/>
              </w:rPr>
              <w:t>primer dapat mencakup lebih dari satu kolom, asalkan kombinasi beberapa kolom</w:t>
            </w:r>
            <w:r>
              <w:rPr>
                <w:rFonts w:ascii="Times New Roman" w:hAnsi="Times New Roman" w:cs="Times New Roman"/>
                <w:sz w:val="24"/>
                <w:szCs w:val="24"/>
              </w:rPr>
              <w:t xml:space="preserve"> </w:t>
            </w:r>
            <w:r w:rsidRPr="00A7363A">
              <w:rPr>
                <w:rFonts w:ascii="Times New Roman" w:hAnsi="Times New Roman" w:cs="Times New Roman"/>
                <w:sz w:val="24"/>
                <w:szCs w:val="24"/>
              </w:rPr>
              <w:t>adalah unik (tidak sama).</w:t>
            </w:r>
          </w:p>
        </w:tc>
      </w:tr>
      <w:tr w:rsidR="001B2DA1" w14:paraId="1F1547F4" w14:textId="77777777" w:rsidTr="00BE1DAA">
        <w:trPr>
          <w:trHeight w:val="987"/>
        </w:trPr>
        <w:tc>
          <w:tcPr>
            <w:tcW w:w="865" w:type="dxa"/>
            <w:vAlign w:val="center"/>
          </w:tcPr>
          <w:p w14:paraId="7470AA04" w14:textId="77777777" w:rsidR="001B2DA1" w:rsidRDefault="001B2DA1" w:rsidP="00B05063">
            <w:pPr>
              <w:jc w:val="center"/>
              <w:rPr>
                <w:rFonts w:ascii="Times New Roman" w:hAnsi="Times New Roman" w:cs="Times New Roman"/>
              </w:rPr>
            </w:pPr>
            <w:r>
              <w:rPr>
                <w:rFonts w:ascii="Times New Roman" w:hAnsi="Times New Roman" w:cs="Times New Roman"/>
              </w:rPr>
              <w:lastRenderedPageBreak/>
              <w:t>5</w:t>
            </w:r>
          </w:p>
        </w:tc>
        <w:tc>
          <w:tcPr>
            <w:tcW w:w="2586" w:type="dxa"/>
            <w:vAlign w:val="center"/>
          </w:tcPr>
          <w:p w14:paraId="21374627" w14:textId="4EEE0CBD" w:rsidR="001B2DA1" w:rsidRPr="00050F2F" w:rsidRDefault="00A7363A" w:rsidP="00B05063">
            <w:pPr>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D6B99A9" wp14:editId="1E0055CA">
                      <wp:simplePos x="0" y="0"/>
                      <wp:positionH relativeFrom="column">
                        <wp:posOffset>256540</wp:posOffset>
                      </wp:positionH>
                      <wp:positionV relativeFrom="paragraph">
                        <wp:posOffset>45085</wp:posOffset>
                      </wp:positionV>
                      <wp:extent cx="1009650" cy="0"/>
                      <wp:effectExtent l="0" t="0" r="0" b="0"/>
                      <wp:wrapNone/>
                      <wp:docPr id="20" name="Konektor Lurus 20"/>
                      <wp:cNvGraphicFramePr/>
                      <a:graphic xmlns:a="http://schemas.openxmlformats.org/drawingml/2006/main">
                        <a:graphicData uri="http://schemas.microsoft.com/office/word/2010/wordprocessingShape">
                          <wps:wsp>
                            <wps:cNvCnPr/>
                            <wps:spPr>
                              <a:xfrm flipV="1">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6EABB" id="Konektor Lurus 20"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pt,3.55pt" to="99.7pt,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" strokecolor="black [3213]" strokeweight=".5pt">
                      <v:stroke joinstyle="miter"/>
                    </v:line>
                  </w:pict>
                </mc:Fallback>
              </mc:AlternateContent>
            </w:r>
          </w:p>
        </w:tc>
        <w:tc>
          <w:tcPr>
            <w:tcW w:w="1868" w:type="dxa"/>
            <w:vAlign w:val="center"/>
          </w:tcPr>
          <w:p w14:paraId="608B12D1" w14:textId="687DE410" w:rsidR="001B2DA1" w:rsidRPr="008A557E" w:rsidRDefault="00A7363A" w:rsidP="00B05063">
            <w:pPr>
              <w:jc w:val="center"/>
              <w:rPr>
                <w:rFonts w:ascii="Times New Roman" w:hAnsi="Times New Roman" w:cs="Times New Roman"/>
                <w:i/>
              </w:rPr>
            </w:pPr>
            <w:r>
              <w:rPr>
                <w:rFonts w:ascii="Times New Roman" w:hAnsi="Times New Roman" w:cs="Times New Roman"/>
                <w:i/>
              </w:rPr>
              <w:t>Arrow</w:t>
            </w:r>
          </w:p>
        </w:tc>
        <w:tc>
          <w:tcPr>
            <w:tcW w:w="2891" w:type="dxa"/>
          </w:tcPr>
          <w:p w14:paraId="68A53D84" w14:textId="77777777" w:rsidR="00BE1DAA" w:rsidRPr="00BE1DAA" w:rsidRDefault="00BE1DAA" w:rsidP="00BE1DAA">
            <w:r w:rsidRPr="00BE1DAA">
              <w:t>Garis yang menghubungkan</w:t>
            </w:r>
          </w:p>
          <w:p w14:paraId="2635D609" w14:textId="77777777" w:rsidR="00BE1DAA" w:rsidRPr="00BE1DAA" w:rsidRDefault="00BE1DAA" w:rsidP="00BE1DAA">
            <w:pPr>
              <w:jc w:val="both"/>
              <w:rPr>
                <w:rFonts w:ascii="Times New Roman" w:hAnsi="Times New Roman" w:cs="Times New Roman"/>
                <w:sz w:val="24"/>
                <w:szCs w:val="24"/>
              </w:rPr>
            </w:pPr>
            <w:r w:rsidRPr="00BE1DAA">
              <w:rPr>
                <w:rFonts w:ascii="Times New Roman" w:hAnsi="Times New Roman" w:cs="Times New Roman"/>
                <w:sz w:val="24"/>
                <w:szCs w:val="24"/>
              </w:rPr>
              <w:t>antara himpunan entitas,</w:t>
            </w:r>
          </w:p>
          <w:p w14:paraId="74C75BAF" w14:textId="7A60CC04" w:rsidR="001B2DA1" w:rsidRPr="00276C79" w:rsidRDefault="00BE1DAA" w:rsidP="00BE1DAA">
            <w:pPr>
              <w:jc w:val="both"/>
              <w:rPr>
                <w:rFonts w:ascii="Times New Roman" w:hAnsi="Times New Roman" w:cs="Times New Roman"/>
                <w:sz w:val="24"/>
                <w:szCs w:val="24"/>
              </w:rPr>
            </w:pPr>
            <w:r w:rsidRPr="00BE1DAA">
              <w:rPr>
                <w:rFonts w:ascii="Times New Roman" w:hAnsi="Times New Roman" w:cs="Times New Roman"/>
                <w:sz w:val="24"/>
                <w:szCs w:val="24"/>
              </w:rPr>
              <w:t>atribut, dan himpunan relasi</w:t>
            </w:r>
          </w:p>
        </w:tc>
      </w:tr>
    </w:tbl>
    <w:p w14:paraId="58901366" w14:textId="50E38493" w:rsidR="001B2DA1" w:rsidRDefault="001B2DA1" w:rsidP="001B2DA1">
      <w:pPr>
        <w:pStyle w:val="isi"/>
        <w:rPr>
          <w:b/>
        </w:rPr>
      </w:pPr>
    </w:p>
    <w:p w14:paraId="569060FD" w14:textId="701744F1" w:rsidR="005E199C" w:rsidRPr="005E199C" w:rsidRDefault="005E199C" w:rsidP="00287D30">
      <w:pPr>
        <w:pStyle w:val="isi"/>
        <w:numPr>
          <w:ilvl w:val="0"/>
          <w:numId w:val="28"/>
        </w:numPr>
        <w:ind w:left="284" w:hanging="284"/>
        <w:rPr>
          <w:b/>
        </w:rPr>
      </w:pPr>
      <w:r>
        <w:rPr>
          <w:b/>
        </w:rPr>
        <w:t>Simbol Logical Record Structure</w:t>
      </w:r>
    </w:p>
    <w:tbl>
      <w:tblPr>
        <w:tblStyle w:val="KisiTabel"/>
        <w:tblW w:w="0" w:type="auto"/>
        <w:tblLook w:val="04A0" w:firstRow="1" w:lastRow="0" w:firstColumn="1" w:lastColumn="0" w:noHBand="0" w:noVBand="1"/>
      </w:tblPr>
      <w:tblGrid>
        <w:gridCol w:w="865"/>
        <w:gridCol w:w="2586"/>
        <w:gridCol w:w="1868"/>
        <w:gridCol w:w="2891"/>
      </w:tblGrid>
      <w:tr w:rsidR="005E199C" w14:paraId="326CEF12" w14:textId="77777777" w:rsidTr="00B05063">
        <w:trPr>
          <w:trHeight w:val="450"/>
        </w:trPr>
        <w:tc>
          <w:tcPr>
            <w:tcW w:w="865" w:type="dxa"/>
            <w:vAlign w:val="center"/>
          </w:tcPr>
          <w:p w14:paraId="7BE5BEB8" w14:textId="77777777" w:rsidR="005E199C" w:rsidRPr="005542F8" w:rsidRDefault="005E199C" w:rsidP="00B05063">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37D29FDE" w14:textId="77777777" w:rsidR="005E199C" w:rsidRPr="005542F8" w:rsidRDefault="005E199C" w:rsidP="00B05063">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264BC76A" w14:textId="77777777" w:rsidR="005E199C" w:rsidRPr="005542F8" w:rsidRDefault="005E199C" w:rsidP="00B05063">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442DF716" w14:textId="77777777" w:rsidR="005E199C" w:rsidRPr="005542F8" w:rsidRDefault="005E199C" w:rsidP="00B05063">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5E199C" w14:paraId="22F02E6C" w14:textId="77777777" w:rsidTr="00B05063">
        <w:trPr>
          <w:trHeight w:val="450"/>
        </w:trPr>
        <w:tc>
          <w:tcPr>
            <w:tcW w:w="865" w:type="dxa"/>
            <w:vAlign w:val="center"/>
          </w:tcPr>
          <w:p w14:paraId="181C447B" w14:textId="77777777" w:rsidR="005E199C" w:rsidRPr="000E1B05" w:rsidRDefault="005E199C" w:rsidP="00B05063">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0F7BEC57" w14:textId="5FD2A4A6" w:rsidR="005E199C" w:rsidRPr="000E1B05" w:rsidRDefault="005E199C" w:rsidP="00B05063">
            <w:pPr>
              <w:jc w:val="center"/>
              <w:rPr>
                <w:rFonts w:ascii="Times New Roman" w:hAnsi="Times New Roman" w:cs="Times New Roman"/>
              </w:rPr>
            </w:pPr>
            <w:r>
              <w:rPr>
                <w:noProof/>
                <w:sz w:val="20"/>
              </w:rPr>
              <w:drawing>
                <wp:inline distT="0" distB="0" distL="0" distR="0" wp14:anchorId="2F036E84" wp14:editId="31B37B3F">
                  <wp:extent cx="1201711" cy="198881"/>
                  <wp:effectExtent l="0" t="0" r="0" b="0"/>
                  <wp:docPr id="49"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1.jpeg"/>
                          <pic:cNvPicPr/>
                        </pic:nvPicPr>
                        <pic:blipFill>
                          <a:blip r:embed="rId30" cstate="print"/>
                          <a:stretch>
                            <a:fillRect/>
                          </a:stretch>
                        </pic:blipFill>
                        <pic:spPr>
                          <a:xfrm>
                            <a:off x="0" y="0"/>
                            <a:ext cx="1201711" cy="198881"/>
                          </a:xfrm>
                          <a:prstGeom prst="rect">
                            <a:avLst/>
                          </a:prstGeom>
                        </pic:spPr>
                      </pic:pic>
                    </a:graphicData>
                  </a:graphic>
                </wp:inline>
              </w:drawing>
            </w:r>
          </w:p>
        </w:tc>
        <w:tc>
          <w:tcPr>
            <w:tcW w:w="1868" w:type="dxa"/>
            <w:vAlign w:val="center"/>
          </w:tcPr>
          <w:p w14:paraId="20268E4A" w14:textId="7E5FC5B6" w:rsidR="005E199C" w:rsidRPr="008A557E" w:rsidRDefault="005E199C" w:rsidP="00B05063">
            <w:pPr>
              <w:jc w:val="center"/>
              <w:rPr>
                <w:rFonts w:ascii="Times New Roman" w:hAnsi="Times New Roman" w:cs="Times New Roman"/>
                <w:i/>
              </w:rPr>
            </w:pPr>
            <w:r>
              <w:rPr>
                <w:rFonts w:ascii="Times New Roman" w:hAnsi="Times New Roman" w:cs="Times New Roman"/>
                <w:i/>
              </w:rPr>
              <w:t>Line LRS</w:t>
            </w:r>
          </w:p>
        </w:tc>
        <w:tc>
          <w:tcPr>
            <w:tcW w:w="2891" w:type="dxa"/>
          </w:tcPr>
          <w:p w14:paraId="022D67B5" w14:textId="59963364" w:rsidR="005E199C" w:rsidRPr="009625CB" w:rsidRDefault="005E199C" w:rsidP="005E199C">
            <w:pPr>
              <w:jc w:val="both"/>
              <w:rPr>
                <w:rFonts w:ascii="Times New Roman" w:hAnsi="Times New Roman" w:cs="Times New Roman"/>
                <w:sz w:val="24"/>
                <w:szCs w:val="24"/>
              </w:rPr>
            </w:pPr>
            <w:r>
              <w:rPr>
                <w:rFonts w:ascii="Times New Roman" w:hAnsi="Times New Roman" w:cs="Times New Roman"/>
                <w:sz w:val="24"/>
                <w:szCs w:val="24"/>
              </w:rPr>
              <w:t xml:space="preserve">Merelasikan Primary key dan foreign key </w:t>
            </w:r>
          </w:p>
        </w:tc>
      </w:tr>
      <w:tr w:rsidR="005E199C" w14:paraId="28CF3CFF" w14:textId="77777777" w:rsidTr="005E199C">
        <w:trPr>
          <w:trHeight w:val="1429"/>
        </w:trPr>
        <w:tc>
          <w:tcPr>
            <w:tcW w:w="865" w:type="dxa"/>
            <w:vAlign w:val="center"/>
          </w:tcPr>
          <w:p w14:paraId="37CD9B47" w14:textId="3163CE04" w:rsidR="005E199C" w:rsidRPr="000E1B05" w:rsidRDefault="005E199C" w:rsidP="00B05063">
            <w:pPr>
              <w:jc w:val="center"/>
              <w:rPr>
                <w:rFonts w:ascii="Times New Roman" w:hAnsi="Times New Roman" w:cs="Times New Roman"/>
              </w:rPr>
            </w:pPr>
            <w:r>
              <w:rPr>
                <w:rFonts w:ascii="Times New Roman" w:hAnsi="Times New Roman" w:cs="Times New Roman"/>
              </w:rPr>
              <w:t>2</w:t>
            </w:r>
          </w:p>
        </w:tc>
        <w:tc>
          <w:tcPr>
            <w:tcW w:w="2586" w:type="dxa"/>
            <w:vAlign w:val="center"/>
          </w:tcPr>
          <w:p w14:paraId="65CACD74" w14:textId="58311F88" w:rsidR="005E199C" w:rsidRDefault="005E199C" w:rsidP="00B05063">
            <w:pPr>
              <w:jc w:val="center"/>
              <w:rPr>
                <w:noProof/>
                <w:sz w:val="20"/>
              </w:rPr>
            </w:pPr>
            <w:r>
              <w:rPr>
                <w:noProof/>
                <w:sz w:val="20"/>
              </w:rPr>
              <w:drawing>
                <wp:inline distT="0" distB="0" distL="0" distR="0" wp14:anchorId="6F938117" wp14:editId="08CC43A6">
                  <wp:extent cx="916997" cy="692943"/>
                  <wp:effectExtent l="0" t="0" r="0" b="0"/>
                  <wp:docPr id="47"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0.jpeg"/>
                          <pic:cNvPicPr/>
                        </pic:nvPicPr>
                        <pic:blipFill>
                          <a:blip r:embed="rId31" cstate="print"/>
                          <a:stretch>
                            <a:fillRect/>
                          </a:stretch>
                        </pic:blipFill>
                        <pic:spPr>
                          <a:xfrm>
                            <a:off x="0" y="0"/>
                            <a:ext cx="916997" cy="692943"/>
                          </a:xfrm>
                          <a:prstGeom prst="rect">
                            <a:avLst/>
                          </a:prstGeom>
                        </pic:spPr>
                      </pic:pic>
                    </a:graphicData>
                  </a:graphic>
                </wp:inline>
              </w:drawing>
            </w:r>
          </w:p>
        </w:tc>
        <w:tc>
          <w:tcPr>
            <w:tcW w:w="1868" w:type="dxa"/>
            <w:vAlign w:val="center"/>
          </w:tcPr>
          <w:p w14:paraId="3038D31A" w14:textId="2ACA5079" w:rsidR="005E199C" w:rsidRPr="008A557E" w:rsidRDefault="005E199C" w:rsidP="00B05063">
            <w:pPr>
              <w:jc w:val="center"/>
              <w:rPr>
                <w:rFonts w:ascii="Times New Roman" w:hAnsi="Times New Roman" w:cs="Times New Roman"/>
                <w:i/>
              </w:rPr>
            </w:pPr>
            <w:r>
              <w:rPr>
                <w:rFonts w:ascii="Times New Roman" w:hAnsi="Times New Roman" w:cs="Times New Roman"/>
                <w:i/>
              </w:rPr>
              <w:t>Tabel LRS</w:t>
            </w:r>
          </w:p>
        </w:tc>
        <w:tc>
          <w:tcPr>
            <w:tcW w:w="2891" w:type="dxa"/>
          </w:tcPr>
          <w:p w14:paraId="0F075EDF" w14:textId="43385290" w:rsidR="005E199C" w:rsidRPr="00DC5ABA" w:rsidRDefault="005E199C" w:rsidP="00B05063">
            <w:pPr>
              <w:jc w:val="both"/>
              <w:rPr>
                <w:rFonts w:ascii="Times New Roman" w:hAnsi="Times New Roman" w:cs="Times New Roman"/>
                <w:sz w:val="24"/>
                <w:szCs w:val="24"/>
              </w:rPr>
            </w:pPr>
            <w:r w:rsidRPr="005E199C">
              <w:rPr>
                <w:rFonts w:ascii="Times New Roman" w:hAnsi="Times New Roman" w:cs="Times New Roman"/>
                <w:sz w:val="24"/>
                <w:szCs w:val="24"/>
              </w:rPr>
              <w:t>Table yang berisikan field-field yang digunakan</w:t>
            </w:r>
          </w:p>
        </w:tc>
      </w:tr>
    </w:tbl>
    <w:p w14:paraId="4361E247" w14:textId="640446DB" w:rsidR="008A3A6E" w:rsidRDefault="008A3A6E" w:rsidP="005E199C">
      <w:pPr>
        <w:pStyle w:val="isi"/>
        <w:rPr>
          <w:b/>
        </w:rPr>
      </w:pPr>
    </w:p>
    <w:p w14:paraId="131F197A" w14:textId="5C448846" w:rsidR="00793FC1" w:rsidRDefault="00C75D97" w:rsidP="00793FC1">
      <w:pPr>
        <w:pStyle w:val="isi"/>
        <w:numPr>
          <w:ilvl w:val="0"/>
          <w:numId w:val="28"/>
        </w:numPr>
        <w:ind w:left="284" w:hanging="284"/>
        <w:rPr>
          <w:b/>
        </w:rPr>
      </w:pPr>
      <w:r>
        <w:rPr>
          <w:b/>
        </w:rPr>
        <w:t>Simbol Class Diagram</w:t>
      </w:r>
    </w:p>
    <w:tbl>
      <w:tblPr>
        <w:tblStyle w:val="KisiTabel"/>
        <w:tblW w:w="0" w:type="auto"/>
        <w:tblLook w:val="04A0" w:firstRow="1" w:lastRow="0" w:firstColumn="1" w:lastColumn="0" w:noHBand="0" w:noVBand="1"/>
      </w:tblPr>
      <w:tblGrid>
        <w:gridCol w:w="865"/>
        <w:gridCol w:w="2586"/>
        <w:gridCol w:w="1868"/>
        <w:gridCol w:w="2891"/>
      </w:tblGrid>
      <w:tr w:rsidR="00C75D97" w14:paraId="22E270C3" w14:textId="77777777" w:rsidTr="00B45B66">
        <w:trPr>
          <w:trHeight w:val="450"/>
        </w:trPr>
        <w:tc>
          <w:tcPr>
            <w:tcW w:w="865" w:type="dxa"/>
            <w:vAlign w:val="center"/>
          </w:tcPr>
          <w:p w14:paraId="54536090" w14:textId="77777777" w:rsidR="00C75D97" w:rsidRPr="005542F8" w:rsidRDefault="00C75D97" w:rsidP="00B45B66">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1DAC44A3" w14:textId="77777777" w:rsidR="00C75D97" w:rsidRPr="005542F8" w:rsidRDefault="00C75D97" w:rsidP="00B45B66">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74D1F043" w14:textId="77777777" w:rsidR="00C75D97" w:rsidRPr="005542F8" w:rsidRDefault="00C75D97" w:rsidP="00B45B66">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34FB2C62" w14:textId="77777777" w:rsidR="00C75D97" w:rsidRPr="005542F8" w:rsidRDefault="00C75D97" w:rsidP="00B45B66">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C75D97" w14:paraId="589E5870" w14:textId="77777777" w:rsidTr="00831761">
        <w:trPr>
          <w:trHeight w:val="1871"/>
        </w:trPr>
        <w:tc>
          <w:tcPr>
            <w:tcW w:w="865" w:type="dxa"/>
            <w:vAlign w:val="center"/>
          </w:tcPr>
          <w:p w14:paraId="640CB56A" w14:textId="77777777" w:rsidR="00C75D97" w:rsidRPr="000E1B05" w:rsidRDefault="00C75D97" w:rsidP="00B45B66">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569895C6" w14:textId="40380024" w:rsidR="00C75D97" w:rsidRPr="000E1B05" w:rsidRDefault="00831761" w:rsidP="00B45B66">
            <w:pPr>
              <w:jc w:val="center"/>
              <w:rPr>
                <w:rFonts w:ascii="Times New Roman" w:hAnsi="Times New Roman" w:cs="Times New Roman"/>
              </w:rPr>
            </w:pPr>
            <w:r>
              <w:rPr>
                <w:noProof/>
                <w:position w:val="-3"/>
                <w:sz w:val="18"/>
              </w:rPr>
              <w:drawing>
                <wp:inline distT="0" distB="0" distL="0" distR="0" wp14:anchorId="3F6A2B83" wp14:editId="67141089">
                  <wp:extent cx="1219200" cy="114300"/>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32" cstate="print"/>
                          <a:stretch>
                            <a:fillRect/>
                          </a:stretch>
                        </pic:blipFill>
                        <pic:spPr>
                          <a:xfrm>
                            <a:off x="0" y="0"/>
                            <a:ext cx="1219200" cy="114300"/>
                          </a:xfrm>
                          <a:prstGeom prst="rect">
                            <a:avLst/>
                          </a:prstGeom>
                        </pic:spPr>
                      </pic:pic>
                    </a:graphicData>
                  </a:graphic>
                </wp:inline>
              </w:drawing>
            </w:r>
          </w:p>
        </w:tc>
        <w:tc>
          <w:tcPr>
            <w:tcW w:w="1868" w:type="dxa"/>
            <w:vAlign w:val="center"/>
          </w:tcPr>
          <w:p w14:paraId="36B6A6D8" w14:textId="30892D3D" w:rsidR="00C75D97" w:rsidRPr="00831761" w:rsidRDefault="00831761" w:rsidP="00831761">
            <w:pPr>
              <w:pStyle w:val="isi"/>
              <w:jc w:val="center"/>
              <w:rPr>
                <w:i/>
              </w:rPr>
            </w:pPr>
            <w:r w:rsidRPr="00831761">
              <w:rPr>
                <w:i/>
              </w:rPr>
              <w:t>Association</w:t>
            </w:r>
          </w:p>
        </w:tc>
        <w:tc>
          <w:tcPr>
            <w:tcW w:w="2891" w:type="dxa"/>
          </w:tcPr>
          <w:p w14:paraId="185805F2" w14:textId="54FA2062" w:rsidR="00831761" w:rsidRPr="00831761" w:rsidRDefault="00831761" w:rsidP="00831761">
            <w:pPr>
              <w:rPr>
                <w:rFonts w:ascii="Times New Roman" w:hAnsi="Times New Roman" w:cs="Times New Roman"/>
                <w:sz w:val="24"/>
                <w:szCs w:val="24"/>
              </w:rPr>
            </w:pPr>
            <w:r w:rsidRPr="00831761">
              <w:rPr>
                <w:rFonts w:ascii="Times New Roman" w:hAnsi="Times New Roman" w:cs="Times New Roman"/>
                <w:sz w:val="24"/>
                <w:szCs w:val="24"/>
              </w:rPr>
              <w:t>Sebuah asosiasi merupakan sebuah relationship paling umum</w:t>
            </w:r>
            <w:r w:rsidRPr="00831761">
              <w:rPr>
                <w:rFonts w:ascii="Times New Roman" w:hAnsi="Times New Roman" w:cs="Times New Roman"/>
                <w:spacing w:val="-6"/>
                <w:sz w:val="24"/>
                <w:szCs w:val="24"/>
              </w:rPr>
              <w:t xml:space="preserve"> </w:t>
            </w:r>
            <w:r w:rsidRPr="00831761">
              <w:rPr>
                <w:rFonts w:ascii="Times New Roman" w:hAnsi="Times New Roman" w:cs="Times New Roman"/>
                <w:sz w:val="24"/>
                <w:szCs w:val="24"/>
              </w:rPr>
              <w:t>antara</w:t>
            </w:r>
            <w:r w:rsidRPr="00831761">
              <w:rPr>
                <w:rFonts w:ascii="Times New Roman" w:hAnsi="Times New Roman" w:cs="Times New Roman"/>
                <w:spacing w:val="-1"/>
                <w:sz w:val="24"/>
                <w:szCs w:val="24"/>
              </w:rPr>
              <w:t xml:space="preserve"> </w:t>
            </w:r>
            <w:r w:rsidRPr="00831761">
              <w:rPr>
                <w:rFonts w:ascii="Times New Roman" w:hAnsi="Times New Roman" w:cs="Times New Roman"/>
                <w:sz w:val="24"/>
                <w:szCs w:val="24"/>
              </w:rPr>
              <w:t xml:space="preserve">2 </w:t>
            </w:r>
            <w:r w:rsidRPr="00831761">
              <w:rPr>
                <w:rFonts w:ascii="Times New Roman" w:hAnsi="Times New Roman" w:cs="Times New Roman"/>
                <w:i/>
                <w:sz w:val="24"/>
                <w:szCs w:val="24"/>
              </w:rPr>
              <w:t xml:space="preserve">class </w:t>
            </w:r>
            <w:r w:rsidRPr="00831761">
              <w:rPr>
                <w:rFonts w:ascii="Times New Roman" w:hAnsi="Times New Roman" w:cs="Times New Roman"/>
                <w:sz w:val="24"/>
                <w:szCs w:val="24"/>
              </w:rPr>
              <w:t xml:space="preserve">dan dilambangkan oleh sebuah garis yang menghubungkan antara 2 </w:t>
            </w:r>
            <w:r w:rsidRPr="00831761">
              <w:rPr>
                <w:rFonts w:ascii="Times New Roman" w:hAnsi="Times New Roman" w:cs="Times New Roman"/>
                <w:i/>
                <w:sz w:val="24"/>
                <w:szCs w:val="24"/>
              </w:rPr>
              <w:t>class</w:t>
            </w:r>
            <w:r w:rsidRPr="00831761">
              <w:rPr>
                <w:rFonts w:ascii="Times New Roman" w:hAnsi="Times New Roman" w:cs="Times New Roman"/>
                <w:sz w:val="24"/>
                <w:szCs w:val="24"/>
              </w:rPr>
              <w:t>.</w:t>
            </w:r>
          </w:p>
          <w:p w14:paraId="182B851D" w14:textId="17CFC227" w:rsidR="00C75D97" w:rsidRPr="009625CB" w:rsidRDefault="00C75D97" w:rsidP="00831761">
            <w:pPr>
              <w:pStyle w:val="isi"/>
            </w:pPr>
          </w:p>
        </w:tc>
      </w:tr>
      <w:tr w:rsidR="00831761" w14:paraId="30A01B52" w14:textId="77777777" w:rsidTr="00831761">
        <w:trPr>
          <w:trHeight w:val="1871"/>
        </w:trPr>
        <w:tc>
          <w:tcPr>
            <w:tcW w:w="865" w:type="dxa"/>
            <w:vAlign w:val="center"/>
          </w:tcPr>
          <w:p w14:paraId="195B2029" w14:textId="0944DAF4" w:rsidR="00831761" w:rsidRPr="000E1B05" w:rsidRDefault="00831761" w:rsidP="00B45B66">
            <w:pPr>
              <w:jc w:val="center"/>
              <w:rPr>
                <w:rFonts w:ascii="Times New Roman" w:hAnsi="Times New Roman" w:cs="Times New Roman"/>
              </w:rPr>
            </w:pPr>
            <w:r>
              <w:rPr>
                <w:rFonts w:ascii="Times New Roman" w:hAnsi="Times New Roman" w:cs="Times New Roman"/>
              </w:rPr>
              <w:t>2</w:t>
            </w:r>
          </w:p>
        </w:tc>
        <w:tc>
          <w:tcPr>
            <w:tcW w:w="2586" w:type="dxa"/>
            <w:vAlign w:val="center"/>
          </w:tcPr>
          <w:p w14:paraId="57ED9524" w14:textId="5632B817" w:rsidR="00831761" w:rsidRDefault="00831761" w:rsidP="00B45B66">
            <w:pPr>
              <w:jc w:val="center"/>
              <w:rPr>
                <w:noProof/>
                <w:position w:val="-3"/>
                <w:sz w:val="18"/>
              </w:rPr>
            </w:pPr>
            <w:r>
              <w:rPr>
                <w:noProof/>
                <w:sz w:val="20"/>
              </w:rPr>
              <w:drawing>
                <wp:inline distT="0" distB="0" distL="0" distR="0" wp14:anchorId="72CD2EFB" wp14:editId="44905137">
                  <wp:extent cx="857250" cy="190500"/>
                  <wp:effectExtent l="0" t="0" r="0" b="0"/>
                  <wp:docPr id="1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33" cstate="print"/>
                          <a:stretch>
                            <a:fillRect/>
                          </a:stretch>
                        </pic:blipFill>
                        <pic:spPr>
                          <a:xfrm>
                            <a:off x="0" y="0"/>
                            <a:ext cx="857250" cy="190500"/>
                          </a:xfrm>
                          <a:prstGeom prst="rect">
                            <a:avLst/>
                          </a:prstGeom>
                        </pic:spPr>
                      </pic:pic>
                    </a:graphicData>
                  </a:graphic>
                </wp:inline>
              </w:drawing>
            </w:r>
          </w:p>
        </w:tc>
        <w:tc>
          <w:tcPr>
            <w:tcW w:w="1868" w:type="dxa"/>
            <w:vAlign w:val="center"/>
          </w:tcPr>
          <w:p w14:paraId="507F7486" w14:textId="6378AEE1" w:rsidR="00831761" w:rsidRPr="00831761" w:rsidRDefault="00831761" w:rsidP="00831761">
            <w:pPr>
              <w:pStyle w:val="isi"/>
              <w:jc w:val="center"/>
              <w:rPr>
                <w:i/>
              </w:rPr>
            </w:pPr>
            <w:r w:rsidRPr="00831761">
              <w:rPr>
                <w:i/>
                <w:spacing w:val="-2"/>
              </w:rPr>
              <w:t>Composition</w:t>
            </w:r>
          </w:p>
        </w:tc>
        <w:tc>
          <w:tcPr>
            <w:tcW w:w="2891" w:type="dxa"/>
          </w:tcPr>
          <w:p w14:paraId="44A6087A" w14:textId="1CFEA167" w:rsidR="00831761" w:rsidRPr="005122A7" w:rsidRDefault="00831761" w:rsidP="005122A7">
            <w:pPr>
              <w:pStyle w:val="TableParagraph"/>
              <w:spacing w:line="247" w:lineRule="exact"/>
              <w:rPr>
                <w:sz w:val="24"/>
              </w:rPr>
            </w:pPr>
            <w:r w:rsidRPr="00831761">
              <w:rPr>
                <w:sz w:val="24"/>
              </w:rPr>
              <w:t>Jika</w:t>
            </w:r>
            <w:r w:rsidRPr="00831761">
              <w:rPr>
                <w:spacing w:val="-7"/>
                <w:sz w:val="24"/>
              </w:rPr>
              <w:t xml:space="preserve"> </w:t>
            </w:r>
            <w:r w:rsidRPr="00831761">
              <w:rPr>
                <w:sz w:val="24"/>
              </w:rPr>
              <w:t>sebuah</w:t>
            </w:r>
            <w:r w:rsidRPr="00831761">
              <w:rPr>
                <w:spacing w:val="-15"/>
                <w:sz w:val="24"/>
              </w:rPr>
              <w:t xml:space="preserve"> </w:t>
            </w:r>
            <w:r w:rsidRPr="00831761">
              <w:rPr>
                <w:i/>
                <w:sz w:val="24"/>
              </w:rPr>
              <w:t>class</w:t>
            </w:r>
            <w:r w:rsidRPr="00831761">
              <w:rPr>
                <w:i/>
                <w:spacing w:val="8"/>
                <w:sz w:val="24"/>
              </w:rPr>
              <w:t xml:space="preserve"> </w:t>
            </w:r>
            <w:r w:rsidRPr="00831761">
              <w:rPr>
                <w:sz w:val="24"/>
              </w:rPr>
              <w:t>tidak</w:t>
            </w:r>
            <w:r w:rsidRPr="00831761">
              <w:rPr>
                <w:spacing w:val="-3"/>
                <w:sz w:val="24"/>
              </w:rPr>
              <w:t xml:space="preserve"> </w:t>
            </w:r>
            <w:r w:rsidRPr="00831761">
              <w:rPr>
                <w:sz w:val="24"/>
              </w:rPr>
              <w:t>bisa</w:t>
            </w:r>
            <w:r w:rsidRPr="00831761">
              <w:rPr>
                <w:spacing w:val="-5"/>
                <w:sz w:val="24"/>
              </w:rPr>
              <w:t xml:space="preserve"> </w:t>
            </w:r>
            <w:r w:rsidRPr="00831761">
              <w:rPr>
                <w:spacing w:val="-2"/>
                <w:sz w:val="24"/>
              </w:rPr>
              <w:t>berdiri</w:t>
            </w:r>
            <w:r w:rsidR="005122A7">
              <w:rPr>
                <w:spacing w:val="-2"/>
                <w:sz w:val="24"/>
              </w:rPr>
              <w:t xml:space="preserve"> </w:t>
            </w:r>
            <w:r w:rsidRPr="00831761">
              <w:rPr>
                <w:sz w:val="24"/>
              </w:rPr>
              <w:t>sendiri dan harus merupakan bagian dari</w:t>
            </w:r>
            <w:r w:rsidRPr="00831761">
              <w:rPr>
                <w:spacing w:val="-21"/>
                <w:sz w:val="24"/>
              </w:rPr>
              <w:t xml:space="preserve"> </w:t>
            </w:r>
            <w:r w:rsidRPr="00831761">
              <w:rPr>
                <w:i/>
                <w:sz w:val="24"/>
              </w:rPr>
              <w:t>class</w:t>
            </w:r>
            <w:r w:rsidRPr="00831761">
              <w:rPr>
                <w:i/>
                <w:spacing w:val="-3"/>
                <w:sz w:val="24"/>
              </w:rPr>
              <w:t xml:space="preserve"> </w:t>
            </w:r>
            <w:r w:rsidRPr="00831761">
              <w:rPr>
                <w:sz w:val="24"/>
              </w:rPr>
              <w:t>yang</w:t>
            </w:r>
            <w:r w:rsidRPr="00831761">
              <w:rPr>
                <w:spacing w:val="-9"/>
                <w:sz w:val="24"/>
              </w:rPr>
              <w:t xml:space="preserve"> </w:t>
            </w:r>
            <w:r w:rsidRPr="00831761">
              <w:rPr>
                <w:sz w:val="24"/>
              </w:rPr>
              <w:t>lain, maka</w:t>
            </w:r>
            <w:r w:rsidRPr="00831761">
              <w:rPr>
                <w:spacing w:val="-8"/>
                <w:sz w:val="24"/>
              </w:rPr>
              <w:t xml:space="preserve"> </w:t>
            </w:r>
            <w:r w:rsidRPr="00831761">
              <w:rPr>
                <w:i/>
                <w:sz w:val="24"/>
              </w:rPr>
              <w:t>class</w:t>
            </w:r>
            <w:r w:rsidRPr="00831761">
              <w:rPr>
                <w:i/>
                <w:spacing w:val="-11"/>
                <w:sz w:val="24"/>
              </w:rPr>
              <w:t xml:space="preserve"> </w:t>
            </w:r>
            <w:r w:rsidRPr="00831761">
              <w:rPr>
                <w:sz w:val="24"/>
              </w:rPr>
              <w:t xml:space="preserve">tersebut memiliki relasi </w:t>
            </w:r>
            <w:r w:rsidRPr="00831761">
              <w:rPr>
                <w:i/>
                <w:sz w:val="24"/>
              </w:rPr>
              <w:t>Composition</w:t>
            </w:r>
            <w:r w:rsidRPr="00831761">
              <w:rPr>
                <w:i/>
                <w:spacing w:val="40"/>
                <w:sz w:val="24"/>
              </w:rPr>
              <w:t xml:space="preserve"> </w:t>
            </w:r>
            <w:r w:rsidRPr="00831761">
              <w:rPr>
                <w:sz w:val="24"/>
              </w:rPr>
              <w:t xml:space="preserve">terhadap </w:t>
            </w:r>
            <w:r w:rsidRPr="00831761">
              <w:rPr>
                <w:i/>
                <w:sz w:val="24"/>
              </w:rPr>
              <w:t xml:space="preserve">class </w:t>
            </w:r>
            <w:r w:rsidRPr="00831761">
              <w:rPr>
                <w:sz w:val="24"/>
              </w:rPr>
              <w:t>tempat dia bergantung tersebut</w:t>
            </w:r>
          </w:p>
        </w:tc>
      </w:tr>
      <w:tr w:rsidR="00C75D97" w14:paraId="6EF26A7D" w14:textId="77777777" w:rsidTr="00831761">
        <w:trPr>
          <w:trHeight w:val="2574"/>
        </w:trPr>
        <w:tc>
          <w:tcPr>
            <w:tcW w:w="865" w:type="dxa"/>
            <w:vAlign w:val="center"/>
          </w:tcPr>
          <w:p w14:paraId="4DB3B5A6" w14:textId="104C34D6" w:rsidR="00C75D97" w:rsidRPr="000E1B05" w:rsidRDefault="00831761" w:rsidP="00B45B66">
            <w:pPr>
              <w:jc w:val="center"/>
              <w:rPr>
                <w:rFonts w:ascii="Times New Roman" w:hAnsi="Times New Roman" w:cs="Times New Roman"/>
              </w:rPr>
            </w:pPr>
            <w:r>
              <w:rPr>
                <w:rFonts w:ascii="Times New Roman" w:hAnsi="Times New Roman" w:cs="Times New Roman"/>
              </w:rPr>
              <w:t>3</w:t>
            </w:r>
          </w:p>
        </w:tc>
        <w:tc>
          <w:tcPr>
            <w:tcW w:w="2586" w:type="dxa"/>
            <w:vAlign w:val="center"/>
          </w:tcPr>
          <w:p w14:paraId="024C8FE7" w14:textId="28D58993" w:rsidR="00C75D97" w:rsidRDefault="00831761" w:rsidP="00B45B66">
            <w:pPr>
              <w:jc w:val="center"/>
              <w:rPr>
                <w:noProof/>
                <w:sz w:val="20"/>
              </w:rPr>
            </w:pPr>
            <w:r>
              <w:rPr>
                <w:noProof/>
              </w:rPr>
              <mc:AlternateContent>
                <mc:Choice Requires="wps">
                  <w:drawing>
                    <wp:anchor distT="0" distB="0" distL="0" distR="0" simplePos="0" relativeHeight="251666432" behindDoc="0" locked="0" layoutInCell="1" allowOverlap="1" wp14:anchorId="230B8E7E" wp14:editId="3B48DB53">
                      <wp:simplePos x="0" y="0"/>
                      <wp:positionH relativeFrom="page">
                        <wp:posOffset>114935</wp:posOffset>
                      </wp:positionH>
                      <wp:positionV relativeFrom="paragraph">
                        <wp:posOffset>90170</wp:posOffset>
                      </wp:positionV>
                      <wp:extent cx="1440180" cy="1076960"/>
                      <wp:effectExtent l="0" t="0" r="0" b="0"/>
                      <wp:wrapNone/>
                      <wp:docPr id="13"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40180" cy="1076960"/>
                              </a:xfrm>
                              <a:prstGeom prst="rect">
                                <a:avLst/>
                              </a:prstGeom>
                            </wps:spPr>
                            <wps:txbx>
                              <w:txbxContent>
                                <w:tbl>
                                  <w:tblPr>
                                    <w:tblStyle w:val="TableNormal"/>
                                    <w:tblW w:w="0" w:type="auto"/>
                                    <w:tblInd w:w="6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2133"/>
                                  </w:tblGrid>
                                  <w:tr w:rsidR="00B45B66" w14:paraId="627CFA00" w14:textId="77777777">
                                    <w:trPr>
                                      <w:trHeight w:val="270"/>
                                    </w:trPr>
                                    <w:tc>
                                      <w:tcPr>
                                        <w:tcW w:w="2133" w:type="dxa"/>
                                      </w:tcPr>
                                      <w:p w14:paraId="23969273" w14:textId="77777777" w:rsidR="00B45B66" w:rsidRDefault="00B45B66">
                                        <w:pPr>
                                          <w:pStyle w:val="TableParagraph"/>
                                          <w:spacing w:line="250" w:lineRule="exact"/>
                                          <w:ind w:left="473"/>
                                          <w:rPr>
                                            <w:i/>
                                            <w:sz w:val="24"/>
                                          </w:rPr>
                                        </w:pPr>
                                        <w:r>
                                          <w:rPr>
                                            <w:spacing w:val="-2"/>
                                            <w:sz w:val="24"/>
                                          </w:rPr>
                                          <w:t>Nama</w:t>
                                        </w:r>
                                        <w:r>
                                          <w:rPr>
                                            <w:spacing w:val="-11"/>
                                            <w:sz w:val="24"/>
                                          </w:rPr>
                                          <w:t xml:space="preserve"> </w:t>
                                        </w:r>
                                        <w:r>
                                          <w:rPr>
                                            <w:i/>
                                            <w:spacing w:val="-2"/>
                                            <w:sz w:val="24"/>
                                          </w:rPr>
                                          <w:t>Class</w:t>
                                        </w:r>
                                      </w:p>
                                    </w:tc>
                                  </w:tr>
                                  <w:tr w:rsidR="00B45B66" w14:paraId="73903D66" w14:textId="77777777">
                                    <w:trPr>
                                      <w:trHeight w:val="826"/>
                                    </w:trPr>
                                    <w:tc>
                                      <w:tcPr>
                                        <w:tcW w:w="2133" w:type="dxa"/>
                                      </w:tcPr>
                                      <w:p w14:paraId="6F8FC2FD" w14:textId="77777777" w:rsidR="00B45B66" w:rsidRDefault="00B45B66">
                                        <w:pPr>
                                          <w:pStyle w:val="TableParagraph"/>
                                          <w:spacing w:line="260" w:lineRule="exact"/>
                                          <w:ind w:left="653"/>
                                          <w:rPr>
                                            <w:sz w:val="24"/>
                                          </w:rPr>
                                        </w:pPr>
                                        <w:r>
                                          <w:rPr>
                                            <w:sz w:val="24"/>
                                          </w:rPr>
                                          <w:t xml:space="preserve">+ </w:t>
                                        </w:r>
                                        <w:r>
                                          <w:rPr>
                                            <w:spacing w:val="-2"/>
                                            <w:sz w:val="24"/>
                                          </w:rPr>
                                          <w:t>atribut</w:t>
                                        </w:r>
                                      </w:p>
                                      <w:p w14:paraId="793860D0" w14:textId="77777777" w:rsidR="00B45B66" w:rsidRDefault="00B45B66">
                                        <w:pPr>
                                          <w:pStyle w:val="TableParagraph"/>
                                          <w:spacing w:line="270" w:lineRule="exact"/>
                                          <w:ind w:left="653"/>
                                          <w:rPr>
                                            <w:sz w:val="24"/>
                                          </w:rPr>
                                        </w:pPr>
                                        <w:r>
                                          <w:rPr>
                                            <w:sz w:val="24"/>
                                          </w:rPr>
                                          <w:t xml:space="preserve">+ </w:t>
                                        </w:r>
                                        <w:r>
                                          <w:rPr>
                                            <w:spacing w:val="-2"/>
                                            <w:sz w:val="24"/>
                                          </w:rPr>
                                          <w:t>atribut</w:t>
                                        </w:r>
                                      </w:p>
                                      <w:p w14:paraId="02E703FA" w14:textId="77777777" w:rsidR="00B45B66" w:rsidRDefault="00B45B66">
                                        <w:pPr>
                                          <w:pStyle w:val="TableParagraph"/>
                                          <w:spacing w:line="273" w:lineRule="exact"/>
                                          <w:ind w:left="653"/>
                                          <w:rPr>
                                            <w:sz w:val="24"/>
                                          </w:rPr>
                                        </w:pPr>
                                        <w:r>
                                          <w:rPr>
                                            <w:sz w:val="24"/>
                                          </w:rPr>
                                          <w:t xml:space="preserve">+ </w:t>
                                        </w:r>
                                        <w:r>
                                          <w:rPr>
                                            <w:spacing w:val="-2"/>
                                            <w:sz w:val="24"/>
                                          </w:rPr>
                                          <w:t>atribut</w:t>
                                        </w:r>
                                      </w:p>
                                    </w:tc>
                                  </w:tr>
                                  <w:tr w:rsidR="00B45B66" w14:paraId="049AEFCA" w14:textId="77777777">
                                    <w:trPr>
                                      <w:trHeight w:val="540"/>
                                    </w:trPr>
                                    <w:tc>
                                      <w:tcPr>
                                        <w:tcW w:w="2133" w:type="dxa"/>
                                      </w:tcPr>
                                      <w:p w14:paraId="7F905901" w14:textId="77777777" w:rsidR="00B45B66" w:rsidRDefault="00B45B66">
                                        <w:pPr>
                                          <w:pStyle w:val="TableParagraph"/>
                                          <w:spacing w:line="259" w:lineRule="exact"/>
                                          <w:ind w:left="608"/>
                                          <w:rPr>
                                            <w:i/>
                                            <w:sz w:val="24"/>
                                          </w:rPr>
                                        </w:pPr>
                                        <w:r>
                                          <w:rPr>
                                            <w:sz w:val="24"/>
                                          </w:rPr>
                                          <w:t>+</w:t>
                                        </w:r>
                                        <w:r>
                                          <w:rPr>
                                            <w:spacing w:val="-2"/>
                                            <w:sz w:val="24"/>
                                          </w:rPr>
                                          <w:t xml:space="preserve"> </w:t>
                                        </w:r>
                                        <w:r>
                                          <w:rPr>
                                            <w:i/>
                                            <w:spacing w:val="-2"/>
                                            <w:sz w:val="24"/>
                                          </w:rPr>
                                          <w:t>method</w:t>
                                        </w:r>
                                      </w:p>
                                      <w:p w14:paraId="5FB3824F" w14:textId="77777777" w:rsidR="00B45B66" w:rsidRDefault="00B45B66">
                                        <w:pPr>
                                          <w:pStyle w:val="TableParagraph"/>
                                          <w:spacing w:line="261" w:lineRule="exact"/>
                                          <w:ind w:left="608"/>
                                          <w:rPr>
                                            <w:i/>
                                            <w:sz w:val="24"/>
                                          </w:rPr>
                                        </w:pPr>
                                        <w:r>
                                          <w:rPr>
                                            <w:sz w:val="24"/>
                                          </w:rPr>
                                          <w:t>+</w:t>
                                        </w:r>
                                        <w:r>
                                          <w:rPr>
                                            <w:spacing w:val="-2"/>
                                            <w:sz w:val="24"/>
                                          </w:rPr>
                                          <w:t xml:space="preserve"> </w:t>
                                        </w:r>
                                        <w:r>
                                          <w:rPr>
                                            <w:i/>
                                            <w:spacing w:val="-2"/>
                                            <w:sz w:val="24"/>
                                          </w:rPr>
                                          <w:t>method</w:t>
                                        </w:r>
                                      </w:p>
                                    </w:tc>
                                  </w:tr>
                                </w:tbl>
                                <w:p w14:paraId="46EDB8C0" w14:textId="77777777" w:rsidR="00B45B66" w:rsidRDefault="00B45B66" w:rsidP="00831761">
                                  <w:pPr>
                                    <w:pStyle w:val="TeksIsi"/>
                                  </w:pP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30B8E7E" id="_x0000_t202" coordsize="21600,21600" o:spt="202" path="m,l,21600r21600,l21600,xe">
                      <v:stroke joinstyle="miter"/>
                      <v:path gradientshapeok="t" o:connecttype="rect"/>
                    </v:shapetype>
                    <v:shape id="Textbox 2" o:spid="_x0000_s1026" type="#_x0000_t202" style="position:absolute;left:0;text-align:left;margin-left:9.05pt;margin-top:7.1pt;width:113.4pt;height:84.8pt;z-index:2516664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" filled="f" stroked="f">
                      <v:textbox inset="0,0,0,0">
                        <w:txbxContent>
                          <w:tbl>
                            <w:tblPr>
                              <w:tblStyle w:val="TableNormal"/>
                              <w:tblW w:w="0" w:type="auto"/>
                              <w:tblInd w:w="6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2133"/>
                            </w:tblGrid>
                            <w:tr w:rsidR="00B45B66" w14:paraId="627CFA00" w14:textId="77777777">
                              <w:trPr>
                                <w:trHeight w:val="270"/>
                              </w:trPr>
                              <w:tc>
                                <w:tcPr>
                                  <w:tcW w:w="2133" w:type="dxa"/>
                                </w:tcPr>
                                <w:p w14:paraId="23969273" w14:textId="77777777" w:rsidR="00B45B66" w:rsidRDefault="00B45B66">
                                  <w:pPr>
                                    <w:pStyle w:val="TableParagraph"/>
                                    <w:spacing w:line="250" w:lineRule="exact"/>
                                    <w:ind w:left="473"/>
                                    <w:rPr>
                                      <w:i/>
                                      <w:sz w:val="24"/>
                                    </w:rPr>
                                  </w:pPr>
                                  <w:r>
                                    <w:rPr>
                                      <w:spacing w:val="-2"/>
                                      <w:sz w:val="24"/>
                                    </w:rPr>
                                    <w:t>Nama</w:t>
                                  </w:r>
                                  <w:r>
                                    <w:rPr>
                                      <w:spacing w:val="-11"/>
                                      <w:sz w:val="24"/>
                                    </w:rPr>
                                    <w:t xml:space="preserve"> </w:t>
                                  </w:r>
                                  <w:r>
                                    <w:rPr>
                                      <w:i/>
                                      <w:spacing w:val="-2"/>
                                      <w:sz w:val="24"/>
                                    </w:rPr>
                                    <w:t>Class</w:t>
                                  </w:r>
                                </w:p>
                              </w:tc>
                            </w:tr>
                            <w:tr w:rsidR="00B45B66" w14:paraId="73903D66" w14:textId="77777777">
                              <w:trPr>
                                <w:trHeight w:val="826"/>
                              </w:trPr>
                              <w:tc>
                                <w:tcPr>
                                  <w:tcW w:w="2133" w:type="dxa"/>
                                </w:tcPr>
                                <w:p w14:paraId="6F8FC2FD" w14:textId="77777777" w:rsidR="00B45B66" w:rsidRDefault="00B45B66">
                                  <w:pPr>
                                    <w:pStyle w:val="TableParagraph"/>
                                    <w:spacing w:line="260" w:lineRule="exact"/>
                                    <w:ind w:left="653"/>
                                    <w:rPr>
                                      <w:sz w:val="24"/>
                                    </w:rPr>
                                  </w:pPr>
                                  <w:r>
                                    <w:rPr>
                                      <w:sz w:val="24"/>
                                    </w:rPr>
                                    <w:t xml:space="preserve">+ </w:t>
                                  </w:r>
                                  <w:r>
                                    <w:rPr>
                                      <w:spacing w:val="-2"/>
                                      <w:sz w:val="24"/>
                                    </w:rPr>
                                    <w:t>atribut</w:t>
                                  </w:r>
                                </w:p>
                                <w:p w14:paraId="793860D0" w14:textId="77777777" w:rsidR="00B45B66" w:rsidRDefault="00B45B66">
                                  <w:pPr>
                                    <w:pStyle w:val="TableParagraph"/>
                                    <w:spacing w:line="270" w:lineRule="exact"/>
                                    <w:ind w:left="653"/>
                                    <w:rPr>
                                      <w:sz w:val="24"/>
                                    </w:rPr>
                                  </w:pPr>
                                  <w:r>
                                    <w:rPr>
                                      <w:sz w:val="24"/>
                                    </w:rPr>
                                    <w:t xml:space="preserve">+ </w:t>
                                  </w:r>
                                  <w:r>
                                    <w:rPr>
                                      <w:spacing w:val="-2"/>
                                      <w:sz w:val="24"/>
                                    </w:rPr>
                                    <w:t>atribut</w:t>
                                  </w:r>
                                </w:p>
                                <w:p w14:paraId="02E703FA" w14:textId="77777777" w:rsidR="00B45B66" w:rsidRDefault="00B45B66">
                                  <w:pPr>
                                    <w:pStyle w:val="TableParagraph"/>
                                    <w:spacing w:line="273" w:lineRule="exact"/>
                                    <w:ind w:left="653"/>
                                    <w:rPr>
                                      <w:sz w:val="24"/>
                                    </w:rPr>
                                  </w:pPr>
                                  <w:r>
                                    <w:rPr>
                                      <w:sz w:val="24"/>
                                    </w:rPr>
                                    <w:t xml:space="preserve">+ </w:t>
                                  </w:r>
                                  <w:r>
                                    <w:rPr>
                                      <w:spacing w:val="-2"/>
                                      <w:sz w:val="24"/>
                                    </w:rPr>
                                    <w:t>atribut</w:t>
                                  </w:r>
                                </w:p>
                              </w:tc>
                            </w:tr>
                            <w:tr w:rsidR="00B45B66" w14:paraId="049AEFCA" w14:textId="77777777">
                              <w:trPr>
                                <w:trHeight w:val="540"/>
                              </w:trPr>
                              <w:tc>
                                <w:tcPr>
                                  <w:tcW w:w="2133" w:type="dxa"/>
                                </w:tcPr>
                                <w:p w14:paraId="7F905901" w14:textId="77777777" w:rsidR="00B45B66" w:rsidRDefault="00B45B66">
                                  <w:pPr>
                                    <w:pStyle w:val="TableParagraph"/>
                                    <w:spacing w:line="259" w:lineRule="exact"/>
                                    <w:ind w:left="608"/>
                                    <w:rPr>
                                      <w:i/>
                                      <w:sz w:val="24"/>
                                    </w:rPr>
                                  </w:pPr>
                                  <w:r>
                                    <w:rPr>
                                      <w:sz w:val="24"/>
                                    </w:rPr>
                                    <w:t>+</w:t>
                                  </w:r>
                                  <w:r>
                                    <w:rPr>
                                      <w:spacing w:val="-2"/>
                                      <w:sz w:val="24"/>
                                    </w:rPr>
                                    <w:t xml:space="preserve"> </w:t>
                                  </w:r>
                                  <w:r>
                                    <w:rPr>
                                      <w:i/>
                                      <w:spacing w:val="-2"/>
                                      <w:sz w:val="24"/>
                                    </w:rPr>
                                    <w:t>method</w:t>
                                  </w:r>
                                </w:p>
                                <w:p w14:paraId="5FB3824F" w14:textId="77777777" w:rsidR="00B45B66" w:rsidRDefault="00B45B66">
                                  <w:pPr>
                                    <w:pStyle w:val="TableParagraph"/>
                                    <w:spacing w:line="261" w:lineRule="exact"/>
                                    <w:ind w:left="608"/>
                                    <w:rPr>
                                      <w:i/>
                                      <w:sz w:val="24"/>
                                    </w:rPr>
                                  </w:pPr>
                                  <w:r>
                                    <w:rPr>
                                      <w:sz w:val="24"/>
                                    </w:rPr>
                                    <w:t>+</w:t>
                                  </w:r>
                                  <w:r>
                                    <w:rPr>
                                      <w:spacing w:val="-2"/>
                                      <w:sz w:val="24"/>
                                    </w:rPr>
                                    <w:t xml:space="preserve"> </w:t>
                                  </w:r>
                                  <w:r>
                                    <w:rPr>
                                      <w:i/>
                                      <w:spacing w:val="-2"/>
                                      <w:sz w:val="24"/>
                                    </w:rPr>
                                    <w:t>method</w:t>
                                  </w:r>
                                </w:p>
                              </w:tc>
                            </w:tr>
                          </w:tbl>
                          <w:p w14:paraId="46EDB8C0" w14:textId="77777777" w:rsidR="00B45B66" w:rsidRDefault="00B45B66" w:rsidP="00831761">
                            <w:pPr>
                              <w:pStyle w:val="TeksIsi"/>
                            </w:pPr>
                          </w:p>
                        </w:txbxContent>
                      </v:textbox>
                      <w10:wrap anchorx="page"/>
                    </v:shape>
                  </w:pict>
                </mc:Fallback>
              </mc:AlternateContent>
            </w:r>
          </w:p>
        </w:tc>
        <w:tc>
          <w:tcPr>
            <w:tcW w:w="1868" w:type="dxa"/>
            <w:vAlign w:val="center"/>
          </w:tcPr>
          <w:p w14:paraId="4E39484A" w14:textId="7745E899" w:rsidR="00C75D97" w:rsidRPr="00831761" w:rsidRDefault="00831761" w:rsidP="00831761">
            <w:pPr>
              <w:pStyle w:val="isi"/>
              <w:jc w:val="center"/>
            </w:pPr>
            <w:r w:rsidRPr="00831761">
              <w:t>Class</w:t>
            </w:r>
          </w:p>
        </w:tc>
        <w:tc>
          <w:tcPr>
            <w:tcW w:w="2891" w:type="dxa"/>
          </w:tcPr>
          <w:p w14:paraId="069721A5" w14:textId="4861FD13" w:rsidR="00C75D97" w:rsidRPr="00831761" w:rsidRDefault="00831761" w:rsidP="00831761">
            <w:pPr>
              <w:rPr>
                <w:rFonts w:ascii="Times New Roman" w:hAnsi="Times New Roman" w:cs="Times New Roman"/>
                <w:sz w:val="24"/>
                <w:szCs w:val="24"/>
              </w:rPr>
            </w:pPr>
            <w:r w:rsidRPr="00831761">
              <w:rPr>
                <w:rFonts w:ascii="Times New Roman" w:hAnsi="Times New Roman" w:cs="Times New Roman"/>
                <w:i/>
                <w:sz w:val="24"/>
                <w:szCs w:val="24"/>
              </w:rPr>
              <w:t>Class</w:t>
            </w:r>
            <w:r w:rsidRPr="00831761">
              <w:rPr>
                <w:rFonts w:ascii="Times New Roman" w:hAnsi="Times New Roman" w:cs="Times New Roman"/>
                <w:i/>
                <w:spacing w:val="40"/>
                <w:sz w:val="24"/>
                <w:szCs w:val="24"/>
              </w:rPr>
              <w:t xml:space="preserve"> </w:t>
            </w:r>
            <w:r w:rsidRPr="00831761">
              <w:rPr>
                <w:rFonts w:ascii="Times New Roman" w:hAnsi="Times New Roman" w:cs="Times New Roman"/>
                <w:sz w:val="24"/>
                <w:szCs w:val="24"/>
              </w:rPr>
              <w:t>adalah</w:t>
            </w:r>
            <w:r w:rsidRPr="00831761">
              <w:rPr>
                <w:rFonts w:ascii="Times New Roman" w:hAnsi="Times New Roman" w:cs="Times New Roman"/>
                <w:spacing w:val="40"/>
                <w:sz w:val="24"/>
                <w:szCs w:val="24"/>
              </w:rPr>
              <w:t xml:space="preserve"> </w:t>
            </w:r>
            <w:r w:rsidRPr="00831761">
              <w:rPr>
                <w:rFonts w:ascii="Times New Roman" w:hAnsi="Times New Roman" w:cs="Times New Roman"/>
                <w:sz w:val="24"/>
                <w:szCs w:val="24"/>
              </w:rPr>
              <w:t>blok</w:t>
            </w:r>
            <w:r w:rsidRPr="00831761">
              <w:rPr>
                <w:rFonts w:ascii="Times New Roman" w:hAnsi="Times New Roman" w:cs="Times New Roman"/>
                <w:spacing w:val="40"/>
                <w:sz w:val="24"/>
                <w:szCs w:val="24"/>
              </w:rPr>
              <w:t xml:space="preserve"> </w:t>
            </w:r>
            <w:r w:rsidRPr="00831761">
              <w:rPr>
                <w:rFonts w:ascii="Times New Roman" w:hAnsi="Times New Roman" w:cs="Times New Roman"/>
                <w:sz w:val="24"/>
                <w:szCs w:val="24"/>
              </w:rPr>
              <w:t>-</w:t>
            </w:r>
            <w:r w:rsidRPr="00831761">
              <w:rPr>
                <w:rFonts w:ascii="Times New Roman" w:hAnsi="Times New Roman" w:cs="Times New Roman"/>
                <w:spacing w:val="40"/>
                <w:sz w:val="24"/>
                <w:szCs w:val="24"/>
              </w:rPr>
              <w:t xml:space="preserve"> </w:t>
            </w:r>
            <w:r w:rsidRPr="00831761">
              <w:rPr>
                <w:rFonts w:ascii="Times New Roman" w:hAnsi="Times New Roman" w:cs="Times New Roman"/>
                <w:sz w:val="24"/>
                <w:szCs w:val="24"/>
              </w:rPr>
              <w:t>blok</w:t>
            </w:r>
            <w:r w:rsidRPr="00831761">
              <w:rPr>
                <w:rFonts w:ascii="Times New Roman" w:hAnsi="Times New Roman" w:cs="Times New Roman"/>
                <w:spacing w:val="40"/>
                <w:sz w:val="24"/>
                <w:szCs w:val="24"/>
              </w:rPr>
              <w:t xml:space="preserve"> </w:t>
            </w:r>
            <w:r w:rsidRPr="00831761">
              <w:rPr>
                <w:rFonts w:ascii="Times New Roman" w:hAnsi="Times New Roman" w:cs="Times New Roman"/>
                <w:sz w:val="24"/>
                <w:szCs w:val="24"/>
              </w:rPr>
              <w:t>pembangun pada pemrograman berorientasi obyek</w:t>
            </w:r>
          </w:p>
        </w:tc>
      </w:tr>
      <w:tr w:rsidR="00831761" w14:paraId="6A07C75B" w14:textId="77777777" w:rsidTr="005122A7">
        <w:trPr>
          <w:trHeight w:val="1270"/>
        </w:trPr>
        <w:tc>
          <w:tcPr>
            <w:tcW w:w="865" w:type="dxa"/>
            <w:vAlign w:val="center"/>
          </w:tcPr>
          <w:p w14:paraId="368C8EE6" w14:textId="1E10BEF4" w:rsidR="00831761" w:rsidRDefault="00831761" w:rsidP="00B45B66">
            <w:pPr>
              <w:jc w:val="center"/>
              <w:rPr>
                <w:rFonts w:ascii="Times New Roman" w:hAnsi="Times New Roman" w:cs="Times New Roman"/>
              </w:rPr>
            </w:pPr>
            <w:r>
              <w:rPr>
                <w:rFonts w:ascii="Times New Roman" w:hAnsi="Times New Roman" w:cs="Times New Roman"/>
              </w:rPr>
              <w:lastRenderedPageBreak/>
              <w:t>4</w:t>
            </w:r>
          </w:p>
        </w:tc>
        <w:tc>
          <w:tcPr>
            <w:tcW w:w="2586" w:type="dxa"/>
            <w:vAlign w:val="center"/>
          </w:tcPr>
          <w:p w14:paraId="4952E6F2" w14:textId="4DE0D836" w:rsidR="00831761" w:rsidRDefault="00831761" w:rsidP="00B45B66">
            <w:pPr>
              <w:jc w:val="center"/>
              <w:rPr>
                <w:noProof/>
              </w:rPr>
            </w:pPr>
            <w:r>
              <w:rPr>
                <w:noProof/>
                <w:position w:val="-2"/>
                <w:sz w:val="16"/>
              </w:rPr>
              <w:drawing>
                <wp:inline distT="0" distB="0" distL="0" distR="0" wp14:anchorId="45D35CDE" wp14:editId="589E94E7">
                  <wp:extent cx="847725" cy="10477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34" cstate="print"/>
                          <a:stretch>
                            <a:fillRect/>
                          </a:stretch>
                        </pic:blipFill>
                        <pic:spPr>
                          <a:xfrm>
                            <a:off x="0" y="0"/>
                            <a:ext cx="847725" cy="104775"/>
                          </a:xfrm>
                          <a:prstGeom prst="rect">
                            <a:avLst/>
                          </a:prstGeom>
                        </pic:spPr>
                      </pic:pic>
                    </a:graphicData>
                  </a:graphic>
                </wp:inline>
              </w:drawing>
            </w:r>
          </w:p>
        </w:tc>
        <w:tc>
          <w:tcPr>
            <w:tcW w:w="1868" w:type="dxa"/>
            <w:vAlign w:val="center"/>
          </w:tcPr>
          <w:p w14:paraId="0C72A025" w14:textId="148F2660" w:rsidR="00831761" w:rsidRPr="005122A7" w:rsidRDefault="005122A7" w:rsidP="00831761">
            <w:pPr>
              <w:pStyle w:val="isi"/>
              <w:jc w:val="center"/>
            </w:pPr>
            <w:r w:rsidRPr="005122A7">
              <w:rPr>
                <w:i/>
                <w:spacing w:val="-2"/>
              </w:rPr>
              <w:t>Dependency</w:t>
            </w:r>
          </w:p>
        </w:tc>
        <w:tc>
          <w:tcPr>
            <w:tcW w:w="2891" w:type="dxa"/>
          </w:tcPr>
          <w:p w14:paraId="247650D5" w14:textId="6DF81B04" w:rsidR="00831761" w:rsidRPr="005122A7" w:rsidRDefault="005122A7" w:rsidP="005122A7">
            <w:pPr>
              <w:rPr>
                <w:rFonts w:ascii="Times New Roman" w:hAnsi="Times New Roman" w:cs="Times New Roman"/>
              </w:rPr>
            </w:pPr>
            <w:r>
              <w:rPr>
                <w:rFonts w:ascii="Times New Roman" w:hAnsi="Times New Roman" w:cs="Times New Roman"/>
                <w:sz w:val="24"/>
              </w:rPr>
              <w:t>U</w:t>
            </w:r>
            <w:r w:rsidRPr="005122A7">
              <w:rPr>
                <w:rFonts w:ascii="Times New Roman" w:hAnsi="Times New Roman" w:cs="Times New Roman"/>
                <w:sz w:val="24"/>
              </w:rPr>
              <w:t xml:space="preserve">ntuk menunjukkan operasi pada suatu </w:t>
            </w:r>
            <w:r w:rsidRPr="005122A7">
              <w:rPr>
                <w:rFonts w:ascii="Times New Roman" w:hAnsi="Times New Roman" w:cs="Times New Roman"/>
                <w:i/>
                <w:sz w:val="24"/>
              </w:rPr>
              <w:t xml:space="preserve">class </w:t>
            </w:r>
            <w:r w:rsidRPr="005122A7">
              <w:rPr>
                <w:rFonts w:ascii="Times New Roman" w:hAnsi="Times New Roman" w:cs="Times New Roman"/>
                <w:sz w:val="24"/>
              </w:rPr>
              <w:t xml:space="preserve">yang menggunakan </w:t>
            </w:r>
            <w:r w:rsidRPr="005122A7">
              <w:rPr>
                <w:rFonts w:ascii="Times New Roman" w:hAnsi="Times New Roman" w:cs="Times New Roman"/>
                <w:i/>
                <w:sz w:val="24"/>
              </w:rPr>
              <w:t xml:space="preserve">class </w:t>
            </w:r>
            <w:r w:rsidRPr="005122A7">
              <w:rPr>
                <w:rFonts w:ascii="Times New Roman" w:hAnsi="Times New Roman" w:cs="Times New Roman"/>
                <w:sz w:val="24"/>
              </w:rPr>
              <w:t>yang lain</w:t>
            </w:r>
            <w:r>
              <w:rPr>
                <w:rFonts w:ascii="Times New Roman" w:hAnsi="Times New Roman" w:cs="Times New Roman"/>
                <w:sz w:val="24"/>
              </w:rPr>
              <w:t>.</w:t>
            </w:r>
          </w:p>
        </w:tc>
      </w:tr>
      <w:tr w:rsidR="005122A7" w14:paraId="337093AE" w14:textId="77777777" w:rsidTr="005122A7">
        <w:trPr>
          <w:trHeight w:val="1270"/>
        </w:trPr>
        <w:tc>
          <w:tcPr>
            <w:tcW w:w="865" w:type="dxa"/>
            <w:vAlign w:val="center"/>
          </w:tcPr>
          <w:p w14:paraId="507A9B25" w14:textId="00DE5195" w:rsidR="005122A7" w:rsidRDefault="005122A7" w:rsidP="00B45B66">
            <w:pPr>
              <w:jc w:val="center"/>
              <w:rPr>
                <w:rFonts w:ascii="Times New Roman" w:hAnsi="Times New Roman" w:cs="Times New Roman"/>
              </w:rPr>
            </w:pPr>
            <w:r>
              <w:rPr>
                <w:rFonts w:ascii="Times New Roman" w:hAnsi="Times New Roman" w:cs="Times New Roman"/>
              </w:rPr>
              <w:t>5</w:t>
            </w:r>
          </w:p>
        </w:tc>
        <w:tc>
          <w:tcPr>
            <w:tcW w:w="2586" w:type="dxa"/>
            <w:vAlign w:val="center"/>
          </w:tcPr>
          <w:p w14:paraId="0A9EC119" w14:textId="1F01A7B8" w:rsidR="005122A7" w:rsidRDefault="005122A7" w:rsidP="00B45B66">
            <w:pPr>
              <w:jc w:val="center"/>
              <w:rPr>
                <w:noProof/>
                <w:position w:val="-2"/>
                <w:sz w:val="16"/>
              </w:rPr>
            </w:pPr>
            <w:r>
              <w:rPr>
                <w:noProof/>
                <w:position w:val="-2"/>
                <w:sz w:val="16"/>
              </w:rPr>
              <mc:AlternateContent>
                <mc:Choice Requires="wps">
                  <w:drawing>
                    <wp:anchor distT="0" distB="0" distL="114300" distR="114300" simplePos="0" relativeHeight="251667456" behindDoc="0" locked="0" layoutInCell="1" allowOverlap="1" wp14:anchorId="1D8C0CAC" wp14:editId="3136407F">
                      <wp:simplePos x="0" y="0"/>
                      <wp:positionH relativeFrom="column">
                        <wp:posOffset>265430</wp:posOffset>
                      </wp:positionH>
                      <wp:positionV relativeFrom="paragraph">
                        <wp:posOffset>238125</wp:posOffset>
                      </wp:positionV>
                      <wp:extent cx="923925" cy="0"/>
                      <wp:effectExtent l="0" t="76200" r="9525" b="95250"/>
                      <wp:wrapNone/>
                      <wp:docPr id="21" name="Konektor Panah Lurus 21"/>
                      <wp:cNvGraphicFramePr/>
                      <a:graphic xmlns:a="http://schemas.openxmlformats.org/drawingml/2006/main">
                        <a:graphicData uri="http://schemas.microsoft.com/office/word/2010/wordprocessingShape">
                          <wps:wsp>
                            <wps:cNvCnPr/>
                            <wps:spPr>
                              <a:xfrm>
                                <a:off x="0" y="0"/>
                                <a:ext cx="9239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CA6DD3" id="_x0000_t32" coordsize="21600,21600" o:spt="32" o:oned="t" path="m,l21600,21600e" filled="f">
                      <v:path arrowok="t" fillok="f" o:connecttype="none"/>
                      <o:lock v:ext="edit" shapetype="t"/>
                    </v:shapetype>
                    <v:shape id="Konektor Panah Lurus 21" o:spid="_x0000_s1026" type="#_x0000_t32" style="position:absolute;margin-left:20.9pt;margin-top:18.75pt;width:72.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" strokecolor="black [3213]" strokeweight=".5pt">
                      <v:stroke endarrow="block" joinstyle="miter"/>
                    </v:shape>
                  </w:pict>
                </mc:Fallback>
              </mc:AlternateContent>
            </w:r>
          </w:p>
        </w:tc>
        <w:tc>
          <w:tcPr>
            <w:tcW w:w="1868" w:type="dxa"/>
            <w:vAlign w:val="center"/>
          </w:tcPr>
          <w:p w14:paraId="076289B8" w14:textId="362E93AF" w:rsidR="005122A7" w:rsidRPr="005122A7" w:rsidRDefault="005122A7" w:rsidP="00831761">
            <w:pPr>
              <w:pStyle w:val="isi"/>
              <w:jc w:val="center"/>
              <w:rPr>
                <w:i/>
                <w:spacing w:val="-2"/>
              </w:rPr>
            </w:pPr>
            <w:r>
              <w:rPr>
                <w:i/>
                <w:spacing w:val="-2"/>
              </w:rPr>
              <w:t>A</w:t>
            </w:r>
            <w:r w:rsidRPr="005122A7">
              <w:rPr>
                <w:i/>
                <w:spacing w:val="-2"/>
              </w:rPr>
              <w:t>ssociation</w:t>
            </w:r>
          </w:p>
        </w:tc>
        <w:tc>
          <w:tcPr>
            <w:tcW w:w="2891" w:type="dxa"/>
          </w:tcPr>
          <w:p w14:paraId="798B81CE" w14:textId="77777777" w:rsidR="005122A7" w:rsidRPr="005122A7" w:rsidRDefault="005122A7" w:rsidP="005122A7">
            <w:pPr>
              <w:pStyle w:val="TableParagraph"/>
              <w:rPr>
                <w:sz w:val="24"/>
                <w:szCs w:val="24"/>
              </w:rPr>
            </w:pPr>
            <w:r w:rsidRPr="005122A7">
              <w:rPr>
                <w:sz w:val="24"/>
                <w:szCs w:val="24"/>
              </w:rPr>
              <w:t>Relasi</w:t>
            </w:r>
            <w:r w:rsidRPr="005122A7">
              <w:rPr>
                <w:spacing w:val="29"/>
                <w:sz w:val="24"/>
                <w:szCs w:val="24"/>
              </w:rPr>
              <w:t xml:space="preserve"> </w:t>
            </w:r>
            <w:r w:rsidRPr="005122A7">
              <w:rPr>
                <w:sz w:val="24"/>
                <w:szCs w:val="24"/>
              </w:rPr>
              <w:t>antar</w:t>
            </w:r>
            <w:r w:rsidRPr="005122A7">
              <w:rPr>
                <w:spacing w:val="29"/>
                <w:sz w:val="24"/>
                <w:szCs w:val="24"/>
              </w:rPr>
              <w:t xml:space="preserve"> </w:t>
            </w:r>
            <w:r w:rsidRPr="005122A7">
              <w:rPr>
                <w:sz w:val="24"/>
                <w:szCs w:val="24"/>
              </w:rPr>
              <w:t>kelas</w:t>
            </w:r>
            <w:r w:rsidRPr="005122A7">
              <w:rPr>
                <w:spacing w:val="29"/>
                <w:sz w:val="24"/>
                <w:szCs w:val="24"/>
              </w:rPr>
              <w:t xml:space="preserve"> </w:t>
            </w:r>
            <w:r w:rsidRPr="005122A7">
              <w:rPr>
                <w:sz w:val="24"/>
                <w:szCs w:val="24"/>
              </w:rPr>
              <w:t>dengan</w:t>
            </w:r>
            <w:r w:rsidRPr="005122A7">
              <w:rPr>
                <w:spacing w:val="28"/>
                <w:sz w:val="24"/>
                <w:szCs w:val="24"/>
              </w:rPr>
              <w:t xml:space="preserve"> </w:t>
            </w:r>
            <w:r w:rsidRPr="005122A7">
              <w:rPr>
                <w:sz w:val="24"/>
                <w:szCs w:val="24"/>
              </w:rPr>
              <w:t>pengertian</w:t>
            </w:r>
            <w:r w:rsidRPr="005122A7">
              <w:rPr>
                <w:spacing w:val="28"/>
                <w:sz w:val="24"/>
                <w:szCs w:val="24"/>
              </w:rPr>
              <w:t xml:space="preserve"> </w:t>
            </w:r>
            <w:r w:rsidRPr="005122A7">
              <w:rPr>
                <w:sz w:val="24"/>
                <w:szCs w:val="24"/>
              </w:rPr>
              <w:t>kelas</w:t>
            </w:r>
            <w:r w:rsidRPr="005122A7">
              <w:rPr>
                <w:spacing w:val="29"/>
                <w:sz w:val="24"/>
                <w:szCs w:val="24"/>
              </w:rPr>
              <w:t xml:space="preserve"> </w:t>
            </w:r>
            <w:r w:rsidRPr="005122A7">
              <w:rPr>
                <w:sz w:val="24"/>
                <w:szCs w:val="24"/>
              </w:rPr>
              <w:t>yang</w:t>
            </w:r>
          </w:p>
          <w:p w14:paraId="6A49FCB5" w14:textId="77FFB9F0" w:rsidR="005122A7" w:rsidRDefault="005122A7" w:rsidP="005122A7">
            <w:pPr>
              <w:rPr>
                <w:rFonts w:ascii="Times New Roman" w:hAnsi="Times New Roman" w:cs="Times New Roman"/>
                <w:sz w:val="24"/>
              </w:rPr>
            </w:pPr>
            <w:r w:rsidRPr="005122A7">
              <w:rPr>
                <w:rFonts w:ascii="Times New Roman" w:hAnsi="Times New Roman" w:cs="Times New Roman"/>
                <w:sz w:val="24"/>
                <w:szCs w:val="24"/>
              </w:rPr>
              <w:t>satu</w:t>
            </w:r>
            <w:r w:rsidRPr="005122A7">
              <w:rPr>
                <w:rFonts w:ascii="Times New Roman" w:hAnsi="Times New Roman" w:cs="Times New Roman"/>
                <w:spacing w:val="-2"/>
                <w:sz w:val="24"/>
                <w:szCs w:val="24"/>
              </w:rPr>
              <w:t xml:space="preserve"> </w:t>
            </w:r>
            <w:r w:rsidRPr="005122A7">
              <w:rPr>
                <w:rFonts w:ascii="Times New Roman" w:hAnsi="Times New Roman" w:cs="Times New Roman"/>
                <w:sz w:val="24"/>
                <w:szCs w:val="24"/>
              </w:rPr>
              <w:t>digunakan</w:t>
            </w:r>
            <w:r w:rsidRPr="005122A7">
              <w:rPr>
                <w:rFonts w:ascii="Times New Roman" w:hAnsi="Times New Roman" w:cs="Times New Roman"/>
                <w:spacing w:val="-4"/>
                <w:sz w:val="24"/>
                <w:szCs w:val="24"/>
              </w:rPr>
              <w:t xml:space="preserve"> </w:t>
            </w:r>
            <w:r w:rsidRPr="005122A7">
              <w:rPr>
                <w:rFonts w:ascii="Times New Roman" w:hAnsi="Times New Roman" w:cs="Times New Roman"/>
                <w:sz w:val="24"/>
                <w:szCs w:val="24"/>
              </w:rPr>
              <w:t>oleh</w:t>
            </w:r>
            <w:r w:rsidRPr="005122A7">
              <w:rPr>
                <w:rFonts w:ascii="Times New Roman" w:hAnsi="Times New Roman" w:cs="Times New Roman"/>
                <w:spacing w:val="-2"/>
                <w:sz w:val="24"/>
                <w:szCs w:val="24"/>
              </w:rPr>
              <w:t xml:space="preserve"> </w:t>
            </w:r>
            <w:r w:rsidRPr="005122A7">
              <w:rPr>
                <w:rFonts w:ascii="Times New Roman" w:hAnsi="Times New Roman" w:cs="Times New Roman"/>
                <w:sz w:val="24"/>
                <w:szCs w:val="24"/>
              </w:rPr>
              <w:t>kelas</w:t>
            </w:r>
            <w:r w:rsidRPr="005122A7">
              <w:rPr>
                <w:rFonts w:ascii="Times New Roman" w:hAnsi="Times New Roman" w:cs="Times New Roman"/>
                <w:spacing w:val="-1"/>
                <w:sz w:val="24"/>
                <w:szCs w:val="24"/>
              </w:rPr>
              <w:t xml:space="preserve"> </w:t>
            </w:r>
            <w:r w:rsidRPr="005122A7">
              <w:rPr>
                <w:rFonts w:ascii="Times New Roman" w:hAnsi="Times New Roman" w:cs="Times New Roman"/>
                <w:sz w:val="24"/>
                <w:szCs w:val="24"/>
              </w:rPr>
              <w:t>yang</w:t>
            </w:r>
            <w:r w:rsidRPr="005122A7">
              <w:rPr>
                <w:rFonts w:ascii="Times New Roman" w:hAnsi="Times New Roman" w:cs="Times New Roman"/>
                <w:spacing w:val="-1"/>
                <w:sz w:val="24"/>
                <w:szCs w:val="24"/>
              </w:rPr>
              <w:t xml:space="preserve"> </w:t>
            </w:r>
            <w:r w:rsidRPr="005122A7">
              <w:rPr>
                <w:rFonts w:ascii="Times New Roman" w:hAnsi="Times New Roman" w:cs="Times New Roman"/>
                <w:sz w:val="24"/>
                <w:szCs w:val="24"/>
              </w:rPr>
              <w:t>lain.</w:t>
            </w:r>
          </w:p>
        </w:tc>
      </w:tr>
    </w:tbl>
    <w:p w14:paraId="6243CA0F" w14:textId="77777777" w:rsidR="00377616" w:rsidRDefault="00377616" w:rsidP="00377616">
      <w:pPr>
        <w:pStyle w:val="isi"/>
      </w:pPr>
    </w:p>
    <w:p w14:paraId="78DF2916" w14:textId="77777777" w:rsidR="00AF2DAE" w:rsidRDefault="005122A7" w:rsidP="005122A7">
      <w:pPr>
        <w:pStyle w:val="isi"/>
        <w:numPr>
          <w:ilvl w:val="0"/>
          <w:numId w:val="28"/>
        </w:numPr>
        <w:ind w:left="284" w:hanging="284"/>
        <w:rPr>
          <w:b/>
        </w:rPr>
      </w:pPr>
      <w:r w:rsidRPr="005122A7">
        <w:rPr>
          <w:b/>
        </w:rPr>
        <w:t>Component Diagram</w:t>
      </w:r>
    </w:p>
    <w:tbl>
      <w:tblPr>
        <w:tblStyle w:val="KisiTabel"/>
        <w:tblW w:w="0" w:type="auto"/>
        <w:tblLook w:val="04A0" w:firstRow="1" w:lastRow="0" w:firstColumn="1" w:lastColumn="0" w:noHBand="0" w:noVBand="1"/>
      </w:tblPr>
      <w:tblGrid>
        <w:gridCol w:w="865"/>
        <w:gridCol w:w="2586"/>
        <w:gridCol w:w="1868"/>
        <w:gridCol w:w="2891"/>
      </w:tblGrid>
      <w:tr w:rsidR="00AF2DAE" w14:paraId="6FED02C6" w14:textId="77777777" w:rsidTr="00B45B66">
        <w:trPr>
          <w:trHeight w:val="450"/>
        </w:trPr>
        <w:tc>
          <w:tcPr>
            <w:tcW w:w="865" w:type="dxa"/>
            <w:vAlign w:val="center"/>
          </w:tcPr>
          <w:p w14:paraId="06E342AB"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57815D8E"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18EEFCB6"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236189B7"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AF2DAE" w14:paraId="449846A0" w14:textId="77777777" w:rsidTr="00AF2DAE">
        <w:trPr>
          <w:trHeight w:val="862"/>
        </w:trPr>
        <w:tc>
          <w:tcPr>
            <w:tcW w:w="865" w:type="dxa"/>
            <w:vAlign w:val="center"/>
          </w:tcPr>
          <w:p w14:paraId="72906934" w14:textId="77777777" w:rsidR="00AF2DAE" w:rsidRPr="000E1B05" w:rsidRDefault="00AF2DAE" w:rsidP="00B45B66">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2920D2B9" w14:textId="288915AD" w:rsidR="00AF2DAE" w:rsidRPr="000E1B05" w:rsidRDefault="00AF2DAE" w:rsidP="00B45B66">
            <w:pPr>
              <w:jc w:val="center"/>
              <w:rPr>
                <w:rFonts w:ascii="Times New Roman" w:hAnsi="Times New Roman" w:cs="Times New Roman"/>
              </w:rPr>
            </w:pPr>
            <w:r>
              <w:rPr>
                <w:noProof/>
                <w:sz w:val="20"/>
              </w:rPr>
              <w:drawing>
                <wp:inline distT="0" distB="0" distL="0" distR="0" wp14:anchorId="2E116631" wp14:editId="6C8A1F32">
                  <wp:extent cx="1181100" cy="361950"/>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35" cstate="print"/>
                          <a:stretch>
                            <a:fillRect/>
                          </a:stretch>
                        </pic:blipFill>
                        <pic:spPr>
                          <a:xfrm>
                            <a:off x="0" y="0"/>
                            <a:ext cx="1181100" cy="361950"/>
                          </a:xfrm>
                          <a:prstGeom prst="rect">
                            <a:avLst/>
                          </a:prstGeom>
                        </pic:spPr>
                      </pic:pic>
                    </a:graphicData>
                  </a:graphic>
                </wp:inline>
              </w:drawing>
            </w:r>
          </w:p>
        </w:tc>
        <w:tc>
          <w:tcPr>
            <w:tcW w:w="1868" w:type="dxa"/>
            <w:vAlign w:val="center"/>
          </w:tcPr>
          <w:p w14:paraId="6B40CD29" w14:textId="6D22E996" w:rsidR="00AF2DAE" w:rsidRPr="00AF2DAE" w:rsidRDefault="00AF2DAE" w:rsidP="00B45B66">
            <w:pPr>
              <w:jc w:val="center"/>
              <w:rPr>
                <w:rFonts w:ascii="Times New Roman" w:hAnsi="Times New Roman" w:cs="Times New Roman"/>
                <w:i/>
                <w:sz w:val="24"/>
                <w:szCs w:val="24"/>
              </w:rPr>
            </w:pPr>
            <w:r w:rsidRPr="00AF2DAE">
              <w:rPr>
                <w:rFonts w:ascii="Times New Roman" w:hAnsi="Times New Roman" w:cs="Times New Roman"/>
                <w:i/>
                <w:sz w:val="24"/>
                <w:szCs w:val="24"/>
              </w:rPr>
              <w:t>Component</w:t>
            </w:r>
          </w:p>
        </w:tc>
        <w:tc>
          <w:tcPr>
            <w:tcW w:w="2891" w:type="dxa"/>
          </w:tcPr>
          <w:p w14:paraId="300B8273" w14:textId="29B94A82" w:rsidR="00AF2DAE" w:rsidRPr="009625CB" w:rsidRDefault="00AF2DAE" w:rsidP="00B45B66">
            <w:pPr>
              <w:jc w:val="both"/>
              <w:rPr>
                <w:rFonts w:ascii="Times New Roman" w:hAnsi="Times New Roman" w:cs="Times New Roman"/>
                <w:sz w:val="24"/>
                <w:szCs w:val="24"/>
              </w:rPr>
            </w:pPr>
            <w:r w:rsidRPr="00AF2DAE">
              <w:rPr>
                <w:rFonts w:ascii="Times New Roman" w:hAnsi="Times New Roman" w:cs="Times New Roman"/>
                <w:sz w:val="24"/>
                <w:szCs w:val="24"/>
              </w:rPr>
              <w:t>Sebuah komponen melambangkan sebuah entitas software dalam sebuah sistem.</w:t>
            </w:r>
          </w:p>
        </w:tc>
      </w:tr>
      <w:tr w:rsidR="00AF2DAE" w14:paraId="044A5582" w14:textId="77777777" w:rsidTr="00B45B66">
        <w:trPr>
          <w:trHeight w:val="1429"/>
        </w:trPr>
        <w:tc>
          <w:tcPr>
            <w:tcW w:w="865" w:type="dxa"/>
            <w:vAlign w:val="center"/>
          </w:tcPr>
          <w:p w14:paraId="20DA4197" w14:textId="77777777" w:rsidR="00AF2DAE" w:rsidRPr="000E1B05" w:rsidRDefault="00AF2DAE" w:rsidP="00B45B66">
            <w:pPr>
              <w:jc w:val="center"/>
              <w:rPr>
                <w:rFonts w:ascii="Times New Roman" w:hAnsi="Times New Roman" w:cs="Times New Roman"/>
              </w:rPr>
            </w:pPr>
            <w:r>
              <w:rPr>
                <w:rFonts w:ascii="Times New Roman" w:hAnsi="Times New Roman" w:cs="Times New Roman"/>
              </w:rPr>
              <w:t>2</w:t>
            </w:r>
          </w:p>
        </w:tc>
        <w:tc>
          <w:tcPr>
            <w:tcW w:w="2586" w:type="dxa"/>
            <w:vAlign w:val="center"/>
          </w:tcPr>
          <w:p w14:paraId="7013130C" w14:textId="14353332" w:rsidR="00AF2DAE" w:rsidRDefault="00AF2DAE" w:rsidP="00B45B66">
            <w:pPr>
              <w:jc w:val="center"/>
              <w:rPr>
                <w:noProof/>
                <w:sz w:val="20"/>
              </w:rPr>
            </w:pPr>
            <w:r>
              <w:rPr>
                <w:noProof/>
                <w:position w:val="-1"/>
                <w:sz w:val="12"/>
              </w:rPr>
              <w:drawing>
                <wp:inline distT="0" distB="0" distL="0" distR="0" wp14:anchorId="57F9BE2F" wp14:editId="2301F3AF">
                  <wp:extent cx="942975" cy="76200"/>
                  <wp:effectExtent l="0" t="0" r="0" b="0"/>
                  <wp:docPr id="27" name="Imag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36" cstate="print"/>
                          <a:stretch>
                            <a:fillRect/>
                          </a:stretch>
                        </pic:blipFill>
                        <pic:spPr>
                          <a:xfrm>
                            <a:off x="0" y="0"/>
                            <a:ext cx="942975" cy="76200"/>
                          </a:xfrm>
                          <a:prstGeom prst="rect">
                            <a:avLst/>
                          </a:prstGeom>
                        </pic:spPr>
                      </pic:pic>
                    </a:graphicData>
                  </a:graphic>
                </wp:inline>
              </w:drawing>
            </w:r>
          </w:p>
        </w:tc>
        <w:tc>
          <w:tcPr>
            <w:tcW w:w="1868" w:type="dxa"/>
            <w:vAlign w:val="center"/>
          </w:tcPr>
          <w:p w14:paraId="26CEA15B" w14:textId="442BABFC" w:rsidR="00AF2DAE" w:rsidRPr="008A557E" w:rsidRDefault="00AF2DAE" w:rsidP="00B45B66">
            <w:pPr>
              <w:jc w:val="center"/>
              <w:rPr>
                <w:rFonts w:ascii="Times New Roman" w:hAnsi="Times New Roman" w:cs="Times New Roman"/>
                <w:i/>
              </w:rPr>
            </w:pPr>
            <w:r w:rsidRPr="005122A7">
              <w:rPr>
                <w:i/>
                <w:spacing w:val="-2"/>
                <w:sz w:val="24"/>
              </w:rPr>
              <w:t>Dependency</w:t>
            </w:r>
          </w:p>
        </w:tc>
        <w:tc>
          <w:tcPr>
            <w:tcW w:w="2891" w:type="dxa"/>
          </w:tcPr>
          <w:p w14:paraId="76F1AF76" w14:textId="20D73B14" w:rsidR="00AF2DAE" w:rsidRPr="00AF2DAE" w:rsidRDefault="00AF2DAE" w:rsidP="00AF2DAE">
            <w:pPr>
              <w:rPr>
                <w:rFonts w:ascii="Times New Roman" w:hAnsi="Times New Roman" w:cs="Times New Roman"/>
                <w:sz w:val="24"/>
                <w:szCs w:val="24"/>
              </w:rPr>
            </w:pPr>
            <w:r w:rsidRPr="00AF2DAE">
              <w:rPr>
                <w:rFonts w:ascii="Times New Roman" w:hAnsi="Times New Roman" w:cs="Times New Roman"/>
                <w:sz w:val="24"/>
                <w:szCs w:val="24"/>
              </w:rPr>
              <w:t>Sebuah dependency digunakan</w:t>
            </w:r>
            <w:r w:rsidRPr="00AF2DAE">
              <w:rPr>
                <w:rFonts w:ascii="Times New Roman" w:hAnsi="Times New Roman" w:cs="Times New Roman"/>
                <w:spacing w:val="-1"/>
                <w:sz w:val="24"/>
                <w:szCs w:val="24"/>
              </w:rPr>
              <w:t xml:space="preserve"> </w:t>
            </w:r>
            <w:r w:rsidRPr="00AF2DAE">
              <w:rPr>
                <w:rFonts w:ascii="Times New Roman" w:hAnsi="Times New Roman" w:cs="Times New Roman"/>
                <w:spacing w:val="-4"/>
                <w:sz w:val="24"/>
                <w:szCs w:val="24"/>
              </w:rPr>
              <w:t>untuk</w:t>
            </w:r>
          </w:p>
          <w:p w14:paraId="30E530B0" w14:textId="77777777" w:rsidR="00AF2DAE" w:rsidRPr="00AF2DAE" w:rsidRDefault="00AF2DAE" w:rsidP="00AF2DAE">
            <w:pPr>
              <w:rPr>
                <w:rFonts w:ascii="Times New Roman" w:hAnsi="Times New Roman" w:cs="Times New Roman"/>
                <w:sz w:val="24"/>
                <w:szCs w:val="24"/>
              </w:rPr>
            </w:pPr>
            <w:r w:rsidRPr="00AF2DAE">
              <w:rPr>
                <w:rFonts w:ascii="Times New Roman" w:hAnsi="Times New Roman" w:cs="Times New Roman"/>
                <w:sz w:val="24"/>
                <w:szCs w:val="24"/>
              </w:rPr>
              <w:t xml:space="preserve">menotasikan relasi antara dua </w:t>
            </w:r>
            <w:r w:rsidRPr="00AF2DAE">
              <w:rPr>
                <w:rFonts w:ascii="Times New Roman" w:hAnsi="Times New Roman" w:cs="Times New Roman"/>
                <w:spacing w:val="-2"/>
                <w:sz w:val="24"/>
                <w:szCs w:val="24"/>
              </w:rPr>
              <w:t>komponen.</w:t>
            </w:r>
          </w:p>
          <w:p w14:paraId="6010EC69" w14:textId="5A71BB8F" w:rsidR="00AF2DAE" w:rsidRPr="00DC5ABA" w:rsidRDefault="00AF2DAE" w:rsidP="00B45B66">
            <w:pPr>
              <w:jc w:val="both"/>
              <w:rPr>
                <w:rFonts w:ascii="Times New Roman" w:hAnsi="Times New Roman" w:cs="Times New Roman"/>
                <w:sz w:val="24"/>
                <w:szCs w:val="24"/>
              </w:rPr>
            </w:pPr>
          </w:p>
        </w:tc>
      </w:tr>
      <w:tr w:rsidR="00864493" w14:paraId="5CF1B0BD" w14:textId="77777777" w:rsidTr="00B45B66">
        <w:trPr>
          <w:trHeight w:val="1429"/>
        </w:trPr>
        <w:tc>
          <w:tcPr>
            <w:tcW w:w="865" w:type="dxa"/>
            <w:vAlign w:val="center"/>
          </w:tcPr>
          <w:p w14:paraId="28A632FF" w14:textId="3F161D53" w:rsidR="00864493" w:rsidRDefault="00864493" w:rsidP="00B45B66">
            <w:pPr>
              <w:jc w:val="center"/>
              <w:rPr>
                <w:rFonts w:ascii="Times New Roman" w:hAnsi="Times New Roman" w:cs="Times New Roman"/>
              </w:rPr>
            </w:pPr>
            <w:r>
              <w:rPr>
                <w:rFonts w:ascii="Times New Roman" w:hAnsi="Times New Roman" w:cs="Times New Roman"/>
              </w:rPr>
              <w:t>3</w:t>
            </w:r>
          </w:p>
        </w:tc>
        <w:tc>
          <w:tcPr>
            <w:tcW w:w="2586" w:type="dxa"/>
            <w:vAlign w:val="center"/>
          </w:tcPr>
          <w:p w14:paraId="0AFF2905" w14:textId="21CCA4FA" w:rsidR="00864493" w:rsidRDefault="00773796" w:rsidP="00B45B66">
            <w:pPr>
              <w:jc w:val="center"/>
              <w:rPr>
                <w:noProof/>
                <w:position w:val="-1"/>
                <w:sz w:val="12"/>
              </w:rPr>
            </w:pPr>
            <w:r>
              <w:rPr>
                <w:noProof/>
                <w:sz w:val="20"/>
              </w:rPr>
              <w:drawing>
                <wp:inline distT="0" distB="0" distL="0" distR="0" wp14:anchorId="42E1C531" wp14:editId="6A56AF62">
                  <wp:extent cx="1479266" cy="782669"/>
                  <wp:effectExtent l="0" t="0" r="0" b="0"/>
                  <wp:docPr id="23" name="Imag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Image 23"/>
                          <pic:cNvPicPr/>
                        </pic:nvPicPr>
                        <pic:blipFill>
                          <a:blip r:embed="rId37" cstate="print"/>
                          <a:stretch>
                            <a:fillRect/>
                          </a:stretch>
                        </pic:blipFill>
                        <pic:spPr>
                          <a:xfrm>
                            <a:off x="0" y="0"/>
                            <a:ext cx="1479266" cy="782669"/>
                          </a:xfrm>
                          <a:prstGeom prst="rect">
                            <a:avLst/>
                          </a:prstGeom>
                        </pic:spPr>
                      </pic:pic>
                    </a:graphicData>
                  </a:graphic>
                </wp:inline>
              </w:drawing>
            </w:r>
          </w:p>
        </w:tc>
        <w:tc>
          <w:tcPr>
            <w:tcW w:w="1868" w:type="dxa"/>
            <w:vAlign w:val="center"/>
          </w:tcPr>
          <w:p w14:paraId="79D56A1F" w14:textId="27CB369C" w:rsidR="00864493" w:rsidRPr="00773796" w:rsidRDefault="00773796" w:rsidP="00773796">
            <w:pPr>
              <w:pStyle w:val="isi"/>
              <w:jc w:val="center"/>
              <w:rPr>
                <w:i/>
              </w:rPr>
            </w:pPr>
            <w:r>
              <w:rPr>
                <w:i/>
              </w:rPr>
              <w:t>Package</w:t>
            </w:r>
          </w:p>
        </w:tc>
        <w:tc>
          <w:tcPr>
            <w:tcW w:w="2891" w:type="dxa"/>
          </w:tcPr>
          <w:p w14:paraId="0B552824" w14:textId="589AF756" w:rsidR="00864493" w:rsidRPr="00AF2DAE" w:rsidRDefault="00773796" w:rsidP="00AF2DAE">
            <w:pPr>
              <w:rPr>
                <w:rFonts w:ascii="Times New Roman" w:hAnsi="Times New Roman" w:cs="Times New Roman"/>
                <w:sz w:val="24"/>
                <w:szCs w:val="24"/>
              </w:rPr>
            </w:pPr>
            <w:r w:rsidRPr="00773796">
              <w:rPr>
                <w:rFonts w:ascii="Times New Roman" w:hAnsi="Times New Roman" w:cs="Times New Roman"/>
                <w:sz w:val="24"/>
                <w:szCs w:val="24"/>
              </w:rPr>
              <w:t>Package merupakan sebuah bungkusan dari satu atau lebih komponen</w:t>
            </w:r>
          </w:p>
        </w:tc>
      </w:tr>
      <w:tr w:rsidR="00773796" w14:paraId="5120AA91" w14:textId="77777777" w:rsidTr="00B45B66">
        <w:trPr>
          <w:trHeight w:val="1429"/>
        </w:trPr>
        <w:tc>
          <w:tcPr>
            <w:tcW w:w="865" w:type="dxa"/>
            <w:vAlign w:val="center"/>
          </w:tcPr>
          <w:p w14:paraId="5C44682F" w14:textId="6D3C5AEF" w:rsidR="00773796" w:rsidRDefault="00773796" w:rsidP="00B45B66">
            <w:pPr>
              <w:jc w:val="center"/>
              <w:rPr>
                <w:rFonts w:ascii="Times New Roman" w:hAnsi="Times New Roman" w:cs="Times New Roman"/>
              </w:rPr>
            </w:pPr>
            <w:r>
              <w:rPr>
                <w:rFonts w:ascii="Times New Roman" w:hAnsi="Times New Roman" w:cs="Times New Roman"/>
              </w:rPr>
              <w:t>4</w:t>
            </w:r>
          </w:p>
        </w:tc>
        <w:tc>
          <w:tcPr>
            <w:tcW w:w="2586" w:type="dxa"/>
            <w:vAlign w:val="center"/>
          </w:tcPr>
          <w:p w14:paraId="475DB23C" w14:textId="30CA5624" w:rsidR="00773796" w:rsidRDefault="00773796" w:rsidP="00B45B66">
            <w:pPr>
              <w:jc w:val="center"/>
              <w:rPr>
                <w:noProof/>
                <w:position w:val="-1"/>
                <w:sz w:val="12"/>
              </w:rPr>
            </w:pPr>
            <w:r>
              <w:rPr>
                <w:noProof/>
                <w:position w:val="-1"/>
                <w:sz w:val="12"/>
              </w:rPr>
              <mc:AlternateContent>
                <mc:Choice Requires="wps">
                  <w:drawing>
                    <wp:anchor distT="0" distB="0" distL="114300" distR="114300" simplePos="0" relativeHeight="251669504" behindDoc="0" locked="0" layoutInCell="1" allowOverlap="1" wp14:anchorId="5D576803" wp14:editId="5DBDC8B3">
                      <wp:simplePos x="0" y="0"/>
                      <wp:positionH relativeFrom="column">
                        <wp:posOffset>294640</wp:posOffset>
                      </wp:positionH>
                      <wp:positionV relativeFrom="paragraph">
                        <wp:posOffset>33020</wp:posOffset>
                      </wp:positionV>
                      <wp:extent cx="895350" cy="9525"/>
                      <wp:effectExtent l="0" t="0" r="19050" b="28575"/>
                      <wp:wrapNone/>
                      <wp:docPr id="809602330" name="Konektor Lurus 809602330"/>
                      <wp:cNvGraphicFramePr/>
                      <a:graphic xmlns:a="http://schemas.openxmlformats.org/drawingml/2006/main">
                        <a:graphicData uri="http://schemas.microsoft.com/office/word/2010/wordprocessingShape">
                          <wps:wsp>
                            <wps:cNvCnPr/>
                            <wps:spPr>
                              <a:xfrm>
                                <a:off x="0" y="0"/>
                                <a:ext cx="8953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7F5785" id="Konektor Lurus 809602330"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2pt,2.6pt" to="93.7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" strokecolor="black [3213]" strokeweight=".5pt">
                      <v:stroke joinstyle="miter"/>
                    </v:line>
                  </w:pict>
                </mc:Fallback>
              </mc:AlternateContent>
            </w:r>
          </w:p>
        </w:tc>
        <w:tc>
          <w:tcPr>
            <w:tcW w:w="1868" w:type="dxa"/>
            <w:vAlign w:val="center"/>
          </w:tcPr>
          <w:p w14:paraId="708B757F" w14:textId="1A1E9B3D" w:rsidR="00773796" w:rsidRDefault="00773796" w:rsidP="00773796">
            <w:pPr>
              <w:pStyle w:val="isi"/>
              <w:jc w:val="center"/>
              <w:rPr>
                <w:i/>
              </w:rPr>
            </w:pPr>
            <w:r>
              <w:rPr>
                <w:i/>
              </w:rPr>
              <w:t>Link</w:t>
            </w:r>
          </w:p>
        </w:tc>
        <w:tc>
          <w:tcPr>
            <w:tcW w:w="2891" w:type="dxa"/>
          </w:tcPr>
          <w:p w14:paraId="312770D7" w14:textId="7B603A7D" w:rsidR="00773796" w:rsidRPr="00AF2DAE" w:rsidRDefault="00773796" w:rsidP="00AF2DAE">
            <w:pPr>
              <w:rPr>
                <w:rFonts w:ascii="Times New Roman" w:hAnsi="Times New Roman" w:cs="Times New Roman"/>
                <w:sz w:val="24"/>
                <w:szCs w:val="24"/>
              </w:rPr>
            </w:pPr>
            <w:r w:rsidRPr="00773796">
              <w:rPr>
                <w:rFonts w:ascii="Times New Roman" w:hAnsi="Times New Roman" w:cs="Times New Roman"/>
                <w:sz w:val="24"/>
                <w:szCs w:val="24"/>
              </w:rPr>
              <w:t>Relasi antar node</w:t>
            </w:r>
          </w:p>
        </w:tc>
      </w:tr>
      <w:tr w:rsidR="00773796" w14:paraId="24852A8F" w14:textId="77777777" w:rsidTr="00B45B66">
        <w:trPr>
          <w:trHeight w:val="1429"/>
        </w:trPr>
        <w:tc>
          <w:tcPr>
            <w:tcW w:w="865" w:type="dxa"/>
            <w:vAlign w:val="center"/>
          </w:tcPr>
          <w:p w14:paraId="2C88D248" w14:textId="23BE7D6D" w:rsidR="00773796" w:rsidRDefault="00773796" w:rsidP="00B45B66">
            <w:pPr>
              <w:jc w:val="center"/>
              <w:rPr>
                <w:rFonts w:ascii="Times New Roman" w:hAnsi="Times New Roman" w:cs="Times New Roman"/>
              </w:rPr>
            </w:pPr>
            <w:r>
              <w:rPr>
                <w:rFonts w:ascii="Times New Roman" w:hAnsi="Times New Roman" w:cs="Times New Roman"/>
              </w:rPr>
              <w:t>5</w:t>
            </w:r>
          </w:p>
        </w:tc>
        <w:tc>
          <w:tcPr>
            <w:tcW w:w="2586" w:type="dxa"/>
            <w:vAlign w:val="center"/>
          </w:tcPr>
          <w:p w14:paraId="17F7E289" w14:textId="5DDE9164" w:rsidR="00773796" w:rsidRDefault="00773796" w:rsidP="00B45B66">
            <w:pPr>
              <w:jc w:val="center"/>
              <w:rPr>
                <w:noProof/>
                <w:position w:val="-1"/>
                <w:sz w:val="12"/>
              </w:rPr>
            </w:pPr>
            <w:r>
              <w:rPr>
                <w:rFonts w:ascii="Calibri"/>
                <w:noProof/>
                <w:sz w:val="20"/>
              </w:rPr>
              <mc:AlternateContent>
                <mc:Choice Requires="wpg">
                  <w:drawing>
                    <wp:inline distT="0" distB="0" distL="0" distR="0" wp14:anchorId="3E7C9E84" wp14:editId="4DDA0B17">
                      <wp:extent cx="368935" cy="292735"/>
                      <wp:effectExtent l="19050" t="9525" r="12064" b="21589"/>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68935" cy="292735"/>
                                <a:chOff x="0" y="0"/>
                                <a:chExt cx="368935" cy="292735"/>
                              </a:xfrm>
                            </wpg:grpSpPr>
                            <wps:wsp>
                              <wps:cNvPr id="77" name="Graphic 77"/>
                              <wps:cNvSpPr/>
                              <wps:spPr>
                                <a:xfrm>
                                  <a:off x="12953" y="12953"/>
                                  <a:ext cx="342900" cy="266700"/>
                                </a:xfrm>
                                <a:custGeom>
                                  <a:avLst/>
                                  <a:gdLst/>
                                  <a:ahLst/>
                                  <a:cxnLst/>
                                  <a:rect l="l" t="t" r="r" b="b"/>
                                  <a:pathLst>
                                    <a:path w="342900" h="266700">
                                      <a:moveTo>
                                        <a:pt x="172212" y="0"/>
                                      </a:moveTo>
                                      <a:lnTo>
                                        <a:pt x="118018" y="6766"/>
                                      </a:lnTo>
                                      <a:lnTo>
                                        <a:pt x="70774" y="25603"/>
                                      </a:lnTo>
                                      <a:lnTo>
                                        <a:pt x="33406" y="54315"/>
                                      </a:lnTo>
                                      <a:lnTo>
                                        <a:pt x="8839" y="90708"/>
                                      </a:lnTo>
                                      <a:lnTo>
                                        <a:pt x="0" y="132587"/>
                                      </a:lnTo>
                                      <a:lnTo>
                                        <a:pt x="8839" y="175211"/>
                                      </a:lnTo>
                                      <a:lnTo>
                                        <a:pt x="33406" y="212055"/>
                                      </a:lnTo>
                                      <a:lnTo>
                                        <a:pt x="70774" y="240999"/>
                                      </a:lnTo>
                                      <a:lnTo>
                                        <a:pt x="118018" y="259921"/>
                                      </a:lnTo>
                                      <a:lnTo>
                                        <a:pt x="172212" y="266699"/>
                                      </a:lnTo>
                                      <a:lnTo>
                                        <a:pt x="226246" y="259921"/>
                                      </a:lnTo>
                                      <a:lnTo>
                                        <a:pt x="273112" y="240999"/>
                                      </a:lnTo>
                                      <a:lnTo>
                                        <a:pt x="310030" y="212055"/>
                                      </a:lnTo>
                                      <a:lnTo>
                                        <a:pt x="334219" y="175211"/>
                                      </a:lnTo>
                                      <a:lnTo>
                                        <a:pt x="342900" y="132587"/>
                                      </a:lnTo>
                                      <a:lnTo>
                                        <a:pt x="334219" y="90708"/>
                                      </a:lnTo>
                                      <a:lnTo>
                                        <a:pt x="310030" y="54315"/>
                                      </a:lnTo>
                                      <a:lnTo>
                                        <a:pt x="273112" y="25603"/>
                                      </a:lnTo>
                                      <a:lnTo>
                                        <a:pt x="226246" y="6766"/>
                                      </a:lnTo>
                                      <a:lnTo>
                                        <a:pt x="172212" y="0"/>
                                      </a:lnTo>
                                      <a:close/>
                                    </a:path>
                                  </a:pathLst>
                                </a:custGeom>
                                <a:solidFill>
                                  <a:srgbClr val="FFFFFF"/>
                                </a:solidFill>
                              </wps:spPr>
                              <wps:bodyPr wrap="square" lIns="0" tIns="0" rIns="0" bIns="0" rtlCol="0">
                                <a:prstTxWarp prst="textNoShape">
                                  <a:avLst/>
                                </a:prstTxWarp>
                                <a:noAutofit/>
                              </wps:bodyPr>
                            </wps:wsp>
                            <wps:wsp>
                              <wps:cNvPr id="78" name="Graphic 78"/>
                              <wps:cNvSpPr/>
                              <wps:spPr>
                                <a:xfrm>
                                  <a:off x="12953" y="12953"/>
                                  <a:ext cx="342900" cy="266700"/>
                                </a:xfrm>
                                <a:custGeom>
                                  <a:avLst/>
                                  <a:gdLst/>
                                  <a:ahLst/>
                                  <a:cxnLst/>
                                  <a:rect l="l" t="t" r="r" b="b"/>
                                  <a:pathLst>
                                    <a:path w="342900" h="266700">
                                      <a:moveTo>
                                        <a:pt x="172212" y="0"/>
                                      </a:moveTo>
                                      <a:lnTo>
                                        <a:pt x="118018" y="6766"/>
                                      </a:lnTo>
                                      <a:lnTo>
                                        <a:pt x="70774" y="25603"/>
                                      </a:lnTo>
                                      <a:lnTo>
                                        <a:pt x="33406" y="54315"/>
                                      </a:lnTo>
                                      <a:lnTo>
                                        <a:pt x="8839" y="90708"/>
                                      </a:lnTo>
                                      <a:lnTo>
                                        <a:pt x="0" y="132587"/>
                                      </a:lnTo>
                                      <a:lnTo>
                                        <a:pt x="8839" y="175211"/>
                                      </a:lnTo>
                                      <a:lnTo>
                                        <a:pt x="33406" y="212055"/>
                                      </a:lnTo>
                                      <a:lnTo>
                                        <a:pt x="70774" y="240999"/>
                                      </a:lnTo>
                                      <a:lnTo>
                                        <a:pt x="118018" y="259921"/>
                                      </a:lnTo>
                                      <a:lnTo>
                                        <a:pt x="172212" y="266699"/>
                                      </a:lnTo>
                                      <a:lnTo>
                                        <a:pt x="226246" y="259921"/>
                                      </a:lnTo>
                                      <a:lnTo>
                                        <a:pt x="273112" y="240999"/>
                                      </a:lnTo>
                                      <a:lnTo>
                                        <a:pt x="310030" y="212055"/>
                                      </a:lnTo>
                                      <a:lnTo>
                                        <a:pt x="334219" y="175211"/>
                                      </a:lnTo>
                                      <a:lnTo>
                                        <a:pt x="342900" y="132587"/>
                                      </a:lnTo>
                                      <a:lnTo>
                                        <a:pt x="334219" y="90708"/>
                                      </a:lnTo>
                                      <a:lnTo>
                                        <a:pt x="310030" y="54315"/>
                                      </a:lnTo>
                                      <a:lnTo>
                                        <a:pt x="273112" y="25603"/>
                                      </a:lnTo>
                                      <a:lnTo>
                                        <a:pt x="226246" y="6766"/>
                                      </a:lnTo>
                                      <a:lnTo>
                                        <a:pt x="172212" y="0"/>
                                      </a:lnTo>
                                    </a:path>
                                  </a:pathLst>
                                </a:custGeom>
                                <a:ln w="25907">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02B0F585" id="Group 76" o:spid="_x0000_s1026" style="width:29.05pt;height:23.05pt;mso-position-horizontal-relative:char;mso-position-vertical-relative:line" coordsize="368935,2927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">
                      <v:shape id="Graphic 77" o:spid="_x0000_s1027" style="position:absolute;left:12953;top:12953;width:342900;height:266700;visibility:visible;mso-wrap-style:square;v-text-anchor:top" coordsize="342900,2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" path="m172212,l118018,6766,70774,25603,33406,54315,8839,90708,,132587r8839,42624l33406,212055r37368,28944l118018,259921r54194,6778l226246,259921r46866,-18922l310030,212055r24189,-36844l342900,132587,334219,90708,310030,54315,273112,25603,226246,6766,172212,xe" stroked="f">
                        <v:path arrowok="t"/>
                      </v:shape>
                      <v:shape id="Graphic 78" o:spid="_x0000_s1028" style="position:absolute;left:12953;top:12953;width:342900;height:266700;visibility:visible;mso-wrap-style:square;v-text-anchor:top" coordsize="342900,266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" path="m172212,l118018,6766,70774,25603,33406,54315,8839,90708,,132587r8839,42624l33406,212055r37368,28944l118018,259921r54194,6778l226246,259921r46866,-18922l310030,212055r24189,-36844l342900,132587,334219,90708,310030,54315,273112,25603,226246,6766,172212,e" filled="f" strokeweight=".71964mm">
                        <v:path arrowok="t"/>
                      </v:shape>
                      <w10:anchorlock/>
                    </v:group>
                  </w:pict>
                </mc:Fallback>
              </mc:AlternateContent>
            </w:r>
          </w:p>
        </w:tc>
        <w:tc>
          <w:tcPr>
            <w:tcW w:w="1868" w:type="dxa"/>
            <w:vAlign w:val="center"/>
          </w:tcPr>
          <w:p w14:paraId="1BBA5519" w14:textId="567BBFD2" w:rsidR="00773796" w:rsidRDefault="00773796" w:rsidP="00773796">
            <w:pPr>
              <w:pStyle w:val="isi"/>
              <w:jc w:val="center"/>
              <w:rPr>
                <w:i/>
              </w:rPr>
            </w:pPr>
            <w:r>
              <w:rPr>
                <w:i/>
                <w:spacing w:val="-2"/>
              </w:rPr>
              <w:t>Interface</w:t>
            </w:r>
          </w:p>
        </w:tc>
        <w:tc>
          <w:tcPr>
            <w:tcW w:w="2891" w:type="dxa"/>
          </w:tcPr>
          <w:p w14:paraId="565F63D1" w14:textId="2B6CBF90" w:rsidR="00773796" w:rsidRPr="00773796" w:rsidRDefault="00773796" w:rsidP="00AF2DAE">
            <w:pPr>
              <w:rPr>
                <w:rFonts w:ascii="Times New Roman" w:hAnsi="Times New Roman" w:cs="Times New Roman"/>
                <w:sz w:val="24"/>
                <w:szCs w:val="24"/>
              </w:rPr>
            </w:pPr>
            <w:r w:rsidRPr="00773796">
              <w:rPr>
                <w:rFonts w:ascii="Times New Roman" w:hAnsi="Times New Roman" w:cs="Times New Roman"/>
                <w:sz w:val="24"/>
                <w:szCs w:val="24"/>
              </w:rPr>
              <w:t>Relasi antar komponen</w:t>
            </w:r>
          </w:p>
        </w:tc>
      </w:tr>
    </w:tbl>
    <w:p w14:paraId="712BC66E" w14:textId="376857BB" w:rsidR="00773796" w:rsidRDefault="00773796" w:rsidP="00AF2DAE">
      <w:pPr>
        <w:pStyle w:val="isi"/>
        <w:rPr>
          <w:b/>
        </w:rPr>
      </w:pPr>
    </w:p>
    <w:p w14:paraId="38FA7ED2" w14:textId="77777777" w:rsidR="00773796" w:rsidRDefault="00773796" w:rsidP="00AF2DAE">
      <w:pPr>
        <w:pStyle w:val="isi"/>
        <w:rPr>
          <w:b/>
        </w:rPr>
      </w:pPr>
    </w:p>
    <w:p w14:paraId="7837EEE4" w14:textId="59A493BF" w:rsidR="00AF2DAE" w:rsidRDefault="00AF2DAE" w:rsidP="00AF2DAE">
      <w:pPr>
        <w:pStyle w:val="isi"/>
        <w:numPr>
          <w:ilvl w:val="0"/>
          <w:numId w:val="28"/>
        </w:numPr>
        <w:ind w:left="284" w:hanging="284"/>
        <w:rPr>
          <w:b/>
        </w:rPr>
      </w:pPr>
      <w:r>
        <w:rPr>
          <w:b/>
        </w:rPr>
        <w:t>Sequence Diagram</w:t>
      </w:r>
    </w:p>
    <w:tbl>
      <w:tblPr>
        <w:tblStyle w:val="KisiTabel"/>
        <w:tblW w:w="0" w:type="auto"/>
        <w:tblLook w:val="04A0" w:firstRow="1" w:lastRow="0" w:firstColumn="1" w:lastColumn="0" w:noHBand="0" w:noVBand="1"/>
      </w:tblPr>
      <w:tblGrid>
        <w:gridCol w:w="865"/>
        <w:gridCol w:w="2586"/>
        <w:gridCol w:w="1868"/>
        <w:gridCol w:w="2891"/>
      </w:tblGrid>
      <w:tr w:rsidR="00AF2DAE" w14:paraId="7F74031A" w14:textId="77777777" w:rsidTr="00B45B66">
        <w:trPr>
          <w:trHeight w:val="450"/>
        </w:trPr>
        <w:tc>
          <w:tcPr>
            <w:tcW w:w="865" w:type="dxa"/>
            <w:vAlign w:val="center"/>
          </w:tcPr>
          <w:p w14:paraId="2AC76C4C"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3F92739B"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7069CC89"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25D88BB2" w14:textId="77777777" w:rsidR="00AF2DAE" w:rsidRPr="005542F8" w:rsidRDefault="00AF2DAE" w:rsidP="00B45B66">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AF2DAE" w14:paraId="084E0CD5" w14:textId="77777777" w:rsidTr="00B45B66">
        <w:trPr>
          <w:trHeight w:val="862"/>
        </w:trPr>
        <w:tc>
          <w:tcPr>
            <w:tcW w:w="865" w:type="dxa"/>
            <w:vAlign w:val="center"/>
          </w:tcPr>
          <w:p w14:paraId="20A7FBAD" w14:textId="77777777" w:rsidR="00AF2DAE" w:rsidRPr="000E1B05" w:rsidRDefault="00AF2DAE" w:rsidP="00B45B66">
            <w:pPr>
              <w:jc w:val="center"/>
              <w:rPr>
                <w:rFonts w:ascii="Times New Roman" w:hAnsi="Times New Roman" w:cs="Times New Roman"/>
              </w:rPr>
            </w:pPr>
            <w:r w:rsidRPr="000E1B05">
              <w:rPr>
                <w:rFonts w:ascii="Times New Roman" w:hAnsi="Times New Roman" w:cs="Times New Roman"/>
              </w:rPr>
              <w:lastRenderedPageBreak/>
              <w:t>1</w:t>
            </w:r>
          </w:p>
        </w:tc>
        <w:tc>
          <w:tcPr>
            <w:tcW w:w="2586" w:type="dxa"/>
            <w:vAlign w:val="center"/>
          </w:tcPr>
          <w:p w14:paraId="676EDFCE" w14:textId="33BB4D67" w:rsidR="00AF2DAE" w:rsidRPr="000E1B05" w:rsidRDefault="00AF2DAE" w:rsidP="00B45B66">
            <w:pPr>
              <w:jc w:val="center"/>
              <w:rPr>
                <w:rFonts w:ascii="Times New Roman" w:hAnsi="Times New Roman" w:cs="Times New Roman"/>
              </w:rPr>
            </w:pPr>
            <w:r>
              <w:rPr>
                <w:noProof/>
                <w:sz w:val="20"/>
              </w:rPr>
              <w:drawing>
                <wp:inline distT="0" distB="0" distL="0" distR="0" wp14:anchorId="3395270F" wp14:editId="7C083E97">
                  <wp:extent cx="836962" cy="411575"/>
                  <wp:effectExtent l="0" t="0" r="0" b="0"/>
                  <wp:docPr id="30"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8" cstate="print"/>
                          <a:stretch>
                            <a:fillRect/>
                          </a:stretch>
                        </pic:blipFill>
                        <pic:spPr>
                          <a:xfrm>
                            <a:off x="0" y="0"/>
                            <a:ext cx="836962" cy="411575"/>
                          </a:xfrm>
                          <a:prstGeom prst="rect">
                            <a:avLst/>
                          </a:prstGeom>
                        </pic:spPr>
                      </pic:pic>
                    </a:graphicData>
                  </a:graphic>
                </wp:inline>
              </w:drawing>
            </w:r>
          </w:p>
        </w:tc>
        <w:tc>
          <w:tcPr>
            <w:tcW w:w="1868" w:type="dxa"/>
            <w:vAlign w:val="center"/>
          </w:tcPr>
          <w:p w14:paraId="238CD860" w14:textId="35C46372" w:rsidR="00AF2DAE" w:rsidRPr="00AF2DAE" w:rsidRDefault="00AF2DAE" w:rsidP="00B45B66">
            <w:pPr>
              <w:jc w:val="center"/>
              <w:rPr>
                <w:rFonts w:ascii="Times New Roman" w:hAnsi="Times New Roman" w:cs="Times New Roman"/>
                <w:i/>
                <w:sz w:val="24"/>
                <w:szCs w:val="24"/>
              </w:rPr>
            </w:pPr>
            <w:r>
              <w:rPr>
                <w:rFonts w:ascii="Times New Roman" w:hAnsi="Times New Roman" w:cs="Times New Roman"/>
                <w:i/>
                <w:sz w:val="24"/>
                <w:szCs w:val="24"/>
              </w:rPr>
              <w:t>Object</w:t>
            </w:r>
          </w:p>
        </w:tc>
        <w:tc>
          <w:tcPr>
            <w:tcW w:w="2891" w:type="dxa"/>
          </w:tcPr>
          <w:p w14:paraId="6D559BFC" w14:textId="76744BE5" w:rsidR="00AF2DAE" w:rsidRPr="009625CB" w:rsidRDefault="00AF2DAE" w:rsidP="00AF2DAE">
            <w:pPr>
              <w:jc w:val="both"/>
              <w:rPr>
                <w:rFonts w:ascii="Times New Roman" w:hAnsi="Times New Roman" w:cs="Times New Roman"/>
                <w:sz w:val="24"/>
                <w:szCs w:val="24"/>
              </w:rPr>
            </w:pPr>
            <w:proofErr w:type="gramStart"/>
            <w:r w:rsidRPr="00AF2DAE">
              <w:rPr>
                <w:rFonts w:ascii="Times New Roman" w:hAnsi="Times New Roman" w:cs="Times New Roman"/>
                <w:sz w:val="24"/>
                <w:szCs w:val="24"/>
              </w:rPr>
              <w:t>Object  merupakan</w:t>
            </w:r>
            <w:proofErr w:type="gramEnd"/>
            <w:r w:rsidRPr="00AF2DAE">
              <w:rPr>
                <w:rFonts w:ascii="Times New Roman" w:hAnsi="Times New Roman" w:cs="Times New Roman"/>
                <w:sz w:val="24"/>
                <w:szCs w:val="24"/>
              </w:rPr>
              <w:t xml:space="preserve"> instance dari sebuah</w:t>
            </w:r>
            <w:r>
              <w:rPr>
                <w:rFonts w:ascii="Times New Roman" w:hAnsi="Times New Roman" w:cs="Times New Roman"/>
                <w:sz w:val="24"/>
                <w:szCs w:val="24"/>
              </w:rPr>
              <w:t xml:space="preserve"> </w:t>
            </w:r>
            <w:r w:rsidRPr="00AF2DAE">
              <w:rPr>
                <w:rFonts w:ascii="Times New Roman" w:hAnsi="Times New Roman" w:cs="Times New Roman"/>
                <w:sz w:val="24"/>
                <w:szCs w:val="24"/>
              </w:rPr>
              <w:t>class dan dituliskan tersusun secara horizontal. Digambarkan sebagai sebuah class (kotak) dengan nama object didalamnya yang diawali dengan sebuah titik koma.</w:t>
            </w:r>
          </w:p>
        </w:tc>
      </w:tr>
      <w:tr w:rsidR="00AF2DAE" w14:paraId="164D7A1B" w14:textId="77777777" w:rsidTr="00AF2DAE">
        <w:trPr>
          <w:trHeight w:val="1365"/>
        </w:trPr>
        <w:tc>
          <w:tcPr>
            <w:tcW w:w="865" w:type="dxa"/>
            <w:vAlign w:val="center"/>
          </w:tcPr>
          <w:p w14:paraId="354F0BA4" w14:textId="77777777" w:rsidR="00AF2DAE" w:rsidRPr="000E1B05" w:rsidRDefault="00AF2DAE" w:rsidP="00B45B66">
            <w:pPr>
              <w:jc w:val="center"/>
              <w:rPr>
                <w:rFonts w:ascii="Times New Roman" w:hAnsi="Times New Roman" w:cs="Times New Roman"/>
              </w:rPr>
            </w:pPr>
            <w:r>
              <w:rPr>
                <w:rFonts w:ascii="Times New Roman" w:hAnsi="Times New Roman" w:cs="Times New Roman"/>
              </w:rPr>
              <w:t>2</w:t>
            </w:r>
          </w:p>
        </w:tc>
        <w:tc>
          <w:tcPr>
            <w:tcW w:w="2586" w:type="dxa"/>
            <w:vAlign w:val="center"/>
          </w:tcPr>
          <w:p w14:paraId="347E5843" w14:textId="52382A1F" w:rsidR="00AF2DAE" w:rsidRDefault="00AF2DAE" w:rsidP="00B45B66">
            <w:pPr>
              <w:jc w:val="center"/>
              <w:rPr>
                <w:noProof/>
                <w:sz w:val="20"/>
              </w:rPr>
            </w:pPr>
            <w:r>
              <w:rPr>
                <w:noProof/>
                <w:sz w:val="20"/>
              </w:rPr>
              <w:drawing>
                <wp:inline distT="0" distB="0" distL="0" distR="0" wp14:anchorId="4FB4D794" wp14:editId="67BF2D51">
                  <wp:extent cx="275565" cy="707231"/>
                  <wp:effectExtent l="0" t="0" r="0" b="0"/>
                  <wp:docPr id="31"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9" cstate="print"/>
                          <a:stretch>
                            <a:fillRect/>
                          </a:stretch>
                        </pic:blipFill>
                        <pic:spPr>
                          <a:xfrm>
                            <a:off x="0" y="0"/>
                            <a:ext cx="275565" cy="707231"/>
                          </a:xfrm>
                          <a:prstGeom prst="rect">
                            <a:avLst/>
                          </a:prstGeom>
                        </pic:spPr>
                      </pic:pic>
                    </a:graphicData>
                  </a:graphic>
                </wp:inline>
              </w:drawing>
            </w:r>
          </w:p>
        </w:tc>
        <w:tc>
          <w:tcPr>
            <w:tcW w:w="1868" w:type="dxa"/>
            <w:vAlign w:val="center"/>
          </w:tcPr>
          <w:p w14:paraId="6E0CD954" w14:textId="26D8CB6E" w:rsidR="00AF2DAE" w:rsidRPr="00AF2DAE" w:rsidRDefault="00AF2DAE" w:rsidP="00B45B66">
            <w:pPr>
              <w:jc w:val="center"/>
              <w:rPr>
                <w:rFonts w:ascii="Times New Roman" w:hAnsi="Times New Roman" w:cs="Times New Roman"/>
                <w:i/>
              </w:rPr>
            </w:pPr>
            <w:r w:rsidRPr="00AF2DAE">
              <w:rPr>
                <w:rFonts w:ascii="Times New Roman" w:hAnsi="Times New Roman" w:cs="Times New Roman"/>
                <w:i/>
                <w:spacing w:val="-2"/>
                <w:sz w:val="24"/>
              </w:rPr>
              <w:t>Actor</w:t>
            </w:r>
          </w:p>
        </w:tc>
        <w:tc>
          <w:tcPr>
            <w:tcW w:w="2891" w:type="dxa"/>
          </w:tcPr>
          <w:p w14:paraId="2D0790DF" w14:textId="69890BEA" w:rsidR="00AF2DAE" w:rsidRPr="00DC5ABA" w:rsidRDefault="00AF2DAE" w:rsidP="00AF2DAE">
            <w:pPr>
              <w:rPr>
                <w:rFonts w:ascii="Times New Roman" w:hAnsi="Times New Roman" w:cs="Times New Roman"/>
                <w:sz w:val="24"/>
                <w:szCs w:val="24"/>
              </w:rPr>
            </w:pPr>
            <w:r w:rsidRPr="00AF2DAE">
              <w:rPr>
                <w:rFonts w:ascii="Times New Roman" w:hAnsi="Times New Roman" w:cs="Times New Roman"/>
                <w:sz w:val="24"/>
                <w:szCs w:val="24"/>
              </w:rPr>
              <w:t>Simbol Actor sama pada Actor Use Case Diagram.</w:t>
            </w:r>
          </w:p>
        </w:tc>
      </w:tr>
      <w:tr w:rsidR="00AF2DAE" w14:paraId="0F8E7D28" w14:textId="77777777" w:rsidTr="00B45B66">
        <w:trPr>
          <w:trHeight w:val="1429"/>
        </w:trPr>
        <w:tc>
          <w:tcPr>
            <w:tcW w:w="865" w:type="dxa"/>
            <w:vAlign w:val="center"/>
          </w:tcPr>
          <w:p w14:paraId="4EAE7A58" w14:textId="523280D0" w:rsidR="00AF2DAE" w:rsidRDefault="00AF2DAE" w:rsidP="00B45B66">
            <w:pPr>
              <w:jc w:val="center"/>
              <w:rPr>
                <w:rFonts w:ascii="Times New Roman" w:hAnsi="Times New Roman" w:cs="Times New Roman"/>
              </w:rPr>
            </w:pPr>
            <w:r>
              <w:rPr>
                <w:rFonts w:ascii="Times New Roman" w:hAnsi="Times New Roman" w:cs="Times New Roman"/>
              </w:rPr>
              <w:t>3</w:t>
            </w:r>
          </w:p>
        </w:tc>
        <w:tc>
          <w:tcPr>
            <w:tcW w:w="2586" w:type="dxa"/>
            <w:vAlign w:val="center"/>
          </w:tcPr>
          <w:p w14:paraId="1698554B" w14:textId="68641A55" w:rsidR="00AF2DAE" w:rsidRDefault="00AF2DAE" w:rsidP="00B45B66">
            <w:pPr>
              <w:jc w:val="center"/>
              <w:rPr>
                <w:noProof/>
                <w:sz w:val="20"/>
              </w:rPr>
            </w:pPr>
            <w:r>
              <w:rPr>
                <w:noProof/>
                <w:sz w:val="20"/>
              </w:rPr>
              <w:drawing>
                <wp:inline distT="0" distB="0" distL="0" distR="0" wp14:anchorId="63530E8F" wp14:editId="0462826F">
                  <wp:extent cx="9499" cy="617220"/>
                  <wp:effectExtent l="0" t="0" r="0" b="0"/>
                  <wp:docPr id="32"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40" cstate="print"/>
                          <a:stretch>
                            <a:fillRect/>
                          </a:stretch>
                        </pic:blipFill>
                        <pic:spPr>
                          <a:xfrm>
                            <a:off x="0" y="0"/>
                            <a:ext cx="9499" cy="617220"/>
                          </a:xfrm>
                          <a:prstGeom prst="rect">
                            <a:avLst/>
                          </a:prstGeom>
                        </pic:spPr>
                      </pic:pic>
                    </a:graphicData>
                  </a:graphic>
                </wp:inline>
              </w:drawing>
            </w:r>
          </w:p>
        </w:tc>
        <w:tc>
          <w:tcPr>
            <w:tcW w:w="1868" w:type="dxa"/>
            <w:vAlign w:val="center"/>
          </w:tcPr>
          <w:p w14:paraId="6D0CD11F" w14:textId="359A1E9A" w:rsidR="00AF2DAE" w:rsidRPr="00AF2DAE" w:rsidRDefault="00AF2DAE" w:rsidP="00B45B66">
            <w:pPr>
              <w:jc w:val="center"/>
              <w:rPr>
                <w:rFonts w:ascii="Times New Roman" w:hAnsi="Times New Roman" w:cs="Times New Roman"/>
                <w:i/>
                <w:spacing w:val="-2"/>
                <w:sz w:val="24"/>
              </w:rPr>
            </w:pPr>
            <w:r w:rsidRPr="00AF2DAE">
              <w:rPr>
                <w:rFonts w:ascii="Times New Roman" w:hAnsi="Times New Roman" w:cs="Times New Roman"/>
                <w:i/>
                <w:spacing w:val="-2"/>
                <w:sz w:val="24"/>
              </w:rPr>
              <w:t>Lifeline</w:t>
            </w:r>
          </w:p>
        </w:tc>
        <w:tc>
          <w:tcPr>
            <w:tcW w:w="2891" w:type="dxa"/>
          </w:tcPr>
          <w:p w14:paraId="1FBF78EA" w14:textId="1E0206EB" w:rsidR="00AF2DAE" w:rsidRPr="00AF2DAE" w:rsidRDefault="00AF2DAE" w:rsidP="00B45B66">
            <w:pPr>
              <w:rPr>
                <w:rFonts w:ascii="Times New Roman" w:hAnsi="Times New Roman" w:cs="Times New Roman"/>
                <w:sz w:val="24"/>
                <w:szCs w:val="24"/>
              </w:rPr>
            </w:pPr>
            <w:r w:rsidRPr="00AF2DAE">
              <w:rPr>
                <w:rFonts w:ascii="Times New Roman" w:hAnsi="Times New Roman" w:cs="Times New Roman"/>
                <w:sz w:val="24"/>
                <w:szCs w:val="24"/>
              </w:rPr>
              <w:t>Lifeline mengindikasikan keberadaan sebuah object dalam basis wakt</w:t>
            </w:r>
            <w:r>
              <w:rPr>
                <w:rFonts w:ascii="Times New Roman" w:hAnsi="Times New Roman" w:cs="Times New Roman"/>
                <w:sz w:val="24"/>
                <w:szCs w:val="24"/>
              </w:rPr>
              <w:t>u.</w:t>
            </w:r>
          </w:p>
        </w:tc>
      </w:tr>
      <w:tr w:rsidR="00AF2DAE" w14:paraId="16B88F0F" w14:textId="77777777" w:rsidTr="00C10FD8">
        <w:trPr>
          <w:trHeight w:val="1129"/>
        </w:trPr>
        <w:tc>
          <w:tcPr>
            <w:tcW w:w="865" w:type="dxa"/>
            <w:vAlign w:val="center"/>
          </w:tcPr>
          <w:p w14:paraId="7D68950C" w14:textId="4154F6EF" w:rsidR="00AF2DAE" w:rsidRDefault="00AF2DAE" w:rsidP="00B45B66">
            <w:pPr>
              <w:jc w:val="center"/>
              <w:rPr>
                <w:rFonts w:ascii="Times New Roman" w:hAnsi="Times New Roman" w:cs="Times New Roman"/>
              </w:rPr>
            </w:pPr>
            <w:r>
              <w:rPr>
                <w:rFonts w:ascii="Times New Roman" w:hAnsi="Times New Roman" w:cs="Times New Roman"/>
              </w:rPr>
              <w:t>4</w:t>
            </w:r>
          </w:p>
        </w:tc>
        <w:tc>
          <w:tcPr>
            <w:tcW w:w="2586" w:type="dxa"/>
            <w:vAlign w:val="center"/>
          </w:tcPr>
          <w:p w14:paraId="302AD7FC" w14:textId="73920969" w:rsidR="00AF2DAE" w:rsidRDefault="00AF2DAE" w:rsidP="00B45B66">
            <w:pPr>
              <w:jc w:val="center"/>
              <w:rPr>
                <w:noProof/>
                <w:sz w:val="20"/>
              </w:rPr>
            </w:pPr>
            <w:r>
              <w:rPr>
                <w:noProof/>
                <w:sz w:val="20"/>
              </w:rPr>
              <w:drawing>
                <wp:inline distT="0" distB="0" distL="0" distR="0" wp14:anchorId="447FF223" wp14:editId="7B78FF41">
                  <wp:extent cx="104775" cy="447675"/>
                  <wp:effectExtent l="0" t="0" r="0" b="0"/>
                  <wp:docPr id="33"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41" cstate="print"/>
                          <a:stretch>
                            <a:fillRect/>
                          </a:stretch>
                        </pic:blipFill>
                        <pic:spPr>
                          <a:xfrm>
                            <a:off x="0" y="0"/>
                            <a:ext cx="104775" cy="447675"/>
                          </a:xfrm>
                          <a:prstGeom prst="rect">
                            <a:avLst/>
                          </a:prstGeom>
                        </pic:spPr>
                      </pic:pic>
                    </a:graphicData>
                  </a:graphic>
                </wp:inline>
              </w:drawing>
            </w:r>
          </w:p>
        </w:tc>
        <w:tc>
          <w:tcPr>
            <w:tcW w:w="1868" w:type="dxa"/>
            <w:vAlign w:val="center"/>
          </w:tcPr>
          <w:p w14:paraId="76ACA44D" w14:textId="38F81BF3" w:rsidR="00AF2DAE" w:rsidRPr="00C10FD8" w:rsidRDefault="00C10FD8" w:rsidP="00C10FD8">
            <w:pPr>
              <w:pStyle w:val="isi"/>
              <w:jc w:val="center"/>
              <w:rPr>
                <w:i/>
              </w:rPr>
            </w:pPr>
            <w:r w:rsidRPr="00C10FD8">
              <w:rPr>
                <w:i/>
              </w:rPr>
              <w:t>Activation</w:t>
            </w:r>
          </w:p>
        </w:tc>
        <w:tc>
          <w:tcPr>
            <w:tcW w:w="2891" w:type="dxa"/>
          </w:tcPr>
          <w:p w14:paraId="5828224B" w14:textId="3226AC52" w:rsidR="00AF2DAE" w:rsidRPr="00AF2DAE" w:rsidRDefault="00C10FD8" w:rsidP="00B45B66">
            <w:pPr>
              <w:rPr>
                <w:rFonts w:ascii="Times New Roman" w:hAnsi="Times New Roman" w:cs="Times New Roman"/>
                <w:sz w:val="24"/>
                <w:szCs w:val="24"/>
              </w:rPr>
            </w:pPr>
            <w:r>
              <w:rPr>
                <w:rFonts w:ascii="Times New Roman" w:hAnsi="Times New Roman" w:cs="Times New Roman"/>
                <w:sz w:val="24"/>
                <w:szCs w:val="24"/>
              </w:rPr>
              <w:t>M</w:t>
            </w:r>
            <w:r w:rsidRPr="00C10FD8">
              <w:rPr>
                <w:rFonts w:ascii="Times New Roman" w:hAnsi="Times New Roman" w:cs="Times New Roman"/>
                <w:sz w:val="24"/>
                <w:szCs w:val="24"/>
              </w:rPr>
              <w:t>engindikasikan sebuah obyek yang akan melakukan sebuah aksi</w:t>
            </w:r>
          </w:p>
        </w:tc>
      </w:tr>
      <w:tr w:rsidR="00AF2DAE" w14:paraId="1625F167" w14:textId="77777777" w:rsidTr="00465993">
        <w:trPr>
          <w:trHeight w:val="989"/>
        </w:trPr>
        <w:tc>
          <w:tcPr>
            <w:tcW w:w="865" w:type="dxa"/>
            <w:vAlign w:val="center"/>
          </w:tcPr>
          <w:p w14:paraId="6B0467B3" w14:textId="05465DA8" w:rsidR="00AF2DAE" w:rsidRDefault="00AF2DAE" w:rsidP="00B45B66">
            <w:pPr>
              <w:jc w:val="center"/>
              <w:rPr>
                <w:rFonts w:ascii="Times New Roman" w:hAnsi="Times New Roman" w:cs="Times New Roman"/>
              </w:rPr>
            </w:pPr>
            <w:r>
              <w:rPr>
                <w:rFonts w:ascii="Times New Roman" w:hAnsi="Times New Roman" w:cs="Times New Roman"/>
              </w:rPr>
              <w:t>5</w:t>
            </w:r>
          </w:p>
        </w:tc>
        <w:tc>
          <w:tcPr>
            <w:tcW w:w="2586" w:type="dxa"/>
            <w:vAlign w:val="center"/>
          </w:tcPr>
          <w:p w14:paraId="230B3D08" w14:textId="48AABFA1" w:rsidR="00AF2DAE" w:rsidRDefault="00AF2DAE" w:rsidP="00B45B66">
            <w:pPr>
              <w:jc w:val="center"/>
              <w:rPr>
                <w:noProof/>
                <w:sz w:val="20"/>
              </w:rPr>
            </w:pPr>
            <w:r>
              <w:rPr>
                <w:noProof/>
                <w:sz w:val="20"/>
              </w:rPr>
              <w:drawing>
                <wp:inline distT="0" distB="0" distL="0" distR="0" wp14:anchorId="59865AB4" wp14:editId="125295B8">
                  <wp:extent cx="685800" cy="152400"/>
                  <wp:effectExtent l="0" t="0" r="0" b="0"/>
                  <wp:docPr id="19"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42" cstate="print"/>
                          <a:stretch>
                            <a:fillRect/>
                          </a:stretch>
                        </pic:blipFill>
                        <pic:spPr>
                          <a:xfrm>
                            <a:off x="0" y="0"/>
                            <a:ext cx="685800" cy="152400"/>
                          </a:xfrm>
                          <a:prstGeom prst="rect">
                            <a:avLst/>
                          </a:prstGeom>
                        </pic:spPr>
                      </pic:pic>
                    </a:graphicData>
                  </a:graphic>
                </wp:inline>
              </w:drawing>
            </w:r>
          </w:p>
        </w:tc>
        <w:tc>
          <w:tcPr>
            <w:tcW w:w="1868" w:type="dxa"/>
            <w:vAlign w:val="center"/>
          </w:tcPr>
          <w:p w14:paraId="01313141" w14:textId="7300009E" w:rsidR="00AF2DAE" w:rsidRPr="00C10FD8" w:rsidRDefault="00C10FD8" w:rsidP="00C10FD8">
            <w:pPr>
              <w:pStyle w:val="isi"/>
              <w:jc w:val="center"/>
              <w:rPr>
                <w:i/>
              </w:rPr>
            </w:pPr>
            <w:r w:rsidRPr="00C10FD8">
              <w:rPr>
                <w:i/>
              </w:rPr>
              <w:t>Message</w:t>
            </w:r>
          </w:p>
        </w:tc>
        <w:tc>
          <w:tcPr>
            <w:tcW w:w="2891" w:type="dxa"/>
          </w:tcPr>
          <w:p w14:paraId="47AF6865" w14:textId="77777777" w:rsidR="00C10FD8" w:rsidRPr="00C10FD8" w:rsidRDefault="00C10FD8" w:rsidP="00C10FD8">
            <w:pPr>
              <w:rPr>
                <w:rFonts w:ascii="Times New Roman" w:hAnsi="Times New Roman" w:cs="Times New Roman"/>
                <w:sz w:val="24"/>
                <w:szCs w:val="24"/>
              </w:rPr>
            </w:pPr>
            <w:r w:rsidRPr="00C10FD8">
              <w:rPr>
                <w:rFonts w:ascii="Times New Roman" w:hAnsi="Times New Roman" w:cs="Times New Roman"/>
                <w:sz w:val="24"/>
                <w:szCs w:val="24"/>
              </w:rPr>
              <w:t>Message mengindikasikan komunikasi</w:t>
            </w:r>
          </w:p>
          <w:p w14:paraId="573B39D1" w14:textId="2F44D744" w:rsidR="00AF2DAE" w:rsidRPr="00AF2DAE" w:rsidRDefault="00C10FD8" w:rsidP="00C10FD8">
            <w:pPr>
              <w:rPr>
                <w:rFonts w:ascii="Times New Roman" w:hAnsi="Times New Roman" w:cs="Times New Roman"/>
                <w:sz w:val="24"/>
                <w:szCs w:val="24"/>
              </w:rPr>
            </w:pPr>
            <w:r w:rsidRPr="00C10FD8">
              <w:rPr>
                <w:rFonts w:ascii="Times New Roman" w:hAnsi="Times New Roman" w:cs="Times New Roman"/>
                <w:sz w:val="24"/>
                <w:szCs w:val="24"/>
              </w:rPr>
              <w:t>antara object -</w:t>
            </w:r>
            <w:proofErr w:type="gramStart"/>
            <w:r w:rsidRPr="00C10FD8">
              <w:rPr>
                <w:rFonts w:ascii="Times New Roman" w:hAnsi="Times New Roman" w:cs="Times New Roman"/>
                <w:sz w:val="24"/>
                <w:szCs w:val="24"/>
              </w:rPr>
              <w:t>object .</w:t>
            </w:r>
            <w:proofErr w:type="gramEnd"/>
          </w:p>
        </w:tc>
      </w:tr>
      <w:tr w:rsidR="00465993" w14:paraId="6272C769" w14:textId="77777777" w:rsidTr="00465993">
        <w:trPr>
          <w:trHeight w:val="989"/>
        </w:trPr>
        <w:tc>
          <w:tcPr>
            <w:tcW w:w="865" w:type="dxa"/>
            <w:vAlign w:val="center"/>
          </w:tcPr>
          <w:p w14:paraId="0CFE4923" w14:textId="4554A07C" w:rsidR="00465993" w:rsidRDefault="00465993" w:rsidP="00B45B66">
            <w:pPr>
              <w:jc w:val="center"/>
              <w:rPr>
                <w:rFonts w:ascii="Times New Roman" w:hAnsi="Times New Roman" w:cs="Times New Roman"/>
              </w:rPr>
            </w:pPr>
            <w:r>
              <w:rPr>
                <w:rFonts w:ascii="Times New Roman" w:hAnsi="Times New Roman" w:cs="Times New Roman"/>
              </w:rPr>
              <w:t>6</w:t>
            </w:r>
          </w:p>
        </w:tc>
        <w:tc>
          <w:tcPr>
            <w:tcW w:w="2586" w:type="dxa"/>
            <w:vAlign w:val="center"/>
          </w:tcPr>
          <w:p w14:paraId="124888E0" w14:textId="5A9D7D47" w:rsidR="00465993" w:rsidRDefault="00465993" w:rsidP="00B45B66">
            <w:pPr>
              <w:jc w:val="center"/>
              <w:rPr>
                <w:noProof/>
                <w:sz w:val="20"/>
              </w:rPr>
            </w:pPr>
            <w:r>
              <w:rPr>
                <w:noProof/>
                <w:sz w:val="20"/>
              </w:rPr>
              <w:drawing>
                <wp:inline distT="0" distB="0" distL="0" distR="0" wp14:anchorId="66DBEA87" wp14:editId="1DC11FCD">
                  <wp:extent cx="762189" cy="523875"/>
                  <wp:effectExtent l="0" t="0" r="0" b="0"/>
                  <wp:docPr id="40"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43" cstate="print"/>
                          <a:stretch>
                            <a:fillRect/>
                          </a:stretch>
                        </pic:blipFill>
                        <pic:spPr>
                          <a:xfrm>
                            <a:off x="0" y="0"/>
                            <a:ext cx="762189" cy="523875"/>
                          </a:xfrm>
                          <a:prstGeom prst="rect">
                            <a:avLst/>
                          </a:prstGeom>
                        </pic:spPr>
                      </pic:pic>
                    </a:graphicData>
                  </a:graphic>
                </wp:inline>
              </w:drawing>
            </w:r>
          </w:p>
        </w:tc>
        <w:tc>
          <w:tcPr>
            <w:tcW w:w="1868" w:type="dxa"/>
            <w:vAlign w:val="center"/>
          </w:tcPr>
          <w:p w14:paraId="03B7C5F5" w14:textId="31B4334A" w:rsidR="00465993" w:rsidRPr="00C10FD8" w:rsidRDefault="00465993" w:rsidP="00C10FD8">
            <w:pPr>
              <w:pStyle w:val="isi"/>
              <w:jc w:val="center"/>
              <w:rPr>
                <w:i/>
              </w:rPr>
            </w:pPr>
            <w:r w:rsidRPr="00465993">
              <w:rPr>
                <w:i/>
              </w:rPr>
              <w:t>Boundari</w:t>
            </w:r>
          </w:p>
        </w:tc>
        <w:tc>
          <w:tcPr>
            <w:tcW w:w="2891" w:type="dxa"/>
          </w:tcPr>
          <w:p w14:paraId="7F4D13DE" w14:textId="6510A97D" w:rsidR="00465993" w:rsidRPr="00465993" w:rsidRDefault="00465993" w:rsidP="00465993">
            <w:pPr>
              <w:rPr>
                <w:rFonts w:ascii="Times New Roman" w:hAnsi="Times New Roman" w:cs="Times New Roman"/>
                <w:sz w:val="24"/>
                <w:szCs w:val="24"/>
              </w:rPr>
            </w:pPr>
            <w:r>
              <w:rPr>
                <w:rFonts w:ascii="Times New Roman" w:hAnsi="Times New Roman" w:cs="Times New Roman"/>
                <w:sz w:val="24"/>
                <w:szCs w:val="24"/>
              </w:rPr>
              <w:t>M</w:t>
            </w:r>
            <w:r w:rsidRPr="00465993">
              <w:rPr>
                <w:rFonts w:ascii="Times New Roman" w:hAnsi="Times New Roman" w:cs="Times New Roman"/>
                <w:sz w:val="24"/>
                <w:szCs w:val="24"/>
              </w:rPr>
              <w:t>enggambarkan interaksi antara satu atau lebih actor dengan sistem, memodelkan bagian dari sistem yang bergantung pada pihak lain disekitarny dan merupakan pembatas sistem dengan</w:t>
            </w:r>
          </w:p>
          <w:p w14:paraId="3C31ED8B" w14:textId="4B001BE4" w:rsidR="00465993" w:rsidRPr="00C10FD8" w:rsidRDefault="00465993" w:rsidP="00465993">
            <w:pPr>
              <w:rPr>
                <w:rFonts w:ascii="Times New Roman" w:hAnsi="Times New Roman" w:cs="Times New Roman"/>
                <w:sz w:val="24"/>
                <w:szCs w:val="24"/>
              </w:rPr>
            </w:pPr>
            <w:r w:rsidRPr="00465993">
              <w:rPr>
                <w:rFonts w:ascii="Times New Roman" w:hAnsi="Times New Roman" w:cs="Times New Roman"/>
                <w:sz w:val="24"/>
                <w:szCs w:val="24"/>
              </w:rPr>
              <w:t>dunia luar.</w:t>
            </w:r>
          </w:p>
        </w:tc>
      </w:tr>
      <w:tr w:rsidR="00465993" w14:paraId="1249FF5D" w14:textId="77777777" w:rsidTr="00465993">
        <w:trPr>
          <w:trHeight w:val="989"/>
        </w:trPr>
        <w:tc>
          <w:tcPr>
            <w:tcW w:w="865" w:type="dxa"/>
            <w:vAlign w:val="center"/>
          </w:tcPr>
          <w:p w14:paraId="52C3BFE4" w14:textId="64E2CCCD" w:rsidR="00465993" w:rsidRDefault="00465993" w:rsidP="00B45B66">
            <w:pPr>
              <w:jc w:val="center"/>
              <w:rPr>
                <w:rFonts w:ascii="Times New Roman" w:hAnsi="Times New Roman" w:cs="Times New Roman"/>
              </w:rPr>
            </w:pPr>
            <w:r>
              <w:rPr>
                <w:rFonts w:ascii="Times New Roman" w:hAnsi="Times New Roman" w:cs="Times New Roman"/>
              </w:rPr>
              <w:t>7</w:t>
            </w:r>
          </w:p>
        </w:tc>
        <w:tc>
          <w:tcPr>
            <w:tcW w:w="2586" w:type="dxa"/>
            <w:vAlign w:val="center"/>
          </w:tcPr>
          <w:p w14:paraId="3AA5814B" w14:textId="6BD7B128" w:rsidR="00465993" w:rsidRDefault="00465993" w:rsidP="00B45B66">
            <w:pPr>
              <w:jc w:val="center"/>
              <w:rPr>
                <w:noProof/>
                <w:sz w:val="20"/>
              </w:rPr>
            </w:pPr>
            <w:r>
              <w:rPr>
                <w:noProof/>
                <w:sz w:val="20"/>
              </w:rPr>
              <w:drawing>
                <wp:inline distT="0" distB="0" distL="0" distR="0" wp14:anchorId="4CB43FD2" wp14:editId="3A013188">
                  <wp:extent cx="532713" cy="533400"/>
                  <wp:effectExtent l="0" t="0" r="0" b="0"/>
                  <wp:docPr id="56"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44" cstate="print"/>
                          <a:stretch>
                            <a:fillRect/>
                          </a:stretch>
                        </pic:blipFill>
                        <pic:spPr>
                          <a:xfrm>
                            <a:off x="0" y="0"/>
                            <a:ext cx="532713" cy="533400"/>
                          </a:xfrm>
                          <a:prstGeom prst="rect">
                            <a:avLst/>
                          </a:prstGeom>
                        </pic:spPr>
                      </pic:pic>
                    </a:graphicData>
                  </a:graphic>
                </wp:inline>
              </w:drawing>
            </w:r>
          </w:p>
        </w:tc>
        <w:tc>
          <w:tcPr>
            <w:tcW w:w="1868" w:type="dxa"/>
            <w:vAlign w:val="center"/>
          </w:tcPr>
          <w:p w14:paraId="7A5DF08F" w14:textId="1587B814" w:rsidR="00465993" w:rsidRPr="00465993" w:rsidRDefault="00465993" w:rsidP="00C10FD8">
            <w:pPr>
              <w:pStyle w:val="isi"/>
              <w:jc w:val="center"/>
              <w:rPr>
                <w:i/>
              </w:rPr>
            </w:pPr>
            <w:r w:rsidRPr="00465993">
              <w:rPr>
                <w:i/>
              </w:rPr>
              <w:t>Control</w:t>
            </w:r>
          </w:p>
        </w:tc>
        <w:tc>
          <w:tcPr>
            <w:tcW w:w="2891" w:type="dxa"/>
          </w:tcPr>
          <w:p w14:paraId="4357F726" w14:textId="4F2F5D63" w:rsidR="00465993" w:rsidRPr="00465993" w:rsidRDefault="00465993" w:rsidP="00465993">
            <w:pPr>
              <w:rPr>
                <w:rFonts w:ascii="Times New Roman" w:hAnsi="Times New Roman" w:cs="Times New Roman"/>
                <w:sz w:val="24"/>
                <w:szCs w:val="24"/>
              </w:rPr>
            </w:pPr>
            <w:r>
              <w:rPr>
                <w:rFonts w:ascii="Times New Roman" w:hAnsi="Times New Roman" w:cs="Times New Roman"/>
                <w:sz w:val="24"/>
                <w:szCs w:val="24"/>
              </w:rPr>
              <w:t>M</w:t>
            </w:r>
            <w:r w:rsidRPr="00465993">
              <w:rPr>
                <w:rFonts w:ascii="Times New Roman" w:hAnsi="Times New Roman" w:cs="Times New Roman"/>
                <w:sz w:val="24"/>
                <w:szCs w:val="24"/>
              </w:rPr>
              <w:t>enggambarkan</w:t>
            </w:r>
            <w:r>
              <w:rPr>
                <w:rFonts w:ascii="Times New Roman" w:hAnsi="Times New Roman" w:cs="Times New Roman"/>
                <w:sz w:val="24"/>
                <w:szCs w:val="24"/>
              </w:rPr>
              <w:t xml:space="preserve"> </w:t>
            </w:r>
            <w:r w:rsidRPr="00465993">
              <w:rPr>
                <w:rFonts w:ascii="Times New Roman" w:hAnsi="Times New Roman" w:cs="Times New Roman"/>
                <w:sz w:val="24"/>
                <w:szCs w:val="24"/>
              </w:rPr>
              <w:t>mengkoordinasikan perilaku sistem dan dinamika dari suatu sistem, menangani tugas utama dan mengontrol alur kerja</w:t>
            </w:r>
          </w:p>
          <w:p w14:paraId="00E2A7BF" w14:textId="20B1376F" w:rsidR="00465993" w:rsidRDefault="00465993" w:rsidP="00465993">
            <w:pPr>
              <w:rPr>
                <w:rFonts w:ascii="Times New Roman" w:hAnsi="Times New Roman" w:cs="Times New Roman"/>
                <w:sz w:val="24"/>
                <w:szCs w:val="24"/>
              </w:rPr>
            </w:pPr>
            <w:r w:rsidRPr="00465993">
              <w:rPr>
                <w:rFonts w:ascii="Times New Roman" w:hAnsi="Times New Roman" w:cs="Times New Roman"/>
                <w:sz w:val="24"/>
                <w:szCs w:val="24"/>
              </w:rPr>
              <w:t>suatu sistem</w:t>
            </w:r>
          </w:p>
        </w:tc>
      </w:tr>
      <w:tr w:rsidR="00465993" w14:paraId="172490FC" w14:textId="77777777" w:rsidTr="00465993">
        <w:trPr>
          <w:trHeight w:val="989"/>
        </w:trPr>
        <w:tc>
          <w:tcPr>
            <w:tcW w:w="865" w:type="dxa"/>
            <w:vAlign w:val="center"/>
          </w:tcPr>
          <w:p w14:paraId="598C9350" w14:textId="70DAD34F" w:rsidR="00465993" w:rsidRDefault="00465993" w:rsidP="00B45B66">
            <w:pPr>
              <w:jc w:val="center"/>
              <w:rPr>
                <w:rFonts w:ascii="Times New Roman" w:hAnsi="Times New Roman" w:cs="Times New Roman"/>
              </w:rPr>
            </w:pPr>
            <w:r>
              <w:rPr>
                <w:rFonts w:ascii="Times New Roman" w:hAnsi="Times New Roman" w:cs="Times New Roman"/>
              </w:rPr>
              <w:t>8</w:t>
            </w:r>
          </w:p>
        </w:tc>
        <w:tc>
          <w:tcPr>
            <w:tcW w:w="2586" w:type="dxa"/>
            <w:vAlign w:val="center"/>
          </w:tcPr>
          <w:p w14:paraId="00FC4E51" w14:textId="363E1A9F" w:rsidR="00465993" w:rsidRDefault="00465993" w:rsidP="00B45B66">
            <w:pPr>
              <w:jc w:val="center"/>
              <w:rPr>
                <w:noProof/>
                <w:sz w:val="20"/>
              </w:rPr>
            </w:pPr>
            <w:r>
              <w:rPr>
                <w:noProof/>
                <w:sz w:val="20"/>
              </w:rPr>
              <w:drawing>
                <wp:inline distT="0" distB="0" distL="0" distR="0" wp14:anchorId="07901FE7" wp14:editId="3F24A81A">
                  <wp:extent cx="532610" cy="514350"/>
                  <wp:effectExtent l="0" t="0" r="0" b="0"/>
                  <wp:docPr id="57" name="Imag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45" cstate="print"/>
                          <a:stretch>
                            <a:fillRect/>
                          </a:stretch>
                        </pic:blipFill>
                        <pic:spPr>
                          <a:xfrm>
                            <a:off x="0" y="0"/>
                            <a:ext cx="532610" cy="514350"/>
                          </a:xfrm>
                          <a:prstGeom prst="rect">
                            <a:avLst/>
                          </a:prstGeom>
                        </pic:spPr>
                      </pic:pic>
                    </a:graphicData>
                  </a:graphic>
                </wp:inline>
              </w:drawing>
            </w:r>
          </w:p>
        </w:tc>
        <w:tc>
          <w:tcPr>
            <w:tcW w:w="1868" w:type="dxa"/>
            <w:vAlign w:val="center"/>
          </w:tcPr>
          <w:p w14:paraId="6A551C44" w14:textId="16D94F40" w:rsidR="00465993" w:rsidRPr="00465993" w:rsidRDefault="00465993" w:rsidP="00C10FD8">
            <w:pPr>
              <w:pStyle w:val="isi"/>
              <w:jc w:val="center"/>
              <w:rPr>
                <w:i/>
              </w:rPr>
            </w:pPr>
            <w:r w:rsidRPr="00465993">
              <w:rPr>
                <w:i/>
              </w:rPr>
              <w:t>Entity</w:t>
            </w:r>
          </w:p>
        </w:tc>
        <w:tc>
          <w:tcPr>
            <w:tcW w:w="2891" w:type="dxa"/>
          </w:tcPr>
          <w:p w14:paraId="1C82DC37" w14:textId="3F2E5A9D" w:rsidR="00465993" w:rsidRPr="00465993" w:rsidRDefault="00465993" w:rsidP="00465993">
            <w:pPr>
              <w:rPr>
                <w:rFonts w:ascii="Times New Roman" w:hAnsi="Times New Roman" w:cs="Times New Roman"/>
                <w:sz w:val="24"/>
                <w:szCs w:val="24"/>
              </w:rPr>
            </w:pPr>
            <w:r>
              <w:rPr>
                <w:rFonts w:ascii="Times New Roman" w:hAnsi="Times New Roman" w:cs="Times New Roman"/>
                <w:sz w:val="24"/>
                <w:szCs w:val="24"/>
              </w:rPr>
              <w:t>M</w:t>
            </w:r>
            <w:r w:rsidRPr="00465993">
              <w:rPr>
                <w:rFonts w:ascii="Times New Roman" w:hAnsi="Times New Roman" w:cs="Times New Roman"/>
                <w:sz w:val="24"/>
                <w:szCs w:val="24"/>
              </w:rPr>
              <w:t>enggambarka informasi yang harus disimpan oleh sistem (Struktur data dari sebuah</w:t>
            </w:r>
          </w:p>
          <w:p w14:paraId="5E2A484D" w14:textId="6346D836" w:rsidR="00465993" w:rsidRDefault="00465993" w:rsidP="00465993">
            <w:pPr>
              <w:rPr>
                <w:rFonts w:ascii="Times New Roman" w:hAnsi="Times New Roman" w:cs="Times New Roman"/>
                <w:sz w:val="24"/>
                <w:szCs w:val="24"/>
              </w:rPr>
            </w:pPr>
            <w:r w:rsidRPr="00465993">
              <w:rPr>
                <w:rFonts w:ascii="Times New Roman" w:hAnsi="Times New Roman" w:cs="Times New Roman"/>
                <w:sz w:val="24"/>
                <w:szCs w:val="24"/>
              </w:rPr>
              <w:t>sistem)</w:t>
            </w:r>
          </w:p>
        </w:tc>
      </w:tr>
    </w:tbl>
    <w:p w14:paraId="19C4F3B6" w14:textId="72556F4E" w:rsidR="00AF2DAE" w:rsidRDefault="00AF2DAE" w:rsidP="00AF2DAE">
      <w:pPr>
        <w:pStyle w:val="isi"/>
        <w:rPr>
          <w:b/>
        </w:rPr>
      </w:pPr>
    </w:p>
    <w:p w14:paraId="529C00B1" w14:textId="07EF288C" w:rsidR="00465993" w:rsidRDefault="00465993" w:rsidP="00465993">
      <w:pPr>
        <w:pStyle w:val="isi"/>
        <w:numPr>
          <w:ilvl w:val="0"/>
          <w:numId w:val="28"/>
        </w:numPr>
        <w:ind w:left="284" w:hanging="284"/>
        <w:rPr>
          <w:b/>
        </w:rPr>
      </w:pPr>
      <w:r>
        <w:rPr>
          <w:b/>
        </w:rPr>
        <w:lastRenderedPageBreak/>
        <w:t>Deployment Diagram</w:t>
      </w:r>
    </w:p>
    <w:tbl>
      <w:tblPr>
        <w:tblStyle w:val="KisiTabel"/>
        <w:tblW w:w="0" w:type="auto"/>
        <w:tblLook w:val="04A0" w:firstRow="1" w:lastRow="0" w:firstColumn="1" w:lastColumn="0" w:noHBand="0" w:noVBand="1"/>
      </w:tblPr>
      <w:tblGrid>
        <w:gridCol w:w="865"/>
        <w:gridCol w:w="2586"/>
        <w:gridCol w:w="1868"/>
        <w:gridCol w:w="2891"/>
      </w:tblGrid>
      <w:tr w:rsidR="00363768" w14:paraId="65E7085A" w14:textId="77777777" w:rsidTr="00B45B66">
        <w:trPr>
          <w:trHeight w:val="450"/>
        </w:trPr>
        <w:tc>
          <w:tcPr>
            <w:tcW w:w="865" w:type="dxa"/>
            <w:vAlign w:val="center"/>
          </w:tcPr>
          <w:p w14:paraId="483D010E" w14:textId="77777777" w:rsidR="00363768" w:rsidRPr="005542F8" w:rsidRDefault="00363768" w:rsidP="00B45B66">
            <w:pPr>
              <w:jc w:val="center"/>
              <w:rPr>
                <w:rFonts w:ascii="Times New Roman" w:hAnsi="Times New Roman" w:cs="Times New Roman"/>
                <w:sz w:val="24"/>
                <w:szCs w:val="24"/>
              </w:rPr>
            </w:pPr>
            <w:r w:rsidRPr="005542F8">
              <w:rPr>
                <w:rFonts w:ascii="Times New Roman" w:hAnsi="Times New Roman" w:cs="Times New Roman"/>
                <w:sz w:val="24"/>
                <w:szCs w:val="24"/>
              </w:rPr>
              <w:t>NO</w:t>
            </w:r>
          </w:p>
        </w:tc>
        <w:tc>
          <w:tcPr>
            <w:tcW w:w="2586" w:type="dxa"/>
            <w:vAlign w:val="center"/>
          </w:tcPr>
          <w:p w14:paraId="675E638E" w14:textId="77777777" w:rsidR="00363768" w:rsidRPr="005542F8" w:rsidRDefault="00363768" w:rsidP="00B45B66">
            <w:pPr>
              <w:jc w:val="center"/>
              <w:rPr>
                <w:rFonts w:ascii="Times New Roman" w:hAnsi="Times New Roman" w:cs="Times New Roman"/>
                <w:sz w:val="24"/>
                <w:szCs w:val="24"/>
              </w:rPr>
            </w:pPr>
            <w:r w:rsidRPr="005542F8">
              <w:rPr>
                <w:rFonts w:ascii="Times New Roman" w:hAnsi="Times New Roman" w:cs="Times New Roman"/>
                <w:sz w:val="24"/>
                <w:szCs w:val="24"/>
              </w:rPr>
              <w:t>BENTUK SIMBOL</w:t>
            </w:r>
          </w:p>
        </w:tc>
        <w:tc>
          <w:tcPr>
            <w:tcW w:w="1868" w:type="dxa"/>
            <w:vAlign w:val="center"/>
          </w:tcPr>
          <w:p w14:paraId="2B1E26E3" w14:textId="77777777" w:rsidR="00363768" w:rsidRPr="005542F8" w:rsidRDefault="00363768" w:rsidP="00B45B66">
            <w:pPr>
              <w:jc w:val="center"/>
              <w:rPr>
                <w:rFonts w:ascii="Times New Roman" w:hAnsi="Times New Roman" w:cs="Times New Roman"/>
                <w:sz w:val="24"/>
                <w:szCs w:val="24"/>
              </w:rPr>
            </w:pPr>
            <w:r w:rsidRPr="005542F8">
              <w:rPr>
                <w:rFonts w:ascii="Times New Roman" w:hAnsi="Times New Roman" w:cs="Times New Roman"/>
                <w:sz w:val="24"/>
                <w:szCs w:val="24"/>
              </w:rPr>
              <w:t>NAMA SIMBOL</w:t>
            </w:r>
          </w:p>
        </w:tc>
        <w:tc>
          <w:tcPr>
            <w:tcW w:w="2891" w:type="dxa"/>
            <w:vAlign w:val="center"/>
          </w:tcPr>
          <w:p w14:paraId="3EC6A64F" w14:textId="77777777" w:rsidR="00363768" w:rsidRPr="005542F8" w:rsidRDefault="00363768" w:rsidP="00B45B66">
            <w:pPr>
              <w:jc w:val="center"/>
              <w:rPr>
                <w:rFonts w:ascii="Times New Roman" w:hAnsi="Times New Roman" w:cs="Times New Roman"/>
                <w:sz w:val="24"/>
                <w:szCs w:val="24"/>
              </w:rPr>
            </w:pPr>
            <w:r w:rsidRPr="005542F8">
              <w:rPr>
                <w:rFonts w:ascii="Times New Roman" w:hAnsi="Times New Roman" w:cs="Times New Roman"/>
                <w:sz w:val="24"/>
                <w:szCs w:val="24"/>
              </w:rPr>
              <w:t>FUNGSI SIMBOL</w:t>
            </w:r>
          </w:p>
        </w:tc>
      </w:tr>
      <w:tr w:rsidR="00363768" w14:paraId="6F460F60" w14:textId="77777777" w:rsidTr="003F7C03">
        <w:trPr>
          <w:trHeight w:val="1726"/>
        </w:trPr>
        <w:tc>
          <w:tcPr>
            <w:tcW w:w="865" w:type="dxa"/>
            <w:vAlign w:val="center"/>
          </w:tcPr>
          <w:p w14:paraId="6B3854DC" w14:textId="77777777" w:rsidR="00363768" w:rsidRPr="000E1B05" w:rsidRDefault="00363768" w:rsidP="00B45B66">
            <w:pPr>
              <w:jc w:val="center"/>
              <w:rPr>
                <w:rFonts w:ascii="Times New Roman" w:hAnsi="Times New Roman" w:cs="Times New Roman"/>
              </w:rPr>
            </w:pPr>
            <w:r w:rsidRPr="000E1B05">
              <w:rPr>
                <w:rFonts w:ascii="Times New Roman" w:hAnsi="Times New Roman" w:cs="Times New Roman"/>
              </w:rPr>
              <w:t>1</w:t>
            </w:r>
          </w:p>
        </w:tc>
        <w:tc>
          <w:tcPr>
            <w:tcW w:w="2586" w:type="dxa"/>
            <w:vAlign w:val="center"/>
          </w:tcPr>
          <w:p w14:paraId="6B1C78E6" w14:textId="4876E107" w:rsidR="00363768" w:rsidRPr="000E1B05" w:rsidRDefault="003F7C03" w:rsidP="00B45B66">
            <w:pPr>
              <w:jc w:val="center"/>
              <w:rPr>
                <w:rFonts w:ascii="Times New Roman" w:hAnsi="Times New Roman" w:cs="Times New Roman"/>
              </w:rPr>
            </w:pPr>
            <w:r>
              <w:rPr>
                <w:noProof/>
                <w:sz w:val="20"/>
              </w:rPr>
              <w:drawing>
                <wp:inline distT="0" distB="0" distL="0" distR="0" wp14:anchorId="13A3AF99" wp14:editId="09944332">
                  <wp:extent cx="1333791" cy="942975"/>
                  <wp:effectExtent l="0" t="0" r="0" b="0"/>
                  <wp:docPr id="28" name="Image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37" cstate="print"/>
                          <a:stretch>
                            <a:fillRect/>
                          </a:stretch>
                        </pic:blipFill>
                        <pic:spPr>
                          <a:xfrm>
                            <a:off x="0" y="0"/>
                            <a:ext cx="1333791" cy="942975"/>
                          </a:xfrm>
                          <a:prstGeom prst="rect">
                            <a:avLst/>
                          </a:prstGeom>
                        </pic:spPr>
                      </pic:pic>
                    </a:graphicData>
                  </a:graphic>
                </wp:inline>
              </w:drawing>
            </w:r>
          </w:p>
        </w:tc>
        <w:tc>
          <w:tcPr>
            <w:tcW w:w="1868" w:type="dxa"/>
            <w:vAlign w:val="center"/>
          </w:tcPr>
          <w:p w14:paraId="3E570EDC" w14:textId="40C746B2" w:rsidR="00363768" w:rsidRPr="00363768" w:rsidRDefault="003F7C03" w:rsidP="00363768">
            <w:pPr>
              <w:pStyle w:val="isi"/>
              <w:jc w:val="center"/>
              <w:rPr>
                <w:i/>
              </w:rPr>
            </w:pPr>
            <w:r>
              <w:rPr>
                <w:i/>
              </w:rPr>
              <w:t>Package</w:t>
            </w:r>
          </w:p>
        </w:tc>
        <w:tc>
          <w:tcPr>
            <w:tcW w:w="2891" w:type="dxa"/>
          </w:tcPr>
          <w:p w14:paraId="2CE1D8C7" w14:textId="412312F5" w:rsidR="00363768" w:rsidRPr="009625CB" w:rsidRDefault="003F7C03" w:rsidP="00363768">
            <w:pPr>
              <w:jc w:val="both"/>
              <w:rPr>
                <w:rFonts w:ascii="Times New Roman" w:hAnsi="Times New Roman" w:cs="Times New Roman"/>
                <w:sz w:val="24"/>
                <w:szCs w:val="24"/>
              </w:rPr>
            </w:pPr>
            <w:r w:rsidRPr="003F7C03">
              <w:rPr>
                <w:rFonts w:ascii="Times New Roman" w:hAnsi="Times New Roman" w:cs="Times New Roman"/>
                <w:sz w:val="24"/>
                <w:szCs w:val="24"/>
              </w:rPr>
              <w:t>Package merupakan sebuah bungkusan dari satu atau lebih komponen.</w:t>
            </w:r>
          </w:p>
        </w:tc>
      </w:tr>
      <w:tr w:rsidR="00363768" w14:paraId="2FDCB57E" w14:textId="77777777" w:rsidTr="00B45B66">
        <w:trPr>
          <w:trHeight w:val="1429"/>
        </w:trPr>
        <w:tc>
          <w:tcPr>
            <w:tcW w:w="865" w:type="dxa"/>
            <w:vAlign w:val="center"/>
          </w:tcPr>
          <w:p w14:paraId="6DC8C1D8" w14:textId="77777777" w:rsidR="00363768" w:rsidRPr="000E1B05" w:rsidRDefault="00363768" w:rsidP="00B45B66">
            <w:pPr>
              <w:jc w:val="center"/>
              <w:rPr>
                <w:rFonts w:ascii="Times New Roman" w:hAnsi="Times New Roman" w:cs="Times New Roman"/>
              </w:rPr>
            </w:pPr>
            <w:r>
              <w:rPr>
                <w:rFonts w:ascii="Times New Roman" w:hAnsi="Times New Roman" w:cs="Times New Roman"/>
              </w:rPr>
              <w:t>2</w:t>
            </w:r>
          </w:p>
        </w:tc>
        <w:tc>
          <w:tcPr>
            <w:tcW w:w="2586" w:type="dxa"/>
            <w:vAlign w:val="center"/>
          </w:tcPr>
          <w:p w14:paraId="49C171EE" w14:textId="43013CEF" w:rsidR="00363768" w:rsidRDefault="003F7C03" w:rsidP="00B45B66">
            <w:pPr>
              <w:jc w:val="center"/>
              <w:rPr>
                <w:noProof/>
                <w:sz w:val="20"/>
              </w:rPr>
            </w:pPr>
            <w:r>
              <w:rPr>
                <w:noProof/>
                <w:sz w:val="20"/>
              </w:rPr>
              <w:drawing>
                <wp:inline distT="0" distB="0" distL="0" distR="0" wp14:anchorId="218B820E" wp14:editId="000915C7">
                  <wp:extent cx="811301" cy="647700"/>
                  <wp:effectExtent l="0" t="0" r="0" b="0"/>
                  <wp:docPr id="29" name="Imag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46" cstate="print"/>
                          <a:stretch>
                            <a:fillRect/>
                          </a:stretch>
                        </pic:blipFill>
                        <pic:spPr>
                          <a:xfrm>
                            <a:off x="0" y="0"/>
                            <a:ext cx="811301" cy="647700"/>
                          </a:xfrm>
                          <a:prstGeom prst="rect">
                            <a:avLst/>
                          </a:prstGeom>
                        </pic:spPr>
                      </pic:pic>
                    </a:graphicData>
                  </a:graphic>
                </wp:inline>
              </w:drawing>
            </w:r>
          </w:p>
        </w:tc>
        <w:tc>
          <w:tcPr>
            <w:tcW w:w="1868" w:type="dxa"/>
            <w:vAlign w:val="center"/>
          </w:tcPr>
          <w:p w14:paraId="1D3C980C" w14:textId="140D565B" w:rsidR="00363768" w:rsidRPr="00363768" w:rsidRDefault="00363768" w:rsidP="00363768">
            <w:pPr>
              <w:pStyle w:val="isi"/>
              <w:jc w:val="center"/>
            </w:pPr>
            <w:r w:rsidRPr="00363768">
              <w:rPr>
                <w:i/>
                <w:spacing w:val="-4"/>
              </w:rPr>
              <w:t>Node</w:t>
            </w:r>
          </w:p>
        </w:tc>
        <w:tc>
          <w:tcPr>
            <w:tcW w:w="2891" w:type="dxa"/>
          </w:tcPr>
          <w:p w14:paraId="38A1BD02" w14:textId="1BD9362B" w:rsidR="00363768" w:rsidRPr="00DC5ABA" w:rsidRDefault="00363768" w:rsidP="00B45B66">
            <w:pPr>
              <w:jc w:val="both"/>
              <w:rPr>
                <w:rFonts w:ascii="Times New Roman" w:hAnsi="Times New Roman" w:cs="Times New Roman"/>
                <w:sz w:val="24"/>
                <w:szCs w:val="24"/>
              </w:rPr>
            </w:pPr>
            <w:r w:rsidRPr="00363768">
              <w:rPr>
                <w:rFonts w:ascii="Times New Roman" w:hAnsi="Times New Roman" w:cs="Times New Roman"/>
                <w:sz w:val="24"/>
                <w:szCs w:val="24"/>
              </w:rPr>
              <w:t>Node menggambarkan bagian-bagian hardware dalam sebuah sistem. Notasi untuk node digambarkan sebagai sebuah kubus 3 dimensi.</w:t>
            </w:r>
          </w:p>
        </w:tc>
      </w:tr>
      <w:tr w:rsidR="00363768" w14:paraId="61B455A9" w14:textId="77777777" w:rsidTr="00B45B66">
        <w:trPr>
          <w:trHeight w:val="1429"/>
        </w:trPr>
        <w:tc>
          <w:tcPr>
            <w:tcW w:w="865" w:type="dxa"/>
            <w:vAlign w:val="center"/>
          </w:tcPr>
          <w:p w14:paraId="1BE8C23B" w14:textId="5E47241C" w:rsidR="00363768" w:rsidRDefault="00363768" w:rsidP="00B45B66">
            <w:pPr>
              <w:jc w:val="center"/>
              <w:rPr>
                <w:rFonts w:ascii="Times New Roman" w:hAnsi="Times New Roman" w:cs="Times New Roman"/>
              </w:rPr>
            </w:pPr>
            <w:r>
              <w:rPr>
                <w:rFonts w:ascii="Times New Roman" w:hAnsi="Times New Roman" w:cs="Times New Roman"/>
              </w:rPr>
              <w:t>3</w:t>
            </w:r>
          </w:p>
        </w:tc>
        <w:tc>
          <w:tcPr>
            <w:tcW w:w="2586" w:type="dxa"/>
            <w:vAlign w:val="center"/>
          </w:tcPr>
          <w:p w14:paraId="4B700283" w14:textId="5DD01F01" w:rsidR="00363768" w:rsidRPr="00363768" w:rsidRDefault="00363768" w:rsidP="00363768">
            <w:pPr>
              <w:pStyle w:val="isi"/>
              <w:jc w:val="center"/>
              <w:rPr>
                <w:noProof/>
              </w:rPr>
            </w:pPr>
            <w:r>
              <w:rPr>
                <w:noProof/>
              </w:rPr>
              <mc:AlternateContent>
                <mc:Choice Requires="wps">
                  <w:drawing>
                    <wp:anchor distT="0" distB="0" distL="114300" distR="114300" simplePos="0" relativeHeight="251668480" behindDoc="0" locked="0" layoutInCell="1" allowOverlap="1" wp14:anchorId="14425796" wp14:editId="37D207A3">
                      <wp:simplePos x="0" y="0"/>
                      <wp:positionH relativeFrom="column">
                        <wp:posOffset>218440</wp:posOffset>
                      </wp:positionH>
                      <wp:positionV relativeFrom="paragraph">
                        <wp:posOffset>131445</wp:posOffset>
                      </wp:positionV>
                      <wp:extent cx="1104900" cy="0"/>
                      <wp:effectExtent l="0" t="0" r="0" b="0"/>
                      <wp:wrapNone/>
                      <wp:docPr id="809602304" name="Konektor Lurus 809602304"/>
                      <wp:cNvGraphicFramePr/>
                      <a:graphic xmlns:a="http://schemas.openxmlformats.org/drawingml/2006/main">
                        <a:graphicData uri="http://schemas.microsoft.com/office/word/2010/wordprocessingShape">
                          <wps:wsp>
                            <wps:cNvCnPr/>
                            <wps:spPr>
                              <a:xfrm>
                                <a:off x="0" y="0"/>
                                <a:ext cx="1104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9AAAA9" id="Konektor Lurus 809602304"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pt,10.35pt" to="104.2pt,1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" strokecolor="black [3213]" strokeweight=".5pt">
                      <v:stroke joinstyle="miter"/>
                    </v:line>
                  </w:pict>
                </mc:Fallback>
              </mc:AlternateContent>
            </w:r>
          </w:p>
        </w:tc>
        <w:tc>
          <w:tcPr>
            <w:tcW w:w="1868" w:type="dxa"/>
            <w:vAlign w:val="center"/>
          </w:tcPr>
          <w:p w14:paraId="231D3475" w14:textId="352E3914" w:rsidR="00363768" w:rsidRPr="00363768" w:rsidRDefault="00363768" w:rsidP="00363768">
            <w:pPr>
              <w:pStyle w:val="isi"/>
              <w:jc w:val="center"/>
              <w:rPr>
                <w:i/>
                <w:spacing w:val="-4"/>
              </w:rPr>
            </w:pPr>
            <w:r w:rsidRPr="00363768">
              <w:rPr>
                <w:i/>
                <w:spacing w:val="-2"/>
              </w:rPr>
              <w:t>Association</w:t>
            </w:r>
          </w:p>
        </w:tc>
        <w:tc>
          <w:tcPr>
            <w:tcW w:w="2891" w:type="dxa"/>
          </w:tcPr>
          <w:p w14:paraId="32723051" w14:textId="223A3C7D" w:rsidR="00363768" w:rsidRPr="00363768" w:rsidRDefault="00363768" w:rsidP="00363768">
            <w:pPr>
              <w:rPr>
                <w:rFonts w:ascii="Times New Roman" w:hAnsi="Times New Roman" w:cs="Times New Roman"/>
                <w:sz w:val="24"/>
                <w:szCs w:val="24"/>
              </w:rPr>
            </w:pPr>
            <w:r w:rsidRPr="00363768">
              <w:rPr>
                <w:rFonts w:ascii="Times New Roman" w:hAnsi="Times New Roman" w:cs="Times New Roman"/>
                <w:sz w:val="24"/>
                <w:szCs w:val="24"/>
              </w:rPr>
              <w:t>Sebuah association digambarkan sebagai</w:t>
            </w:r>
            <w:r>
              <w:rPr>
                <w:rFonts w:ascii="Times New Roman" w:hAnsi="Times New Roman" w:cs="Times New Roman"/>
                <w:sz w:val="24"/>
                <w:szCs w:val="24"/>
              </w:rPr>
              <w:t xml:space="preserve"> </w:t>
            </w:r>
            <w:r w:rsidRPr="00363768">
              <w:rPr>
                <w:rFonts w:ascii="Times New Roman" w:hAnsi="Times New Roman" w:cs="Times New Roman"/>
                <w:sz w:val="24"/>
                <w:szCs w:val="24"/>
              </w:rPr>
              <w:t>sebuah garis yang menghubungkan dua node yang mengindikasikan</w:t>
            </w:r>
            <w:r>
              <w:rPr>
                <w:rFonts w:ascii="Times New Roman" w:hAnsi="Times New Roman" w:cs="Times New Roman"/>
                <w:sz w:val="24"/>
                <w:szCs w:val="24"/>
              </w:rPr>
              <w:t xml:space="preserve"> </w:t>
            </w:r>
            <w:r w:rsidRPr="00363768">
              <w:rPr>
                <w:rFonts w:ascii="Times New Roman" w:hAnsi="Times New Roman" w:cs="Times New Roman"/>
                <w:sz w:val="24"/>
                <w:szCs w:val="24"/>
              </w:rPr>
              <w:t>jalur komunikasi antara komponen-komponen hardware.</w:t>
            </w:r>
          </w:p>
        </w:tc>
      </w:tr>
      <w:tr w:rsidR="003F7C03" w14:paraId="38D149EB" w14:textId="77777777" w:rsidTr="00B45B66">
        <w:trPr>
          <w:trHeight w:val="1429"/>
        </w:trPr>
        <w:tc>
          <w:tcPr>
            <w:tcW w:w="865" w:type="dxa"/>
            <w:vAlign w:val="center"/>
          </w:tcPr>
          <w:p w14:paraId="381BF235" w14:textId="500D89FF" w:rsidR="003F7C03" w:rsidRDefault="003F7C03" w:rsidP="00B45B66">
            <w:pPr>
              <w:jc w:val="center"/>
              <w:rPr>
                <w:rFonts w:ascii="Times New Roman" w:hAnsi="Times New Roman" w:cs="Times New Roman"/>
              </w:rPr>
            </w:pPr>
            <w:r>
              <w:rPr>
                <w:rFonts w:ascii="Times New Roman" w:hAnsi="Times New Roman" w:cs="Times New Roman"/>
              </w:rPr>
              <w:t>4</w:t>
            </w:r>
          </w:p>
        </w:tc>
        <w:tc>
          <w:tcPr>
            <w:tcW w:w="2586" w:type="dxa"/>
            <w:vAlign w:val="center"/>
          </w:tcPr>
          <w:p w14:paraId="2327B0F9" w14:textId="29D71340" w:rsidR="003F7C03" w:rsidRDefault="003F7C03" w:rsidP="00363768">
            <w:pPr>
              <w:pStyle w:val="isi"/>
              <w:jc w:val="center"/>
              <w:rPr>
                <w:noProof/>
              </w:rPr>
            </w:pPr>
            <w:r>
              <w:rPr>
                <w:noProof/>
                <w:position w:val="-3"/>
                <w:sz w:val="19"/>
              </w:rPr>
              <w:drawing>
                <wp:inline distT="0" distB="0" distL="0" distR="0" wp14:anchorId="3B0A3A58" wp14:editId="126D0F5F">
                  <wp:extent cx="901487" cy="125063"/>
                  <wp:effectExtent l="0" t="0" r="0" b="0"/>
                  <wp:docPr id="809602331" name="Imag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Image 30"/>
                          <pic:cNvPicPr/>
                        </pic:nvPicPr>
                        <pic:blipFill>
                          <a:blip r:embed="rId47" cstate="print"/>
                          <a:stretch>
                            <a:fillRect/>
                          </a:stretch>
                        </pic:blipFill>
                        <pic:spPr>
                          <a:xfrm>
                            <a:off x="0" y="0"/>
                            <a:ext cx="901487" cy="125063"/>
                          </a:xfrm>
                          <a:prstGeom prst="rect">
                            <a:avLst/>
                          </a:prstGeom>
                        </pic:spPr>
                      </pic:pic>
                    </a:graphicData>
                  </a:graphic>
                </wp:inline>
              </w:drawing>
            </w:r>
          </w:p>
        </w:tc>
        <w:tc>
          <w:tcPr>
            <w:tcW w:w="1868" w:type="dxa"/>
            <w:vAlign w:val="center"/>
          </w:tcPr>
          <w:p w14:paraId="44BD1281" w14:textId="6F997285" w:rsidR="003F7C03" w:rsidRPr="00363768" w:rsidRDefault="003F7C03" w:rsidP="00363768">
            <w:pPr>
              <w:pStyle w:val="isi"/>
              <w:jc w:val="center"/>
              <w:rPr>
                <w:i/>
                <w:spacing w:val="-2"/>
              </w:rPr>
            </w:pPr>
            <w:r>
              <w:rPr>
                <w:i/>
                <w:spacing w:val="-2"/>
              </w:rPr>
              <w:t>Depedency</w:t>
            </w:r>
          </w:p>
        </w:tc>
        <w:tc>
          <w:tcPr>
            <w:tcW w:w="2891" w:type="dxa"/>
          </w:tcPr>
          <w:p w14:paraId="247BB4BC" w14:textId="08CBAFA6" w:rsidR="003F7C03" w:rsidRPr="00363768" w:rsidRDefault="003F7C03" w:rsidP="00363768">
            <w:pPr>
              <w:rPr>
                <w:rFonts w:ascii="Times New Roman" w:hAnsi="Times New Roman" w:cs="Times New Roman"/>
                <w:sz w:val="24"/>
                <w:szCs w:val="24"/>
              </w:rPr>
            </w:pPr>
            <w:r w:rsidRPr="003F7C03">
              <w:rPr>
                <w:rFonts w:ascii="Times New Roman" w:hAnsi="Times New Roman" w:cs="Times New Roman"/>
                <w:sz w:val="24"/>
                <w:szCs w:val="24"/>
              </w:rPr>
              <w:t>Ketergantungan atau dependency atau kebergantungan antar node, arah panah mengarah pada node yang dipakai.</w:t>
            </w:r>
          </w:p>
        </w:tc>
      </w:tr>
    </w:tbl>
    <w:p w14:paraId="2EC55056" w14:textId="69A35A9F" w:rsidR="00AF2DAE" w:rsidRPr="00AF2DAE" w:rsidRDefault="00AF2DAE" w:rsidP="00AF2DAE">
      <w:pPr>
        <w:pStyle w:val="isi"/>
        <w:rPr>
          <w:b/>
        </w:rPr>
        <w:sectPr w:rsidR="00AF2DAE" w:rsidRPr="00AF2DAE" w:rsidSect="00B175E8">
          <w:pgSz w:w="11906" w:h="16838" w:code="9"/>
          <w:pgMar w:top="1701" w:right="1418" w:bottom="1418" w:left="2268" w:header="709" w:footer="170" w:gutter="0"/>
          <w:pgNumType w:fmt="lowerRoman"/>
          <w:cols w:space="708"/>
          <w:docGrid w:linePitch="360"/>
        </w:sectPr>
      </w:pPr>
    </w:p>
    <w:p w14:paraId="61A136A0" w14:textId="3C8BA3C8" w:rsidR="00E26F88" w:rsidRDefault="00CF0B01" w:rsidP="00E26F88">
      <w:pPr>
        <w:pStyle w:val="Judul1"/>
        <w:numPr>
          <w:ilvl w:val="0"/>
          <w:numId w:val="0"/>
        </w:numPr>
      </w:pPr>
      <w:bookmarkStart w:id="11" w:name="_Toc168344623"/>
      <w:r>
        <w:lastRenderedPageBreak/>
        <w:t>DAFTAR GAMBAR</w:t>
      </w:r>
      <w:bookmarkEnd w:id="11"/>
    </w:p>
    <w:p w14:paraId="28A99B94" w14:textId="3B7A608C" w:rsidR="007275F0" w:rsidRDefault="007275F0">
      <w:pPr>
        <w:pStyle w:val="TabelGambar"/>
        <w:tabs>
          <w:tab w:val="right" w:leader="dot" w:pos="8210"/>
        </w:tabs>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168537907" w:history="1">
        <w:r w:rsidRPr="00012C9D">
          <w:rPr>
            <w:rStyle w:val="Hyperlink"/>
            <w:b/>
            <w:noProof/>
          </w:rPr>
          <w:t xml:space="preserve">Gambar 2. 1 </w:t>
        </w:r>
        <w:r w:rsidRPr="00012C9D">
          <w:rPr>
            <w:rStyle w:val="Hyperlink"/>
            <w:noProof/>
          </w:rPr>
          <w:t>Model Prototype</w:t>
        </w:r>
        <w:r>
          <w:rPr>
            <w:noProof/>
            <w:webHidden/>
          </w:rPr>
          <w:tab/>
        </w:r>
        <w:r>
          <w:rPr>
            <w:noProof/>
            <w:webHidden/>
          </w:rPr>
          <w:fldChar w:fldCharType="begin"/>
        </w:r>
        <w:r>
          <w:rPr>
            <w:noProof/>
            <w:webHidden/>
          </w:rPr>
          <w:instrText xml:space="preserve"> PAGEREF _Toc168537907 \h </w:instrText>
        </w:r>
        <w:r>
          <w:rPr>
            <w:noProof/>
            <w:webHidden/>
          </w:rPr>
        </w:r>
        <w:r>
          <w:rPr>
            <w:noProof/>
            <w:webHidden/>
          </w:rPr>
          <w:fldChar w:fldCharType="separate"/>
        </w:r>
        <w:r>
          <w:rPr>
            <w:noProof/>
            <w:webHidden/>
          </w:rPr>
          <w:t>28</w:t>
        </w:r>
        <w:r>
          <w:rPr>
            <w:noProof/>
            <w:webHidden/>
          </w:rPr>
          <w:fldChar w:fldCharType="end"/>
        </w:r>
      </w:hyperlink>
    </w:p>
    <w:p w14:paraId="626A6133" w14:textId="3EDA9A65" w:rsidR="00C70451" w:rsidRPr="00C70451" w:rsidRDefault="007275F0" w:rsidP="00754B24">
      <w:pPr>
        <w:sectPr w:rsidR="00C70451" w:rsidRPr="00C70451" w:rsidSect="00B175E8">
          <w:pgSz w:w="11906" w:h="16838" w:code="9"/>
          <w:pgMar w:top="1701" w:right="1418" w:bottom="1418" w:left="2268" w:header="709" w:footer="170" w:gutter="0"/>
          <w:pgNumType w:fmt="lowerRoman"/>
          <w:cols w:space="708"/>
          <w:docGrid w:linePitch="360"/>
        </w:sectPr>
      </w:pPr>
      <w:r>
        <w:rPr>
          <w:rFonts w:ascii="Times New Roman" w:hAnsi="Times New Roman"/>
          <w:sz w:val="24"/>
        </w:rPr>
        <w:fldChar w:fldCharType="end"/>
      </w:r>
    </w:p>
    <w:p w14:paraId="007DC254" w14:textId="30B5A2AB" w:rsidR="004D102D" w:rsidRDefault="004D102D" w:rsidP="004D102D">
      <w:pPr>
        <w:pStyle w:val="Judul1"/>
        <w:numPr>
          <w:ilvl w:val="0"/>
          <w:numId w:val="0"/>
        </w:numPr>
      </w:pPr>
      <w:bookmarkStart w:id="12" w:name="_Toc168344624"/>
      <w:r>
        <w:lastRenderedPageBreak/>
        <w:t>DAFTAR TABEL</w:t>
      </w:r>
      <w:bookmarkEnd w:id="12"/>
    </w:p>
    <w:p w14:paraId="432E34F1" w14:textId="77777777" w:rsidR="00721847" w:rsidRPr="00721847" w:rsidRDefault="00721847" w:rsidP="00721847"/>
    <w:p w14:paraId="142B2708" w14:textId="49432A2B" w:rsidR="003169EC" w:rsidRPr="00721847" w:rsidRDefault="00721847" w:rsidP="00721847">
      <w:pPr>
        <w:jc w:val="right"/>
        <w:rPr>
          <w:rFonts w:ascii="Times New Roman" w:hAnsi="Times New Roman" w:cs="Times New Roman"/>
          <w:sz w:val="24"/>
          <w:szCs w:val="24"/>
        </w:rPr>
      </w:pPr>
      <w:r>
        <w:rPr>
          <w:rFonts w:ascii="Times New Roman" w:hAnsi="Times New Roman" w:cs="Times New Roman"/>
          <w:sz w:val="24"/>
          <w:szCs w:val="24"/>
        </w:rPr>
        <w:t>Halaman</w:t>
      </w:r>
    </w:p>
    <w:p w14:paraId="34B76A4B" w14:textId="14035EA0" w:rsidR="00E26F88" w:rsidRPr="003169EC" w:rsidRDefault="00E01BEC" w:rsidP="00754B24">
      <w:pPr>
        <w:sectPr w:rsidR="00E26F88" w:rsidRPr="003169EC" w:rsidSect="00B175E8">
          <w:pgSz w:w="11906" w:h="16838" w:code="9"/>
          <w:pgMar w:top="1701" w:right="1418" w:bottom="1418" w:left="2268" w:header="709" w:footer="170" w:gutter="0"/>
          <w:pgNumType w:fmt="lowerRoman"/>
          <w:cols w:space="708"/>
          <w:docGrid w:linePitch="360"/>
        </w:sectPr>
      </w:pPr>
      <w:fldSimple w:instr=" TOC \h \z \c &quot;Tabel&quot; ">
        <w:r w:rsidR="001A095F">
          <w:rPr>
            <w:rFonts w:ascii="Times New Roman" w:hAnsi="Times New Roman"/>
            <w:b/>
            <w:bCs/>
            <w:noProof/>
            <w:sz w:val="24"/>
            <w:lang w:val="en-US"/>
          </w:rPr>
          <w:t>No table of figures entries found.</w:t>
        </w:r>
      </w:fldSimple>
    </w:p>
    <w:p w14:paraId="37833B4D" w14:textId="6BF70CAC" w:rsidR="00CF0B01" w:rsidRDefault="004D102D" w:rsidP="004D102D">
      <w:pPr>
        <w:pStyle w:val="Judul1"/>
        <w:numPr>
          <w:ilvl w:val="0"/>
          <w:numId w:val="0"/>
        </w:numPr>
      </w:pPr>
      <w:bookmarkStart w:id="13" w:name="_Toc168344625"/>
      <w:r>
        <w:lastRenderedPageBreak/>
        <w:t>DAFTAR LAMPIRAN</w:t>
      </w:r>
      <w:bookmarkEnd w:id="13"/>
    </w:p>
    <w:p w14:paraId="7FAE0B01" w14:textId="77777777" w:rsidR="00544A4B" w:rsidRPr="00544A4B" w:rsidRDefault="00544A4B" w:rsidP="00544A4B"/>
    <w:p w14:paraId="0EEDABC4" w14:textId="78DDB1B3" w:rsidR="00544A4B" w:rsidRPr="00544A4B" w:rsidRDefault="00544A4B" w:rsidP="00544A4B">
      <w:pPr>
        <w:jc w:val="right"/>
        <w:rPr>
          <w:rFonts w:ascii="Times New Roman" w:hAnsi="Times New Roman" w:cs="Times New Roman"/>
          <w:sz w:val="24"/>
          <w:szCs w:val="24"/>
        </w:rPr>
      </w:pPr>
      <w:r>
        <w:rPr>
          <w:rFonts w:ascii="Times New Roman" w:hAnsi="Times New Roman" w:cs="Times New Roman"/>
          <w:sz w:val="24"/>
          <w:szCs w:val="24"/>
        </w:rPr>
        <w:t>Halaman</w:t>
      </w:r>
    </w:p>
    <w:p w14:paraId="07DB6208" w14:textId="5578DA9A" w:rsidR="00544A4B" w:rsidRPr="00544A4B" w:rsidRDefault="00E01BEC" w:rsidP="00544A4B">
      <w:pPr>
        <w:sectPr w:rsidR="00544A4B" w:rsidRPr="00544A4B" w:rsidSect="00B175E8">
          <w:pgSz w:w="11906" w:h="16838" w:code="9"/>
          <w:pgMar w:top="1701" w:right="1418" w:bottom="1418" w:left="2268" w:header="709" w:footer="170" w:gutter="0"/>
          <w:pgNumType w:fmt="lowerRoman"/>
          <w:cols w:space="708"/>
          <w:docGrid w:linePitch="360"/>
        </w:sectPr>
      </w:pPr>
      <w:fldSimple w:instr=" TOC \h \z \c &quot;Lampiran&quot; ">
        <w:r w:rsidR="00AB2DCA">
          <w:rPr>
            <w:rFonts w:ascii="Times New Roman" w:hAnsi="Times New Roman"/>
            <w:b/>
            <w:bCs/>
            <w:noProof/>
            <w:sz w:val="24"/>
            <w:lang w:val="en-US"/>
          </w:rPr>
          <w:t>No table of figures entries found.</w:t>
        </w:r>
      </w:fldSimple>
    </w:p>
    <w:p w14:paraId="66AC8CDE" w14:textId="5D37A59B" w:rsidR="00211BB4" w:rsidRDefault="009614DD" w:rsidP="00211BB4">
      <w:pPr>
        <w:pStyle w:val="Judul1"/>
        <w:ind w:firstLine="135"/>
      </w:pPr>
      <w:r>
        <w:lastRenderedPageBreak/>
        <w:br/>
      </w:r>
      <w:bookmarkStart w:id="14" w:name="_Toc168344626"/>
      <w:r>
        <w:t>PENDAHULUAN</w:t>
      </w:r>
      <w:bookmarkEnd w:id="14"/>
    </w:p>
    <w:p w14:paraId="58EED17E" w14:textId="77777777" w:rsidR="00211BB4" w:rsidRPr="00211BB4" w:rsidRDefault="00211BB4" w:rsidP="00AF06A9">
      <w:pPr>
        <w:pStyle w:val="isi"/>
      </w:pPr>
    </w:p>
    <w:p w14:paraId="2269C818" w14:textId="68469210" w:rsidR="00641950" w:rsidRDefault="00BE02C1" w:rsidP="00AF06A9">
      <w:pPr>
        <w:pStyle w:val="Judul2"/>
        <w:spacing w:before="0" w:beforeAutospacing="0"/>
      </w:pPr>
      <w:bookmarkStart w:id="15" w:name="_Toc168344627"/>
      <w:r>
        <w:t>Latar Belakang Masalah</w:t>
      </w:r>
      <w:bookmarkEnd w:id="15"/>
    </w:p>
    <w:p w14:paraId="026D5AB5" w14:textId="7ABEC13C" w:rsidR="008E5475" w:rsidRDefault="00492324" w:rsidP="008E5475">
      <w:pPr>
        <w:pStyle w:val="isi"/>
        <w:ind w:firstLine="576"/>
      </w:pPr>
      <w:r w:rsidRPr="00492324">
        <w:t>Perkembangan teknologi</w:t>
      </w:r>
      <w:r w:rsidR="00AD13CE">
        <w:t xml:space="preserve"> semakin pesat</w:t>
      </w:r>
      <w:r w:rsidRPr="00492324">
        <w:t xml:space="preserve"> menghadirkan berbagai tantangan dan peluang baru bagi para pelaku industri, akademisi, dan masyarakat umum</w:t>
      </w:r>
      <w:r w:rsidR="004B0454">
        <w:t xml:space="preserve"> </w:t>
      </w:r>
      <w:r w:rsidR="004B0454">
        <w:fldChar w:fldCharType="begin" w:fldLock="1"/>
      </w:r>
      <w:r w:rsidR="004B0454">
        <w:instrText>ADDIN CSL_CITATION {"citationItems":[{"id":"ITEM-1","itemData":{"DOI":"10.25124/cosecant.v2i1.18418","abstract":"… Perkembangan teknologi yang begitu pesat memberi … cabang teknologi yang berkembang pesat adalah Artificial … Perkembangan teknologi yang begitu pesat memberi tantangan dan …","author":[{"dropping-particle":"","family":"Novamizanti","given":"Ledya","non-dropping-particle":"","parse-names":false,"suffix":""},{"dropping-particle":"","family":"Siadari","given":"Thomhert Suprapto","non-dropping-particle":"","parse-names":false,"suffix":""},{"dropping-particle":"","family":"Akhyar","given":"Fityanul","non-dropping-particle":"","parse-names":false,"suffix":""}],"container-title":"Prosiding COSECANT : Community Service and Engagement Seminar","id":"ITEM-1","issue":"1","issued":{"date-parts":[["2022"]]},"page":"2-5","title":"Pelatihan Pengenalan Dan Aplikasi Kecerdasan Artificial Untuk Guru &amp; Siswa Smk Telkom Bandung","type":"article-journal","volume":"2"},"uris":["http://www.mendeley.com/documents/?uuid=116e2186-c5dd-44d2-81a1-6342c4d5bd99"]}],"mendeley":{"formattedCitation":"(Novamizanti et al., 2022)","plainTextFormattedCitation":"(Novamizanti et al., 2022)","previouslyFormattedCitation":"(Novamizanti et al., 2022)"},"properties":{"noteIndex":0},"schema":"https://github.com/citation-style-language/schema/raw/master/csl-citation.json"}</w:instrText>
      </w:r>
      <w:r w:rsidR="004B0454">
        <w:fldChar w:fldCharType="separate"/>
      </w:r>
      <w:r w:rsidR="004B0454" w:rsidRPr="00AD13CE">
        <w:rPr>
          <w:noProof/>
        </w:rPr>
        <w:t>(Novamizanti et al., 2022)</w:t>
      </w:r>
      <w:r w:rsidR="004B0454">
        <w:fldChar w:fldCharType="end"/>
      </w:r>
      <w:r w:rsidRPr="00492324">
        <w:t xml:space="preserve">. Salah satu bidang teknologi yang mengalami pertumbuhan signifikan adalah Kecerdasan Buatan atau </w:t>
      </w:r>
      <w:r w:rsidRPr="004B0454">
        <w:rPr>
          <w:i/>
        </w:rPr>
        <w:t>Artificial Intelligence</w:t>
      </w:r>
      <w:r w:rsidRPr="00492324">
        <w:t xml:space="preserve"> (</w:t>
      </w:r>
      <w:r w:rsidRPr="004B0454">
        <w:t>AI</w:t>
      </w:r>
      <w:r w:rsidRPr="00492324">
        <w:t>)</w:t>
      </w:r>
      <w:r w:rsidR="00135286">
        <w:t xml:space="preserve"> </w:t>
      </w:r>
      <w:r w:rsidR="00135286">
        <w:fldChar w:fldCharType="begin" w:fldLock="1"/>
      </w:r>
      <w:r w:rsidR="0029777F">
        <w:instrText>ADDIN CSL_CITATION {"citationItems":[{"id":"ITEM-1","itemData":{"abstract":"Teknologi kecerdasan buatan (AI) telah membawa perubahan signifikan dalam berbagai industri, termasuk di bidang akuntansi. Artikel ini membahas penerapan AI dalam praktik akuntansi sebagai upaya revitalisasi yang dapat meningkatkan efisiensi dan akurasi dalam penyusunan laporan keuangan. Dalam artikel ini, kami membahas beberapa contoh konkret penggunaan AI dalam akuntansi, seperti pengolahan data besar, penggunaan chatbot untuk mengotomatisasi proses akuntansi, dan penggunaan sistem deteksi kecurangan dengan teknik machine learning. Selain itu, artikel ini juga membahas potensi penerapan AI di masa depan dalam bidang akuntansi, seperti penggunaan teknologi blockchain dan analisis prediktif. Dengan penerapan AI dalam praktik akuntansi, perusahaan dapat memperoleh informasi keuangan yang lebih akurat dan real-time, meningkatkan produktivitas, serta meminimalkan risiko kesalahan manusia. Oleh karena itu, artikel ini menyimpulkan bahwa penerapan kecerdasan buatan dapat memberikan manfaat signifikan dalam memodernisasi praktik akuntansi dan meningkatkan kualitas laporan keuangan.","author":[{"dropping-particle":"","family":"Pasyarani","given":"Lis","non-dropping-particle":"","parse-names":false,"suffix":""}],"container-title":"Jurnal Ilmu Data","id":"ITEM-1","issue":"2","issued":{"date-parts":[["2023"]]},"page":"1-14","title":"Revitalisasi Akuntansi dengan Penerapan Kecerdasan Buatan (Artificial Intelligence)","type":"article-journal","volume":"3"},"uris":["http://www.mendeley.com/documents/?uuid=ffa7fc0f-9dcc-4e7d-b610-d6fc1bf5f872"]}],"mendeley":{"formattedCitation":"(Pasyarani, 2023)","plainTextFormattedCitation":"(Pasyarani, 2023)","previouslyFormattedCitation":"(Pasyarani, 2023)"},"properties":{"noteIndex":0},"schema":"https://github.com/citation-style-language/schema/raw/master/csl-citation.json"}</w:instrText>
      </w:r>
      <w:r w:rsidR="00135286">
        <w:fldChar w:fldCharType="separate"/>
      </w:r>
      <w:r w:rsidR="00135286" w:rsidRPr="00135286">
        <w:rPr>
          <w:noProof/>
        </w:rPr>
        <w:t>(Pasyarani, 2023)</w:t>
      </w:r>
      <w:r w:rsidR="00135286">
        <w:fldChar w:fldCharType="end"/>
      </w:r>
      <w:r w:rsidR="00AD13CE">
        <w:t xml:space="preserve">. </w:t>
      </w:r>
      <w:r w:rsidR="00AD13CE" w:rsidRPr="004B0454">
        <w:rPr>
          <w:i/>
        </w:rPr>
        <w:t>Artificial Intelligence</w:t>
      </w:r>
      <w:r w:rsidR="00AD13CE" w:rsidRPr="00AD13CE">
        <w:t xml:space="preserve"> adalah disiplin teknis yang baru, berfokus pada studi dan pengembangan teori, metode, teknologi, dan sistem aplikasi untuk meniru dan memperluas kecerdasan manusia</w:t>
      </w:r>
      <w:r w:rsidR="0029777F">
        <w:t xml:space="preserve"> </w:t>
      </w:r>
      <w:r w:rsidR="0029777F">
        <w:fldChar w:fldCharType="begin" w:fldLock="1"/>
      </w:r>
      <w:r w:rsidR="00280734">
        <w:instrText>ADDIN CSL_CITATION {"citationItems":[{"id":"ITEM-1","itemData":{"ISSN":"2746-7163","abstract":"Kecerdasan buatan (AI) semakin membentuk kembali layanan dengan melakukan berbagai tugas, yang merupakan sumber utama inovasi, namun mengancam pekerjaan manusia. Kami mengembangkan teori penggantian pekerjaan AI untuk mengatasi dampak bermata dua ini. Teori menentukan empat kecerdasan yang diperlukan untuk tugas-tugas layanan-mekanis, analitis, intuitif, dan empati menjabarkan cara perusahaan harus memutuskan antara manusia atau mesin untuk menyelesaikan tugas-tugas tersebut. AI berkembang dalam urutan yang dapat diprediksi, dengan mekanik sebagian besar mendahului analitis, analitis sebagian besar mendahului intuitif, dan intuitif sebagian besar mendahului kecerdasan empati. Suatu teori menegaskan bahwa penggantian pekerjaan AI terjadi secara fundamental pada tingkat tugas, bukan tingkat pekerjaan, dan untuk \"lebih rendah\" tugas intelijen terlebih dahulu. AI pertama-tama menggantikan beberapa tugas pekerjaan layanan, tahap transisi yang dilihat sebagai augmentasi, dan kemudian berkembang untuk menggantikan tenaga manusia sepenuhnya ketika ia memiliki kemampuan untuk mengambil alih semua tugas pekerjaan. Perkembangan tugas AI penggantian dari kecerdasan yang lebih rendah ke yang lebih tinggi menghasilkan pergeseran yang dapat diprediksi dari waktu ke waktu dalam kepentingan relatif dari kecerdasan untuk karyawan yang sifatnya melayani. Implikasi penting dari teori kami adalah bahwa keterampilan analitis akan menjadi kurang penting, seperti yang dibutuhkan AI atas tugas yang lebih analitis, memberikan keterampilan intuitif dan empati yang \"lebih lembut\" bahkan lebih penting bagi karyawan. Akhirnya, AI akan mampu melakukan bahkan tugas-tugas intuitif dan empati, yang memungkinkan cara-cara inovatif manusia–integrasi mesin untuk menyediakan layanan tetapi juga menghasilkan ancaman mendasar bagi pekerjaan manusia.","author":[{"dropping-particle":"","family":"Zein","given":"Afrizal","non-dropping-particle":"","parse-names":false,"suffix":""}],"container-title":"Jurnal Ilmu Komputer JIK","id":"ITEM-1","issue":"2","issued":{"date-parts":[["2021"]]},"page":"18","title":"Kecerdasan Buatan Dalam Hal Otomatisasi Layanan","type":"article-journal","volume":"4"},"uris":["http://www.mendeley.com/documents/?uuid=0c76d27f-aa3a-4f92-8c70-27bfc8bcd82e"]}],"mendeley":{"formattedCitation":"(Zein, 2021)","plainTextFormattedCitation":"(Zein, 2021)","previouslyFormattedCitation":"(Zein, 2021)"},"properties":{"noteIndex":0},"schema":"https://github.com/citation-style-language/schema/raw/master/csl-citation.json"}</w:instrText>
      </w:r>
      <w:r w:rsidR="0029777F">
        <w:fldChar w:fldCharType="separate"/>
      </w:r>
      <w:r w:rsidR="0029777F" w:rsidRPr="0029777F">
        <w:rPr>
          <w:noProof/>
        </w:rPr>
        <w:t>(Zein, 2021)</w:t>
      </w:r>
      <w:r w:rsidR="0029777F">
        <w:fldChar w:fldCharType="end"/>
      </w:r>
      <w:r w:rsidR="00AD13CE" w:rsidRPr="00AD13CE">
        <w:t xml:space="preserve">. Sebagai bidang yang komprehensif dan interdisipliner, </w:t>
      </w:r>
      <w:r w:rsidR="00D00F59" w:rsidRPr="004B0454">
        <w:rPr>
          <w:i/>
        </w:rPr>
        <w:t>Artificial Intelligence</w:t>
      </w:r>
      <w:r w:rsidR="00AD13CE" w:rsidRPr="00AD13CE">
        <w:t xml:space="preserve"> mencakup berbagai ilmu seperti ilmu komputer, fisiologi, filsafat, psikologi, dan matematika</w:t>
      </w:r>
      <w:r w:rsidR="005A2098">
        <w:t xml:space="preserve"> </w:t>
      </w:r>
      <w:r w:rsidR="005A2098">
        <w:fldChar w:fldCharType="begin" w:fldLock="1"/>
      </w:r>
      <w:r w:rsidR="000C07CD">
        <w:instrText>ADDIN CSL_CITATION {"citationItems":[{"id":"ITEM-1","itemData":{"DOI":"10.24036/jippsd.v6i1.115857","ISSN":"2622-5069","abstract":"In today's learning, the development of artificial intelligence designs is a necessity to support the education system. The involvement of artificial intelligence will help students more easily understand lessons in class and facilitate interaction between students and teachers. Through the development of design concepts and learning pelatihans, it is expected to be able to encourage the participation of students and teachers to be able to support the learning system in order to obtain better educational outputs through the use of appropriate technology. There are three learning platforms that are used as learning media, including Duolingo, Khan Academy, and Kejarcita. During the implementation of the activity, it was found that students tend to learn faster and enjoy exploring new things. It is hoped that the artificial intelligence learning design through these three applications can help the learning process during the Covid-19 pandemic which requires school from home to continue and run smoothly. ","author":[{"dropping-particle":"","family":"Rahadiantino","given":"Lienggar","non-dropping-particle":"","parse-names":false,"suffix":""}],"container-title":"Jurnal Inovasi Pendidikan dan Pembelajaran Sekolah Dasar","id":"ITEM-1","issue":"1","issued":{"date-parts":[["2022"]]},"title":"Implementasi Pembelajaran Artificial Intelligence Bagi Siswa Sekolah Dasar di Kota Batu, Malang, Jawa Timur","type":"article-journal","volume":"6"},"uris":["http://www.mendeley.com/documents/?uuid=57afcddc-a294-4f8a-94fd-37e5d95df40a"]}],"mendeley":{"formattedCitation":"(Rahadiantino, 2022)","plainTextFormattedCitation":"(Rahadiantino, 2022)","previouslyFormattedCitation":"(Rahadiantino, 2022)"},"properties":{"noteIndex":0},"schema":"https://github.com/citation-style-language/schema/raw/master/csl-citation.json"}</w:instrText>
      </w:r>
      <w:r w:rsidR="005A2098">
        <w:fldChar w:fldCharType="separate"/>
      </w:r>
      <w:r w:rsidR="005A2098" w:rsidRPr="005A2098">
        <w:rPr>
          <w:noProof/>
        </w:rPr>
        <w:t>(Rahadiantino, 2022)</w:t>
      </w:r>
      <w:r w:rsidR="005A2098">
        <w:fldChar w:fldCharType="end"/>
      </w:r>
      <w:r w:rsidR="005A2098">
        <w:t>.</w:t>
      </w:r>
      <w:r w:rsidR="00D00F59">
        <w:t xml:space="preserve"> I</w:t>
      </w:r>
      <w:r w:rsidR="000C07CD" w:rsidRPr="000C07CD">
        <w:t>novasi dan pemikiran kritis untuk menghadapi serta menyelesaikan masalah yang sering muncul. Salah satu teknologi terbaru yang tengah populer saat ini adalah penerapan</w:t>
      </w:r>
      <w:r w:rsidR="00D00F59">
        <w:t xml:space="preserve"> </w:t>
      </w:r>
      <w:r w:rsidR="004F0AEE" w:rsidRPr="0001669B">
        <w:rPr>
          <w:i/>
        </w:rPr>
        <w:t>A</w:t>
      </w:r>
      <w:r w:rsidR="000C07CD" w:rsidRPr="0001669B">
        <w:rPr>
          <w:i/>
        </w:rPr>
        <w:t xml:space="preserve">rtificial </w:t>
      </w:r>
      <w:r w:rsidR="004F0AEE" w:rsidRPr="0001669B">
        <w:rPr>
          <w:i/>
        </w:rPr>
        <w:t>I</w:t>
      </w:r>
      <w:r w:rsidR="000C07CD" w:rsidRPr="0001669B">
        <w:rPr>
          <w:i/>
        </w:rPr>
        <w:t>ntelligence</w:t>
      </w:r>
      <w:r w:rsidR="000C07CD">
        <w:t xml:space="preserve"> </w:t>
      </w:r>
      <w:r w:rsidR="000C07CD">
        <w:fldChar w:fldCharType="begin" w:fldLock="1"/>
      </w:r>
      <w:r w:rsidR="0070142E">
        <w:instrText>ADDIN CSL_CITATION {"citationItems":[{"id":"ITEM-1","itemData":{"abstract":"… yang berbasis artificial intelligence termasuk salah satu inovasi dalam bidang … penerapan artificial intelligence dalam pendidikan ialah penerapan media puzzle maker dalam …","author":[{"dropping-particle":"","family":"Maufidhoh","given":"Imroatul","non-dropping-particle":"","parse-names":false,"suffix":""},{"dropping-particle":"","family":"Maghfirah","given":"Ismil","non-dropping-particle":"","parse-names":false,"suffix":""}],"container-title":"ABUYA: Jurnal Pendidikan Dasar","id":"ITEM-1","issue":"1","issued":{"date-parts":[["2023"]]},"page":"29-43","title":"Implementasi Pembelajaran Berbasis Artificial Intelligence Melalui Media Puzzle Maker Pada Siswa Sekolah Dasar","type":"article-journal","volume":"1"},"uris":["http://www.mendeley.com/documents/?uuid=8103b362-969b-4866-b339-61d5f21b8911"]}],"mendeley":{"formattedCitation":"(Maufidhoh &amp; Maghfirah, 2023)","plainTextFormattedCitation":"(Maufidhoh &amp; Maghfirah, 2023)","previouslyFormattedCitation":"(Maufidhoh &amp; Maghfirah, 2023)"},"properties":{"noteIndex":0},"schema":"https://github.com/citation-style-language/schema/raw/master/csl-citation.json"}</w:instrText>
      </w:r>
      <w:r w:rsidR="000C07CD">
        <w:fldChar w:fldCharType="separate"/>
      </w:r>
      <w:r w:rsidR="000C07CD" w:rsidRPr="000C07CD">
        <w:rPr>
          <w:noProof/>
        </w:rPr>
        <w:t>(Maufidhoh &amp; Maghfirah, 2023)</w:t>
      </w:r>
      <w:r w:rsidR="000C07CD">
        <w:fldChar w:fldCharType="end"/>
      </w:r>
    </w:p>
    <w:p w14:paraId="08B1C6E0" w14:textId="5CF90D71" w:rsidR="002013F1" w:rsidRDefault="0002304F" w:rsidP="008E5475">
      <w:pPr>
        <w:pStyle w:val="isi"/>
        <w:ind w:firstLine="576"/>
      </w:pPr>
      <w:r w:rsidRPr="0002304F">
        <w:t>Dengan pesatnya perkembangan teknologi dan popularitas penerapan kecerdasan buatan</w:t>
      </w:r>
      <w:r w:rsidR="003B533F">
        <w:t xml:space="preserve"> </w:t>
      </w:r>
      <w:r w:rsidR="00664236" w:rsidRPr="0001669B">
        <w:rPr>
          <w:i/>
        </w:rPr>
        <w:t>Artificial Intelligence</w:t>
      </w:r>
      <w:r w:rsidRPr="0002304F">
        <w:t xml:space="preserve">, sektor </w:t>
      </w:r>
      <w:r w:rsidR="00DA431B">
        <w:t xml:space="preserve"> </w:t>
      </w:r>
      <w:r w:rsidRPr="0002304F">
        <w:t>pendidikan menjadi salah satu bidang yang berpotensi untuk mengadopsi teknologi ini secara efektif</w:t>
      </w:r>
      <w:r w:rsidR="0070142E">
        <w:t xml:space="preserve"> </w:t>
      </w:r>
      <w:r w:rsidR="0070142E">
        <w:fldChar w:fldCharType="begin" w:fldLock="1"/>
      </w:r>
      <w:r w:rsidR="00290FC5">
        <w:instrText>ADDIN CSL_CITATION {"citationItems":[{"id":"ITEM-1","itemData":{"abstract":"… Sistem ini dapat membantu siswa yang memerlukan perhatian ekstra dalam materi tertentu dan memberikan tantangan yang lebih besar bagi siswa yang sudah menguasai materi. …","author":[{"dropping-particle":"","family":"Hikmawati","given":"Nisrina","non-dropping-particle":"","parse-names":false,"suffix":""},{"dropping-particle":"","family":"Sufiyanto","given":"Moh. Imam","non-dropping-particle":"","parse-names":false,"suffix":""},{"dropping-particle":"","family":"Jamilah","given":"","non-dropping-particle":"","parse-names":false,"suffix":""}],"container-title":"Abuya: Jurnal Pendidikan Dasar","id":"ITEM-1","issue":"1","issued":{"date-parts":[["2023"]]},"page":"1-16","title":"Konsep dan Implementasi Kecerdasan Buatan (Artificial Intelligence) dalam Manajemen Kurikulum SD/MI","type":"article-journal","volume":"1"},"uris":["http://www.mendeley.com/documents/?uuid=c9bbd71b-f684-4021-8a61-8eab57771b3a"]}],"mendeley":{"formattedCitation":"(Hikmawati et al., 2023)","plainTextFormattedCitation":"(Hikmawati et al., 2023)","previouslyFormattedCitation":"(Hikmawati et al., 2023)"},"properties":{"noteIndex":0},"schema":"https://github.com/citation-style-language/schema/raw/master/csl-citation.json"}</w:instrText>
      </w:r>
      <w:r w:rsidR="0070142E">
        <w:fldChar w:fldCharType="separate"/>
      </w:r>
      <w:r w:rsidR="0070142E" w:rsidRPr="0070142E">
        <w:rPr>
          <w:noProof/>
        </w:rPr>
        <w:t>(Hikmawati et al., 2023)</w:t>
      </w:r>
      <w:r w:rsidR="0070142E">
        <w:fldChar w:fldCharType="end"/>
      </w:r>
      <w:r w:rsidR="0070142E">
        <w:t>.</w:t>
      </w:r>
      <w:r w:rsidR="00664236">
        <w:t xml:space="preserve"> </w:t>
      </w:r>
      <w:r w:rsidRPr="0002304F">
        <w:t>Sekola</w:t>
      </w:r>
      <w:r w:rsidR="00664236">
        <w:t xml:space="preserve">h </w:t>
      </w:r>
      <w:r w:rsidRPr="0002304F">
        <w:t xml:space="preserve">sebagai institusi pendidikan utama, juga tidak luput dari dampak positif yang bisa dihasilkan oleh implementasi </w:t>
      </w:r>
      <w:r w:rsidR="00664236" w:rsidRPr="0001669B">
        <w:rPr>
          <w:i/>
        </w:rPr>
        <w:t>Artificial Intelligenc</w:t>
      </w:r>
      <w:r w:rsidR="00664236">
        <w:rPr>
          <w:i/>
        </w:rPr>
        <w:t>e</w:t>
      </w:r>
      <w:r w:rsidR="00483323">
        <w:t xml:space="preserve"> </w:t>
      </w:r>
      <w:r w:rsidR="00565785">
        <w:fldChar w:fldCharType="begin" w:fldLock="1"/>
      </w:r>
      <w:r w:rsidR="00565785">
        <w:instrText>ADDIN CSL_CITATION {"citationItems":[{"id":"ITEM-1","itemData":{"abstract":"… untuk segala sesuatu), Artificial Intelligence (kecerdasan buatan), … proses pembelajaran di era 5.0 antara lain adanya laboratorium komputer yang bisa digunakan untuk pembelajaran…","author":[{"dropping-particle":"","family":"Susanty","given":"F","non-dropping-particle":"","parse-names":false,"suffix":""}],"container-title":"EDUCATE: Journal of Education and Culture","id":"ITEM-1","issued":{"date-parts":[["2024"]]},"page":"269-278","title":"Implementasi Pendidikan Pesantren Pada Sekolah Islam Terpadu Raudhatul Ulum Sakatiga Di Era Society 5.0","type":"article-journal"},"uris":["http://www.mendeley.com/documents/?uuid=b693c006-1776-4091-afdc-0011f2a0d132"]}],"mendeley":{"formattedCitation":"(Susanty, 2024)","plainTextFormattedCitation":"(Susanty, 2024)","previouslyFormattedCitation":"(Susanty, 2024)"},"properties":{"noteIndex":0},"schema":"https://github.com/citation-style-language/schema/raw/master/csl-citation.json"}</w:instrText>
      </w:r>
      <w:r w:rsidR="00565785">
        <w:fldChar w:fldCharType="separate"/>
      </w:r>
      <w:r w:rsidR="00565785" w:rsidRPr="00565785">
        <w:rPr>
          <w:noProof/>
        </w:rPr>
        <w:t>(Susanty, 2024)</w:t>
      </w:r>
      <w:r w:rsidR="00565785">
        <w:fldChar w:fldCharType="end"/>
      </w:r>
      <w:r w:rsidRPr="0002304F">
        <w:t xml:space="preserve">. Perkembangan teknologi </w:t>
      </w:r>
      <w:r w:rsidR="00664236" w:rsidRPr="0001669B">
        <w:rPr>
          <w:i/>
        </w:rPr>
        <w:t>Artificial Intelligence</w:t>
      </w:r>
      <w:r w:rsidRPr="0002304F">
        <w:t xml:space="preserve"> menawarkan berbagai peluang untuk meningkatkan efisiensi dan efektivitas dalam berbagai aspek pendidikan, mulai dari proses pembelajaran, manajemen sekolah, hingga pelayanan kepada siswa dan stakeholder pendidikan lainnya</w:t>
      </w:r>
      <w:r w:rsidR="00565785">
        <w:t xml:space="preserve"> </w:t>
      </w:r>
      <w:r w:rsidR="00565785">
        <w:fldChar w:fldCharType="begin" w:fldLock="1"/>
      </w:r>
      <w:r w:rsidR="00565785">
        <w:instrText>ADDIN CSL_CITATION {"citationItems":[{"id":"ITEM-1","itemData":{"ISSN":"2655-1365","abstract":"The development of the industrial revolution demanded various changes in every activity, including in the field of education. Through technological developments in the learning process will be able to help students to face these challenges. This study aims to analyze the implementation of technology in education to help students face the challenges of the industrial revolution 4.0. This research is a descriptive qualitative research collecting data from literature study. The results of this study found that technology has a significant role in the world of education, especially in the era of the industrial revolution 4.0. Through the use of technology, students gain relevant skills and knowledge in the future. Then through the use of technology too, the creativity and innovation of students can be developed, as well as helping to establish social relations that are broader and also inclusive. Of course, in implementing this, careful planning is needed, so that the technology used can be appropriate and also effective in helping students deal with changes in the industrial revolution 4.0.","author":[{"dropping-particle":"","family":"Alimuddin","given":"Asriani","non-dropping-particle":"","parse-names":false,"suffix":""},{"dropping-particle":"","family":"Niaga Siman Juntak","given":"Justin","non-dropping-particle":"","parse-names":false,"suffix":""},{"dropping-particle":"","family":"Ayu Erni Jusnita","given":"R","non-dropping-particle":"","parse-names":false,"suffix":""},{"dropping-particle":"","family":"Murniawaty","given":"Indri","non-dropping-particle":"","parse-names":false,"suffix":""},{"dropping-particle":"","family":"Yunita Wono","given":"Hilda","non-dropping-particle":"","parse-names":false,"suffix":""}],"container-title":"Menur Pumpungan, Kec. Sukolilo, Kota SBY","id":"ITEM-1","issue":"04","issued":{"date-parts":[["2023"]]},"page":"36-38","title":"Nipa-Nipa Lama Antang No. 23 Makassar, Sulawesi Selatan 2 Universitas Kristen Teknologi Solo","type":"article-journal","volume":"05"},"uris":["http://www.mendeley.com/documents/?uuid=ab379e7c-540f-43b8-b5d7-5c37c79d1174"]}],"mendeley":{"formattedCitation":"(Alimuddin et al., 2023)","plainTextFormattedCitation":"(Alimuddin et al., 2023)","previouslyFormattedCitation":"(Alimuddin et al., 2023)"},"properties":{"noteIndex":0},"schema":"https://github.com/citation-style-language/schema/raw/master/csl-citation.json"}</w:instrText>
      </w:r>
      <w:r w:rsidR="00565785">
        <w:fldChar w:fldCharType="separate"/>
      </w:r>
      <w:r w:rsidR="00565785" w:rsidRPr="00565785">
        <w:rPr>
          <w:noProof/>
        </w:rPr>
        <w:t>(Alimuddin et al., 2023)</w:t>
      </w:r>
      <w:r w:rsidR="00565785">
        <w:fldChar w:fldCharType="end"/>
      </w:r>
      <w:r w:rsidRPr="0002304F">
        <w:t xml:space="preserve">. Namun, seperti halnya di </w:t>
      </w:r>
      <w:r w:rsidRPr="0002304F">
        <w:lastRenderedPageBreak/>
        <w:t xml:space="preserve">bidang lainnya, implementasi </w:t>
      </w:r>
      <w:r w:rsidR="00664236" w:rsidRPr="0001669B">
        <w:rPr>
          <w:i/>
        </w:rPr>
        <w:t>Artificial Intelligence</w:t>
      </w:r>
      <w:r w:rsidRPr="0002304F">
        <w:t xml:space="preserve"> di sekolah juga dihadapkan pada sejumlah tantangan dan permasalahan yang perlu diatasi dengan solusi yang tepat.</w:t>
      </w:r>
    </w:p>
    <w:p w14:paraId="311CBFB1" w14:textId="0CD33564" w:rsidR="0002304F" w:rsidRDefault="0002304F" w:rsidP="00565785">
      <w:pPr>
        <w:pStyle w:val="isi"/>
        <w:ind w:firstLine="576"/>
      </w:pPr>
      <w:r>
        <w:t xml:space="preserve">Salah satu permasalahan yang mungkin dihadapi dalam implementasi </w:t>
      </w:r>
      <w:r w:rsidR="00664236" w:rsidRPr="0001669B">
        <w:rPr>
          <w:i/>
        </w:rPr>
        <w:t>Artificial Intelligence</w:t>
      </w:r>
      <w:r>
        <w:t xml:space="preserve"> di lingkungan sekolah adalah keterbatasan sumber daya, baik itu dari segi finansial, infrastruktur, maupun pengetahuan dan keterampilan tenaga pendidik</w:t>
      </w:r>
      <w:r w:rsidR="00565785">
        <w:t xml:space="preserve"> </w:t>
      </w:r>
      <w:r w:rsidR="00565785">
        <w:fldChar w:fldCharType="begin" w:fldLock="1"/>
      </w:r>
      <w:r w:rsidR="00E60F45">
        <w:instrText>ADDIN CSL_CITATION {"citationItems":[{"id":"ITEM-1","itemData":{"ISSN":"2655-1365","abstract":"The development of the industrial revolution demanded various changes in every activity, including in the field of education. Through technological developments in the learning process will be able to help students to face these challenges. This study aims to analyze the implementation of technology in education to help students face the challenges of the industrial revolution 4.0. This research is a descriptive qualitative research collecting data from literature study. The results of this study found that technology has a significant role in the world of education, especially in the era of the industrial revolution 4.0. Through the use of technology, students gain relevant skills and knowledge in the future. Then through the use of technology too, the creativity and innovation of students can be developed, as well as helping to establish social relations that are broader and also inclusive. Of course, in implementing this, careful planning is needed, so that the technology used can be appropriate and also effective in helping students deal with changes in the industrial revolution 4.0.","author":[{"dropping-particle":"","family":"Alimuddin","given":"Asriani","non-dropping-particle":"","parse-names":false,"suffix":""},{"dropping-particle":"","family":"Niaga Siman Juntak","given":"Justin","non-dropping-particle":"","parse-names":false,"suffix":""},{"dropping-particle":"","family":"Ayu Erni Jusnita","given":"R","non-dropping-particle":"","parse-names":false,"suffix":""},{"dropping-particle":"","family":"Murniawaty","given":"Indri","non-dropping-particle":"","parse-names":false,"suffix":""},{"dropping-particle":"","family":"Yunita Wono","given":"Hilda","non-dropping-particle":"","parse-names":false,"suffix":""}],"container-title":"Menur Pumpungan, Kec. Sukolilo, Kota SBY","id":"ITEM-1","issue":"04","issued":{"date-parts":[["2023"]]},"page":"36-38","title":"Nipa-Nipa Lama Antang No. 23 Makassar, Sulawesi Selatan 2 Universitas Kristen Teknologi Solo","type":"article-journal","volume":"05"},"uris":["http://www.mendeley.com/documents/?uuid=ab379e7c-540f-43b8-b5d7-5c37c79d1174"]}],"mendeley":{"formattedCitation":"(Alimuddin et al., 2023)","plainTextFormattedCitation":"(Alimuddin et al., 2023)","previouslyFormattedCitation":"(Alimuddin et al., 2023)"},"properties":{"noteIndex":0},"schema":"https://github.com/citation-style-language/schema/raw/master/csl-citation.json"}</w:instrText>
      </w:r>
      <w:r w:rsidR="00565785">
        <w:fldChar w:fldCharType="separate"/>
      </w:r>
      <w:r w:rsidR="00565785" w:rsidRPr="00565785">
        <w:rPr>
          <w:noProof/>
        </w:rPr>
        <w:t>(Alimuddin et al., 2023)</w:t>
      </w:r>
      <w:r w:rsidR="00565785">
        <w:fldChar w:fldCharType="end"/>
      </w:r>
      <w:r w:rsidR="00565785">
        <w:t>.</w:t>
      </w:r>
      <w:r>
        <w:t xml:space="preserve"> Sekolah-sekolah dengan dana terbatas mungkin menghadapi kendala dalam mengadopsi teknologi </w:t>
      </w:r>
      <w:r w:rsidR="00664236" w:rsidRPr="0001669B">
        <w:rPr>
          <w:i/>
        </w:rPr>
        <w:t>Artificial Intelligence</w:t>
      </w:r>
      <w:r>
        <w:t xml:space="preserve"> yang memerlukan investasi besar</w:t>
      </w:r>
      <w:r w:rsidR="00565785">
        <w:t xml:space="preserve"> </w:t>
      </w:r>
      <w:r w:rsidR="00565785">
        <w:fldChar w:fldCharType="begin" w:fldLock="1"/>
      </w:r>
      <w:r w:rsidR="00565785">
        <w:instrText>ADDIN CSL_CITATION {"citationItems":[{"id":"ITEM-1","itemData":{"abstract":"… Maka, Kementerian Pendidikan dan Kebudayaan (Kemendikbud) melalui Direktorat … adanya penguatan kompetensi guru SMK di bidang AI. Berdasarkan observasi, guru SMK Negeri 5 …","author":[{"dropping-particle":"","family":"Widasari","given":"Edita Rosana","non-dropping-particle":"","parse-names":false,"suffix":""},{"dropping-particle":"","family":"Fitriyah","given":"Hurriyatul","non-dropping-particle":"","parse-names":false,"suffix":""},{"dropping-particle":"","family":"Utaminingrum","given":"Fitri","non-dropping-particle":"","parse-names":false,"suffix":""},{"dropping-particle":"","family":"Primananda","given":"Rakhmadhany","non-dropping-particle":"","parse-names":false,"suffix":""}],"container-title":"Jurnal Pengabdian Masyarakat Teknologi Informasi dan Informatika (DIMASLOKA)","id":"ITEM-1","issue":"1","issued":{"date-parts":[["2023"]]},"page":"29-34","title":"Pelatihan Pengenalan Dan Penerapan Teknologi Artificial Intelligence Untuk Meningkatkan Kompetensi Guru Smk Negeri 5 Kota Malang","type":"article-journal","volume":"2"},"uris":["http://www.mendeley.com/documents/?uuid=ad5d9189-7517-4c06-b3be-917b4dcd6e37"]}],"mendeley":{"formattedCitation":"(Widasari et al., 2023)","plainTextFormattedCitation":"(Widasari et al., 2023)","previouslyFormattedCitation":"(Widasari et al., 2023)"},"properties":{"noteIndex":0},"schema":"https://github.com/citation-style-language/schema/raw/master/csl-citation.json"}</w:instrText>
      </w:r>
      <w:r w:rsidR="00565785">
        <w:fldChar w:fldCharType="separate"/>
      </w:r>
      <w:r w:rsidR="00565785" w:rsidRPr="00290FC5">
        <w:rPr>
          <w:noProof/>
        </w:rPr>
        <w:t>(Widasari et al., 2023)</w:t>
      </w:r>
      <w:r w:rsidR="00565785">
        <w:fldChar w:fldCharType="end"/>
      </w:r>
      <w:r w:rsidR="00565785">
        <w:t>.</w:t>
      </w:r>
      <w:r w:rsidR="00B120B5">
        <w:t xml:space="preserve"> Selain itu</w:t>
      </w:r>
      <w:r>
        <w:t xml:space="preserve">, kurangnya pemahaman dan keterampilan dalam penggunaan teknologi </w:t>
      </w:r>
      <w:r w:rsidR="00664236" w:rsidRPr="0001669B">
        <w:rPr>
          <w:i/>
        </w:rPr>
        <w:t>Artificial Intelligence</w:t>
      </w:r>
      <w:r>
        <w:t xml:space="preserve"> juga dapat menjadi hambatan dalam menerapkan solusi berbasis </w:t>
      </w:r>
      <w:r w:rsidR="00664236" w:rsidRPr="0001669B">
        <w:rPr>
          <w:i/>
        </w:rPr>
        <w:t>Artificial Intelligence</w:t>
      </w:r>
      <w:r>
        <w:t xml:space="preserve"> di lingkungan </w:t>
      </w:r>
      <w:r w:rsidR="00565785">
        <w:t>pendidikan.</w:t>
      </w:r>
    </w:p>
    <w:p w14:paraId="36F2C5B0" w14:textId="165ECEB9" w:rsidR="0002304F" w:rsidRDefault="0002304F" w:rsidP="0002304F">
      <w:pPr>
        <w:pStyle w:val="isi"/>
        <w:ind w:firstLine="576"/>
      </w:pPr>
      <w:r w:rsidRPr="0002304F">
        <w:t>Selain permasalahan keterbatasan sumber daya yang telah disebutkan sebelumnya, salah satu tantangan yang khusus terkait dengan pengumuman di sekolah adalah kurangnya efisiensi dalam proses pengelolaan informasi. Saat ini, pengumuman di sekolah seringkali masih dilakukan secara manual atau melalui media konvensional seperti</w:t>
      </w:r>
      <w:r w:rsidR="000804AE">
        <w:t xml:space="preserve"> speaker</w:t>
      </w:r>
      <w:r w:rsidR="00B259F2">
        <w:t xml:space="preserve"> </w:t>
      </w:r>
      <w:r w:rsidR="00B259F2" w:rsidRPr="00B259F2">
        <w:rPr>
          <w:i/>
        </w:rPr>
        <w:t>portable</w:t>
      </w:r>
      <w:r w:rsidR="00B259F2">
        <w:t xml:space="preserve"> </w:t>
      </w:r>
      <w:r w:rsidR="00E60F45">
        <w:fldChar w:fldCharType="begin" w:fldLock="1"/>
      </w:r>
      <w:r w:rsidR="00E60F45">
        <w:instrText>ADDIN CSL_CITATION {"citationItems":[{"id":"ITEM-1","itemData":{"DOI":"10.31949/jensitec.v9i01.2775","ISSN":"2407-6007","abstract":"Dalam dunia pendidikan seperti sekolah mulai dari tingkat dasar hingga keperguruan tinggi pun dihadapkan dengan berbagai permasalahan dalam menjalankan suatu kegiatan. Mulai dari masalah kecil hingga ke masalah yang membutuh suatu ide yang dapat menyelesaikan permasalahan agar lebih efisien. Salah satu contoh permasalahan di setiap sekolah adalah sedang berlangsungnya penerimaan siswa baru yang dilakukan secara offline. Sering terjadi kesalahan seperti kesalahan nama karena tulisan setiap siswa berbeda-beda ataupun berkasnya terselip. Dengan adanya permasalahan seperti ini maka di adakannya penerimaan siswa secara online. Saat ini sudah banyak sekolah-sekolah di Indonesia yang menyelenggarakan penerimaan siswa baru secara online. Karena dengan manfaat dan kemudahan teknologi sekarang sudah berkembang dengan sangat pesat. Dengan adanya perkembangan teknologi dan informasi akan lebih memudahkan proses yang dilakukan secara online ini. Penerimaan  siswa baru online adalah produk layanan aplikasi perangkat lunak online yang real-time dan sepenuhnya berbasis web mobile.\r Berdasarkan  beberapa hal yang sudah di diskusikan mengenai pendaftaran siswa baru tersebut, dalam  penelitian ini dirancanglah sistem informasi pendaftaran siswa baru online sekolah di SD Islam Hasanka Palangkaraya berbasis website sehingga diharapkan dapat membantu pihak sekolah dalam melakukan pemilihan  siswa dengan data yang telah di isi oleh peserta atau siswa yang mendaftarkan diri.\r Perancangan sistem ini menggunakan metode UML(Unified Modelling Language) yang menjelaskan langka-langkah aliran data pada sistem informasi pendaftaran siswa baru  berbasis web ini. Dalam pembuatan website ini dirancang untuk memberikan beberapa informasi pendaftaran, persyaratan, dan juga jadwal menyerahkan berkas yang harus di antarkan. Dengan adanya sistem ini maka akan membantu para guru juga panitia pelaksana.","author":[{"dropping-particle":"","family":"Windiarti","given":"Ika","non-dropping-particle":"","parse-names":false,"suffix":""},{"dropping-particle":"","family":"Siti","given":"Norjanah","non-dropping-particle":"","parse-names":false,"suffix":""},{"dropping-particle":"","family":"M. Haris Qamaruzzaman","given":"","non-dropping-particle":"","parse-names":false,"suffix":""}],"container-title":"J-Ensitec","id":"ITEM-1","issue":"01","issued":{"date-parts":[["2022"]]},"page":"756-759","title":"Sistem Informasi Pendaftaran Siswa Baru Di Sd Islam Hasanka Palangkaraya Berbasis Web","type":"article-journal","volume":"9"},"uris":["http://www.mendeley.com/documents/?uuid=4c419425-6266-4ffa-9d95-06ac7ff3ab95"]}],"mendeley":{"formattedCitation":"(Windiarti et al., 2022)","plainTextFormattedCitation":"(Windiarti et al., 2022)","previouslyFormattedCitation":"(Windiarti et al., 2022)"},"properties":{"noteIndex":0},"schema":"https://github.com/citation-style-language/schema/raw/master/csl-citation.json"}</w:instrText>
      </w:r>
      <w:r w:rsidR="00E60F45">
        <w:fldChar w:fldCharType="separate"/>
      </w:r>
      <w:r w:rsidR="00E60F45" w:rsidRPr="00E60F45">
        <w:rPr>
          <w:noProof/>
        </w:rPr>
        <w:t>(Windiarti et al., 2022)</w:t>
      </w:r>
      <w:r w:rsidR="00E60F45">
        <w:fldChar w:fldCharType="end"/>
      </w:r>
      <w:r w:rsidR="00E60F45">
        <w:t xml:space="preserve">. </w:t>
      </w:r>
      <w:r w:rsidRPr="0002304F">
        <w:t xml:space="preserve"> Hal ini dapat menyebabkan </w:t>
      </w:r>
      <w:r w:rsidR="002D772A">
        <w:t>ketidakjelasan pengucapan</w:t>
      </w:r>
      <w:r w:rsidRPr="0002304F">
        <w:t xml:space="preserve"> dalam penyebaran informasi,</w:t>
      </w:r>
      <w:r w:rsidR="002D772A">
        <w:t xml:space="preserve"> penggunaan mikrofon yang tidak tepat</w:t>
      </w:r>
      <w:r w:rsidR="00B259F2">
        <w:t>,</w:t>
      </w:r>
      <w:r w:rsidR="002D772A">
        <w:t xml:space="preserve"> biasanya menyebabkan suara </w:t>
      </w:r>
      <w:r w:rsidR="002D772A" w:rsidRPr="00135286">
        <w:rPr>
          <w:i/>
        </w:rPr>
        <w:t>feedback</w:t>
      </w:r>
      <w:r w:rsidR="002D772A">
        <w:t xml:space="preserve"> (dengung) yang bisa menggangu suara informasi serta membuat pesan yang di sampaikan sulit dipahami</w:t>
      </w:r>
      <w:r w:rsidR="00E60F45">
        <w:t xml:space="preserve"> </w:t>
      </w:r>
      <w:r w:rsidR="00B259F2">
        <w:t>dan kualitas kabel yang buruk.</w:t>
      </w:r>
      <w:r w:rsidR="00E60F45">
        <w:fldChar w:fldCharType="begin" w:fldLock="1"/>
      </w:r>
      <w:r w:rsidR="003B5B4E">
        <w:instrText>ADDIN CSL_CITATION {"citationItems":[{"id":"ITEM-1","itemData":{"DOI":"10.35870/ajad.v1i2.15","ISSN":"2797-2364","abstract":"Mosques are one of the places where community activities are concentrated in the religious field, especially in Indonesia where the majority of the population is Moslems. The mosques are also important means of spreading religion, due to the close location and spread out in the community. The arrangement of the sound system in a mosque is one of the vital things to support religious activities. The purpose of this activity is to provide training on the installation and arrangement of sound systems at the Darul Muttaqin Mosque, Kedungkandang District, Malang. Training is given to mosque takmirs so that they can install and maintain sound systems in mosques. The result of this training was that the sound system of the mosque which was initially bad due to a buzzing sound and did not clearly convey the information provided became clearer and no longer disturbed the congregation or local residents. When there is a sound system problem, takmir can repair it directly without the need to wait for a technician so that religious activities and messages run smoothly.","author":[{"dropping-particle":"","family":"Taufik","given":"Mochammad","non-dropping-particle":"","parse-names":false,"suffix":""},{"dropping-particle":"","family":"Hudiono","given":"","non-dropping-particle":"","parse-names":false,"suffix":""},{"dropping-particle":"","family":"Aisah","given":"","non-dropping-particle":"","parse-names":false,"suffix":""},{"dropping-particle":"","family":"Hariyadi","given":"Aad","non-dropping-particle":"","parse-names":false,"suffix":""},{"dropping-particle":"","family":"Perdana","given":"Ridho Hendra Yoga","non-dropping-particle":"","parse-names":false,"suffix":""},{"dropping-particle":"","family":"Rakhmania","given":"Amalia Eka","non-dropping-particle":"","parse-names":false,"suffix":""}],"container-title":"AJAD : Jurnal Pengabdian kepada Masyarakat","id":"ITEM-1","issue":"2","issued":{"date-parts":[["2021"]]},"page":"69-76","title":"Pelatihan Instalasi dan Penataan Sistem Tata Suara Masjid","type":"article-journal","volume":"1"},"uris":["http://www.mendeley.com/documents/?uuid=07a1e3b1-8306-4376-9c34-e32a14f7e79a"]}],"mendeley":{"formattedCitation":"(Taufik et al., 2021)","plainTextFormattedCitation":"(Taufik et al., 2021)","previouslyFormattedCitation":"(Taufik et al., 2021)"},"properties":{"noteIndex":0},"schema":"https://github.com/citation-style-language/schema/raw/master/csl-citation.json"}</w:instrText>
      </w:r>
      <w:r w:rsidR="00E60F45">
        <w:fldChar w:fldCharType="separate"/>
      </w:r>
      <w:r w:rsidR="00E60F45" w:rsidRPr="00E60F45">
        <w:rPr>
          <w:noProof/>
        </w:rPr>
        <w:t>(Taufik et al., 2021)</w:t>
      </w:r>
      <w:r w:rsidR="00E60F45">
        <w:fldChar w:fldCharType="end"/>
      </w:r>
      <w:r w:rsidRPr="0002304F">
        <w:t xml:space="preserve">. Misalnya, pengumuman terkait </w:t>
      </w:r>
      <w:r w:rsidR="00C8290F">
        <w:t>kegiatan sekolah</w:t>
      </w:r>
      <w:r w:rsidRPr="0002304F">
        <w:t xml:space="preserve">, kegiatan ekstrakurikuler, atau informasi penting lainnya mungkin tidak tersampaikan dengan tepat waktu atau bisa saja terlewat oleh sebagian pihak. </w:t>
      </w:r>
      <w:r w:rsidR="00EF1255">
        <w:t>Berdasarkan uraian di atas</w:t>
      </w:r>
      <w:r w:rsidRPr="0002304F">
        <w:t>, diperlukan solusi yang dapat meningkatkan efisiensi dan efektivitas pengelolaan pengumuman di sekolah, yang mampu mengatasi tantangan tersebut dan memberikan solusi yang lebih terintegrasi dan terotomatisasi.</w:t>
      </w:r>
    </w:p>
    <w:p w14:paraId="2B955DFA" w14:textId="3A38BBAD" w:rsidR="00DC745C" w:rsidRDefault="0002304F" w:rsidP="00AF06A9">
      <w:pPr>
        <w:pStyle w:val="isi"/>
        <w:ind w:firstLine="576"/>
      </w:pPr>
      <w:r>
        <w:lastRenderedPageBreak/>
        <w:t xml:space="preserve">Untuk mengatasi permasalahan tersebut, sebuah solusi yang dapat diusulkan adalah pengembangan perangkat lunak cerdas yang dirancang khusus untuk mendukung kebutuhan manajemen dan pengumuman di lingkungan sekolah. Dengan memanfaatkan teknologi </w:t>
      </w:r>
      <w:r w:rsidR="00EF1255" w:rsidRPr="0001669B">
        <w:rPr>
          <w:i/>
        </w:rPr>
        <w:t>Artificial Intelligence</w:t>
      </w:r>
      <w:r>
        <w:t>, perangkat lunak tersebut dapat memberikan berbagai fitur dan fungsi yang dapat membantu sekolah dalam mengelola informasi, mengoptimalkan proses pengumuman, serta meningkatkan keterlibatan dan partisipasi anggota sekolah secara lebih efektif.</w:t>
      </w:r>
    </w:p>
    <w:p w14:paraId="002BA9BD" w14:textId="6AD9FE7C" w:rsidR="00E155DF" w:rsidRDefault="008F6552" w:rsidP="00E155DF">
      <w:pPr>
        <w:pStyle w:val="Judul2"/>
      </w:pPr>
      <w:bookmarkStart w:id="16" w:name="_Toc168344628"/>
      <w:r>
        <w:t>Identifikasi Masalah</w:t>
      </w:r>
      <w:bookmarkEnd w:id="16"/>
    </w:p>
    <w:p w14:paraId="1B13B61B" w14:textId="039284D3" w:rsidR="00713DC8" w:rsidRDefault="00713DC8" w:rsidP="00BD00D0">
      <w:pPr>
        <w:pStyle w:val="isi"/>
        <w:ind w:firstLine="578"/>
      </w:pPr>
      <w:r>
        <w:t>Berdasarkan latar belakang yang telah dijelaskan, dapat diidentifikasi beberapa masalah utama yang menjadi fokus penelitian ini:</w:t>
      </w:r>
    </w:p>
    <w:p w14:paraId="5E3DEB5F" w14:textId="672D9324" w:rsidR="00713DC8" w:rsidRDefault="00713DC8" w:rsidP="00287D30">
      <w:pPr>
        <w:pStyle w:val="isi"/>
        <w:numPr>
          <w:ilvl w:val="0"/>
          <w:numId w:val="2"/>
        </w:numPr>
        <w:ind w:left="284"/>
      </w:pPr>
      <w:r>
        <w:t xml:space="preserve">Keterbatasan sumber daya </w:t>
      </w:r>
      <w:r w:rsidR="00724FB0">
        <w:t>manusia</w:t>
      </w:r>
      <w:r>
        <w:t xml:space="preserve"> dan infrastruktur untuk implementasi teknologi </w:t>
      </w:r>
      <w:r w:rsidR="00474046" w:rsidRPr="00474046">
        <w:rPr>
          <w:i/>
        </w:rPr>
        <w:t>Artificial Intelligence</w:t>
      </w:r>
      <w:r>
        <w:t xml:space="preserve"> di sekolah.</w:t>
      </w:r>
    </w:p>
    <w:p w14:paraId="087B72E2" w14:textId="10B64841" w:rsidR="00713DC8" w:rsidRDefault="009E5870" w:rsidP="00287D30">
      <w:pPr>
        <w:pStyle w:val="isi"/>
        <w:numPr>
          <w:ilvl w:val="0"/>
          <w:numId w:val="2"/>
        </w:numPr>
        <w:ind w:left="284"/>
      </w:pPr>
      <w:r w:rsidRPr="009E5870">
        <w:t>Pengumuman masih dilakukan secara manual atau melalui media konvensional seperti speaker portable</w:t>
      </w:r>
      <w:r w:rsidR="00713DC8">
        <w:t>.</w:t>
      </w:r>
    </w:p>
    <w:p w14:paraId="69D50F23" w14:textId="6296DFE1" w:rsidR="009E5870" w:rsidRDefault="009E5870" w:rsidP="00287D30">
      <w:pPr>
        <w:pStyle w:val="isi"/>
        <w:numPr>
          <w:ilvl w:val="0"/>
          <w:numId w:val="2"/>
        </w:numPr>
        <w:ind w:left="284"/>
      </w:pPr>
      <w:r w:rsidRPr="009E5870">
        <w:t xml:space="preserve">Kabel </w:t>
      </w:r>
      <w:r w:rsidR="00D54E3E">
        <w:t xml:space="preserve">yang </w:t>
      </w:r>
      <w:r w:rsidRPr="009E5870">
        <w:t xml:space="preserve">berkualitas </w:t>
      </w:r>
      <w:r w:rsidR="003D37A4">
        <w:t>buruk</w:t>
      </w:r>
      <w:r w:rsidRPr="009E5870">
        <w:t xml:space="preserve"> dapat menyebabkan gangguan pada transmisi suara, mempengaruhi kejelasan dan efektivitas pengumuman.</w:t>
      </w:r>
    </w:p>
    <w:p w14:paraId="03889489" w14:textId="6989F39F" w:rsidR="00BD00D0" w:rsidRPr="00E155DF" w:rsidRDefault="002A4B21" w:rsidP="00287D30">
      <w:pPr>
        <w:pStyle w:val="isi"/>
        <w:numPr>
          <w:ilvl w:val="0"/>
          <w:numId w:val="2"/>
        </w:numPr>
        <w:ind w:left="284"/>
      </w:pPr>
      <w:r w:rsidRPr="002A4B21">
        <w:t xml:space="preserve">Penggunaan mikrofon yang tidak tepat, seperti mikrofon yang tidak berkualitas atau tidak disetel dengan benar, dapat menyebabkan suara </w:t>
      </w:r>
      <w:r w:rsidRPr="00FE341D">
        <w:rPr>
          <w:i/>
        </w:rPr>
        <w:t>feedback</w:t>
      </w:r>
      <w:r w:rsidRPr="002A4B21">
        <w:t xml:space="preserve"> (dengung) yang mengganggu dan membuat pesan yang disampaikan sulit dipahami</w:t>
      </w:r>
      <w:r w:rsidR="00A345CB">
        <w:t>.</w:t>
      </w:r>
    </w:p>
    <w:p w14:paraId="7A8939B8" w14:textId="3E944FA2" w:rsidR="008F6552" w:rsidRDefault="008F6552" w:rsidP="008F6552">
      <w:pPr>
        <w:pStyle w:val="Judul2"/>
      </w:pPr>
      <w:bookmarkStart w:id="17" w:name="_Toc168344629"/>
      <w:r>
        <w:t>Perumusan Masalah</w:t>
      </w:r>
      <w:bookmarkEnd w:id="17"/>
    </w:p>
    <w:p w14:paraId="5ABFCE98" w14:textId="22CCBA8D" w:rsidR="00BD00D0" w:rsidRDefault="00BD00D0" w:rsidP="00BD00D0">
      <w:pPr>
        <w:pStyle w:val="isi"/>
        <w:ind w:firstLine="578"/>
      </w:pPr>
      <w:r w:rsidRPr="00BD00D0">
        <w:t>Berdasarkan identifikasi masalah di atas, rumusan masalah dalam penelitian ini adalah:</w:t>
      </w:r>
    </w:p>
    <w:p w14:paraId="40D3F1C6" w14:textId="248C4E49" w:rsidR="00BD00D0" w:rsidRDefault="00FE341D" w:rsidP="00287D30">
      <w:pPr>
        <w:pStyle w:val="isi"/>
        <w:numPr>
          <w:ilvl w:val="0"/>
          <w:numId w:val="3"/>
        </w:numPr>
        <w:ind w:left="426"/>
      </w:pPr>
      <w:r w:rsidRPr="00FE341D">
        <w:lastRenderedPageBreak/>
        <w:t xml:space="preserve">Bagaimana </w:t>
      </w:r>
      <w:r w:rsidR="00162081">
        <w:t xml:space="preserve">cara </w:t>
      </w:r>
      <w:r w:rsidRPr="00FE341D">
        <w:t>sekolah dapat mengatasi keterbatasan sumber daya manusia</w:t>
      </w:r>
      <w:r w:rsidR="00162081">
        <w:t>, finansial</w:t>
      </w:r>
      <w:r>
        <w:t xml:space="preserve"> </w:t>
      </w:r>
      <w:r w:rsidRPr="00FE341D">
        <w:t xml:space="preserve">dan infrastruktur untuk mengimplementasikan teknologi </w:t>
      </w:r>
      <w:r w:rsidRPr="00FE341D">
        <w:rPr>
          <w:i/>
        </w:rPr>
        <w:t>Artificial Intelligence</w:t>
      </w:r>
      <w:r w:rsidRPr="00FE341D">
        <w:t xml:space="preserve"> secara efektif</w:t>
      </w:r>
      <w:r w:rsidR="00BD00D0">
        <w:t>?</w:t>
      </w:r>
    </w:p>
    <w:p w14:paraId="43160707" w14:textId="49C58290" w:rsidR="00DC745C" w:rsidRDefault="00FE341D" w:rsidP="00287D30">
      <w:pPr>
        <w:pStyle w:val="isi"/>
        <w:numPr>
          <w:ilvl w:val="0"/>
          <w:numId w:val="3"/>
        </w:numPr>
        <w:ind w:left="426"/>
      </w:pPr>
      <w:r w:rsidRPr="00FE341D">
        <w:t>Bagaimana cara meningkatkan efisiensi dan efektivitas proses pengelolaan pengumuman di sekolah yang saat ini masih dilakukan secara manual atau melalui media konvensional seperti speaker portable</w:t>
      </w:r>
      <w:r w:rsidR="00DC745C">
        <w:t>?</w:t>
      </w:r>
    </w:p>
    <w:p w14:paraId="23084F1E" w14:textId="09310D06" w:rsidR="00A345CB" w:rsidRDefault="00FE341D" w:rsidP="00287D30">
      <w:pPr>
        <w:pStyle w:val="isi"/>
        <w:numPr>
          <w:ilvl w:val="0"/>
          <w:numId w:val="3"/>
        </w:numPr>
        <w:ind w:left="426"/>
      </w:pPr>
      <w:r w:rsidRPr="00FE341D">
        <w:t xml:space="preserve">Bagaimana cara mengatasi masalah gangguan transmisi suara yang disebabkan oleh penggunaan kabel berkualitas </w:t>
      </w:r>
      <w:r w:rsidR="004B21A1">
        <w:t>buruk</w:t>
      </w:r>
      <w:r w:rsidRPr="00FE341D">
        <w:t xml:space="preserve"> dalam sistem pengumuman sekolah</w:t>
      </w:r>
      <w:r w:rsidR="00A345CB" w:rsidRPr="00A345CB">
        <w:t>?</w:t>
      </w:r>
    </w:p>
    <w:p w14:paraId="6E64CCCD" w14:textId="254E001E" w:rsidR="00DC745C" w:rsidRDefault="00FE341D" w:rsidP="00287D30">
      <w:pPr>
        <w:pStyle w:val="isi"/>
        <w:numPr>
          <w:ilvl w:val="0"/>
          <w:numId w:val="3"/>
        </w:numPr>
        <w:ind w:left="426"/>
      </w:pPr>
      <w:r w:rsidRPr="00FE341D">
        <w:t>Bagaimana solusi teknologi dapat mengatasi masalah suara feedback (dengung) yang disebabkan oleh penggunaan mikrofon yang tidak tepat, sehingga pesan yang disampaikan dapat dipahami dengan jelas?</w:t>
      </w:r>
    </w:p>
    <w:p w14:paraId="46B9AA29" w14:textId="2C11CED5" w:rsidR="008F6552" w:rsidRDefault="00F240B0" w:rsidP="008F6552">
      <w:pPr>
        <w:pStyle w:val="Judul2"/>
      </w:pPr>
      <w:bookmarkStart w:id="18" w:name="_Toc168344630"/>
      <w:r>
        <w:t>Batasan Masalah</w:t>
      </w:r>
      <w:bookmarkEnd w:id="18"/>
    </w:p>
    <w:p w14:paraId="42388CAF" w14:textId="1CAA0D8F" w:rsidR="00DC745C" w:rsidRDefault="00B75D9C" w:rsidP="00B75D9C">
      <w:pPr>
        <w:pStyle w:val="isi"/>
        <w:ind w:firstLine="578"/>
      </w:pPr>
      <w:r w:rsidRPr="00B75D9C">
        <w:t>Agar penelitian lebih terfokus dan terarah, berikut adalah batasan-batasan masalah yang diterapkan dalam penelitian ini:</w:t>
      </w:r>
    </w:p>
    <w:p w14:paraId="3C05E0D6" w14:textId="7AD694C6" w:rsidR="009806F2" w:rsidRPr="000C7E92" w:rsidRDefault="009806F2" w:rsidP="00287D30">
      <w:pPr>
        <w:pStyle w:val="isi"/>
        <w:numPr>
          <w:ilvl w:val="0"/>
          <w:numId w:val="4"/>
        </w:numPr>
        <w:ind w:left="426"/>
      </w:pPr>
      <w:r w:rsidRPr="000C7E92">
        <w:t xml:space="preserve">Penelitian ini hanya akan membahas implementasi </w:t>
      </w:r>
      <w:r w:rsidR="00FC3D2A" w:rsidRPr="0001669B">
        <w:rPr>
          <w:i/>
        </w:rPr>
        <w:t>Artificial Intelligence</w:t>
      </w:r>
      <w:r w:rsidRPr="000C7E92">
        <w:t xml:space="preserve"> dalam perangkat lunak untuk pengelolaan informasi dan pengumuman di sekolah</w:t>
      </w:r>
      <w:r w:rsidR="000C7E92" w:rsidRPr="000C7E92">
        <w:t xml:space="preserve"> Madrasah Ibtidaiyah Iaanatul Ikhwan Kota Depok</w:t>
      </w:r>
      <w:r w:rsidRPr="000C7E92">
        <w:t>.</w:t>
      </w:r>
    </w:p>
    <w:p w14:paraId="3C9861B3" w14:textId="386C6F00" w:rsidR="009806F2" w:rsidRDefault="00724FB0" w:rsidP="00287D30">
      <w:pPr>
        <w:pStyle w:val="isi"/>
        <w:numPr>
          <w:ilvl w:val="0"/>
          <w:numId w:val="4"/>
        </w:numPr>
        <w:ind w:left="426"/>
      </w:pPr>
      <w:r w:rsidRPr="00724FB0">
        <w:t xml:space="preserve">Penelitian ini akan mengembangkan perangkat lunak berbasis </w:t>
      </w:r>
      <w:r w:rsidR="00FC3D2A" w:rsidRPr="0001669B">
        <w:rPr>
          <w:i/>
        </w:rPr>
        <w:t>Artificial Intelligence</w:t>
      </w:r>
      <w:r w:rsidRPr="00724FB0">
        <w:t xml:space="preserve"> yang khusus untuk pengelolaan pengumuman dan jadwal kegiatan informasi sekolah. Aspek lain dari implementasi </w:t>
      </w:r>
      <w:r w:rsidR="00FC3D2A" w:rsidRPr="0001669B">
        <w:rPr>
          <w:i/>
        </w:rPr>
        <w:t>Artificial Intelligence</w:t>
      </w:r>
      <w:r w:rsidRPr="00724FB0">
        <w:t xml:space="preserve"> dalam pendidikan, seperti penggunaan </w:t>
      </w:r>
      <w:r w:rsidR="00FC3D2A" w:rsidRPr="0001669B">
        <w:rPr>
          <w:i/>
        </w:rPr>
        <w:t>Artificial Intelligence</w:t>
      </w:r>
      <w:r w:rsidRPr="00724FB0">
        <w:t xml:space="preserve"> dalam proses pembelajaran atau manajemen administrasi sekolah, tidak akan menjadi fokus dari penelitian ini.</w:t>
      </w:r>
    </w:p>
    <w:p w14:paraId="33E85365" w14:textId="4C385F7E" w:rsidR="0096765D" w:rsidRDefault="0096765D" w:rsidP="00287D30">
      <w:pPr>
        <w:pStyle w:val="isi"/>
        <w:numPr>
          <w:ilvl w:val="0"/>
          <w:numId w:val="4"/>
        </w:numPr>
        <w:ind w:left="426"/>
      </w:pPr>
      <w:r w:rsidRPr="0096765D">
        <w:lastRenderedPageBreak/>
        <w:t>Penelitian ini hanya akan mencakup pengumuman yang berkaitan dengan kegiatan sekolah, jadwal pelajaran, kegiatan ekstrakurikuler, dan informasi penting lainnya yang relevan dengan kegiatan sekolah sehari-hari. Pengumuman yang tidak terkait langsung dengan aktivitas sekolah atau yang bersifat eksternal tidak akan dibahas dalam pengembangan perangkat lunak ini.</w:t>
      </w:r>
    </w:p>
    <w:p w14:paraId="29B44A87" w14:textId="13974B46" w:rsidR="0096765D" w:rsidRDefault="0096765D" w:rsidP="00287D30">
      <w:pPr>
        <w:pStyle w:val="isi"/>
        <w:numPr>
          <w:ilvl w:val="0"/>
          <w:numId w:val="4"/>
        </w:numPr>
        <w:ind w:left="426"/>
      </w:pPr>
      <w:r w:rsidRPr="0096765D">
        <w:t>Pengembangan perangkat lunak akan difokuskan pada solusi yang sederhana dan mudah digunakan oleh tenaga pendidik dan staf sekolah yang mungkin tidak memiliki latar belakang teknis yang kuat. Oleh karena itu, fitur-fitur yang dikembangkan akan diutamakan yang memiliki antarmuka pengguna yang intuitif dan mudah dipahami.</w:t>
      </w:r>
    </w:p>
    <w:p w14:paraId="2E2F6591" w14:textId="714A3FA7" w:rsidR="0096765D" w:rsidRPr="000C7E92" w:rsidRDefault="0096765D" w:rsidP="00287D30">
      <w:pPr>
        <w:pStyle w:val="isi"/>
        <w:numPr>
          <w:ilvl w:val="0"/>
          <w:numId w:val="4"/>
        </w:numPr>
        <w:ind w:left="426"/>
      </w:pPr>
      <w:r w:rsidRPr="0096765D">
        <w:t>Penelitian akan mempertimbangkan keterbatasan sumber daya manusia dan infrastruktur yang ada di sekolah Madrasah Ibtidaiyah Iaanatul Ikhwan. Solusi yang diusulkan harus dapat diimplementasikan dengan sumber daya yang tersedia tanpa memerlukan investasi besar yang di luar kemampuan sekolah.</w:t>
      </w:r>
    </w:p>
    <w:p w14:paraId="26B4CC46" w14:textId="4F7CA778" w:rsidR="009A37CA" w:rsidRDefault="00BE02C1" w:rsidP="00F60709">
      <w:pPr>
        <w:pStyle w:val="Judul2"/>
      </w:pPr>
      <w:bookmarkStart w:id="19" w:name="_Toc168344631"/>
      <w:r>
        <w:t>Maksud dan Tujuan</w:t>
      </w:r>
      <w:r w:rsidR="00F240B0">
        <w:t xml:space="preserve"> Penelitian</w:t>
      </w:r>
      <w:r w:rsidR="009A37CA">
        <w:t>.</w:t>
      </w:r>
      <w:bookmarkEnd w:id="19"/>
    </w:p>
    <w:p w14:paraId="7C319542" w14:textId="036622CF" w:rsidR="000C7E92" w:rsidRPr="000C7E92" w:rsidRDefault="00AE5CEA" w:rsidP="00AE5CEA">
      <w:pPr>
        <w:pStyle w:val="isi"/>
        <w:ind w:firstLine="576"/>
      </w:pPr>
      <w:r w:rsidRPr="00AE5CEA">
        <w:t xml:space="preserve">Maksud dari penelitian ini adalah untuk mengembangkan solusi berbasis </w:t>
      </w:r>
      <w:r w:rsidR="00FC3D2A" w:rsidRPr="0001669B">
        <w:rPr>
          <w:i/>
        </w:rPr>
        <w:t>Artificial Intelligence</w:t>
      </w:r>
      <w:r w:rsidRPr="00AE5CEA">
        <w:t xml:space="preserve"> yang dapat membantu sekolah dalam mengelola pengumuman dan informasi secara lebih efisien dan efektif. Adapun tujuan dari penelitian ini adalah:</w:t>
      </w:r>
    </w:p>
    <w:p w14:paraId="3F71E457" w14:textId="39E31E85" w:rsidR="00033D73" w:rsidRDefault="00AE5CEA" w:rsidP="00287D30">
      <w:pPr>
        <w:pStyle w:val="isi"/>
        <w:numPr>
          <w:ilvl w:val="0"/>
          <w:numId w:val="5"/>
        </w:numPr>
        <w:ind w:left="426"/>
      </w:pPr>
      <w:r>
        <w:t>M</w:t>
      </w:r>
      <w:r w:rsidRPr="00AE5CEA">
        <w:t xml:space="preserve">erancang dan mengembangkan perangkat lunak </w:t>
      </w:r>
      <w:r w:rsidR="000C6330">
        <w:t>SIAMI</w:t>
      </w:r>
      <w:r w:rsidRPr="00AE5CEA">
        <w:t xml:space="preserve"> sekolah yang mampu meningkatkan efisiensi dan efektivitas manajemen pengumuman di sekolah melalui penerapan teknologi</w:t>
      </w:r>
      <w:r w:rsidR="00FC3D2A">
        <w:t xml:space="preserve"> </w:t>
      </w:r>
      <w:r w:rsidR="00FC3D2A" w:rsidRPr="0001669B">
        <w:rPr>
          <w:i/>
        </w:rPr>
        <w:t>Artificial Intelligence</w:t>
      </w:r>
      <w:r>
        <w:t>.</w:t>
      </w:r>
    </w:p>
    <w:p w14:paraId="04C9D629" w14:textId="36D18753" w:rsidR="00AE5CEA" w:rsidRDefault="00AE5CEA" w:rsidP="00287D30">
      <w:pPr>
        <w:pStyle w:val="isi"/>
        <w:numPr>
          <w:ilvl w:val="0"/>
          <w:numId w:val="5"/>
        </w:numPr>
        <w:ind w:left="426"/>
      </w:pPr>
      <w:r w:rsidRPr="00AE5CEA">
        <w:t>Menyediakan perangkat lunak dengan fitur-fitur utama yang sesuai dengan kebutuhan sekolah.</w:t>
      </w:r>
    </w:p>
    <w:p w14:paraId="18F6A233" w14:textId="38DB3420" w:rsidR="00AE5CEA" w:rsidRDefault="00FC3D2A" w:rsidP="00287D30">
      <w:pPr>
        <w:pStyle w:val="isi"/>
        <w:numPr>
          <w:ilvl w:val="0"/>
          <w:numId w:val="5"/>
        </w:numPr>
        <w:ind w:left="426"/>
      </w:pPr>
      <w:r>
        <w:lastRenderedPageBreak/>
        <w:t>Sebagai syarat u</w:t>
      </w:r>
      <w:r w:rsidR="00AE5CEA">
        <w:t>ntuk syarat kelulusan Program Sarjana (S1)</w:t>
      </w:r>
      <w:r>
        <w:t xml:space="preserve"> program studi Rekayasa Perangkat Lunak Univeristas Bina Sarana Informatika.</w:t>
      </w:r>
    </w:p>
    <w:p w14:paraId="01179BBA" w14:textId="77777777" w:rsidR="00AE5CEA" w:rsidRPr="00211BB4" w:rsidRDefault="00AE5CEA" w:rsidP="00F846F3">
      <w:pPr>
        <w:pStyle w:val="isi"/>
      </w:pPr>
    </w:p>
    <w:p w14:paraId="2510AD49" w14:textId="1F41476F" w:rsidR="000852A4" w:rsidRDefault="00F240B0" w:rsidP="00F240B0">
      <w:pPr>
        <w:pStyle w:val="Judul2"/>
      </w:pPr>
      <w:bookmarkStart w:id="20" w:name="_Toc168344632"/>
      <w:r>
        <w:t>Manfaat Penelitian</w:t>
      </w:r>
      <w:bookmarkEnd w:id="20"/>
    </w:p>
    <w:p w14:paraId="265E1D5B" w14:textId="1B835524" w:rsidR="00AE5CEA" w:rsidRDefault="00522CB8" w:rsidP="00287D30">
      <w:pPr>
        <w:pStyle w:val="isi"/>
        <w:numPr>
          <w:ilvl w:val="0"/>
          <w:numId w:val="6"/>
        </w:numPr>
        <w:ind w:left="426"/>
      </w:pPr>
      <w:r w:rsidRPr="00522CB8">
        <w:t xml:space="preserve">Meningkatkan kualitas teknologi pengelolaan informasi dan pengumuman di sekolah dengan memanfaatkan </w:t>
      </w:r>
      <w:r w:rsidR="00FC3D2A" w:rsidRPr="0001669B">
        <w:rPr>
          <w:i/>
        </w:rPr>
        <w:t>Artificial Intelligence</w:t>
      </w:r>
      <w:r w:rsidRPr="00522CB8">
        <w:t>.</w:t>
      </w:r>
    </w:p>
    <w:p w14:paraId="36EA463A" w14:textId="1974C417" w:rsidR="00522CB8" w:rsidRDefault="00522CB8" w:rsidP="00287D30">
      <w:pPr>
        <w:pStyle w:val="isi"/>
        <w:numPr>
          <w:ilvl w:val="0"/>
          <w:numId w:val="6"/>
        </w:numPr>
        <w:ind w:left="426"/>
      </w:pPr>
      <w:r w:rsidRPr="00522CB8">
        <w:t xml:space="preserve">Menjadi rujukan bagi sekolah-sekolah lain yang ingin mengadopsi teknologi </w:t>
      </w:r>
      <w:r w:rsidR="00FC3D2A" w:rsidRPr="0001669B">
        <w:rPr>
          <w:i/>
        </w:rPr>
        <w:t>Artificial Intelligence</w:t>
      </w:r>
      <w:r w:rsidRPr="00522CB8">
        <w:t xml:space="preserve"> untuk pengelolaan informasi dan pengumuman.</w:t>
      </w:r>
    </w:p>
    <w:p w14:paraId="2D9563A7" w14:textId="6F4C573A" w:rsidR="00522CB8" w:rsidRPr="00AE5CEA" w:rsidRDefault="00FF61A2" w:rsidP="00287D30">
      <w:pPr>
        <w:pStyle w:val="isi"/>
        <w:numPr>
          <w:ilvl w:val="0"/>
          <w:numId w:val="6"/>
        </w:numPr>
        <w:ind w:left="426"/>
      </w:pPr>
      <w:r w:rsidRPr="00FF61A2">
        <w:t xml:space="preserve">Menambah wawasan dan pengetahuan tentang implementasi teknologi </w:t>
      </w:r>
      <w:r w:rsidR="00FC3D2A" w:rsidRPr="0001669B">
        <w:rPr>
          <w:i/>
        </w:rPr>
        <w:t>Artificial Intelligence</w:t>
      </w:r>
      <w:r w:rsidRPr="00FF61A2">
        <w:t xml:space="preserve"> dalam bidang pendidikan, khususnya dalam pengelolaan informasi dan pengumuman di sekolah.</w:t>
      </w:r>
    </w:p>
    <w:p w14:paraId="5D42AC76" w14:textId="77777777" w:rsidR="00F53157" w:rsidRPr="00AA0B9D" w:rsidRDefault="00F53157" w:rsidP="00F53157">
      <w:pPr>
        <w:pStyle w:val="isi"/>
        <w:ind w:left="360"/>
      </w:pPr>
    </w:p>
    <w:p w14:paraId="3A2F9188" w14:textId="1A3D0740" w:rsidR="00F01247" w:rsidRDefault="002F2EC1" w:rsidP="00AA0B9D">
      <w:pPr>
        <w:pStyle w:val="Judul2"/>
      </w:pPr>
      <w:bookmarkStart w:id="21" w:name="_Toc168344633"/>
      <w:r>
        <w:t>Ruang Lingkup</w:t>
      </w:r>
      <w:r w:rsidR="00F240B0">
        <w:t xml:space="preserve"> Penelitian</w:t>
      </w:r>
      <w:bookmarkEnd w:id="21"/>
    </w:p>
    <w:p w14:paraId="324BF1AD" w14:textId="3B45C639" w:rsidR="00CA617A" w:rsidRPr="00CA617A" w:rsidRDefault="00CA617A" w:rsidP="00CA617A">
      <w:pPr>
        <w:pStyle w:val="isi"/>
        <w:ind w:firstLine="576"/>
      </w:pPr>
      <w:r w:rsidRPr="00CA617A">
        <w:t xml:space="preserve">Penelitian ini akan difokuskan pada pengembangan Perangkat Lunak Aplikasi </w:t>
      </w:r>
      <w:r w:rsidR="00B15AF5">
        <w:t>SIAMI</w:t>
      </w:r>
      <w:r w:rsidRPr="00CA617A">
        <w:t xml:space="preserve"> di</w:t>
      </w:r>
      <w:r>
        <w:t xml:space="preserve"> sekolah </w:t>
      </w:r>
      <w:r w:rsidRPr="000C7E92">
        <w:t xml:space="preserve">Madrasah Ibtidaiyah Iaanatul Ikhwan </w:t>
      </w:r>
      <w:r w:rsidRPr="00CA617A">
        <w:t>Kota Depok. Ruang lingkup penelitian meliputi:</w:t>
      </w:r>
    </w:p>
    <w:p w14:paraId="06A49EA0" w14:textId="39AE7C10" w:rsidR="00CA617A" w:rsidRPr="00CA617A" w:rsidRDefault="00CA617A" w:rsidP="00287D30">
      <w:pPr>
        <w:pStyle w:val="isi"/>
        <w:numPr>
          <w:ilvl w:val="0"/>
          <w:numId w:val="7"/>
        </w:numPr>
        <w:ind w:left="426"/>
      </w:pPr>
      <w:r>
        <w:t xml:space="preserve">Pengembangan perangat lunak aplikasi </w:t>
      </w:r>
      <w:r w:rsidR="0084390A">
        <w:t>SIAMI</w:t>
      </w:r>
    </w:p>
    <w:p w14:paraId="7F170219" w14:textId="218B5BF6" w:rsidR="00CA617A" w:rsidRDefault="00CA617A" w:rsidP="00287D30">
      <w:pPr>
        <w:pStyle w:val="isi"/>
        <w:numPr>
          <w:ilvl w:val="0"/>
          <w:numId w:val="7"/>
        </w:numPr>
        <w:ind w:left="426"/>
      </w:pPr>
      <w:r>
        <w:t>Membuat fitur-fitur</w:t>
      </w:r>
      <w:r w:rsidRPr="00CA617A">
        <w:t xml:space="preserve"> perangkat lunak mencakup</w:t>
      </w:r>
      <w:r w:rsidR="009323AC">
        <w:t xml:space="preserve"> </w:t>
      </w:r>
      <w:r w:rsidRPr="00CA617A">
        <w:t xml:space="preserve">manajemen jadwal kegiatan, pengumuman dan penyebaran informasi penting secara </w:t>
      </w:r>
      <w:r w:rsidR="000D47B1">
        <w:t>efektif</w:t>
      </w:r>
      <w:r w:rsidRPr="00CA617A">
        <w:t>.</w:t>
      </w:r>
    </w:p>
    <w:p w14:paraId="510E6CD0" w14:textId="3A2B2EC4" w:rsidR="00CA617A" w:rsidRPr="00CA617A" w:rsidRDefault="00CA617A" w:rsidP="00287D30">
      <w:pPr>
        <w:pStyle w:val="isi"/>
        <w:numPr>
          <w:ilvl w:val="0"/>
          <w:numId w:val="7"/>
        </w:numPr>
        <w:ind w:left="426"/>
      </w:pPr>
      <w:r>
        <w:t>Pengujian dan evaluasi kinerja perangkat lunak aplikasi yang dikembangkan</w:t>
      </w:r>
    </w:p>
    <w:p w14:paraId="621F0F0E" w14:textId="03A02C8D" w:rsidR="00B670F6" w:rsidRDefault="00B670F6" w:rsidP="00FF61A2"/>
    <w:p w14:paraId="50E09817" w14:textId="197EB448" w:rsidR="00FF61A2" w:rsidRPr="00FF61A2" w:rsidRDefault="00FF61A2" w:rsidP="00FF61A2">
      <w:r>
        <w:br w:type="page"/>
      </w:r>
    </w:p>
    <w:p w14:paraId="762BE353" w14:textId="78B74E46" w:rsidR="002F2EC1" w:rsidRDefault="002F2EC1" w:rsidP="002F2EC1">
      <w:pPr>
        <w:pStyle w:val="Judul1"/>
        <w:ind w:firstLine="135"/>
      </w:pPr>
      <w:r>
        <w:lastRenderedPageBreak/>
        <w:br/>
      </w:r>
      <w:bookmarkStart w:id="22" w:name="_Toc168344634"/>
      <w:r>
        <w:t>LANDASAN TEORI</w:t>
      </w:r>
      <w:bookmarkEnd w:id="22"/>
    </w:p>
    <w:p w14:paraId="290CA969" w14:textId="77777777" w:rsidR="00AF6D44" w:rsidRPr="00AF6D44" w:rsidRDefault="00AF6D44" w:rsidP="00AF06A9">
      <w:pPr>
        <w:pStyle w:val="isi"/>
      </w:pPr>
    </w:p>
    <w:p w14:paraId="25A44328" w14:textId="4DBD80C5" w:rsidR="00CA617A" w:rsidRDefault="002822CA" w:rsidP="00AF06A9">
      <w:pPr>
        <w:pStyle w:val="Judul2"/>
        <w:spacing w:before="0" w:beforeAutospacing="0"/>
      </w:pPr>
      <w:bookmarkStart w:id="23" w:name="_Toc168344635"/>
      <w:r>
        <w:t>Tinjauan Pustaka</w:t>
      </w:r>
      <w:bookmarkEnd w:id="23"/>
    </w:p>
    <w:p w14:paraId="7A01DBCE" w14:textId="5823411A" w:rsidR="00087F02" w:rsidRPr="00087F02" w:rsidRDefault="002A7485" w:rsidP="002A7485">
      <w:pPr>
        <w:pStyle w:val="isi"/>
        <w:ind w:firstLine="576"/>
      </w:pPr>
      <w:r>
        <w:t xml:space="preserve">Pada bab landasan teori ini akan disampaikan beberapa teori yang relevan dengan penelitan ini. Dalam bab landasan teori ini akan dipaparkan tentang deskripsi teori, hasil penelitian terdahulu, serta tinjauan objek penelitian. </w:t>
      </w:r>
    </w:p>
    <w:p w14:paraId="2CD11822" w14:textId="261C46B0" w:rsidR="008B072D" w:rsidRDefault="003B5B4E" w:rsidP="008B072D">
      <w:pPr>
        <w:pStyle w:val="Judul3"/>
      </w:pPr>
      <w:bookmarkStart w:id="24" w:name="_Toc168344636"/>
      <w:r>
        <w:t>Rekayasa Perangkat Lunak</w:t>
      </w:r>
      <w:r w:rsidR="008B072D">
        <w:t xml:space="preserve"> </w:t>
      </w:r>
      <w:bookmarkEnd w:id="24"/>
    </w:p>
    <w:p w14:paraId="451B5CD7" w14:textId="27D224FC" w:rsidR="00C8151D" w:rsidRDefault="00770265" w:rsidP="00F25486">
      <w:pPr>
        <w:pStyle w:val="isi"/>
        <w:ind w:firstLine="720"/>
      </w:pPr>
      <w:r>
        <w:t>Menuru</w:t>
      </w:r>
      <w:r w:rsidR="003B5B4E">
        <w:t xml:space="preserve">t </w:t>
      </w:r>
      <w:r w:rsidR="003B5B4E">
        <w:fldChar w:fldCharType="begin" w:fldLock="1"/>
      </w:r>
      <w:r w:rsidR="00531CCD">
        <w:instrText>ADDIN CSL_CITATION {"citationItems":[{"id":"ITEM-1","itemData":{"author":[{"dropping-particle":"","family":"Hasanah, Fitria Nur, Untari","given":"Rahmania Sri","non-dropping-particle":"","parse-names":false,"suffix":""}],"id":"ITEM-1","issued":{"date-parts":[["2020"]]},"publisher":"UMSIDA Press","publisher-place":"sidoarjo","title":"REKAYASA PERANGKAT LUNAK","type":"book"},"uris":["http://www.mendeley.com/documents/?uuid=bbb49a4c-55aa-4634-8048-fa995eb014cc"]}],"mendeley":{"formattedCitation":"(Hasanah, Fitria Nur, Untari, 2020)","plainTextFormattedCitation":"(Hasanah, Fitria Nur, Untari, 2020)","previouslyFormattedCitation":"(Hasanah, Fitria Nur, Untari, 2020)"},"properties":{"noteIndex":0},"schema":"https://github.com/citation-style-language/schema/raw/master/csl-citation.json"}</w:instrText>
      </w:r>
      <w:r w:rsidR="003B5B4E">
        <w:fldChar w:fldCharType="separate"/>
      </w:r>
      <w:r w:rsidR="003B5B4E" w:rsidRPr="003B5B4E">
        <w:rPr>
          <w:noProof/>
        </w:rPr>
        <w:t>(Hasanah, Fitria Nur, Untari, 2020)</w:t>
      </w:r>
      <w:r w:rsidR="003B5B4E">
        <w:fldChar w:fldCharType="end"/>
      </w:r>
      <w:r w:rsidR="003B5B4E">
        <w:t xml:space="preserve"> Rekayasa Perangkat Lunak</w:t>
      </w:r>
      <w:r w:rsidR="003B5B4E" w:rsidRPr="003B5B4E">
        <w:t xml:space="preserve"> adalah program komputer yang terhubung ke dokumentasi perangkat lunak, seperti manual pengguna, model desain, dan analisis kebutuhan.</w:t>
      </w:r>
      <w:r w:rsidR="00F25486">
        <w:t xml:space="preserve"> Sedangkan m</w:t>
      </w:r>
      <w:r w:rsidR="003B5B4E">
        <w:t>enurut</w:t>
      </w:r>
      <w:r w:rsidR="003B2D69">
        <w:t xml:space="preserve"> </w:t>
      </w:r>
      <w:r w:rsidR="00531CCD">
        <w:fldChar w:fldCharType="begin" w:fldLock="1"/>
      </w:r>
      <w:r w:rsidR="00C8792F">
        <w:instrText>ADDIN CSL_CITATION {"citationItems":[{"id":"ITEM-1","itemData":{"author":[{"dropping-particle":"","family":"Sari","given":"Indah purnama","non-dropping-particle":"","parse-names":false,"suffix":""}],"id":"ITEM-1","issued":{"date-parts":[["2021"]]},"publisher":"UMSU press","title":"REKAYASA PERANGKAT LUNAK","type":"book"},"uris":["http://www.mendeley.com/documents/?uuid=624e7fea-be84-4e88-a201-38674d162ba2"]}],"mendeley":{"formattedCitation":"(I. purnama Sari, 2021)","plainTextFormattedCitation":"(I. purnama Sari, 2021)","previouslyFormattedCitation":"(I. purnama Sari, 2021)"},"properties":{"noteIndex":0},"schema":"https://github.com/citation-style-language/schema/raw/master/csl-citation.json"}</w:instrText>
      </w:r>
      <w:r w:rsidR="00531CCD">
        <w:fldChar w:fldCharType="separate"/>
      </w:r>
      <w:r w:rsidR="00217293" w:rsidRPr="00217293">
        <w:rPr>
          <w:noProof/>
        </w:rPr>
        <w:t>(I. purnama Sari, 2021)</w:t>
      </w:r>
      <w:r w:rsidR="00531CCD">
        <w:fldChar w:fldCharType="end"/>
      </w:r>
      <w:r w:rsidR="00531CCD">
        <w:t xml:space="preserve"> </w:t>
      </w:r>
      <w:r w:rsidR="00C8151D" w:rsidRPr="00C8151D">
        <w:t xml:space="preserve">Pengertian </w:t>
      </w:r>
      <w:r w:rsidR="00C8151D">
        <w:t>Rekayasa Perangkat Lunak</w:t>
      </w:r>
      <w:r w:rsidR="00C8151D" w:rsidRPr="00C8151D">
        <w:t xml:space="preserve"> adalah kumpulan data elektronik yang diorganisir dan disimpan oleh komputer. Data ini berupa program atau instruksi yang dapat melaksanakan fungsi-fungsi tertentu.</w:t>
      </w:r>
      <w:r w:rsidR="00F25486">
        <w:t xml:space="preserve"> Dapat disimpulkan </w:t>
      </w:r>
      <w:r w:rsidR="00C8151D" w:rsidRPr="00C8151D">
        <w:t>dari dua sitasi di atas adalah bahwa Rekayasa Perangkat Lunak melibatkan pengembangan program komputer beserta dokumentasinya, serta pengorganisasian dan penyimpanan data elektronik yang memungkinkan program tersebut melaksanakan fungsi-fungsi tertentu.</w:t>
      </w:r>
    </w:p>
    <w:p w14:paraId="0D1BFD02" w14:textId="53E4EDA0" w:rsidR="008B072D" w:rsidRDefault="001D78EB" w:rsidP="008B072D">
      <w:pPr>
        <w:pStyle w:val="Judul3"/>
      </w:pPr>
      <w:bookmarkStart w:id="25" w:name="_Toc168344637"/>
      <w:r>
        <w:t>Artificial Intelligence</w:t>
      </w:r>
      <w:bookmarkEnd w:id="25"/>
    </w:p>
    <w:p w14:paraId="0755C7C1" w14:textId="1AE7F816" w:rsidR="00C8151D" w:rsidRPr="007D42D0" w:rsidRDefault="00770265" w:rsidP="005816CE">
      <w:pPr>
        <w:pStyle w:val="isi"/>
        <w:ind w:firstLine="720"/>
      </w:pPr>
      <w:r>
        <w:t xml:space="preserve">Menurut </w:t>
      </w:r>
      <w:r>
        <w:fldChar w:fldCharType="begin" w:fldLock="1"/>
      </w:r>
      <w: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riana","given":"Emi Sita","non-dropping-particle":"","parse-names":false,"suffix":""},{"dropping-particle":"","family":"Zein","given":"Drs. Afrizal","non-dropping-particle":"","parse-names":false,"suffix":""}],"container-title":"Angewandte Chemie International Edition, 6(11), 951–952.","id":"ITEM-1","issued":{"date-parts":[["2019"]]},"title":"Artificial Intelligence","type":"article-journal"},"uris":["http://www.mendeley.com/documents/?uuid=fbbe576d-a153-40d4-afc2-e9e79badd50f"]}],"mendeley":{"formattedCitation":"(Eriana &amp; Zein, 2019)","plainTextFormattedCitation":"(Eriana &amp; Zein, 2019)","previouslyFormattedCitation":"(Eriana &amp; Zein, 2019)"},"properties":{"noteIndex":0},"schema":"https://github.com/citation-style-language/schema/raw/master/csl-citation.json"}</w:instrText>
      </w:r>
      <w:r>
        <w:fldChar w:fldCharType="separate"/>
      </w:r>
      <w:r w:rsidRPr="007D42D0">
        <w:rPr>
          <w:noProof/>
        </w:rPr>
        <w:t>(Eriana &amp; Zein, 2019)</w:t>
      </w:r>
      <w:r>
        <w:fldChar w:fldCharType="end"/>
      </w:r>
      <w:r>
        <w:t xml:space="preserve">  </w:t>
      </w:r>
      <w:r w:rsidR="00764F4E" w:rsidRPr="00764F4E">
        <w:rPr>
          <w:i/>
        </w:rPr>
        <w:t>Aritificial</w:t>
      </w:r>
      <w:r w:rsidR="007D42D0" w:rsidRPr="00764F4E">
        <w:rPr>
          <w:i/>
        </w:rPr>
        <w:t xml:space="preserve"> </w:t>
      </w:r>
      <w:r w:rsidR="00764F4E" w:rsidRPr="00764F4E">
        <w:rPr>
          <w:i/>
        </w:rPr>
        <w:t>Intelligence</w:t>
      </w:r>
      <w:r w:rsidR="005816CE">
        <w:t xml:space="preserve"> </w:t>
      </w:r>
      <w:r w:rsidR="007D42D0" w:rsidRPr="007D42D0">
        <w:t xml:space="preserve">adalah bidang komputer yang mengembangkan sistem untuk tugas-tugas cerdas, menggunakan algoritma dan model matematika. </w:t>
      </w:r>
      <w:r w:rsidR="005816CE">
        <w:t>Sedangkan m</w:t>
      </w:r>
      <w:r w:rsidR="00764F4E">
        <w:t xml:space="preserve">enurut </w:t>
      </w:r>
      <w:r w:rsidR="00764F4E">
        <w:fldChar w:fldCharType="begin" w:fldLock="1"/>
      </w:r>
      <w:r w:rsidR="00764F4E">
        <w:instrText>ADDIN CSL_CITATION {"citationItems":[{"id":"ITEM-1","itemData":{"ISBN":"978-623-7297-39-0","abstract":"Artificial Intelligence atau kecerdasan buatan adalah sistem komputer yang mampu melakukan tugas-tugas yang biasanya membutuhkan kecerdasan manusia. Proses yang terjadi dalam Artificial Intelligence mencakup learning, reasoning, dan self-correction. Proses ini mirip dengan manusia yang melakukan analisis sebelum memberikan keputusan. Artificial Intelligence adalah teknologi yang telah banyak diadopsi di era industri 4.0 ini. Artificial Intelligence mampu menghubungkan setiap perangkat, hingga seseorang dapat mengotomatisasi semua perangkat tanpa harus berada di lokasi. Lebih dari itu, saat ini telah banyak mesin yang dapat menginterprestasi suatu kondisi atau kejadian tertentu dengan bantuan Artificial Intelligence. Proses yang terjadi dalam Artificial Intelligence mencakup learning, reasoning, dan self-correction. Implementasi AI pada pengerjaan manusia adalah memperoleh hasil kinerja optimal dengan waktu proses yang cepat dan hasil yang maksimal.","author":[{"dropping-particle":"","family":"Sobron","given":"M","non-dropping-particle":"","parse-names":false,"suffix":""},{"dropping-particle":"","family":"Lubis","given":"","non-dropping-particle":"","parse-names":false,"suffix":""}],"container-title":"Seminar Nasional Teknik (SEMNASTEK) UISU","id":"ITEM-1","issue":"1","issued":{"date-parts":[["2021"]]},"page":"1-7","title":"Implementasi Artificial Intelligence Pada System Manufaktur Terpadu","type":"article-journal","volume":"4"},"uris":["http://www.mendeley.com/documents/?uuid=62eb141f-9b0a-4fb6-b52e-df639e8b719b"]}],"mendeley":{"formattedCitation":"(Sobron &amp; Lubis, 2021)","plainTextFormattedCitation":"(Sobron &amp; Lubis, 2021)","previouslyFormattedCitation":"(Sobron &amp; Lubis, 2021)"},"properties":{"noteIndex":0},"schema":"https://github.com/citation-style-language/schema/raw/master/csl-citation.json"}</w:instrText>
      </w:r>
      <w:r w:rsidR="00764F4E">
        <w:fldChar w:fldCharType="separate"/>
      </w:r>
      <w:r w:rsidR="00764F4E" w:rsidRPr="00C8151D">
        <w:rPr>
          <w:noProof/>
        </w:rPr>
        <w:t>(Sobron &amp; Lubis, 2021)</w:t>
      </w:r>
      <w:r w:rsidR="00764F4E">
        <w:fldChar w:fldCharType="end"/>
      </w:r>
      <w:r w:rsidR="005816CE" w:rsidRPr="005816CE">
        <w:rPr>
          <w:i/>
        </w:rPr>
        <w:t xml:space="preserve"> </w:t>
      </w:r>
      <w:r w:rsidR="005816CE" w:rsidRPr="00764F4E">
        <w:rPr>
          <w:i/>
        </w:rPr>
        <w:t>Aritificial Intelligence</w:t>
      </w:r>
      <w:r w:rsidR="005816CE">
        <w:t xml:space="preserve"> </w:t>
      </w:r>
      <w:r w:rsidR="00764F4E" w:rsidRPr="00764F4E">
        <w:t>adalah sistem komputer yang memiliki kemampuan untuk melakukan tugas yang biasanya membutuhkan kecerdasan manusia.</w:t>
      </w:r>
      <w:r w:rsidR="005816CE">
        <w:t xml:space="preserve"> Dapat disimpulkan </w:t>
      </w:r>
      <w:r w:rsidR="00764F4E">
        <w:t xml:space="preserve">dari dua </w:t>
      </w:r>
      <w:r w:rsidR="00764F4E">
        <w:lastRenderedPageBreak/>
        <w:t>sitasi di atas</w:t>
      </w:r>
      <w:r w:rsidR="005816CE">
        <w:t xml:space="preserve"> </w:t>
      </w:r>
      <w:r w:rsidR="005816CE" w:rsidRPr="00764F4E">
        <w:rPr>
          <w:i/>
        </w:rPr>
        <w:t>Aritificial Intelligence</w:t>
      </w:r>
      <w:r w:rsidR="005816CE">
        <w:t xml:space="preserve"> adalah </w:t>
      </w:r>
      <w:r w:rsidR="00764F4E">
        <w:t xml:space="preserve">bidang dalam komputer yang mengembangkan sistem untuk melakukan tugas-tugas cerdas yang biasanya membutuhkan kecerdasan manusia, menggunakan algoritma dan model matematika. </w:t>
      </w:r>
      <w:r w:rsidR="005816CE" w:rsidRPr="00764F4E">
        <w:rPr>
          <w:i/>
        </w:rPr>
        <w:t>Aritificial Intelligence</w:t>
      </w:r>
      <w:r w:rsidR="00764F4E">
        <w:t xml:space="preserve"> memiliki berbagai aplikasi dalam pengenalan suara, mobil otonom, keuangan, dan manufaktur, dengan dampak signifikan pada efisiensi dan produktivitas.</w:t>
      </w:r>
    </w:p>
    <w:p w14:paraId="1553B8C5" w14:textId="6D056F6A" w:rsidR="008B072D" w:rsidRDefault="00810D90" w:rsidP="008B072D">
      <w:pPr>
        <w:pStyle w:val="Judul3"/>
      </w:pPr>
      <w:bookmarkStart w:id="26" w:name="_Toc168344638"/>
      <w:r>
        <w:t>Pengertian</w:t>
      </w:r>
      <w:r w:rsidR="008B072D">
        <w:t xml:space="preserve"> Web</w:t>
      </w:r>
      <w:r>
        <w:t>site</w:t>
      </w:r>
      <w:bookmarkEnd w:id="26"/>
    </w:p>
    <w:p w14:paraId="44C35367" w14:textId="5C07FBAA" w:rsidR="005816CE" w:rsidRDefault="00770265" w:rsidP="00D87C9C">
      <w:pPr>
        <w:pStyle w:val="isi"/>
        <w:ind w:firstLine="720"/>
      </w:pPr>
      <w:r>
        <w:t xml:space="preserve">Menurut </w:t>
      </w:r>
      <w:r>
        <w:fldChar w:fldCharType="begin" w:fldLock="1"/>
      </w:r>
      <w:r>
        <w:instrText>ADDIN CSL_CITATION {"citationItems":[{"id":"ITEM-1","itemData":{"abstract":"Perkembangan teknologi saat ini sangat pesat, perkembangannya seakan semua kegiatan dapat dilakukan dengan aplikasi berbasis android, begitu juga halnya transportasi dalam hal bidang rental mobil, pada proses mendapatkan informasi mobil pada CV Kopja Mandiri …","author":[{"dropping-particle":"","family":"Romadhon","given":"M Hamdan","non-dropping-particle":"","parse-names":false,"suffix":""},{"dropping-particle":"","family":"Yudhistira","given":"Yusuf","non-dropping-particle":"","parse-names":false,"suffix":""},{"dropping-particle":"","family":"Mukrodin","given":"Mukrodin","non-dropping-particle":"","parse-names":false,"suffix":""}],"container-title":"Jurnal Sistem Informasi dan Teknologi Peradaban (JSITP)","id":"ITEM-1","issue":"1","issued":{"date-parts":[["2021"]]},"page":"30-36","title":"Sistem Informasi Rental Mobil Berbsasis Android Dan Website Menggunakan Framework Codeigniter 3 Studi Kasus : CV Kopja Mandiri","type":"article-journal","volume":"2"},"uris":["http://www.mendeley.com/documents/?uuid=5a5267f3-d29c-4da4-8430-409911cce92b"]}],"mendeley":{"formattedCitation":"(Romadhon et al., 2021)","plainTextFormattedCitation":"(Romadhon et al., 2021)","previouslyFormattedCitation":"(Romadhon et al., 2021)"},"properties":{"noteIndex":0},"schema":"https://github.com/citation-style-language/schema/raw/master/csl-citation.json"}</w:instrText>
      </w:r>
      <w:r>
        <w:fldChar w:fldCharType="separate"/>
      </w:r>
      <w:r w:rsidRPr="00491CA5">
        <w:rPr>
          <w:noProof/>
        </w:rPr>
        <w:t>(Romadhon et al., 2021)</w:t>
      </w:r>
      <w:r>
        <w:fldChar w:fldCharType="end"/>
      </w:r>
      <w:r>
        <w:t xml:space="preserve"> </w:t>
      </w:r>
      <w:r w:rsidR="00491CA5" w:rsidRPr="005816CE">
        <w:rPr>
          <w:i/>
        </w:rPr>
        <w:t>Website</w:t>
      </w:r>
      <w:r w:rsidR="00491CA5">
        <w:t xml:space="preserve"> adalah kumpulan informasi atau halaman yang biasanya diakses melalui jalur internet. Siapapun, di manapun, dan kapanpun dapat menggunakannya asalkan terhubung ke jaringan internet.</w:t>
      </w:r>
      <w:r w:rsidR="005816CE">
        <w:t xml:space="preserve"> Sedangkan menurut </w:t>
      </w:r>
      <w:r w:rsidR="00764F4E">
        <w:fldChar w:fldCharType="begin" w:fldLock="1"/>
      </w:r>
      <w:r w:rsidR="00036C9B">
        <w:instrText>ADDIN CSL_CITATION {"citationItems":[{"id":"ITEM-1","itemData":{"author":[{"dropping-particle":"","family":"Nurhidayah, Septi , fauzan, mohammad nurkamal, Rahayu","given":"woro isti","non-dropping-particle":"","parse-names":false,"suffix":""}],"id":"ITEM-1","issued":{"date-parts":[["2020"]]},"publisher":"Kreatif Industri Nusantara","title":"IMPLEMENTASI METODE ANALYTHIC HIERARCHY PROCESS (AHP) DENGAN PHP","type":"book"},"uris":["http://www.mendeley.com/documents/?uuid=8da3af2b-9a46-4e4a-ae3c-f83a6839edc3"]}],"mendeley":{"formattedCitation":"(Nurhidayah, Septi , fauzan, mohammad nurkamal, Rahayu, 2020)","manualFormatting":"(Nurhidayah, Septi , Fauzan, Mohammad Nurkamal, Rahayu, 2020)","plainTextFormattedCitation":"(Nurhidayah, Septi , fauzan, mohammad nurkamal, Rahayu, 2020)","previouslyFormattedCitation":"(Nurhidayah, Septi , fauzan, mohammad nurkamal, Rahayu, 2020)"},"properties":{"noteIndex":0},"schema":"https://github.com/citation-style-language/schema/raw/master/csl-citation.json"}</w:instrText>
      </w:r>
      <w:r w:rsidR="00764F4E">
        <w:fldChar w:fldCharType="separate"/>
      </w:r>
      <w:r w:rsidR="00764F4E" w:rsidRPr="00764F4E">
        <w:rPr>
          <w:noProof/>
        </w:rPr>
        <w:t xml:space="preserve">(Nurhidayah, Septi , </w:t>
      </w:r>
      <w:r w:rsidR="004F571A">
        <w:rPr>
          <w:noProof/>
        </w:rPr>
        <w:t>F</w:t>
      </w:r>
      <w:r w:rsidR="00764F4E" w:rsidRPr="00764F4E">
        <w:rPr>
          <w:noProof/>
        </w:rPr>
        <w:t xml:space="preserve">auzan, </w:t>
      </w:r>
      <w:r w:rsidR="004F571A">
        <w:rPr>
          <w:noProof/>
        </w:rPr>
        <w:t>M</w:t>
      </w:r>
      <w:r w:rsidR="00764F4E" w:rsidRPr="00764F4E">
        <w:rPr>
          <w:noProof/>
        </w:rPr>
        <w:t xml:space="preserve">ohammad </w:t>
      </w:r>
      <w:r w:rsidR="004F571A">
        <w:rPr>
          <w:noProof/>
        </w:rPr>
        <w:t>N</w:t>
      </w:r>
      <w:r w:rsidR="00764F4E" w:rsidRPr="00764F4E">
        <w:rPr>
          <w:noProof/>
        </w:rPr>
        <w:t>urkamal, Rahayu, 2020)</w:t>
      </w:r>
      <w:r w:rsidR="00764F4E">
        <w:fldChar w:fldCharType="end"/>
      </w:r>
      <w:r w:rsidR="004F571A">
        <w:t xml:space="preserve"> </w:t>
      </w:r>
      <w:r w:rsidR="004F571A" w:rsidRPr="005816CE">
        <w:rPr>
          <w:i/>
        </w:rPr>
        <w:t>Website</w:t>
      </w:r>
      <w:r w:rsidR="004F571A">
        <w:t xml:space="preserve"> adalah </w:t>
      </w:r>
      <w:r w:rsidR="004F571A" w:rsidRPr="004F571A">
        <w:t>kumpulan halaman web yang berada dalam satu domain internet yang disediakan oleh individu, kelompok, atau organisasi dengan tujuan memberikan informasi</w:t>
      </w:r>
      <w:r w:rsidR="004F571A">
        <w:t xml:space="preserve"> secara </w:t>
      </w:r>
      <w:r w:rsidR="004F571A" w:rsidRPr="004F571A">
        <w:t>luas</w:t>
      </w:r>
      <w:r w:rsidR="006A081D">
        <w:t>.</w:t>
      </w:r>
      <w:r w:rsidR="005816CE">
        <w:t xml:space="preserve">Dapat disimpulkan dari dua sitasi di atas bahwa website adalah kumpulan halaman yang berada dalam satu domain internet, yang dapat diakses oleh siapapun, di manapun, dan kapanpun melalui jaringan internet. </w:t>
      </w:r>
      <w:r w:rsidR="005816CE" w:rsidRPr="00D87C9C">
        <w:rPr>
          <w:i/>
        </w:rPr>
        <w:t>Website</w:t>
      </w:r>
      <w:r w:rsidR="005816CE">
        <w:t xml:space="preserve"> disediakan oleh individu, kelompok, atau organisasi dengan tujuan memberikan informasi secara luas.</w:t>
      </w:r>
    </w:p>
    <w:p w14:paraId="739BD4BD" w14:textId="7B1BC5E7" w:rsidR="008E73DD" w:rsidRDefault="00980C75" w:rsidP="008E73DD">
      <w:pPr>
        <w:pStyle w:val="Judul3"/>
      </w:pPr>
      <w:r>
        <w:t xml:space="preserve">Pengertian </w:t>
      </w:r>
      <w:r w:rsidR="008E73DD">
        <w:t>Database</w:t>
      </w:r>
    </w:p>
    <w:p w14:paraId="7483F1C0" w14:textId="4036DF6E" w:rsidR="00D87C9C" w:rsidRDefault="00770265" w:rsidP="00D87C9C">
      <w:pPr>
        <w:pStyle w:val="isi"/>
        <w:ind w:firstLine="720"/>
      </w:pPr>
      <w:r>
        <w:t xml:space="preserve">Menurut </w:t>
      </w:r>
      <w:r>
        <w:fldChar w:fldCharType="begin" w:fldLock="1"/>
      </w:r>
      <w:r>
        <w:instrText>ADDIN CSL_CITATION {"citationItems":[{"id":"ITEM-1","itemData":{"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a652cf5f-186f-48fd-8ead-8c1da7fa68b5"]}],"mendeley":{"formattedCitation":"(Dhika et al., 2019)","plainTextFormattedCitation":"(Dhika et al., 2019)","previouslyFormattedCitation":"(Dhika et al., 2019)"},"properties":{"noteIndex":0},"schema":"https://github.com/citation-style-language/schema/raw/master/csl-citation.json"}</w:instrText>
      </w:r>
      <w:r>
        <w:fldChar w:fldCharType="separate"/>
      </w:r>
      <w:r w:rsidRPr="00724396">
        <w:rPr>
          <w:noProof/>
        </w:rPr>
        <w:t>(Dhika et al., 2019)</w:t>
      </w:r>
      <w:r>
        <w:fldChar w:fldCharType="end"/>
      </w:r>
      <w:r>
        <w:t xml:space="preserve"> </w:t>
      </w:r>
      <w:r w:rsidR="00724396">
        <w:t>Database adalah kumpulan rekaman data yang terorganisir secara operasional dan lengkap dari suatu organisasi atau perusahaan lain, yang disusun dan disimpan secara terintegrasi dengan menggunakan metode tertentu untuk memenuhi kebutuhan informasi optimal pengguna.</w:t>
      </w:r>
      <w:r w:rsidR="00D87C9C">
        <w:t xml:space="preserve"> Sedangkan m</w:t>
      </w:r>
      <w:r w:rsidR="00036C9B">
        <w:t xml:space="preserve">enurut </w:t>
      </w:r>
      <w:r w:rsidR="00036C9B">
        <w:fldChar w:fldCharType="begin" w:fldLock="1"/>
      </w:r>
      <w:r w:rsidR="00D575F6">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d5010e91-5e85-4530-a330-7e14bedec80a"]}],"mendeley":{"formattedCitation":"(Agustini &amp; Kurniawan, 2019)","plainTextFormattedCitation":"(Agustini &amp; Kurniawan, 2019)","previouslyFormattedCitation":"(Agustini &amp; Kurniawan, 2019)"},"properties":{"noteIndex":0},"schema":"https://github.com/citation-style-language/schema/raw/master/csl-citation.json"}</w:instrText>
      </w:r>
      <w:r w:rsidR="00036C9B">
        <w:fldChar w:fldCharType="separate"/>
      </w:r>
      <w:r w:rsidR="00036C9B" w:rsidRPr="00036C9B">
        <w:rPr>
          <w:noProof/>
        </w:rPr>
        <w:t>(Agustini &amp; Kurniawan, 2019)</w:t>
      </w:r>
      <w:r w:rsidR="00036C9B">
        <w:fldChar w:fldCharType="end"/>
      </w:r>
      <w:r w:rsidR="00036C9B">
        <w:t xml:space="preserve">  </w:t>
      </w:r>
      <w:r w:rsidR="00036C9B" w:rsidRPr="00036C9B">
        <w:t>Database</w:t>
      </w:r>
      <w:r w:rsidR="00036C9B">
        <w:t xml:space="preserve"> adalah data yang</w:t>
      </w:r>
      <w:r w:rsidR="00036C9B" w:rsidRPr="00036C9B">
        <w:t xml:space="preserve"> terdiri dari kombinasi file </w:t>
      </w:r>
      <w:r w:rsidR="00036C9B" w:rsidRPr="00036C9B">
        <w:lastRenderedPageBreak/>
        <w:t>dan tabel, dengan setiap tabel terdiri dari daftar yang disusun berdasarkan field-field yang ada di dalamnya.</w:t>
      </w:r>
      <w:r w:rsidR="00D87C9C">
        <w:t xml:space="preserve"> </w:t>
      </w:r>
      <w:r w:rsidR="00D87C9C" w:rsidRPr="00D87C9C">
        <w:t>Dapat disimpulkan dari dua sitasi di atas bahwa database adalah kumpulan data yang terorganisir dan disimpan secara terintegrasi, terdiri dari file dan tabel yang disusun berdasarkan field-field tertentu. Database digunakan untuk memenuhi kebutuhan informasi optimal pengguna dalam suatu organisasi atau perusahaan.</w:t>
      </w:r>
    </w:p>
    <w:p w14:paraId="2ED9CC5B" w14:textId="185A3515" w:rsidR="008E73DD" w:rsidRDefault="00A646B5" w:rsidP="008E73DD">
      <w:pPr>
        <w:pStyle w:val="Judul3"/>
      </w:pPr>
      <w:r>
        <w:t>MySQL</w:t>
      </w:r>
    </w:p>
    <w:p w14:paraId="097A2040" w14:textId="476DA909" w:rsidR="00C935DF" w:rsidRDefault="00770265" w:rsidP="00DF5A63">
      <w:pPr>
        <w:pStyle w:val="isi"/>
        <w:ind w:firstLine="720"/>
      </w:pPr>
      <w:r>
        <w:t xml:space="preserve">Menurut </w:t>
      </w:r>
      <w:r w:rsidR="00D87C9C">
        <w:fldChar w:fldCharType="begin" w:fldLock="1"/>
      </w:r>
      <w:r w:rsidR="007B718C">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a5c5a6af-6f1e-4fab-9adf-6adc5a6ff7c1"]}],"mendeley":{"formattedCitation":"(Novendri, 2019)","plainTextFormattedCitation":"(Novendri, 2019)","previouslyFormattedCitation":"(Novendri, 2019)"},"properties":{"noteIndex":0},"schema":"https://github.com/citation-style-language/schema/raw/master/csl-citation.json"}</w:instrText>
      </w:r>
      <w:r w:rsidR="00D87C9C">
        <w:fldChar w:fldCharType="separate"/>
      </w:r>
      <w:r w:rsidR="00D87C9C" w:rsidRPr="00D87C9C">
        <w:rPr>
          <w:noProof/>
        </w:rPr>
        <w:t>(Novendri, 2019)</w:t>
      </w:r>
      <w:r w:rsidR="00D87C9C">
        <w:fldChar w:fldCharType="end"/>
      </w:r>
      <w:r w:rsidR="00D87C9C">
        <w:t xml:space="preserve"> MySQL adalah </w:t>
      </w:r>
      <w:r w:rsidR="00DF5A63" w:rsidRPr="00DF5A63">
        <w:t xml:space="preserve">database </w:t>
      </w:r>
      <w:r w:rsidR="00DF5A63">
        <w:t xml:space="preserve">yang </w:t>
      </w:r>
      <w:r w:rsidR="00DF5A63" w:rsidRPr="00DF5A63">
        <w:t>rela</w:t>
      </w:r>
      <w:r w:rsidR="00DF5A63">
        <w:t>sional</w:t>
      </w:r>
      <w:r w:rsidR="00DF5A63" w:rsidRPr="00DF5A63">
        <w:t>.</w:t>
      </w:r>
      <w:r w:rsidR="00DF5A63">
        <w:t xml:space="preserve"> Sedangkan menurut</w:t>
      </w:r>
      <w:r w:rsidR="00D575F6">
        <w:t xml:space="preserve"> </w:t>
      </w:r>
      <w:r w:rsidR="00D575F6">
        <w:fldChar w:fldCharType="begin" w:fldLock="1"/>
      </w:r>
      <w:r w:rsidR="00D575F6">
        <w:instrText>ADDIN CSL_CITATION {"citationItems":[{"id":"ITEM-1","itemData":{"abstract":"Tujuan penelitian ini adalah menghasilkan aplikasi pelayanan antrian pasien dengan menggunakan metode First-Come-First-Served dengan bahasa pemrograman PHP dan database MySQL. Puskesmas Pasar Ikan merupakan salah satu puskesmas milik Pemerintah Kota Bengkulu. Dalam melaksanakan pelayanan terhadap pasien yang akan berobat, puskesmas Pasar Ikan belum memanfaatkan teknologi komputerisasi dalam memberikan pelayanan antrian. Sementara saat ini pelayana yang baik sangat diharapkan oleh pasien sehingga pasien merasa nyaman dan senang akan pelayanan yang optimal dari puskesmas. Metode yang digunakan dalam pembuatan aplikasi ini adalah metode waterfall. Sementara itu proses pengentrian data yang dilakukan terdiri data poli, data antrian, data pasien dan data pendaftaran pasien. Laporan yang ditampilkan berupa laporan antrian pasien berdasarkan tanggal antrian. Hasil Aplikasi antrian pelayanan diharapkan mampu meningkatkan pelayanan puskesmas Pasar Ikan Bengkulu menjadi lebih optimal dengan semakin tertibnya pasien dalam melakukan antrian selama berobat di puskesmas Pasar Ikan Kota Bengkulu. Keyword: Aplikasi, Pelayanan Antrian, PHP, MySQL. Intisari-The purpose of this study is to produce a patient queue service application using the First-Come-First-Served method with the PHP programming language and MySQL database. Pasar Ikan Health Center is one of the health centers owned by the Bengkulu City Government. In carrying out services for patients who will seek treatment, Pasar Ikan Health Center has not used computerized technology in providing queue services. While currently good service is expected by patients so that patients feel comfortable and happy with optimal service from the puskesmas. The method used in making this application is the waterfall method. Meanwhile, the data entry process consists of poly data, queue data, patient data and patient registration data. The report displayed is a patient queue report based on the queue date. The results of the service queue application are expected to be able to improve the services of the Bengkulu Fish Market Health Center to be more optimal with the more orderly patients are in queuing during treatment at the Bengkulu Fish Market Health Center.. Kata Kunci: Application, Queue Service, PHP, MySQL.","author":[{"dropping-particle":"","family":"Utami","given":"Feri Hari","non-dropping-particle":"","parse-names":false,"suffix":""}],"id":"ITEM-1","issue":"1","issued":{"date-parts":[["2022"]]},"page":"153-160","title":"Aplikasi Pelayanan Antrian Pasien Menggunakan Metode FCFS Menggunakan PHP dan MySQL","type":"article-journal","volume":"18"},"uris":["http://www.mendeley.com/documents/?uuid=cddead68-0c50-4b65-b792-70679dfb7cd5"]}],"mendeley":{"formattedCitation":"(Utami, 2022)","plainTextFormattedCitation":"(Utami, 2022)","previouslyFormattedCitation":"(Utami, 2022)"},"properties":{"noteIndex":0},"schema":"https://github.com/citation-style-language/schema/raw/master/csl-citation.json"}</w:instrText>
      </w:r>
      <w:r w:rsidR="00D575F6">
        <w:fldChar w:fldCharType="separate"/>
      </w:r>
      <w:r w:rsidR="00D575F6" w:rsidRPr="00D575F6">
        <w:rPr>
          <w:noProof/>
        </w:rPr>
        <w:t>(Utami, 2022)</w:t>
      </w:r>
      <w:r w:rsidR="00D575F6">
        <w:fldChar w:fldCharType="end"/>
      </w:r>
      <w:r w:rsidR="00D575F6">
        <w:t xml:space="preserve"> MySQL adalah </w:t>
      </w:r>
      <w:r w:rsidR="00D575F6" w:rsidRPr="00D575F6">
        <w:t>program DBMS (Database Management System) yang bersifat Open Source.</w:t>
      </w:r>
      <w:r w:rsidR="00DF5A63">
        <w:t xml:space="preserve"> Dapat disimpulkan dari dua sitasi di atas bahwa MySQL adalah database relasional dan merupakan program </w:t>
      </w:r>
      <w:r w:rsidR="00DF5A63" w:rsidRPr="00DF5A63">
        <w:rPr>
          <w:i/>
        </w:rPr>
        <w:t>Database Management System</w:t>
      </w:r>
      <w:r w:rsidR="00DF5A63">
        <w:t xml:space="preserve"> yang bersifat open source.</w:t>
      </w:r>
    </w:p>
    <w:p w14:paraId="5DEB6A92" w14:textId="182F0A58" w:rsidR="004E2F3A" w:rsidRPr="004E2F3A" w:rsidRDefault="008E73DD" w:rsidP="004E2F3A">
      <w:pPr>
        <w:pStyle w:val="Judul3"/>
      </w:pPr>
      <w:r>
        <w:t>Javascript</w:t>
      </w:r>
    </w:p>
    <w:p w14:paraId="10683035" w14:textId="0BE26F14" w:rsidR="00D575F6" w:rsidRDefault="00770265" w:rsidP="00DF5A63">
      <w:pPr>
        <w:pStyle w:val="isi"/>
        <w:ind w:firstLine="720"/>
      </w:pPr>
      <w:r>
        <w:t xml:space="preserve">Menurut </w:t>
      </w:r>
      <w:r>
        <w:fldChar w:fldCharType="begin" w:fldLock="1"/>
      </w:r>
      <w:r>
        <w:instrText>ADDIN CSL_CITATION {"citationItems":[{"id":"ITEM-1","itemData":{"ISBN":"9786235847917","abstract":"… Yang kedua adalah i &lt; 10 artinya adalah disaat kita melakukan looping batas … javascript ini, kita menggunakan html, css, dan javascript. Judul dari game yang akan kita buat adalah …","author":[{"dropping-particle":"","family":"Dermawan","given":"Dodik Arwin","non-dropping-particle":"","parse-names":false,"suffix":""},{"dropping-particle":"","family":"Mashuri","given":"Chamdan","non-dropping-particle":"","parse-names":false,"suffix":""},{"dropping-particle":"","family":"Permadi","given":"Ginanjar Setyo","non-dropping-particle":"","parse-names":false,"suffix":""},{"dropping-particle":"","family":"Gunawan","given":"Duta Alif","non-dropping-particle":"","parse-names":false,"suffix":""},{"dropping-particle":"","family":"Widiasih","given":"Dini","non-dropping-particle":"","parse-names":false,"suffix":""}],"id":"ITEM-1","issued":{"date-parts":[["2022"]]},"number-of-pages":"1-152","title":"Membuat Game Berbasis Website Menggunakan Bahasa Javascript dan PHP","type":"book"},"uris":["http://www.mendeley.com/documents/?uuid=c5be7972-1e94-4f53-a5b0-aeb54b007fa2"]}],"mendeley":{"formattedCitation":"(Dermawan et al., 2022)","plainTextFormattedCitation":"(Dermawan et al., 2022)","previouslyFormattedCitation":"(Dermawan et al., 2022)"},"properties":{"noteIndex":0},"schema":"https://github.com/citation-style-language/schema/raw/master/csl-citation.json"}</w:instrText>
      </w:r>
      <w:r>
        <w:fldChar w:fldCharType="separate"/>
      </w:r>
      <w:r w:rsidRPr="00C7173B">
        <w:rPr>
          <w:noProof/>
        </w:rPr>
        <w:t>(Dermawan et al., 2022)</w:t>
      </w:r>
      <w:r>
        <w:fldChar w:fldCharType="end"/>
      </w:r>
      <w:r>
        <w:t xml:space="preserve"> </w:t>
      </w:r>
      <w:r w:rsidR="00782DAF" w:rsidRPr="00782DAF">
        <w:t xml:space="preserve">JavaScript merupakan bahasa coding yang sering dipakai oleh pengembang untuk menciptakan situs web yang dinamis. </w:t>
      </w:r>
      <w:r w:rsidR="00DF5A63">
        <w:t>Sedangkan m</w:t>
      </w:r>
      <w:r w:rsidR="00D575F6">
        <w:t xml:space="preserve">enurut </w:t>
      </w:r>
      <w:r w:rsidR="00D575F6">
        <w:fldChar w:fldCharType="begin" w:fldLock="1"/>
      </w:r>
      <w:r w:rsidR="002C2C04">
        <w:instrText>ADDIN CSL_CITATION {"citationItems":[{"id":"ITEM-1","itemData":{"DOI":"10.33365/jatika.v3i3.2362","ISSN":"2797-3492","abstract":"… Selain itu aplikasi ini sudah dilakukan pengujian Black box testing dan mendapat hasil 100% dengan predikat sangat layak sehingga dengan menggunakan aplikasi E-Agribisnis ini …","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42bfc7ea-8c51-497b-b2c8-76100b62cdad"]}],"mendeley":{"formattedCitation":"(Parjito et al., 2023)","plainTextFormattedCitation":"(Parjito et al., 2023)","previouslyFormattedCitation":"(Parjito et al., 2023)"},"properties":{"noteIndex":0},"schema":"https://github.com/citation-style-language/schema/raw/master/csl-citation.json"}</w:instrText>
      </w:r>
      <w:r w:rsidR="00D575F6">
        <w:fldChar w:fldCharType="separate"/>
      </w:r>
      <w:r w:rsidR="00D575F6" w:rsidRPr="00D575F6">
        <w:rPr>
          <w:noProof/>
        </w:rPr>
        <w:t>(Parjito et al., 2023)</w:t>
      </w:r>
      <w:r w:rsidR="00D575F6">
        <w:fldChar w:fldCharType="end"/>
      </w:r>
      <w:r w:rsidR="00D575F6">
        <w:t xml:space="preserve"> JavaScript </w:t>
      </w:r>
      <w:r w:rsidR="00D575F6" w:rsidRPr="00D575F6">
        <w:t>dikembangkan oleh Netscape untuk menjalankan kode JavaScript.</w:t>
      </w:r>
      <w:r w:rsidR="00DF5A63">
        <w:t xml:space="preserve"> </w:t>
      </w:r>
      <w:r w:rsidR="00DF5A63" w:rsidRPr="00DF5A63">
        <w:t>Dapat disimpulkan dari dua sitasi di atas bahwa JavaScript adalah bahasa coding yang dikembangkan oleh Netscape dan sering digunakan oleh pengembang untuk menciptakan situs web yang dinamis.</w:t>
      </w:r>
      <w:r w:rsidR="00DF5A63">
        <w:t xml:space="preserve"> </w:t>
      </w:r>
    </w:p>
    <w:p w14:paraId="5428617D" w14:textId="5184D237" w:rsidR="00782DAF" w:rsidRDefault="00782DAF" w:rsidP="00782DAF">
      <w:pPr>
        <w:pStyle w:val="Judul3"/>
      </w:pPr>
      <w:bookmarkStart w:id="27" w:name="_Toc168344640"/>
      <w:r>
        <w:t>Framework React Javas</w:t>
      </w:r>
      <w:bookmarkEnd w:id="27"/>
      <w:r>
        <w:t>cript</w:t>
      </w:r>
    </w:p>
    <w:p w14:paraId="09D692AB" w14:textId="71FF630F" w:rsidR="00D1022B" w:rsidRDefault="00770265" w:rsidP="00DF5A63">
      <w:pPr>
        <w:pStyle w:val="isi"/>
        <w:ind w:firstLine="720"/>
      </w:pPr>
      <w:r>
        <w:t xml:space="preserve">Menurut </w:t>
      </w:r>
      <w:r>
        <w:fldChar w:fldCharType="begin" w:fldLock="1"/>
      </w:r>
      <w:r>
        <w:instrText>ADDIN CSL_CITATION {"citationItems":[{"id":"ITEM-1","itemData":{"ISSN":"2395-0056","abstract":"ReactJS is a part based library which is conveyed for the advancement of intelligent UIs. Presently it is the most famous front-end JS library. It consolidates the view (V) layer in M-V-C (Model View Controller) design. It is bolstered by Facebook, Instagram and a network of individual designers and associations. Respond fundamentally empowers advancement of enormous and complex online applications which can change its information without ensuing page revives. It focuses to furnish better client encounters and with blasting quick and powerful web applications advancement. ReactJS can likewise coordinated with other JavaScript libraries or structures in MVC, for example, AngularJS.","author":[{"dropping-particle":"","family":"Bhalla","given":"Archana","non-dropping-particle":"","parse-names":false,"suffix":""},{"dropping-particle":"","family":"Garg","given":"Shivangi","non-dropping-particle":"","parse-names":false,"suffix":""},{"dropping-particle":"","family":"Singh","given":"Priyangi","non-dropping-particle":"","parse-names":false,"suffix":""}],"container-title":"International Research Journal of Engineering and Technology","id":"ITEM-1","issue":"5","issued":{"date-parts":[["2020"]]},"page":"1154-1157","title":"Present Day Web-Development Using Reactjs","type":"article-journal","volume":"7"},"uris":["http://www.mendeley.com/documents/?uuid=21a43ac9-33e3-4bc3-b422-c256a42d77e1"]}],"mendeley":{"formattedCitation":"(Bhalla et al., 2020)","plainTextFormattedCitation":"(Bhalla et al., 2020)","previouslyFormattedCitation":"(Bhalla et al., 2020)"},"properties":{"noteIndex":0},"schema":"https://github.com/citation-style-language/schema/raw/master/csl-citation.json"}</w:instrText>
      </w:r>
      <w:r>
        <w:fldChar w:fldCharType="separate"/>
      </w:r>
      <w:r w:rsidRPr="00063A88">
        <w:rPr>
          <w:noProof/>
        </w:rPr>
        <w:t>(Bhalla et al., 2020)</w:t>
      </w:r>
      <w:r>
        <w:fldChar w:fldCharType="end"/>
      </w:r>
      <w:r>
        <w:t xml:space="preserve"> </w:t>
      </w:r>
      <w:r w:rsidR="00C7173B" w:rsidRPr="00DF5A63">
        <w:rPr>
          <w:i/>
        </w:rPr>
        <w:t>React</w:t>
      </w:r>
      <w:r w:rsidR="00DF5A63" w:rsidRPr="00DF5A63">
        <w:rPr>
          <w:i/>
        </w:rPr>
        <w:t xml:space="preserve"> </w:t>
      </w:r>
      <w:r w:rsidR="00C7173B" w:rsidRPr="00DF5A63">
        <w:rPr>
          <w:i/>
        </w:rPr>
        <w:t>J</w:t>
      </w:r>
      <w:r w:rsidR="00DF5A63" w:rsidRPr="00DF5A63">
        <w:rPr>
          <w:i/>
        </w:rPr>
        <w:t>ava</w:t>
      </w:r>
      <w:r w:rsidR="00C7173B" w:rsidRPr="00DF5A63">
        <w:rPr>
          <w:i/>
        </w:rPr>
        <w:t>S</w:t>
      </w:r>
      <w:r w:rsidR="00DF5A63" w:rsidRPr="00DF5A63">
        <w:rPr>
          <w:i/>
        </w:rPr>
        <w:t>cript</w:t>
      </w:r>
      <w:r w:rsidR="00C7173B" w:rsidRPr="00C7173B">
        <w:t xml:space="preserve"> adalah pustaka </w:t>
      </w:r>
      <w:r w:rsidR="00C7173B" w:rsidRPr="00DF5A63">
        <w:rPr>
          <w:i/>
        </w:rPr>
        <w:t>JavaScript</w:t>
      </w:r>
      <w:r w:rsidR="00C7173B" w:rsidRPr="00C7173B">
        <w:t xml:space="preserve"> yang digunakan untuk membuat komponen antarmuka pengguna </w:t>
      </w:r>
      <w:r w:rsidR="00DF5A63" w:rsidRPr="00DF5A63">
        <w:rPr>
          <w:i/>
        </w:rPr>
        <w:t>User Interface</w:t>
      </w:r>
      <w:r w:rsidR="00C7173B" w:rsidRPr="00C7173B">
        <w:t>. Menurut dokumentasi resmi React</w:t>
      </w:r>
      <w:r w:rsidR="00C7173B">
        <w:t xml:space="preserve">, </w:t>
      </w:r>
      <w:r w:rsidR="00C7173B" w:rsidRPr="00C7173B">
        <w:t xml:space="preserve">React adalah pustaka untuk membangun </w:t>
      </w:r>
      <w:r w:rsidR="00DF5A63" w:rsidRPr="00DF5A63">
        <w:rPr>
          <w:i/>
        </w:rPr>
        <w:t>User Interface</w:t>
      </w:r>
      <w:r w:rsidR="00C7173B" w:rsidRPr="00C7173B">
        <w:t xml:space="preserve"> </w:t>
      </w:r>
      <w:r w:rsidR="00C7173B" w:rsidRPr="00C7173B">
        <w:lastRenderedPageBreak/>
        <w:t xml:space="preserve">yang modular. </w:t>
      </w:r>
      <w:r w:rsidR="00DF5A63">
        <w:t>Sedangkan m</w:t>
      </w:r>
      <w:r w:rsidR="003B4153">
        <w:t xml:space="preserve">enurut </w:t>
      </w:r>
      <w:r w:rsidR="002C2C04">
        <w:fldChar w:fldCharType="begin" w:fldLock="1"/>
      </w:r>
      <w:r w:rsidR="00A355F7">
        <w:instrText>ADDIN CSL_CITATION {"citationItems":[{"id":"ITEM-1","itemData":{"abstract":"Author: Zerihun Dinku Title: React.js vs. Next.js Number of Pages: 36 pages Date: 05 May 2022 Degree: Bachelor of Engineering Degree Programme: Information Technology Professional Major: Mobile Solutions Supervisors: Patrick Ausderau, Principal Lecturer React.js and Next.js are among the JavaScript frameworks for building web applications. This thesis compares them in popularity, availability of documentation, and performance. Through a literature review in the theory part, the thesis will show the pros and cons of using each, thereby giving a starting point in decision making on choosing the proper framework based on the scale and intended purpose of the application. Furthermore, this thesis analyzes the popularity and availability of documentation of the frameworks. Data from GitHub, Stackoverflow, NPM trends, and Google trends were analyzed to see their popularity. The materials, manuals, and tutorials provided by the official React.js and Next.js websites provide adequate documentation for both frameworks. This paper comes with two similar applications made by React.js and Next.js for performance comparison. Lighthouse performance metrics from Google Chrome were used to measure the performance of each framework. In conclusion, React.js outperformed Next.js based on the comparison criteria. Despite React.js popularity and better performance, Next.js offers server-side rendering that makes fast initial loading possible and improves the user experience. Overall, developing large-scale applications and conducting extensive concurrent user load testing should be performed to reach a more sensible deduction.","author":[{"dropping-particle":"","family":"Dinku","given":"Zerihun","non-dropping-particle":"","parse-names":false,"suffix":""}],"id":"ITEM-1","issue":"May","issued":{"date-parts":[["2022"]]},"page":"9-10","title":"React.js vs. Next.js","type":"article-journal"},"uris":["http://www.mendeley.com/documents/?uuid=efb2bb66-3744-4725-8b61-b22b8e40b862"]}],"mendeley":{"formattedCitation":"(Dinku, 2022)","plainTextFormattedCitation":"(Dinku, 2022)","previouslyFormattedCitation":"(Dinku, 2022)"},"properties":{"noteIndex":0},"schema":"https://github.com/citation-style-language/schema/raw/master/csl-citation.json"}</w:instrText>
      </w:r>
      <w:r w:rsidR="002C2C04">
        <w:fldChar w:fldCharType="separate"/>
      </w:r>
      <w:r w:rsidR="002C2C04" w:rsidRPr="002C2C04">
        <w:rPr>
          <w:noProof/>
        </w:rPr>
        <w:t>(Dinku, 2022)</w:t>
      </w:r>
      <w:r w:rsidR="002C2C04">
        <w:fldChar w:fldCharType="end"/>
      </w:r>
      <w:r w:rsidR="002C2C04">
        <w:t xml:space="preserve"> </w:t>
      </w:r>
      <w:r w:rsidR="002C2C04" w:rsidRPr="00DF5A63">
        <w:rPr>
          <w:i/>
        </w:rPr>
        <w:t xml:space="preserve">React </w:t>
      </w:r>
      <w:r w:rsidR="00DF5A63">
        <w:rPr>
          <w:i/>
        </w:rPr>
        <w:t>JavaScript</w:t>
      </w:r>
      <w:r w:rsidR="00D1022B">
        <w:t xml:space="preserve"> </w:t>
      </w:r>
      <w:r w:rsidR="002C2C04">
        <w:t>adalah</w:t>
      </w:r>
      <w:r w:rsidR="00D1022B">
        <w:t xml:space="preserve"> </w:t>
      </w:r>
      <w:r w:rsidR="00D1022B" w:rsidRPr="00D1022B">
        <w:t xml:space="preserve">sebuah pustaka </w:t>
      </w:r>
      <w:r w:rsidR="00D1022B" w:rsidRPr="00DF5A63">
        <w:rPr>
          <w:i/>
        </w:rPr>
        <w:t>JavaScript</w:t>
      </w:r>
      <w:r w:rsidR="00D1022B" w:rsidRPr="00D1022B">
        <w:t xml:space="preserve"> yang memungkinkan pengembang untuk membangun aplikasi web yang dinamis dan responsif.</w:t>
      </w:r>
      <w:r w:rsidR="00DF5A63">
        <w:t xml:space="preserve"> Dapat disimpulkan dari tiga sitasi di atas bahwa </w:t>
      </w:r>
      <w:r w:rsidR="00DF5A63" w:rsidRPr="00F01D9B">
        <w:rPr>
          <w:i/>
        </w:rPr>
        <w:t>React</w:t>
      </w:r>
      <w:r w:rsidR="00DF5A63">
        <w:t xml:space="preserve"> </w:t>
      </w:r>
      <w:r w:rsidR="00DF5A63" w:rsidRPr="00DF5A63">
        <w:rPr>
          <w:i/>
        </w:rPr>
        <w:t>JavaScript</w:t>
      </w:r>
      <w:r w:rsidR="00DF5A63">
        <w:t xml:space="preserve"> adalah pustaka </w:t>
      </w:r>
      <w:r w:rsidR="00DF5A63" w:rsidRPr="00DF5A63">
        <w:rPr>
          <w:i/>
        </w:rPr>
        <w:t>JavaScript</w:t>
      </w:r>
      <w:r w:rsidR="00DF5A63">
        <w:t xml:space="preserve"> yang digunakan untuk membangun komponen antarmuka pengguna </w:t>
      </w:r>
      <w:r w:rsidR="00DF5A63" w:rsidRPr="00DF5A63">
        <w:rPr>
          <w:i/>
        </w:rPr>
        <w:t>User Interface</w:t>
      </w:r>
      <w:r w:rsidR="00DF5A63">
        <w:t xml:space="preserve"> secara modular. </w:t>
      </w:r>
      <w:r w:rsidR="00DF5A63" w:rsidRPr="00DF5A63">
        <w:rPr>
          <w:i/>
        </w:rPr>
        <w:t>React</w:t>
      </w:r>
      <w:r w:rsidR="00DF5A63">
        <w:t xml:space="preserve"> memungkinkan pengembang untuk membuat aplikasi web yang dinamis dan responsif.</w:t>
      </w:r>
      <w:r w:rsidR="00D1022B" w:rsidRPr="00D1022B">
        <w:t xml:space="preserve"> </w:t>
      </w:r>
    </w:p>
    <w:p w14:paraId="444D4984" w14:textId="392FEC5C" w:rsidR="008B072D" w:rsidRDefault="00A247DC" w:rsidP="008B072D">
      <w:pPr>
        <w:pStyle w:val="Judul3"/>
      </w:pPr>
      <w:r>
        <w:t>Node Js</w:t>
      </w:r>
    </w:p>
    <w:p w14:paraId="1B47B59E" w14:textId="7304B4FA" w:rsidR="00A355F7" w:rsidRDefault="00770265" w:rsidP="008F27AA">
      <w:pPr>
        <w:pStyle w:val="isi"/>
        <w:ind w:firstLine="720"/>
      </w:pPr>
      <w:r>
        <w:t xml:space="preserve">Menurut </w:t>
      </w:r>
      <w:r>
        <w:fldChar w:fldCharType="begin" w:fldLock="1"/>
      </w:r>
      <w:r>
        <w:instrText>ADDIN CSL_CITATION {"citationItems":[{"id":"ITEM-1","itemData":{"abstract":"… Tujuan dari penelitian ini adalah untuk membangun sistem yang bisa … OOP atau pemrograman berorientasi objek sebagai metode perancangan dan pemrogramanya. Setelah sistem …","author":[{"dropping-particle":"","family":"Yahya","given":"Febiyana Nur","non-dropping-particle":"","parse-names":false,"suffix":""},{"dropping-particle":"","family":"Arwan","given":"Achmad","non-dropping-particle":"","parse-names":false,"suffix":""},{"dropping-particle":"","family":"Kharisma","given":"Agi Putra","non-dropping-particle":"","parse-names":false,"suffix":""}],"container-title":"J-Ptiik.Ub.Ac.Id","id":"ITEM-1","issue":"12","issued":{"date-parts":[["2020"]]},"page":"4291-4299","title":"Pengembangan Sistem Manajemen Proyek dan Akun Hosting di Software House Berbasis Web (Studi Kasus Elecomp Software House)","type":"article-journal","volume":"4"},"uris":["http://www.mendeley.com/documents/?uuid=6c515ade-ec34-4196-8ab0-896714190459"]}],"mendeley":{"formattedCitation":"(Yahya et al., 2020)","plainTextFormattedCitation":"(Yahya et al., 2020)","previouslyFormattedCitation":"(Yahya et al., 2020)"},"properties":{"noteIndex":0},"schema":"https://github.com/citation-style-language/schema/raw/master/csl-citation.json"}</w:instrText>
      </w:r>
      <w:r>
        <w:fldChar w:fldCharType="separate"/>
      </w:r>
      <w:r w:rsidRPr="00F036EC">
        <w:rPr>
          <w:noProof/>
        </w:rPr>
        <w:t>(Yahya et al., 2020)</w:t>
      </w:r>
      <w:r>
        <w:fldChar w:fldCharType="end"/>
      </w:r>
      <w:r>
        <w:t xml:space="preserve"> </w:t>
      </w:r>
      <w:r w:rsidR="004275D8" w:rsidRPr="004275D8">
        <w:t>Node</w:t>
      </w:r>
      <w:r w:rsidR="008F27AA">
        <w:t xml:space="preserve"> </w:t>
      </w:r>
      <w:r w:rsidR="004275D8" w:rsidRPr="004275D8">
        <w:t>js merupakan lingkungan eksekusi JavaScript yang bekerja secara asinkron dan tidak memblokir proses lain.</w:t>
      </w:r>
      <w:r w:rsidR="008F27AA">
        <w:t xml:space="preserve"> Sedangkan m</w:t>
      </w:r>
      <w:r w:rsidR="00A355F7">
        <w:t xml:space="preserve">enurut </w:t>
      </w:r>
      <w:r w:rsidR="00A355F7">
        <w:fldChar w:fldCharType="begin" w:fldLock="1"/>
      </w:r>
      <w:r w:rsidR="000C0A67">
        <w:instrText>ADDIN CSL_CITATION {"citationItems":[{"id":"ITEM-1","itemData":{"abstract":"Pada masa sekarang ini kemajuan teknologi informasi berkembang secara pesat. Dalam lingkup dunia bisnis peranan teknologi informasi sudah menjadi salah satu bagian penting pada perusahaan skala kecil ataupun besar dalam meningkatkan produktivitas maupun kualitas untuk memproses suatu data. Perkembangan dunia komputer dan internet sudah sedemikian pesatnya, sehingga kegiatan, interaksi, komunikasi dan transaksi sudah tidak dibatasi oleh ruang, jarak dan waktu. Hetz Shop merupakan salah satu perusahaan yang tergolong dalam usaha kecil menengah yang berjualan makanan hewan dan perlengkapan lainnya. Adapun permasalahan yang saat ini dihadapi oleh Hetz Shop diantaranya adalah masalah dalam pelayanan jasa seperti sistem pelayanan yang masih menggunakan pencatatan manual, penggunaan kalkulator dan nota bukti pembelian untuk konsumen. Metode penelitian yang digunakan dalam penelitian ini adalah metode deskriptif dan melakukan pengumpulan data dengan cara observasi dan wawancara. Metode pendekatan sistem yang digunakan ialah metode pendekatan berorientasi objek dan metode pengembangan sistem prototype. Bahasa pemrograman yang digunakan dalam pembuatan sistem ini ialah bahasa pemrograman PHP dan database MySQL. Dengan dibangunnya sistem ini diharapkan dapat membantu Hetz Shop dalam menjalankan usahanya dan mempermudah pekerjaan pegawai yang ada disana. Dengan sistem ini dapat menggantikan sistem yang sebelumnya manual menjadi komputerisasi.","author":[{"dropping-particle":"","family":"Ferdiansyah","given":"Didit","non-dropping-particle":"","parse-names":false,"suffix":""}],"id":"ITEM-1","issued":{"date-parts":[["2022"]]},"page":"14","title":"Sistem Informasi Penjualan Berbasis Web Pada Hetz Shop","type":"article-journal"},"uris":["http://www.mendeley.com/documents/?uuid=303cc1ff-d499-46d7-acbb-87a470b5ac11"]}],"mendeley":{"formattedCitation":"(Ferdiansyah, 2022)","plainTextFormattedCitation":"(Ferdiansyah, 2022)","previouslyFormattedCitation":"(Ferdiansyah, 2022)"},"properties":{"noteIndex":0},"schema":"https://github.com/citation-style-language/schema/raw/master/csl-citation.json"}</w:instrText>
      </w:r>
      <w:r w:rsidR="00A355F7">
        <w:fldChar w:fldCharType="separate"/>
      </w:r>
      <w:r w:rsidR="00A355F7" w:rsidRPr="00A355F7">
        <w:rPr>
          <w:noProof/>
        </w:rPr>
        <w:t>(Ferdiansyah, 2022)</w:t>
      </w:r>
      <w:r w:rsidR="00A355F7">
        <w:fldChar w:fldCharType="end"/>
      </w:r>
      <w:r w:rsidR="00A355F7">
        <w:t xml:space="preserve"> </w:t>
      </w:r>
      <w:r w:rsidR="00A355F7" w:rsidRPr="00A355F7">
        <w:t>Node</w:t>
      </w:r>
      <w:r w:rsidR="008F27AA">
        <w:t xml:space="preserve"> </w:t>
      </w:r>
      <w:r w:rsidR="00A355F7" w:rsidRPr="00A355F7">
        <w:t>js adalah mesin JavaScript Google untuk Chrome (V8). Dengan Nodejs, semua pengembangan aplikasi menggunakan bahasa JavaScript di sisi klien dan server.</w:t>
      </w:r>
      <w:r w:rsidR="005004EF">
        <w:t xml:space="preserve"> </w:t>
      </w:r>
      <w:r w:rsidR="005004EF" w:rsidRPr="005004EF">
        <w:t>Dapat disimpulkan dari dua sitasi di atas bahwa Node</w:t>
      </w:r>
      <w:r w:rsidR="005004EF">
        <w:t xml:space="preserve"> </w:t>
      </w:r>
      <w:r w:rsidR="005004EF" w:rsidRPr="005004EF">
        <w:t>js adalah lingkungan eksekusi JavaScript yang bekerja secara asinkron dan tidak memblokir proses lain. Node</w:t>
      </w:r>
      <w:r w:rsidR="005004EF">
        <w:t xml:space="preserve"> </w:t>
      </w:r>
      <w:r w:rsidR="005004EF" w:rsidRPr="005004EF">
        <w:t>js menggunakan mesin JavaScript V8 dari Google Chrome, memungkinkan pengembangan aplikasi menggunakan bahasa JavaScript di sisi klien dan server.</w:t>
      </w:r>
    </w:p>
    <w:p w14:paraId="01750723" w14:textId="3BDEBCBD" w:rsidR="00F228FE" w:rsidRDefault="00A247DC" w:rsidP="00B72BA3">
      <w:pPr>
        <w:pStyle w:val="Judul3"/>
      </w:pPr>
      <w:r>
        <w:t>Unified Modeling Language</w:t>
      </w:r>
    </w:p>
    <w:p w14:paraId="15FDAAD1" w14:textId="10A26B4E" w:rsidR="00C2179C" w:rsidRDefault="002F5422" w:rsidP="001123A9">
      <w:pPr>
        <w:pStyle w:val="isi"/>
        <w:ind w:firstLine="720"/>
      </w:pPr>
      <w:r>
        <w:t xml:space="preserve">Menurut </w:t>
      </w:r>
      <w:r>
        <w:fldChar w:fldCharType="begin" w:fldLock="1"/>
      </w:r>
      <w: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1829e16e-98c7-4fcd-8e16-4f61a4c52dd5"]}],"mendeley":{"formattedCitation":"(Pakaya et al., 2020)","plainTextFormattedCitation":"(Pakaya et al., 2020)","previouslyFormattedCitation":"(Pakaya et al., 2020)"},"properties":{"noteIndex":0},"schema":"https://github.com/citation-style-language/schema/raw/master/csl-citation.json"}</w:instrText>
      </w:r>
      <w:r>
        <w:fldChar w:fldCharType="separate"/>
      </w:r>
      <w:r w:rsidRPr="00276C79">
        <w:rPr>
          <w:noProof/>
        </w:rPr>
        <w:t>(Pakaya et al., 2020)</w:t>
      </w:r>
      <w:r>
        <w:fldChar w:fldCharType="end"/>
      </w:r>
      <w:r>
        <w:t xml:space="preserve"> </w:t>
      </w:r>
      <w:r w:rsidR="008E5469" w:rsidRPr="001123A9">
        <w:rPr>
          <w:i/>
        </w:rPr>
        <w:t>Unified Modeling Language</w:t>
      </w:r>
      <w:r w:rsidR="008E5469" w:rsidRPr="008E5469">
        <w:t xml:space="preserve"> adalah kumpulan struktur dan metode untuk pemodelan desain program berorientasi</w:t>
      </w:r>
      <w:r w:rsidR="001123A9">
        <w:t xml:space="preserve"> </w:t>
      </w:r>
      <w:r w:rsidR="001123A9" w:rsidRPr="001123A9">
        <w:rPr>
          <w:i/>
        </w:rPr>
        <w:t>object oriented programming</w:t>
      </w:r>
      <w:r w:rsidR="008E5469" w:rsidRPr="008E5469">
        <w:t xml:space="preserve"> serta aplikasinya</w:t>
      </w:r>
      <w:r w:rsidR="001123A9">
        <w:t>. Sedangkan m</w:t>
      </w:r>
      <w:r w:rsidR="00A355F7">
        <w:t xml:space="preserve">enurut </w:t>
      </w:r>
      <w:r w:rsidR="000C0A67">
        <w:fldChar w:fldCharType="begin" w:fldLock="1"/>
      </w:r>
      <w:r w:rsidR="00D87C9C">
        <w:instrText>ADDIN CSL_CITATION {"citationItems":[{"id":"ITEM-1","itemData":{"DOI":"10.35969/interkom.v15i2.93","ISSN":"1907-8420","abstract":"Saat ini penjualan dan promosi usaha melalui media online sudah terbiasa dilakukan oleh sebagian besar masyarakat kita melalui media sosial seperti Watssapp, Facebook, Instagram. Tujuannya tidak lain adalah untuk menarik sebanyak-banyaknya pelanggan. Di balik penggunaan media tersebut ada pekerjaan-pekerjaan yang masih akan dilakukan secara konvensional. Seperti merekap data pesanan mana yang masih berstatus proses dan yang sudah berstatus sudah diantarkan dalam rekapan kertas, hingga mengelola data pelanggan, data laporan penjualan. Berangkat dari permasalahan yang ada maka kami mengusulkan pembuatan sistem informasi nasgor delivery yang dapat menjadikan proses bisnis bisa lebih tertata dan terkelola dengan baik. Metode Pengembangan sistem yang digunakan yaitu model waterfall yang terbagi menjadi lima tahapan yaitu perencanaan sistem, desain sistem, penulisan kode, pengujian sistem, pemeliharaan web. Rancang bangun website menggunakan bahasa php dengan database mysql. Pemodelan sistem untuk alur proses bisnis menggunakan UML (Unified Modelling Language). Hasil dari perancangan Sistem ini adalah Website Nasgor Delivery dimana terdapat dua hak akses yaitu admin dan user. Admin yang dapat mengelola data pesanan, data pelanggan, data laporan, mencetak struk pembayaran, sedangkan user dapat melihat menu makanan , memesan menu makanan, melihat kontak rumah makan dan melihat status pemesanan.","author":[{"dropping-particle":"","family":"Alfarizi","given":"Salman","non-dropping-particle":"","parse-names":false,"suffix":""},{"dropping-particle":"","family":"Rizqi Mulyawan","given":"Alif","non-dropping-particle":"","parse-names":false,"suffix":""},{"dropping-particle":"","family":"Gunawan","given":"Deni","non-dropping-particle":"","parse-names":false,"suffix":""},{"dropping-particle":"","family":"Aryanti","given":"Riska","non-dropping-particle":"","parse-names":false,"suffix":""}],"container-title":"Jurnal Interkom: Jurnal Publikasi Ilmiah Bidang Teknologi Informasi dan Komunikasi","id":"ITEM-1","issue":"2","issued":{"date-parts":[["2021"]]},"page":"42-52","title":"Implementasi Unified Modelling Language Pada Sistem Informasi Nasgor Delivery Berbasis Web","type":"article-journal","volume":"15"},"uris":["http://www.mendeley.com/documents/?uuid=e07f68d1-8229-4be4-8b2d-74bb168df837"]}],"mendeley":{"formattedCitation":"(Alfarizi et al., 2021)","plainTextFormattedCitation":"(Alfarizi et al., 2021)","previouslyFormattedCitation":"(Alfarizi et al., 2021)"},"properties":{"noteIndex":0},"schema":"https://github.com/citation-style-language/schema/raw/master/csl-citation.json"}</w:instrText>
      </w:r>
      <w:r w:rsidR="000C0A67">
        <w:fldChar w:fldCharType="separate"/>
      </w:r>
      <w:r w:rsidR="000C0A67" w:rsidRPr="000C0A67">
        <w:rPr>
          <w:noProof/>
        </w:rPr>
        <w:t>(Alfarizi et al., 2021)</w:t>
      </w:r>
      <w:r w:rsidR="000C0A67">
        <w:fldChar w:fldCharType="end"/>
      </w:r>
      <w:r w:rsidR="000C0A67">
        <w:t xml:space="preserve"> </w:t>
      </w:r>
      <w:r w:rsidR="000C0A67" w:rsidRPr="001123A9">
        <w:rPr>
          <w:i/>
        </w:rPr>
        <w:t>Unfied Modeling Language</w:t>
      </w:r>
      <w:r w:rsidR="000C0A67">
        <w:t xml:space="preserve"> adalah </w:t>
      </w:r>
      <w:r w:rsidR="00C2179C">
        <w:t>model</w:t>
      </w:r>
      <w:r w:rsidR="00C2179C" w:rsidRPr="00C2179C">
        <w:t xml:space="preserve"> pengembangan perangkat lunak yang berorientasi pada objek dikenal sebagai</w:t>
      </w:r>
      <w:r w:rsidR="001123A9">
        <w:t xml:space="preserve"> </w:t>
      </w:r>
      <w:r w:rsidR="001123A9" w:rsidRPr="001123A9">
        <w:rPr>
          <w:i/>
        </w:rPr>
        <w:t>Unified Modeling Language</w:t>
      </w:r>
      <w:r w:rsidR="001123A9">
        <w:t xml:space="preserve">. </w:t>
      </w:r>
      <w:r w:rsidR="001123A9" w:rsidRPr="001123A9">
        <w:t xml:space="preserve">Dapat disimpulkan dari dua sitasi di atas bahwa </w:t>
      </w:r>
      <w:r w:rsidR="001123A9" w:rsidRPr="001123A9">
        <w:rPr>
          <w:i/>
        </w:rPr>
        <w:t>Unified Modeling Language</w:t>
      </w:r>
      <w:r w:rsidR="001123A9">
        <w:t xml:space="preserve"> </w:t>
      </w:r>
      <w:r w:rsidR="001123A9" w:rsidRPr="001123A9">
        <w:t xml:space="preserve">adalah kumpulan struktur dan metode untuk pemodelan dan desain program berorientasi </w:t>
      </w:r>
      <w:proofErr w:type="gramStart"/>
      <w:r w:rsidR="001123A9" w:rsidRPr="001123A9">
        <w:rPr>
          <w:i/>
        </w:rPr>
        <w:t>object</w:t>
      </w:r>
      <w:r w:rsidR="008368EA">
        <w:rPr>
          <w:i/>
        </w:rPr>
        <w:t xml:space="preserve"> </w:t>
      </w:r>
      <w:r w:rsidR="001123A9" w:rsidRPr="001123A9">
        <w:rPr>
          <w:i/>
        </w:rPr>
        <w:t>oriented</w:t>
      </w:r>
      <w:proofErr w:type="gramEnd"/>
      <w:r w:rsidR="001123A9" w:rsidRPr="001123A9">
        <w:rPr>
          <w:i/>
        </w:rPr>
        <w:t xml:space="preserve"> programming</w:t>
      </w:r>
      <w:r w:rsidR="001123A9" w:rsidRPr="001123A9">
        <w:t xml:space="preserve"> serta </w:t>
      </w:r>
      <w:r w:rsidR="001123A9" w:rsidRPr="001123A9">
        <w:lastRenderedPageBreak/>
        <w:t xml:space="preserve">aplikasinya. </w:t>
      </w:r>
      <w:r w:rsidR="001123A9" w:rsidRPr="001123A9">
        <w:rPr>
          <w:i/>
        </w:rPr>
        <w:t>Unified Modeling Language</w:t>
      </w:r>
      <w:r w:rsidR="001123A9" w:rsidRPr="001123A9">
        <w:t xml:space="preserve"> juga merupakan model pengembangan perangkat lunak yang berorientasi pada objek yang dikenal sebagai </w:t>
      </w:r>
      <w:r w:rsidR="001123A9" w:rsidRPr="001123A9">
        <w:rPr>
          <w:i/>
        </w:rPr>
        <w:t>Unified Modeling Language</w:t>
      </w:r>
      <w:r w:rsidR="001123A9" w:rsidRPr="001123A9">
        <w:t>.</w:t>
      </w:r>
    </w:p>
    <w:p w14:paraId="6E92BC49" w14:textId="1B44B635" w:rsidR="00FC22A5" w:rsidRDefault="00F228FE" w:rsidP="00FC22A5">
      <w:pPr>
        <w:pStyle w:val="Judul3"/>
      </w:pPr>
      <w:r>
        <w:t>Use</w:t>
      </w:r>
      <w:r w:rsidR="00B51511">
        <w:t xml:space="preserve"> C</w:t>
      </w:r>
      <w:r>
        <w:t>ase Diagram</w:t>
      </w:r>
    </w:p>
    <w:p w14:paraId="7F1527CF" w14:textId="38037121" w:rsidR="007B718C" w:rsidRPr="00276C79" w:rsidRDefault="002F5422" w:rsidP="007B718C">
      <w:pPr>
        <w:pStyle w:val="isi"/>
        <w:ind w:firstLine="720"/>
      </w:pPr>
      <w:r>
        <w:t xml:space="preserve">Menurut </w:t>
      </w:r>
      <w:r>
        <w:fldChar w:fldCharType="begin" w:fldLock="1"/>
      </w:r>
      <w:r>
        <w:instrText>ADDIN CSL_CITATION {"citationItems":[{"id":"ITEM-1","itemData":{"DOI":"10.30656/prosisko.v10i2.7001","ISSN":"2406-7733","abstract":"Pada penelitian kali ini, permasalahan yang ingin kami atasi dari sistem informasi sebelumnya ialah, Masalah pengguna yang harus melakukan login yang berulang kali. Kedua, kurangnya detail di bagian output data. Ketiga, yaitu kurang nyamannya di bagian interface aplikasi. Penelitian ini bertujuan untuk merancang sistem informasi yang lebih efisien dan dapat menutupi kekurangan dari sistem informasi sebelumnya. Terdapat dua macam metode penelitian yang kami gunakan dalam penelitian ini, yaitu metode pengumpulan data dan metode penelitian Pada metode pengumpulan data kami melakukan wawancara kepada perusahaan, observasi secara langsung, dan melakukan studi pustaka Pada metode penelitian kami melakukan analisis kebutuhan dan kekurangan, perancangan sistem, dan desain sistem. Hasil pembahasan yang pertama dalam penelitian ini adalah desain uml dari sistem yang ingin dibangun, desain uml yang dibuat terdiri dari diagram use case, diagram activity, diagram sequence, dan diagram class. Hasil kedua dari penelitian ini adalah desain user interface pada aplikasi yang terdiri dari desain halaman login, halaman utama, serta halaman lainnya. PT Inhutani V memerlukan sistem informasi baru untuk menyelesaikan beberapa masalah yang ada pada sistem informasi sebelumnya. Dengan volume data yang terus meningkat dan kebutuhan untuk beroperasi dengan lebih efisien, perusahaan menghadapi tantangan yang semakin kompleks. Akibatnya, perusahaan memerlukan sistem informasi yang lebih efektif untuk membantu operasi dan kegiatan bisnis. Berbagai jenis diagram UML digunakan untuk menyelesaikan pengembangan sistem informasi, termasuk diagram case, aktivitas, sequence, dan kelas. Diagram-diagram ini digunakan untuk memodelkan kelakuan sistem, logika prosedur, aliran kerja, dan hubungan antar kelas. Hal ini membantu memahami hubungan antara komponen dan membantu dalam desain sistem informasi yang lebih baik. Selain itu, perancangan UI yang lebih baik dengan berbagai tampilan dan menu dibuat untuk memenuhi kebutuhan pengguna. Tujuannya adalah untuk meningkatkan pengalaman pengguna dan meningkatkan efisiensi manajemen data dan operasional bisnis perusahaan. PT Inhutani V diharapkan dapat meningkatkan pengelolaan informasi, efisiensi operasional, dan kemampuan pengambilan keputusan bisnis melalui pengembangan sistem informasi yang efisien, perbaikan antarmuka aplikasi, dan penginputan data yang lebih baik.","author":[{"dropping-particle":"","family":"Hafsari","given":"Rizka","non-dropping-particle":"","parse-names":false,"suffix":""},{"dropping-particle":"","family":"Aribe","given":"Edo","non-dropping-particle":"","parse-names":false,"suffix":""},{"dropping-particle":"","family":"Maulana","given":"Nicholas","non-dropping-particle":"","parse-names":false,"suffix":""}],"container-title":"PROSISKO: Jurnal Pengembangan Riset dan Observasi Sistem Komputer","id":"ITEM-1","issue":"2","issued":{"date-parts":[["2023"]]},"page":"109-116","title":"Perancangan Sistem Informasi Manajemen Inventori Dan Penjualan Pada Perusahaan Pt.Inhutani V","type":"article-journal","volume":"10"},"uris":["http://www.mendeley.com/documents/?uuid=67c2a7dd-54d4-47f7-be18-14e87e509c1a"]}],"mendeley":{"formattedCitation":"(Hafsari et al., 2023)","plainTextFormattedCitation":"(Hafsari et al., 2023)","previouslyFormattedCitation":"(Hafsari et al., 2023)"},"properties":{"noteIndex":0},"schema":"https://github.com/citation-style-language/schema/raw/master/csl-citation.json"}</w:instrText>
      </w:r>
      <w:r>
        <w:fldChar w:fldCharType="separate"/>
      </w:r>
      <w:r w:rsidRPr="00B51511">
        <w:rPr>
          <w:noProof/>
        </w:rPr>
        <w:t>(Hafsari et al., 2023)</w:t>
      </w:r>
      <w:r>
        <w:fldChar w:fldCharType="end"/>
      </w:r>
      <w:r>
        <w:t xml:space="preserve"> </w:t>
      </w:r>
      <w:r w:rsidR="00DB25CD" w:rsidRPr="007B718C">
        <w:rPr>
          <w:i/>
        </w:rPr>
        <w:t xml:space="preserve">Use </w:t>
      </w:r>
      <w:r w:rsidR="007B718C">
        <w:rPr>
          <w:i/>
        </w:rPr>
        <w:t>C</w:t>
      </w:r>
      <w:r w:rsidR="00DB25CD" w:rsidRPr="007B718C">
        <w:rPr>
          <w:i/>
        </w:rPr>
        <w:t>ase</w:t>
      </w:r>
      <w:r w:rsidR="00DB25CD" w:rsidRPr="00DB25CD">
        <w:t xml:space="preserve"> </w:t>
      </w:r>
      <w:r w:rsidR="007B718C" w:rsidRPr="007B718C">
        <w:t>D</w:t>
      </w:r>
      <w:r w:rsidR="00DB25CD" w:rsidRPr="007B718C">
        <w:t>iagram</w:t>
      </w:r>
      <w:r w:rsidR="00DB25CD" w:rsidRPr="00DB25CD">
        <w:t xml:space="preserve"> adalah model yang digunakan untuk merancang sistem informasi yang akan dibuat. </w:t>
      </w:r>
      <w:r w:rsidR="00DB25CD" w:rsidRPr="007B718C">
        <w:rPr>
          <w:i/>
        </w:rPr>
        <w:t xml:space="preserve">Use </w:t>
      </w:r>
      <w:r w:rsidR="007B718C">
        <w:rPr>
          <w:i/>
        </w:rPr>
        <w:t>C</w:t>
      </w:r>
      <w:r w:rsidR="00DB25CD" w:rsidRPr="007B718C">
        <w:rPr>
          <w:i/>
        </w:rPr>
        <w:t>ase</w:t>
      </w:r>
      <w:r w:rsidR="00DB25CD" w:rsidRPr="00DB25CD">
        <w:t xml:space="preserve"> menggambarkan hubungan antara satu atau lebih peran dengan sistem informasi yang dirancang.</w:t>
      </w:r>
      <w:r w:rsidR="007B718C">
        <w:t xml:space="preserve"> Sedangkan menurut </w:t>
      </w:r>
      <w:r w:rsidR="007B718C">
        <w:fldChar w:fldCharType="begin" w:fldLock="1"/>
      </w:r>
      <w:r w:rsidR="007B718C">
        <w:instrText>ADDIN CSL_CITATION {"citationItems":[{"id":"ITEM-1","itemData":{"DOI":"10.32627/internal.v5i1.506","ISSN":"2621-9433","abstract":"Ma’soem University is a formal educational institution that has implemented an offline and online learning system. This study aims to assess the effectiveness of the two learning systems globally and determine which learning system is more suitable to be applied to students and propose improvements to the learning system that is considered less effective. The research method used is a survey in which respondents are asked eight questions related to both learning systems, the technique of analysis and data processing is done by using descriptive statistics, meanwhile the proposed system improvement is visualized using use case diagrams and sequence diagrams. Based on the research results, the respondents stated that the offline learning system was considered more effective with a percentage of 64,99%, compared to online learning system with a percentage of 31,52%, so it is proposed to improve the online learning system by building an e-learning system.","author":[{"dropping-particle":"","family":"Rohmanto","given":"Ricky","non-dropping-particle":"","parse-names":false,"suffix":""},{"dropping-particle":"","family":"Setiawan","given":"Topan","non-dropping-particle":"","parse-names":false,"suffix":""}],"container-title":"INTERNAL (Information System Journal)","id":"ITEM-1","issue":"1","issued":{"date-parts":[["2022"]]},"page":"53-62","title":"Perbandingan Efektivitas Sistem Pembelajaran Luring dan Daring Menggunakan Metode Use case dan Sequence Diagram","type":"article-journal","volume":"5"},"uris":["http://www.mendeley.com/documents/?uuid=48a7a2ef-cbf2-49de-baa5-41870f448175"]}],"mendeley":{"formattedCitation":"(Rohmanto &amp; Setiawan, 2022)","plainTextFormattedCitation":"(Rohmanto &amp; Setiawan, 2022)","previouslyFormattedCitation":"(Rohmanto &amp; Setiawan, 2022)"},"properties":{"noteIndex":0},"schema":"https://github.com/citation-style-language/schema/raw/master/csl-citation.json"}</w:instrText>
      </w:r>
      <w:r w:rsidR="007B718C">
        <w:fldChar w:fldCharType="separate"/>
      </w:r>
      <w:r w:rsidR="007B718C" w:rsidRPr="007B718C">
        <w:rPr>
          <w:noProof/>
        </w:rPr>
        <w:t>(Rohmanto &amp; Setiawan, 2022)</w:t>
      </w:r>
      <w:r w:rsidR="007B718C">
        <w:fldChar w:fldCharType="end"/>
      </w:r>
      <w:r w:rsidR="007B718C">
        <w:t xml:space="preserve"> </w:t>
      </w:r>
      <w:r w:rsidR="007B718C" w:rsidRPr="007B718C">
        <w:rPr>
          <w:i/>
        </w:rPr>
        <w:t xml:space="preserve">Use Case </w:t>
      </w:r>
      <w:r w:rsidR="007B718C" w:rsidRPr="007B718C">
        <w:t>Diagram</w:t>
      </w:r>
      <w:r w:rsidR="007B718C">
        <w:t xml:space="preserve"> adalah s</w:t>
      </w:r>
      <w:r w:rsidR="007B718C" w:rsidRPr="007B718C">
        <w:t>ebuah diagram yang menjelaskan manfaat sistem dari sudut pandang aktor atau orang di luar sistem</w:t>
      </w:r>
      <w:r w:rsidR="007B718C">
        <w:t xml:space="preserve">. Dapat disimpulkan dari dua sitasi di atas bahwa </w:t>
      </w:r>
      <w:r w:rsidR="007B718C" w:rsidRPr="007B718C">
        <w:rPr>
          <w:i/>
        </w:rPr>
        <w:t xml:space="preserve">Use Case </w:t>
      </w:r>
      <w:r w:rsidR="007B718C" w:rsidRPr="007B718C">
        <w:t>Diagram</w:t>
      </w:r>
      <w:r w:rsidR="007B718C">
        <w:t xml:space="preserve"> adalah model yang digunakan untuk merancang sistem informasi yang akan dibuat. Diagram ini menggambarkan hubungan antara satu atau lebih peran (aktor) dengan sistem informasi yang dirancang, serta menjelaskan manfaat sistem dari sudut pandang aktor atau orang di luar sistem.</w:t>
      </w:r>
    </w:p>
    <w:p w14:paraId="684579E6" w14:textId="5C7280D0" w:rsidR="00F228FE" w:rsidRDefault="00F228FE" w:rsidP="00F228FE">
      <w:pPr>
        <w:pStyle w:val="Judul3"/>
      </w:pPr>
      <w:r>
        <w:t>Activity Diagram</w:t>
      </w:r>
    </w:p>
    <w:p w14:paraId="2FC4997C" w14:textId="46584B7C" w:rsidR="00556067" w:rsidRPr="00556067" w:rsidRDefault="002F5422" w:rsidP="00C85350">
      <w:pPr>
        <w:pStyle w:val="isi"/>
        <w:ind w:firstLine="720"/>
      </w:pPr>
      <w:r>
        <w:t xml:space="preserve">Menurut </w:t>
      </w:r>
      <w:r>
        <w:fldChar w:fldCharType="begin" w:fldLock="1"/>
      </w:r>
      <w:r>
        <w:instrText>ADDIN CSL_CITATION {"citationItems":[{"id":"ITEM-1","itemData":{"DOI":"10.59697/jtik.v4i1.636","ISSN":"2548-9704","abstrac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author":[{"dropping-particle":"","family":"Syarif","given":"Muhamad","non-dropping-particle":"","parse-names":false,"suffix":""},{"dropping-particle":"","family":"Nugraha","given":"Wahyu","non-dropping-particle":"","parse-names":false,"suffix":""}],"container-title":"JTIK (Jurnal Teknik Informatika Kaputama)","id":"ITEM-1","issue":"1","issued":{"date-parts":[["2020"]]},"page":"64-70","title":"Pemodelan Diagram Uml Sistem Pembayaran Tunai Pada Transaksi E-Commerce","type":"article-journal","volume":"4"},"uris":["http://www.mendeley.com/documents/?uuid=106a32cd-648d-4a85-9dea-75010d148816"]}],"mendeley":{"formattedCitation":"(Syarif &amp; Nugraha, 2020)","plainTextFormattedCitation":"(Syarif &amp; Nugraha, 2020)","previouslyFormattedCitation":"(Syarif &amp; Nugraha, 2020)"},"properties":{"noteIndex":0},"schema":"https://github.com/citation-style-language/schema/raw/master/csl-citation.json"}</w:instrText>
      </w:r>
      <w:r>
        <w:fldChar w:fldCharType="separate"/>
      </w:r>
      <w:r w:rsidRPr="00BC3A3F">
        <w:rPr>
          <w:noProof/>
        </w:rPr>
        <w:t>(Syarif &amp; Nugraha, 2020)</w:t>
      </w:r>
      <w:r>
        <w:fldChar w:fldCharType="end"/>
      </w:r>
      <w:r>
        <w:t xml:space="preserve"> </w:t>
      </w:r>
      <w:r w:rsidR="00A02F74" w:rsidRPr="007B718C">
        <w:rPr>
          <w:i/>
        </w:rPr>
        <w:t xml:space="preserve">Activity </w:t>
      </w:r>
      <w:r w:rsidR="00A02F74" w:rsidRPr="007B718C">
        <w:t>diagram</w:t>
      </w:r>
      <w:r w:rsidR="00A02F74">
        <w:t xml:space="preserve"> </w:t>
      </w:r>
      <w:r w:rsidR="00A02F74" w:rsidRPr="00A02F74">
        <w:t>adalah alat yang digunakan untuk memetakan alur kerja atau aktivitas dalam suatu sistem, proses bisnis, atau fitur perangkat lun</w:t>
      </w:r>
      <w:r w:rsidR="007B718C">
        <w:t xml:space="preserve">ank. Sedangkan menurut </w:t>
      </w:r>
      <w:r w:rsidR="007B718C">
        <w:fldChar w:fldCharType="begin" w:fldLock="1"/>
      </w:r>
      <w:r w:rsidR="003177FF">
        <w:instrText>ADDIN CSL_CITATION {"citationItems":[{"id":"ITEM-1","itemData":{"abstract":"Abstrak Pengujian merupakan salah satu tahap yang paling krusial dalam pengembangan perangkat lunak. Kompleksitas dalam pengujian sistem menyebabkan kebutuhan akan kakas bantu yang dapat menentukan kasus uji secara otomatis. Activity diagram merupakan salah satu UML behavioural model yang cocok untuk pengujian sistem, karena activity diagram dapat menggambarkan alur dari sebuah sistem secara keseluruhan. Oleh karena itu penelitian ini dimaksudkan untuk mengembangkan suatu kakas bantu pembangkitan yang dapat menentukan kasus uji pada model-based testing berdasarkan activity diagram secara otomatis. Teknik yang dipakai dalam pembangkitan kasus uji dengan membangun sebuah dependency flow tree (DFT) yang menampung informasi dari file activity diagram ArgoUML melalui bantuan sebuah parser. Kemudian DFT tersebut diproses dengan sebuah algoritme depth first search (DFS) yang sudah dimodifikasi untuk menelusuri setiap jalur dari kasus uji. Seluruh kebutuhan dari kakas bantu merupakan hasil elisitasi kebutuhan pada kajian pustaka pada penelitian terkait dan observasi pada beberapa website kakas bantu perangkat lunak. Kakas bantu ini telah diuji melalui pengujian unit menggunakan metode white box dengan teknik basis path testing, pengujian integrasi dengan pendekatan big-bang. pengujian validasi menggunakan metode black box. Kasus uji yang dihasilkan oleh kakas bantu memiliki tingkat akurasi sebesar 100%. Kata kunci: kakas bantu, pembangkitan kasus uji, activity diagram, DFT, DFS Abstract Software testing is one of the most important stages in software development. The complexity of system testing leads to the need for tools that can determine automatic test case cases. The activity diagram is one of the UML behavioral models that is suitable for system testing, because the activity diagram can evaluate the flow of the complete system. Therefore this study proposes to develop a tool that can generate test cases based on activity diagrams for model-based testing. The technique used in generating test cases is by building a flow dependency tree (DFT) that collects information from the ArgoUML file activity diagram through the help of a parser. Then the DFT processes using the dept first search algorithm (DFS) which is ready to be moditifaced for seacth each path of the test case. All requiremenst for tool are the result of library needs elicitation in related research and observations on a number of software tool websites. This tool has tested through unit testing …","author":[{"dropping-particle":"","family":"Gutama","given":"Arlian","non-dropping-particle":"","parse-names":false,"suffix":""},{"dropping-particle":"","family":"Arwan","given":"Achmad","non-dropping-particle":"","parse-names":false,"suffix":""},{"dropping-particle":"","family":"Fanani","given":"Lutfi","non-dropping-particle":"","parse-names":false,"suffix":""}],"container-title":"Jurnal Pengembangan Teknologi Informasi dan Ilmu Komputer","id":"ITEM-1","issue":"9","issued":{"date-parts":[["2019"]]},"page":"8325-8334","title":"Pengembangan Kakas Bantu Pembangkitan Kasus Uji pada Model-Based Testing Berdasarkan Activity Diagram","type":"article-journal","volume":"3"},"uris":["http://www.mendeley.com/documents/?uuid=7d6c043e-230f-4b4e-85e0-fd9bc0949a2d"]}],"mendeley":{"formattedCitation":"(Gutama et al., 2019)","plainTextFormattedCitation":"(Gutama et al., 2019)","previouslyFormattedCitation":"(Gutama et al., 2019)"},"properties":{"noteIndex":0},"schema":"https://github.com/citation-style-language/schema/raw/master/csl-citation.json"}</w:instrText>
      </w:r>
      <w:r w:rsidR="007B718C">
        <w:fldChar w:fldCharType="separate"/>
      </w:r>
      <w:r w:rsidR="007B718C" w:rsidRPr="007B718C">
        <w:rPr>
          <w:noProof/>
        </w:rPr>
        <w:t>(Gutama et al., 2019)</w:t>
      </w:r>
      <w:r w:rsidR="007B718C">
        <w:fldChar w:fldCharType="end"/>
      </w:r>
      <w:r w:rsidR="009D050C">
        <w:t xml:space="preserve"> </w:t>
      </w:r>
      <w:r w:rsidR="009D050C" w:rsidRPr="009D050C">
        <w:rPr>
          <w:i/>
        </w:rPr>
        <w:t>Activity</w:t>
      </w:r>
      <w:r w:rsidR="009D050C">
        <w:t xml:space="preserve"> Diagram melibatkan sembilan elemen inti yaitu jalur renang, tindakan, percabangan, kondisi, bercabang, bergabung, gabungan, dan akhir. </w:t>
      </w:r>
      <w:r w:rsidR="009D050C" w:rsidRPr="009D050C">
        <w:t>Dapat disimpulkan dari dua sitasi di atas bahwa Activity Diagram adalah alat yang digunakan untuk memetakan alur kerja atau aktivitas dalam suatu sistem, proses bisnis, atau fitur perangkat lunak. Diagram ini melibatkan sembilan elemen inti, yaitu jalur renang, tindakan, percabangan, kondisi, bercabang, bergabung, gabungan, dan akhir.</w:t>
      </w:r>
    </w:p>
    <w:p w14:paraId="4B27E569" w14:textId="2A375642" w:rsidR="00F228FE" w:rsidRDefault="00F228FE" w:rsidP="00F228FE">
      <w:pPr>
        <w:pStyle w:val="Judul3"/>
      </w:pPr>
      <w:r>
        <w:lastRenderedPageBreak/>
        <w:t>Class Diagram</w:t>
      </w:r>
    </w:p>
    <w:p w14:paraId="27F4F35A" w14:textId="5E27E62D" w:rsidR="00A02F74" w:rsidRPr="00A02F74" w:rsidRDefault="002F5422" w:rsidP="00C85350">
      <w:pPr>
        <w:pStyle w:val="isi"/>
        <w:ind w:firstLine="720"/>
      </w:pPr>
      <w:r>
        <w:t xml:space="preserve">Menurut </w:t>
      </w:r>
      <w:r>
        <w:fldChar w:fldCharType="begin" w:fldLock="1"/>
      </w:r>
      <w:r w:rsidR="00251DF6">
        <w:instrText>ADDIN CSL_CITATION {"citationItems":[{"id":"ITEM-1","itemData":{"ISSN":"2798-284X","abstract":"Monitoring is an activity that aims to monitor or observe something. In monitoring an activity to be monitored manually, it still has to be monitored directly.The software methodology used for development is the prototype according to Pressman. In this modeling, there are stages, namely Communication, Modeling Quick Design, Construction of prototypes, and Deployment Delivery &amp;amp; Feedback. At this stage of Communication, a Flowchart is made. At the Quick Design stage, the Unified Modeling Language (UML) was made. In the Construction of prototype stage, interface design and programming are made using the Java language.Application Monitoring This activity data storage is created in the online database Firebase Realtime Database as a database, which uses JSON as data parsing, and Android studio is used for application development. There are several features including user login feature, homepage feature, group add feature, map monitoring feature, group attendance feature, member attendance list feature, and user profile feature.","author":[{"dropping-particle":"","family":"Aditya","given":"Rizky","non-dropping-particle":"","parse-names":false,"suffix":""},{"dropping-particle":"","family":"Pranatawijaya","given":"Viktor Handrianus","non-dropping-particle":"","parse-names":false,"suffix":""},{"dropping-particle":"","family":"Putra","given":"Putu Bagus Adidyana Anugerah","non-dropping-particle":"","parse-names":false,"suffix":""}],"container-title":"Journal of Information Technology and Computer Science","id":"ITEM-1","issue":"1","issued":{"date-parts":[["2021"]]},"page":"47-57","title":"Rancang Bangun Aplikasi Monitoring Kegiatan Menggunakan Metode Prototype","type":"article-journal","volume":"1"},"uris":["http://www.mendeley.com/documents/?uuid=e1bf25fc-24d4-4f5c-9185-80269917c0e9"]}],"mendeley":{"formattedCitation":"(Aditya et al., 2021)","plainTextFormattedCitation":"(Aditya et al., 2021)","previouslyFormattedCitation":"(Aditya et al., 2021)"},"properties":{"noteIndex":0},"schema":"https://github.com/citation-style-language/schema/raw/master/csl-citation.json"}</w:instrText>
      </w:r>
      <w:r>
        <w:fldChar w:fldCharType="separate"/>
      </w:r>
      <w:r w:rsidRPr="002F5422">
        <w:rPr>
          <w:noProof/>
        </w:rPr>
        <w:t>(Aditya et al., 2021)</w:t>
      </w:r>
      <w:r>
        <w:fldChar w:fldCharType="end"/>
      </w:r>
      <w:r>
        <w:t xml:space="preserve"> </w:t>
      </w:r>
      <w:r w:rsidR="009E6C88" w:rsidRPr="00822009">
        <w:rPr>
          <w:i/>
        </w:rPr>
        <w:t>Class</w:t>
      </w:r>
      <w:r w:rsidR="009E6C88">
        <w:t xml:space="preserve"> Diagram</w:t>
      </w:r>
      <w:r w:rsidR="009E6C88" w:rsidRPr="009E6C88">
        <w:t xml:space="preserve"> </w:t>
      </w:r>
      <w:r w:rsidR="00822009">
        <w:t>adalah</w:t>
      </w:r>
      <w:r w:rsidR="009E6C88" w:rsidRPr="009E6C88">
        <w:t xml:space="preserve"> salah satu bentuk diagram dalam </w:t>
      </w:r>
      <w:r w:rsidR="009E6C88" w:rsidRPr="00822009">
        <w:rPr>
          <w:i/>
        </w:rPr>
        <w:t>Unified Modeling Language</w:t>
      </w:r>
      <w:r w:rsidR="009E6C88" w:rsidRPr="009E6C88">
        <w:t xml:space="preserve"> yang berfungsi untuk memvisualisasikan kelas-kelas dan paket-paket dalam sistem yang akan dibangun.</w:t>
      </w:r>
      <w:r w:rsidR="00822009">
        <w:t xml:space="preserve"> Sedangkan menurut </w:t>
      </w:r>
      <w:r w:rsidR="003177FF">
        <w:fldChar w:fldCharType="begin" w:fldLock="1"/>
      </w:r>
      <w:r w:rsidR="003177FF">
        <w:instrText>ADDIN CSL_CITATION {"citationItems":[{"id":"ITEM-1","itemData":{"DOI":"10.59697/jtik.v4i1.636","ISSN":"2548-9704","abstrac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author":[{"dropping-particle":"","family":"Syarif","given":"Muhamad","non-dropping-particle":"","parse-names":false,"suffix":""},{"dropping-particle":"","family":"Nugraha","given":"Wahyu","non-dropping-particle":"","parse-names":false,"suffix":""}],"container-title":"JTIK (Jurnal Teknik Informatika Kaputama)","id":"ITEM-1","issue":"1","issued":{"date-parts":[["2020"]]},"page":"64-70","title":"Pemodelan Diagram Uml Sistem Pembayaran Tunai Pada Transaksi E-Commerce","type":"article-journal","volume":"4"},"uris":["http://www.mendeley.com/documents/?uuid=106a32cd-648d-4a85-9dea-75010d148816"]}],"mendeley":{"formattedCitation":"(Syarif &amp; Nugraha, 2020)","plainTextFormattedCitation":"(Syarif &amp; Nugraha, 2020)","previouslyFormattedCitation":"(Syarif &amp; Nugraha, 2020)"},"properties":{"noteIndex":0},"schema":"https://github.com/citation-style-language/schema/raw/master/csl-citation.json"}</w:instrText>
      </w:r>
      <w:r w:rsidR="003177FF">
        <w:fldChar w:fldCharType="separate"/>
      </w:r>
      <w:r w:rsidR="003177FF" w:rsidRPr="003177FF">
        <w:rPr>
          <w:noProof/>
        </w:rPr>
        <w:t>(Syarif &amp; Nugraha, 2020)</w:t>
      </w:r>
      <w:r w:rsidR="003177FF">
        <w:fldChar w:fldCharType="end"/>
      </w:r>
      <w:r w:rsidR="003177FF">
        <w:t xml:space="preserve"> </w:t>
      </w:r>
      <w:r w:rsidR="003177FF" w:rsidRPr="003177FF">
        <w:rPr>
          <w:i/>
        </w:rPr>
        <w:t>Class</w:t>
      </w:r>
      <w:r w:rsidR="003177FF">
        <w:t xml:space="preserve"> Diagram adalah </w:t>
      </w:r>
      <w:r w:rsidR="003177FF" w:rsidRPr="003177FF">
        <w:t>struktur sistem yang terdiri dari definisi kelas-kelas yang akan digunakan untuk membangun sistem.</w:t>
      </w:r>
      <w:r w:rsidR="003177FF">
        <w:t xml:space="preserve"> </w:t>
      </w:r>
      <w:r w:rsidR="003177FF" w:rsidRPr="003177FF">
        <w:t xml:space="preserve">Dapat disimpulkan dari dua sitasi di atas bahwa </w:t>
      </w:r>
      <w:r w:rsidR="003177FF" w:rsidRPr="003177FF">
        <w:rPr>
          <w:i/>
        </w:rPr>
        <w:t>Class</w:t>
      </w:r>
      <w:r w:rsidR="003177FF" w:rsidRPr="003177FF">
        <w:t xml:space="preserve"> Diagram adalah salah satu bentuk diagram dalam</w:t>
      </w:r>
      <w:r w:rsidR="003177FF" w:rsidRPr="003177FF">
        <w:rPr>
          <w:i/>
        </w:rPr>
        <w:t xml:space="preserve"> Unified Modeling Language</w:t>
      </w:r>
      <w:r w:rsidR="003177FF" w:rsidRPr="003177FF">
        <w:t xml:space="preserve"> yang berfungsi untuk memvisualisasikan kelas-kelas dan paket-paket dalam sistem yang akan dibangun. Diagram ini juga merupakan struktur sistem yang terdiri dari definisi kelas-kelas yang akan digunakan untuk membangun sistem.</w:t>
      </w:r>
      <w:r w:rsidR="00822009">
        <w:t xml:space="preserve"> </w:t>
      </w:r>
      <w:r w:rsidR="009E6C88" w:rsidRPr="009E6C88">
        <w:t xml:space="preserve"> </w:t>
      </w:r>
    </w:p>
    <w:p w14:paraId="64720042" w14:textId="6D383B22" w:rsidR="00B72BA3" w:rsidRDefault="00B72BA3" w:rsidP="00B72BA3">
      <w:pPr>
        <w:pStyle w:val="Judul3"/>
      </w:pPr>
      <w:r>
        <w:t>Sequence Diagram</w:t>
      </w:r>
    </w:p>
    <w:p w14:paraId="79B66D70" w14:textId="33454EC4" w:rsidR="00665A02" w:rsidRPr="00665A02" w:rsidRDefault="00251DF6" w:rsidP="00C85350">
      <w:pPr>
        <w:pStyle w:val="isi"/>
        <w:ind w:firstLine="720"/>
      </w:pPr>
      <w:r>
        <w:t xml:space="preserve">Menurut </w:t>
      </w:r>
      <w:r>
        <w:fldChar w:fldCharType="begin" w:fldLock="1"/>
      </w:r>
      <w:r w:rsidR="00077F27">
        <w:instrText>ADDIN CSL_CITATION {"citationItems":[{"id":"ITEM-1","itemData":{"ISSN":"2798-284X","abstract":"Monitoring is an activity that aims to monitor or observe something. In monitoring an activity to be monitored manually, it still has to be monitored directly.The software methodology used for development is the prototype according to Pressman. In this modeling, there are stages, namely Communication, Modeling Quick Design, Construction of prototypes, and Deployment Delivery &amp;amp; Feedback. At this stage of Communication, a Flowchart is made. At the Quick Design stage, the Unified Modeling Language (UML) was made. In the Construction of prototype stage, interface design and programming are made using the Java language.Application Monitoring This activity data storage is created in the online database Firebase Realtime Database as a database, which uses JSON as data parsing, and Android studio is used for application development. There are several features including user login feature, homepage feature, group add feature, map monitoring feature, group attendance feature, member attendance list feature, and user profile feature.","author":[{"dropping-particle":"","family":"Aditya","given":"Rizky","non-dropping-particle":"","parse-names":false,"suffix":""},{"dropping-particle":"","family":"Pranatawijaya","given":"Viktor Handrianus","non-dropping-particle":"","parse-names":false,"suffix":""},{"dropping-particle":"","family":"Putra","given":"Putu Bagus Adidyana Anugerah","non-dropping-particle":"","parse-names":false,"suffix":""}],"container-title":"Journal of Information Technology and Computer Science","id":"ITEM-1","issue":"1","issued":{"date-parts":[["2021"]]},"page":"47-57","title":"Rancang Bangun Aplikasi Monitoring Kegiatan Menggunakan Metode Prototype","type":"article-journal","volume":"1"},"uris":["http://www.mendeley.com/documents/?uuid=e1bf25fc-24d4-4f5c-9185-80269917c0e9"]}],"mendeley":{"formattedCitation":"(Aditya et al., 2021)","plainTextFormattedCitation":"(Aditya et al., 2021)","previouslyFormattedCitation":"(Aditya et al., 2021)"},"properties":{"noteIndex":0},"schema":"https://github.com/citation-style-language/schema/raw/master/csl-citation.json"}</w:instrText>
      </w:r>
      <w:r>
        <w:fldChar w:fldCharType="separate"/>
      </w:r>
      <w:r w:rsidRPr="00251DF6">
        <w:rPr>
          <w:noProof/>
        </w:rPr>
        <w:t>(Aditya et al., 2021)</w:t>
      </w:r>
      <w:r>
        <w:fldChar w:fldCharType="end"/>
      </w:r>
      <w:r>
        <w:t xml:space="preserve"> </w:t>
      </w:r>
      <w:r w:rsidR="00D73E36" w:rsidRPr="003177FF">
        <w:rPr>
          <w:i/>
        </w:rPr>
        <w:t>Sequence</w:t>
      </w:r>
      <w:r w:rsidR="00D73E36">
        <w:t xml:space="preserve"> </w:t>
      </w:r>
      <w:r w:rsidR="008868B1">
        <w:t>D</w:t>
      </w:r>
      <w:r w:rsidR="00D73E36">
        <w:t>iagram adalah sebuah diagram yang mengilustrasikan interaksi antar objek serta menunjukkan komunikasi.</w:t>
      </w:r>
      <w:r w:rsidR="003177FF">
        <w:t xml:space="preserve"> Sedangkan menurut </w:t>
      </w:r>
      <w:r w:rsidR="003177FF">
        <w:fldChar w:fldCharType="begin" w:fldLock="1"/>
      </w:r>
      <w:r w:rsidR="00397DC8">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5e3ef625-1910-4dd1-aac5-f1aed139ebbe"]}],"mendeley":{"formattedCitation":"(Syarif &amp; Pratama, 2021)","plainTextFormattedCitation":"(Syarif &amp; Pratama, 2021)","previouslyFormattedCitation":"(Syarif &amp; Pratama, 2021)"},"properties":{"noteIndex":0},"schema":"https://github.com/citation-style-language/schema/raw/master/csl-citation.json"}</w:instrText>
      </w:r>
      <w:r w:rsidR="003177FF">
        <w:fldChar w:fldCharType="separate"/>
      </w:r>
      <w:r w:rsidR="003177FF" w:rsidRPr="003177FF">
        <w:rPr>
          <w:noProof/>
        </w:rPr>
        <w:t>(Syarif &amp; Pratama, 2021)</w:t>
      </w:r>
      <w:r w:rsidR="003177FF">
        <w:fldChar w:fldCharType="end"/>
      </w:r>
      <w:r w:rsidR="003177FF">
        <w:t xml:space="preserve"> </w:t>
      </w:r>
      <w:r w:rsidR="003177FF" w:rsidRPr="003177FF">
        <w:rPr>
          <w:i/>
        </w:rPr>
        <w:t>Sequence</w:t>
      </w:r>
      <w:r w:rsidR="003177FF">
        <w:rPr>
          <w:i/>
        </w:rPr>
        <w:t xml:space="preserve"> </w:t>
      </w:r>
      <w:r w:rsidR="008868B1">
        <w:t>D</w:t>
      </w:r>
      <w:r w:rsidR="003177FF" w:rsidRPr="003177FF">
        <w:t>iagram</w:t>
      </w:r>
      <w:r w:rsidR="003177FF">
        <w:t xml:space="preserve"> adalah</w:t>
      </w:r>
      <w:r w:rsidR="003177FF" w:rsidRPr="003177FF">
        <w:t xml:space="preserve"> suatu diagram interaksi</w:t>
      </w:r>
      <w:r w:rsidR="003177FF">
        <w:t xml:space="preserve"> dan </w:t>
      </w:r>
      <w:r w:rsidR="003177FF" w:rsidRPr="003177FF">
        <w:t>menekankan pengaturan waktu pesan.</w:t>
      </w:r>
      <w:r w:rsidR="003177FF">
        <w:t xml:space="preserve"> Dapat disimpulkan dari dua sitasi di atas bahwa </w:t>
      </w:r>
      <w:r w:rsidR="003177FF" w:rsidRPr="008868B1">
        <w:rPr>
          <w:i/>
        </w:rPr>
        <w:t>Sequence</w:t>
      </w:r>
      <w:r w:rsidR="003177FF">
        <w:t xml:space="preserve"> Diagram adalah sebuah iagram yang mengilustrasikan interaksi antar objek serta menunjukkan komunikasi di antara mereka. Diagram ini juga merupakan suatu diagram interaksi yang menekankan pengaturan waktu pesan yang dikirim antar objek. </w:t>
      </w:r>
    </w:p>
    <w:p w14:paraId="406BD595" w14:textId="575E1377" w:rsidR="00B72BA3" w:rsidRDefault="00B72BA3" w:rsidP="00B72BA3">
      <w:pPr>
        <w:pStyle w:val="Judul3"/>
      </w:pPr>
      <w:r>
        <w:t>Deployment Diagram</w:t>
      </w:r>
    </w:p>
    <w:p w14:paraId="6695EFDD" w14:textId="65F59C28" w:rsidR="00F347FC" w:rsidRDefault="00077F27" w:rsidP="00F347FC">
      <w:pPr>
        <w:pStyle w:val="isi"/>
        <w:ind w:firstLine="720"/>
      </w:pPr>
      <w:r>
        <w:t xml:space="preserve">Menurut </w:t>
      </w:r>
      <w:r>
        <w:fldChar w:fldCharType="begin" w:fldLock="1"/>
      </w:r>
      <w:r w:rsidR="006D4D2C">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f4a39a09-0cbb-4e4f-9861-ef6743e50575"]}],"mendeley":{"formattedCitation":"(Siswidiyanto et al., 2020)","plainTextFormattedCitation":"(Siswidiyanto et al., 2020)","previouslyFormattedCitation":"(Siswidiyanto et al., 2020)"},"properties":{"noteIndex":0},"schema":"https://github.com/citation-style-language/schema/raw/master/csl-citation.json"}</w:instrText>
      </w:r>
      <w:r>
        <w:fldChar w:fldCharType="separate"/>
      </w:r>
      <w:r w:rsidR="00C07EB6" w:rsidRPr="00C07EB6">
        <w:rPr>
          <w:noProof/>
        </w:rPr>
        <w:t>(Siswidiyanto et al., 2020)</w:t>
      </w:r>
      <w:r>
        <w:fldChar w:fldCharType="end"/>
      </w:r>
      <w:r>
        <w:t xml:space="preserve"> </w:t>
      </w:r>
      <w:r w:rsidRPr="00CA23D6">
        <w:rPr>
          <w:i/>
        </w:rPr>
        <w:t>Deployment</w:t>
      </w:r>
      <w:r w:rsidRPr="00077F27">
        <w:t xml:space="preserve"> </w:t>
      </w:r>
      <w:r>
        <w:t>Diagram</w:t>
      </w:r>
      <w:r w:rsidRPr="00077F27">
        <w:t xml:space="preserve"> adalah jenis diagram yang menggambarkan pengaturan komponen saat aplikasi sedang dieksekusi</w:t>
      </w:r>
      <w:r>
        <w:t>.</w:t>
      </w:r>
      <w:r w:rsidR="00CA23D6">
        <w:t xml:space="preserve"> Sedangkan menur</w:t>
      </w:r>
      <w:r w:rsidR="00F347FC">
        <w:t xml:space="preserve">ut </w:t>
      </w:r>
      <w:r w:rsidR="00F347FC">
        <w:fldChar w:fldCharType="begin" w:fldLock="1"/>
      </w:r>
      <w:r w:rsidR="006E0DDA">
        <w:instrText>ADDIN CSL_CITATION {"citationItems":[{"id":"ITEM-1","itemData":{"DOI":"10.36294/jurti.v2i2.425","ISSN":"2580-7927","abstract":"Abstract - Comics are visual communication media that contain information, ideas, messages that are poured into images as attractive as possible. The combination of comics and hadiths is suitable to be used as an alternative to da'wah media because there are moral and moral messages contained in hadiths. The hadith comic application is made to make it easier for readers to understand the contents of comic stories and minimize the common mistakes that often occur. The method used in making the application is to use PHP. The hadith comic application has the features of presenting comics collaborated with animation, this is so that users listen to the comic storyline correctly and sequentially so as to minimize failure in understanding the core story. Hadist comic applications accompanied by attractive images and color variations make it an interesting application to use especially for teenagers and children. Keywords - Applications, Comics Hadits, Information, Multimedia","author":[{"dropping-particle":"","family":"Siregar","given":"Helmi Fauzi","non-dropping-particle":"","parse-names":false,"suffix":""},{"dropping-particle":"","family":"Melani","given":"Melani","non-dropping-particle":"","parse-names":false,"suffix":""}],"container-title":"Jurnal Teknologi Informasi","id":"ITEM-1","issue":"2","issued":{"date-parts":[["2019"]]},"page":"113","title":"Perancangan Aplikasi Komik Hadist Berbasis Multimedia","type":"article-journal","volume":"2"},"uris":["http://www.mendeley.com/documents/?uuid=c3e7ce01-e2ae-45b5-8cc2-e79fc4eee5da"]}],"mendeley":{"formattedCitation":"(Siregar &amp; Melani, 2019)","plainTextFormattedCitation":"(Siregar &amp; Melani, 2019)","previouslyFormattedCitation":"(Siregar &amp; Melani, 2019)"},"properties":{"noteIndex":0},"schema":"https://github.com/citation-style-language/schema/raw/master/csl-citation.json"}</w:instrText>
      </w:r>
      <w:r w:rsidR="00F347FC">
        <w:fldChar w:fldCharType="separate"/>
      </w:r>
      <w:r w:rsidR="00F347FC" w:rsidRPr="00F347FC">
        <w:rPr>
          <w:noProof/>
        </w:rPr>
        <w:t>(Siregar &amp; Melani, 2019)</w:t>
      </w:r>
      <w:r w:rsidR="00F347FC">
        <w:fldChar w:fldCharType="end"/>
      </w:r>
      <w:r w:rsidR="00F347FC">
        <w:t xml:space="preserve"> </w:t>
      </w:r>
      <w:r w:rsidR="00F347FC" w:rsidRPr="00F347FC">
        <w:rPr>
          <w:i/>
        </w:rPr>
        <w:t>Deployment</w:t>
      </w:r>
      <w:r w:rsidR="00F347FC">
        <w:t xml:space="preserve"> Diagram adalah </w:t>
      </w:r>
      <w:r w:rsidR="00F347FC" w:rsidRPr="00F347FC">
        <w:lastRenderedPageBreak/>
        <w:t>menunjukkan arsitektur fisik sistem perangkat lunak, perangkat keras, dan artefak.</w:t>
      </w:r>
      <w:r w:rsidR="00F347FC">
        <w:t xml:space="preserve"> </w:t>
      </w:r>
      <w:r w:rsidR="00F347FC" w:rsidRPr="00F347FC">
        <w:t xml:space="preserve">Dapat disimpulkan dari dua sitasi di atas bahwa </w:t>
      </w:r>
      <w:r w:rsidR="00F347FC" w:rsidRPr="00F347FC">
        <w:rPr>
          <w:i/>
        </w:rPr>
        <w:t>Deployment</w:t>
      </w:r>
      <w:r w:rsidR="00F347FC" w:rsidRPr="00F347FC">
        <w:t xml:space="preserve"> Diagram adalah jenis diagram yang menggambarkan pengaturan komponen saat aplikasi sedang dieksekusi. Diagram ini juga digunakan untuk menunjukkan arsitektur fisik sistem perangkat lunak, perangkat keras, dan artefak yang terlibat dalam sistem.</w:t>
      </w:r>
    </w:p>
    <w:p w14:paraId="4EF8B245" w14:textId="41D0F5F0" w:rsidR="00077F27" w:rsidRDefault="00077F27" w:rsidP="00077F27">
      <w:pPr>
        <w:pStyle w:val="Judul3"/>
      </w:pPr>
      <w:r>
        <w:t>Entity Relationship Diagram (ERD)</w:t>
      </w:r>
    </w:p>
    <w:p w14:paraId="7119A3A0" w14:textId="715DCBDA" w:rsidR="00A77375" w:rsidRDefault="00C07EB6" w:rsidP="00CC10F4">
      <w:pPr>
        <w:pStyle w:val="isi"/>
        <w:ind w:firstLine="720"/>
      </w:pPr>
      <w:r>
        <w:t xml:space="preserve">Menurut </w:t>
      </w:r>
      <w:r>
        <w:fldChar w:fldCharType="begin" w:fldLock="1"/>
      </w:r>
      <w:r w:rsidR="006D4D2C">
        <w:instrText>ADDIN CSL_CITATION {"citationItems":[{"id":"ITEM-1","itemData":{"DOI":"10.47233/jemb.v1i2.533","abstract":"The purpose of this research is to find out how to develop the data entity relationship model in the data based data management system. Where the entity relationship is a system that is important for the company or as a liaison to explain the relationship between data and database systems. There are many techniques used in database design. One of them is Entity Relationship Diagram (ERD). ERD is one of the main diagrams representing the conceptual data model that reflects the user data requirements in the database system. ERD is the first stage in database design. There are several things that must be considered in making ERD for database design. Each database must have entities that are interconnected and each entity must have attributes consisting of a primary key as the entity's characteristics and descriptive attributes. Many users fail to create databases due to errors in ERD creation. Conceptual errors, procedural errors, or technical errors. This article was created using the SLR method, namely reviewing various kinds of references that discuss database design, then drawing conclusions to make it easier for users to overcome problems that occur when making ERD and implementing them.","author":[{"dropping-particle":"","family":"Pulungan","given":"Syahidannur Mukminah","non-dropping-particle":"","parse-names":false,"suffix":""},{"dropping-particle":"","family":"Febrianti","given":"Reza","non-dropping-particle":"","parse-names":false,"suffix":""},{"dropping-particle":"","family":"Lestari","given":"Titin","non-dropping-particle":"","parse-names":false,"suffix":""},{"dropping-particle":"","family":"Gurning","given":"Natra","non-dropping-particle":"","parse-names":false,"suffix":""},{"dropping-particle":"","family":"Fitriana","given":"Nur","non-dropping-particle":"","parse-names":false,"suffix":""}],"container-title":"Jurnal Ekonomi Manajemen dan Bisnis (JEMB)","id":"ITEM-1","issue":"2","issued":{"date-parts":[["2023"]]},"page":"98-102","title":"Analisis Teknik Entity-Relationship Diagram Dalam Perancangan Database","type":"article-journal","volume":"1"},"uris":["http://www.mendeley.com/documents/?uuid=887be3c8-7b56-48a4-909f-46c27bf5245a"]}],"mendeley":{"formattedCitation":"(Pulungan et al., 2023)","plainTextFormattedCitation":"(Pulungan et al., 2023)","previouslyFormattedCitation":"(Pulungan et al., 2023)"},"properties":{"noteIndex":0},"schema":"https://github.com/citation-style-language/schema/raw/master/csl-citation.json"}</w:instrText>
      </w:r>
      <w:r>
        <w:fldChar w:fldCharType="separate"/>
      </w:r>
      <w:r w:rsidRPr="00C07EB6">
        <w:rPr>
          <w:noProof/>
        </w:rPr>
        <w:t>(Pulungan et al., 2023)</w:t>
      </w:r>
      <w:r>
        <w:fldChar w:fldCharType="end"/>
      </w:r>
      <w:r>
        <w:t xml:space="preserve"> </w:t>
      </w:r>
      <w:r w:rsidRPr="00C36D30">
        <w:rPr>
          <w:i/>
        </w:rPr>
        <w:t>Entity Relationship</w:t>
      </w:r>
      <w:r w:rsidR="00C36D30">
        <w:t xml:space="preserve"> Diagram</w:t>
      </w:r>
      <w:r w:rsidRPr="00C07EB6">
        <w:t xml:space="preserve"> adalah metode pemodelan basis data yang menggunakan basis data relasional dengan fitur </w:t>
      </w:r>
      <w:r w:rsidRPr="00C36D30">
        <w:rPr>
          <w:i/>
        </w:rPr>
        <w:t>top-down</w:t>
      </w:r>
      <w:r w:rsidRPr="00C07EB6">
        <w:t>.</w:t>
      </w:r>
      <w:r w:rsidR="00C36D30">
        <w:t xml:space="preserve"> Sedangkan menurut </w:t>
      </w:r>
      <w:r w:rsidR="006E0DDA">
        <w:fldChar w:fldCharType="begin" w:fldLock="1"/>
      </w:r>
      <w:r w:rsidR="00F07571">
        <w:instrText>ADDIN CSL_CITATION {"citationItems":[{"id":"ITEM-1","itemData":{"abstract":"Abstrak Salah satu tahap dalam perancangan basis data untuk pengembangan sebuah perangkat lunak adalah proses perancangan basis data yang dibuat berdasarkan hasil perancangan model konseptual dan relasional. Proses yang cukup sulit adalah pada saat pemetaan konsep basis data. Ketika daftar kebutuhan pengguna mengalami perubahan, akan berdampak pada perancangan Sistem Basis data yang sudah dibuat sebelumnya. Selain itu, struktur basis data yang kompleks, ketika mengalami perubahan akan memakan banyak waktu untuk dipetakan kembali secara manual. Berdasarkan permasalahan tersebut, maka dibuatlah suatu Sistem untuk memetakan model basis data berbentuk ERD agar langsung dapat digunakan pada database mySQL. Dengan tujuan mempemudah pemetaan, maka sistem ini menggunakan notasi Chen. Notasi ini adalah notasi yang paling sering digunakan dalam data modeling tool karena bentuknya yang mudah dipahami dan digambarkan. Namun notasi ini jarang digunakan oleh aplikasi ERD mapping. Sistem ini menggunakan tujuh langkah pemetaan model relasi entitas sehingga sesuai dengaan kaidah Rekaya Perangkat Lunak. Sistem dibuat dengan berbasis web, menggunakan pemrograman berorientasi objek, dan menggunakan framework codeigniter. Sistem menghasilkan 16 buah kebutuhan yang telah diuji dengan menggunakan pengujian white-box dan black-box mendapatkan hasil valid untuk keseluruhannya dan juga 95% untuk pengujian compatibility system. Abstract One phase in database design for developing a software is a database design, this phase created based on conceptual and relational models. The process that is quite difficult is when mapping databases. When user requirement changed, it will have an impact on the design of the Database System that has been made before. In addition, a complex database structure, when experiencing changes will take a lot of time to be manually mapped. Based on these problems, A system was created to map the database model in the form of ERD so that it can be directly used on MySQL databases. With the goal to ease the mapping process, this system uses Chen's notation. This notation is the most used notation in the data modeling tool because it is easily read and interpreted. But this notation is rarely used by the ERD mapping application. This system uses seven steps of Entity Relationship diagram mapping so that it complies with the rules of Software Engineering. The system is made by web-based, using object-oriented programming, and using the Codeigniter framework. …","author":[{"dropping-particle":"","family":"Michelle Larassati Ayusmara Latukolan","given":"","non-dropping-particle":"","parse-names":false,"suffix":""},{"dropping-particle":"","family":"Achmad Arwan","given":"","non-dropping-particle":"","parse-names":false,"suffix":""},{"dropping-particle":"","family":"Mahardeka Tri Ananta","given":"","non-dropping-particle":"","parse-names":false,"suffix":""}],"container-title":"Jurnal Pengembangan Teknologi Informasi dan Ilmu Komputer","id":"ITEM-1","issue":"4","issued":{"date-parts":[["2019"]]},"page":"4058-4065","title":"Pengembangan Sistem Pemetaan Otomatis Entity Relationship Diagram Ke Dalam Database","type":"article-journal","volume":"3"},"uris":["http://www.mendeley.com/documents/?uuid=3b22bb0c-1d5f-4cb9-880f-dde21df20e6d"]}],"mendeley":{"formattedCitation":"(Michelle Larassati Ayusmara Latukolan et al., 2019)","plainTextFormattedCitation":"(Michelle Larassati Ayusmara Latukolan et al., 2019)","previouslyFormattedCitation":"(Michelle Larassati Ayusmara Latukolan et al., 2019)"},"properties":{"noteIndex":0},"schema":"https://github.com/citation-style-language/schema/raw/master/csl-citation.json"}</w:instrText>
      </w:r>
      <w:r w:rsidR="006E0DDA">
        <w:fldChar w:fldCharType="separate"/>
      </w:r>
      <w:r w:rsidR="006E0DDA" w:rsidRPr="006E0DDA">
        <w:rPr>
          <w:noProof/>
        </w:rPr>
        <w:t>(Michelle Larassati Ayusmara Latukolan et al., 2019)</w:t>
      </w:r>
      <w:r w:rsidR="006E0DDA">
        <w:fldChar w:fldCharType="end"/>
      </w:r>
      <w:r w:rsidR="006E0DDA">
        <w:t xml:space="preserve"> </w:t>
      </w:r>
      <w:r w:rsidR="006E0DDA" w:rsidRPr="00E479AC">
        <w:rPr>
          <w:i/>
        </w:rPr>
        <w:t>Entity Relationship</w:t>
      </w:r>
      <w:r w:rsidR="00E479AC">
        <w:rPr>
          <w:i/>
        </w:rPr>
        <w:t xml:space="preserve"> </w:t>
      </w:r>
      <w:r w:rsidR="006E0DDA">
        <w:t>Diagram adalah representasi visual struktur yang digunakan untuk merancang sebuah basis data.</w:t>
      </w:r>
      <w:r w:rsidR="00E479AC">
        <w:t xml:space="preserve"> Dapat disimpulkan d</w:t>
      </w:r>
      <w:r w:rsidR="00E479AC" w:rsidRPr="00E479AC">
        <w:t xml:space="preserve">ari dua sitasi </w:t>
      </w:r>
      <w:r w:rsidR="00E479AC">
        <w:t>di atas</w:t>
      </w:r>
      <w:r w:rsidR="00B242EB">
        <w:t xml:space="preserve"> bahwa</w:t>
      </w:r>
      <w:r w:rsidR="00E479AC">
        <w:t xml:space="preserve"> </w:t>
      </w:r>
      <w:r w:rsidR="00E479AC" w:rsidRPr="00E479AC">
        <w:rPr>
          <w:i/>
        </w:rPr>
        <w:t>Entity Relationship</w:t>
      </w:r>
      <w:r w:rsidR="00E479AC" w:rsidRPr="00E479AC">
        <w:t xml:space="preserve"> Diagram</w:t>
      </w:r>
      <w:r w:rsidR="00E479AC">
        <w:t xml:space="preserve"> </w:t>
      </w:r>
      <w:r w:rsidR="00E479AC" w:rsidRPr="00E479AC">
        <w:t>adalah sebuah metode pemodelan basis data yang menggunakan pendekatan top-down dan berfokus pada basis data relasional, serta digunakan sebagai representasi visual dalam merancang struktur sebuah basis data.</w:t>
      </w:r>
      <w:r w:rsidR="00E479AC">
        <w:t xml:space="preserve"> </w:t>
      </w:r>
    </w:p>
    <w:p w14:paraId="2E402006" w14:textId="7394D818" w:rsidR="00004A96" w:rsidRDefault="00F07571" w:rsidP="00004A96">
      <w:pPr>
        <w:pStyle w:val="Judul3"/>
      </w:pPr>
      <w:r>
        <w:t>Logical Record Structure</w:t>
      </w:r>
    </w:p>
    <w:p w14:paraId="45440478" w14:textId="1EC1BCAE" w:rsidR="006D4D2C" w:rsidRPr="00F07571" w:rsidRDefault="006D4D2C" w:rsidP="006A5611">
      <w:pPr>
        <w:pStyle w:val="isi"/>
        <w:ind w:firstLine="720"/>
      </w:pPr>
      <w:r>
        <w:t xml:space="preserve">Menurut </w:t>
      </w:r>
      <w:r>
        <w:fldChar w:fldCharType="begin" w:fldLock="1"/>
      </w:r>
      <w:r>
        <w:instrText>ADDIN CSL_CITATION {"citationItems":[{"id":"ITEM-1","itemData":{"DOI":"10.30865/jurikom.v8i5.3626","abstract":"Sistem Informasi, Penerimaan, Pesert Didik Baru, Berbasis Web","author":[{"dropping-particle":"","family":"Pahlevi","given":"Rizal","non-dropping-particle":"","parse-names":false,"suffix":""},{"dropping-particle":"","family":"Rosyani","given":"Perani","non-dropping-particle":"","parse-names":false,"suffix":""}],"container-title":"Repository Universitas Bina Sarana Informatika (RUBSI)","id":"ITEM-1","issue":"5","issued":{"date-parts":[["2021"]]},"page":"1-92","title":"Perancangan Sistem Informasi Penerimaan Peserta Didik Baru Berbasis Web pada SD Negeri Bebeg Kota Sukabumi","type":"article-journal","volume":"8"},"uris":["http://www.mendeley.com/documents/?uuid=e81b177e-ccfa-41c3-97e2-7124717ba6e5"]}],"mendeley":{"formattedCitation":"(Pahlevi &amp; Rosyani, 2021)","plainTextFormattedCitation":"(Pahlevi &amp; Rosyani, 2021)","previouslyFormattedCitation":"(Pahlevi &amp; Rosyani, 2021)"},"properties":{"noteIndex":0},"schema":"https://github.com/citation-style-language/schema/raw/master/csl-citation.json"}</w:instrText>
      </w:r>
      <w:r>
        <w:fldChar w:fldCharType="separate"/>
      </w:r>
      <w:r w:rsidRPr="006D4D2C">
        <w:rPr>
          <w:noProof/>
        </w:rPr>
        <w:t>(Pahlevi &amp; Rosyani, 2021)</w:t>
      </w:r>
      <w:r>
        <w:fldChar w:fldCharType="end"/>
      </w:r>
      <w:r>
        <w:t xml:space="preserve"> </w:t>
      </w:r>
      <w:r w:rsidRPr="00F07571">
        <w:rPr>
          <w:i/>
        </w:rPr>
        <w:t>Logical Record Structure</w:t>
      </w:r>
      <w:r w:rsidRPr="006D4D2C">
        <w:t xml:space="preserve"> adalah model sistem yang mencakup tiga jenis relasi, yaitu satu-ke-banyak (one-to-many), satu-ke-satu (one-to-one), dan banyak-ke-banyak (many-to-many).</w:t>
      </w:r>
      <w:r w:rsidR="00F07571">
        <w:t xml:space="preserve"> Sedangkan menurut </w:t>
      </w:r>
      <w:r w:rsidR="00F07571">
        <w:fldChar w:fldCharType="begin" w:fldLock="1"/>
      </w:r>
      <w:r w:rsidR="00217293">
        <w:instrText>ADDIN CSL_CITATION {"citationItems":[{"id":"ITEM-1","itemData":{"DOI":"10.36080/idealis.v3i1.1467","abstract":"PT. Cipta Aneka Buah merupakan perusahaan distributor buah dan sayuran import dan lokal. PT. Cipta Aneka Buah memiliki berbagai macam varian buah dan sayur impor maupun lokal yang berkualitas dan terjamin keamanannya. PT. Cipta Aneka Buah memiliki tempat penyimpanan (cold storage) yang luas, sehingga kesegaran buah dan sayur  terjaga hingga ke tangan pelanggan. Akan tetapi banyak permasalahan diantaranya,banyak keluhan pelanggan yang tidak ditanggapi, pelanggan tidak mengetahui detil produk, dan kondisi produk saat ke tangan pelanggan sudah rusak.Oleh karena itu, diperlukanya E-CRM untuk mengatasi masalah tersebut seperti membuat website yang menampilkan detail produk-produk, di website tersebut pelanggan dapat menuliskan keluhanya dan pelanggan dapat mengecek produk sudah sampai mana saat pengiriman. Dengan diterapkannya E-CRM dalam penelitian ini, peneliti berharap agar E-CRM dapat mengatasi masalah tersebut dan mempertahankan omset penjualan yang tidak tercapai sehingga kepuasan pelanggan dan loyalitas pelanggan dapat terjaga.","author":[{"dropping-particle":"","family":"William","given":"Wendy","non-dropping-particle":"","parse-names":false,"suffix":""},{"dropping-particle":"","family":"Andah","given":"Bullion Dragon","non-dropping-particle":"","parse-names":false,"suffix":""}],"container-title":"IDEALIS : InDonEsiA journaL Information System","id":"ITEM-1","issue":"1","issued":{"date-parts":[["2020"]]},"page":"20-25","title":"Penerapan Electronic Customer Relationship Management (E-Crm) Dalam Upaya Meningkatkan Pendapatan Penjualan Pada Pt. Cipta Aneka Buah","type":"article-journal","volume":"3"},"uris":["http://www.mendeley.com/documents/?uuid=bd78bfc5-fd2c-41f1-80e2-f4a647b8ae6f"]}],"mendeley":{"formattedCitation":"(William &amp; Andah, 2020)","plainTextFormattedCitation":"(William &amp; Andah, 2020)","previouslyFormattedCitation":"(William &amp; Andah, 2020)"},"properties":{"noteIndex":0},"schema":"https://github.com/citation-style-language/schema/raw/master/csl-citation.json"}</w:instrText>
      </w:r>
      <w:r w:rsidR="00F07571">
        <w:fldChar w:fldCharType="separate"/>
      </w:r>
      <w:r w:rsidR="00F07571" w:rsidRPr="00F07571">
        <w:rPr>
          <w:noProof/>
        </w:rPr>
        <w:t>(William &amp; Andah, 2020)</w:t>
      </w:r>
      <w:r w:rsidR="00F07571">
        <w:fldChar w:fldCharType="end"/>
      </w:r>
      <w:r w:rsidR="00F07571">
        <w:t xml:space="preserve"> </w:t>
      </w:r>
      <w:r w:rsidR="00F07571" w:rsidRPr="00F07571">
        <w:rPr>
          <w:i/>
        </w:rPr>
        <w:t>Logical Record Structure</w:t>
      </w:r>
      <w:r w:rsidR="00F07571">
        <w:rPr>
          <w:i/>
        </w:rPr>
        <w:t xml:space="preserve"> </w:t>
      </w:r>
      <w:r w:rsidR="00F07571">
        <w:t>adalah gambaran dari susunan record pada tabel-tabel yang terbentuk dari hubungan antara kumpulan entitas.</w:t>
      </w:r>
      <w:r w:rsidR="006A5611">
        <w:t xml:space="preserve"> Dapat disimpulkan dari dua sitasi di atas bahwa </w:t>
      </w:r>
      <w:r w:rsidR="006A5611" w:rsidRPr="006A5611">
        <w:rPr>
          <w:i/>
        </w:rPr>
        <w:t>Logical Record Structure</w:t>
      </w:r>
      <w:r w:rsidR="006A5611">
        <w:t xml:space="preserve"> adalah model atau gambaran dari susunan record dalam tabel-tabel yang terbentuk dari hubungan antara kumpulan entitas. Model ini mencakup tiga jenis relasi yang umum dalam sistem basis </w:t>
      </w:r>
      <w:r w:rsidR="006A5611">
        <w:lastRenderedPageBreak/>
        <w:t>data yaitu satu-ke-banyak (</w:t>
      </w:r>
      <w:r w:rsidR="006A5611" w:rsidRPr="006A5611">
        <w:rPr>
          <w:i/>
        </w:rPr>
        <w:t>one-to-many</w:t>
      </w:r>
      <w:r w:rsidR="006A5611">
        <w:t>), satu-ke-satu (</w:t>
      </w:r>
      <w:r w:rsidR="006A5611" w:rsidRPr="006A5611">
        <w:rPr>
          <w:i/>
        </w:rPr>
        <w:t>one-to-one</w:t>
      </w:r>
      <w:r w:rsidR="006A5611">
        <w:t>), dan banyak-ke-banyak (</w:t>
      </w:r>
      <w:r w:rsidR="006A5611" w:rsidRPr="006A5611">
        <w:rPr>
          <w:i/>
        </w:rPr>
        <w:t>many-to-many</w:t>
      </w:r>
      <w:r w:rsidR="006A5611">
        <w:t>).</w:t>
      </w:r>
    </w:p>
    <w:p w14:paraId="094CD008" w14:textId="49A08F43" w:rsidR="00114A0D" w:rsidRDefault="00114A0D" w:rsidP="00114A0D">
      <w:pPr>
        <w:pStyle w:val="Judul3"/>
      </w:pPr>
      <w:r>
        <w:t>Xampp</w:t>
      </w:r>
    </w:p>
    <w:p w14:paraId="2FA4E425" w14:textId="24A418B5" w:rsidR="006D4D2C" w:rsidRPr="006D4D2C" w:rsidRDefault="006D4D2C" w:rsidP="00217293">
      <w:pPr>
        <w:pStyle w:val="isi"/>
        <w:ind w:firstLine="720"/>
      </w:pPr>
      <w:r>
        <w:t xml:space="preserve">Menurut </w:t>
      </w:r>
      <w:r w:rsidR="00954CC9">
        <w:fldChar w:fldCharType="begin" w:fldLock="1"/>
      </w:r>
      <w:r w:rsidR="00274E6E">
        <w:instrText>ADDIN CSL_CITATION {"citationItems":[{"id":"ITEM-1","itemData":{"DOI":"10.31227/osf.io/bhj5q","abstract":"Banyak jumlah surat yang diterima dan yang dikirim oleh pengadilan tinggi medan bagian umum dan informasi, sehingga saat ini diperlukan suatu sistem yang dapat membantu kinerja yang berkaitan dengan surat- menyurat, maka penulis tertarik merancang sistem informasi pengagendaan surat. Pengagendaan surat adalah catatan surat masuk dan surat keluar yang diterima maupun yang dikirim dalam dua buku maupun satu buku. Pengagendaan surat biasanya termasuk pekerjaan dari bagian umum, pegawai, sekretaris. Surat adalah sarana komunikasi untuk menyampaikan informasi dari satu kepada pihak yang lainnya. Pembuatan Sistem Informasi Pengagendaan Surat berdasarkan perancangan sistem yang telah disusun yaitu use case diagram, activity dan class diagram. Bahasa yang digunakan adalah bahasa PHP, database MySQL, tempat menjalankan PHP menggunakan Dreamweaver dan menjalankan program menggunakan Xampp Control. Pengadilan Tinggi Medan masih menggunakan sistem yang konvesional. Sehingga sangat diharapkan agar sistem ini dapat berjalan dengan baik serta dapat membantu kinerja pada pengadilan tinggi medan mengenai surat menyurat.","author":[{"dropping-particle":"","family":"SIHOTANG","given":"HENGKI TAMANDO","non-dropping-particle":"","parse-names":false,"suffix":""}],"id":"ITEM-1","issue":"1","issued":{"date-parts":[["2019"]]},"page":"6-9","title":"Sistem Informasi Pengagendaan Surat Berbasis Web Pada Pengadilan Tinggi Medan","type":"article-journal","volume":"3"},"uris":["http://www.mendeley.com/documents/?uuid=c54a6310-a74a-41c9-a01c-30f8d0424298"]}],"mendeley":{"formattedCitation":"(SIHOTANG, 2019)","plainTextFormattedCitation":"(SIHOTANG, 2019)","previouslyFormattedCitation":"(SIHOTANG, 2019)"},"properties":{"noteIndex":0},"schema":"https://github.com/citation-style-language/schema/raw/master/csl-citation.json"}</w:instrText>
      </w:r>
      <w:r w:rsidR="00954CC9">
        <w:fldChar w:fldCharType="separate"/>
      </w:r>
      <w:r w:rsidR="00954CC9" w:rsidRPr="00954CC9">
        <w:rPr>
          <w:noProof/>
        </w:rPr>
        <w:t>(SIHOTANG, 2019)</w:t>
      </w:r>
      <w:r w:rsidR="00954CC9">
        <w:fldChar w:fldCharType="end"/>
      </w:r>
      <w:r w:rsidR="00954CC9">
        <w:t xml:space="preserve"> </w:t>
      </w:r>
      <w:r w:rsidR="00954CC9" w:rsidRPr="00954CC9">
        <w:t xml:space="preserve">XAMPP </w:t>
      </w:r>
      <w:r w:rsidR="00217293">
        <w:t>adalah</w:t>
      </w:r>
      <w:r w:rsidR="00954CC9" w:rsidRPr="00954CC9">
        <w:t xml:space="preserve"> satu set paket instalasi yang mencakup Apache, PHP, dan MySQL yang dapat diinstal secara instan.</w:t>
      </w:r>
      <w:r w:rsidR="00CC10F4">
        <w:t xml:space="preserve"> Sedangkan menurut</w:t>
      </w:r>
      <w:r w:rsidR="00217293">
        <w:t xml:space="preserve"> </w:t>
      </w:r>
      <w:r w:rsidR="00217293">
        <w:fldChar w:fldCharType="begin" w:fldLock="1"/>
      </w:r>
      <w:r w:rsidR="00C8792F">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bd20d277-9b4a-457b-acdc-36f8ef688d1a"]}],"mendeley":{"formattedCitation":"(I. P. Sari et al., 2022)","plainTextFormattedCitation":"(I. P. Sari et al., 2022)","previouslyFormattedCitation":"(I. P. Sari et al., 2022)"},"properties":{"noteIndex":0},"schema":"https://github.com/citation-style-language/schema/raw/master/csl-citation.json"}</w:instrText>
      </w:r>
      <w:r w:rsidR="00217293">
        <w:fldChar w:fldCharType="separate"/>
      </w:r>
      <w:r w:rsidR="00217293" w:rsidRPr="00217293">
        <w:rPr>
          <w:noProof/>
        </w:rPr>
        <w:t>(I. P. Sari et al., 2022)</w:t>
      </w:r>
      <w:r w:rsidR="00217293">
        <w:fldChar w:fldCharType="end"/>
      </w:r>
      <w:r w:rsidR="00217293">
        <w:t xml:space="preserve"> XAMPP adalah </w:t>
      </w:r>
      <w:r w:rsidR="00217293" w:rsidRPr="00217293">
        <w:t>perangkat lunak server web Apache yang sudah mencakup server basis data MySQL di dalamnya.</w:t>
      </w:r>
      <w:r w:rsidR="00217293">
        <w:t xml:space="preserve"> Dapat disimpulkan dari dua sitasi di atas bahwa </w:t>
      </w:r>
      <w:r w:rsidR="00217293" w:rsidRPr="00217293">
        <w:t>XAMPP adalah satu set paket instalasi yang mencakup server web Apache, bahasa pemrograman PHP, dan basis data MySQL yang dapat diinstal secara instan. Ini merupakan perangkat lunak server web Apache yang telah disertakan dengan server basis data MySQL di dalamnya.</w:t>
      </w:r>
      <w:r w:rsidR="00217293">
        <w:t xml:space="preserve"> </w:t>
      </w:r>
    </w:p>
    <w:p w14:paraId="2D9E9C17" w14:textId="0979E22E" w:rsidR="004E2F3A" w:rsidRDefault="004E2F3A" w:rsidP="004E2F3A">
      <w:pPr>
        <w:pStyle w:val="Judul3"/>
      </w:pPr>
      <w:r>
        <w:t>Pengertian Browser</w:t>
      </w:r>
    </w:p>
    <w:p w14:paraId="0948E524" w14:textId="5EACA6EC" w:rsidR="008E73DD" w:rsidRDefault="00274E6E" w:rsidP="00C8792F">
      <w:pPr>
        <w:pStyle w:val="isi"/>
        <w:ind w:firstLine="720"/>
      </w:pPr>
      <w:r>
        <w:t xml:space="preserve">Menurut </w:t>
      </w:r>
      <w:r>
        <w:fldChar w:fldCharType="begin" w:fldLock="1"/>
      </w:r>
      <w:r w:rsidR="008F1D77">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3659da1b-7dfd-4536-8d78-0b8fe572c730"]}],"mendeley":{"formattedCitation":"(Noviantoro et al., 2022)","plainTextFormattedCitation":"(Noviantoro et al., 2022)","previouslyFormattedCitation":"(Noviantoro et al., 2022)"},"properties":{"noteIndex":0},"schema":"https://github.com/citation-style-language/schema/raw/master/csl-citation.json"}</w:instrText>
      </w:r>
      <w:r>
        <w:fldChar w:fldCharType="separate"/>
      </w:r>
      <w:r w:rsidRPr="00274E6E">
        <w:rPr>
          <w:noProof/>
        </w:rPr>
        <w:t>(Noviantoro et al., 2022)</w:t>
      </w:r>
      <w:r>
        <w:fldChar w:fldCharType="end"/>
      </w:r>
      <w:r>
        <w:t xml:space="preserve"> </w:t>
      </w:r>
      <w:r w:rsidR="00174ABE">
        <w:t>Browser</w:t>
      </w:r>
      <w:r w:rsidR="00174ABE" w:rsidRPr="00174ABE">
        <w:t xml:space="preserve"> adalah aplikasi yang digunakan untuk mencari, mengambil, dan menampilkan informasi di World Wide Web, termasuk halaman web, foto, video, dan file lainnya</w:t>
      </w:r>
      <w:r w:rsidR="00C8445C">
        <w:t xml:space="preserve">, yang diakses melalui internet. </w:t>
      </w:r>
      <w:r w:rsidR="00C8792F">
        <w:t xml:space="preserve">Sedangkan menurut </w:t>
      </w:r>
      <w:r w:rsidR="00C8792F">
        <w:fldChar w:fldCharType="begin" w:fldLock="1"/>
      </w:r>
      <w:r w:rsidR="00F35BC2">
        <w:instrText>ADDIN CSL_CITATION {"citationItems":[{"id":"ITEM-1","itemData":{"DOI":"10.34010/komputa.v9i2.5256","ISSN":"2089-9033","abstract":"Dalam melakukan evaluasi hasil belajar siswa selama menjalani pendidikan di sekolah, Menteri Pendidikan dan Kebudayaan mengeluarkan Peraturan Nomor 1 Tahun 2017 yang berisi tentang penegasan kembali pelaksanaan Ujian Nasional tahun ajaran 2016/2017 yang akan diprioritaskan menjadi Ujian Nasional Berbasis Komputer (UNBK). Dengan sistem UNBK ini, tentunya siswa-siswi membutuhkan pembekalan khusus dalam menghadapi UNBK yang diadakan oleh pihak sekolah. Teknologi komputer dalam dunia pendidikan saat ini memiliki peran yang sangat penting untuk meningkatkan kreatifitas siswa-siswi dan mampu memudahkan pekerjaan, namun masih ada beberapa lembaga pendidikan yang belum menggunakan teknologi komputer contohnya di SDS MENTARI. Semua pekerjaan masih dilakukan secara manual membuat guru mengalami kesulitan dan hasil yang diperoleh memerlukan waktu yang cukup lama, misal pada kasus kali ini yaitu proses ujian, mengoreksi hasil ujian dan pencarian data siswa-siswi yang masih menggunakan cara manual. Pada kali ini penulis melakukan observasi, wawancara dan studi pustaka di SDS MENTARI, selain itu metode yang digunakan untuk pengembangan sistem menggunakan analisa kebutuhan sistem, desain, code generation, testing dan support.","author":[{"dropping-particle":"","family":"Fetriany","given":"Intan","non-dropping-particle":"","parse-names":false,"suffix":""},{"dropping-particle":"","family":"Sobari","given":"I Agus","non-dropping-particle":"","parse-names":false,"suffix":""}],"container-title":"Komputa : Jurnal Ilmiah Komputer dan Informatika","id":"ITEM-1","issue":"2","issued":{"date-parts":[["2020"]]},"page":"51-58","title":"Perancangan Aplikasi Simulasi Ujian Nasional Berstandar Komputer Berbasis Web Di Sds Mentari Jakarta Barat","type":"article-journal","volume":"9"},"uris":["http://www.mendeley.com/documents/?uuid=d504fba9-2ccc-4887-9cc3-d9d5b3769adc"]}],"mendeley":{"formattedCitation":"(Fetriany &amp; Sobari, 2020)","plainTextFormattedCitation":"(Fetriany &amp; Sobari, 2020)","previouslyFormattedCitation":"(Fetriany &amp; Sobari, 2020)"},"properties":{"noteIndex":0},"schema":"https://github.com/citation-style-language/schema/raw/master/csl-citation.json"}</w:instrText>
      </w:r>
      <w:r w:rsidR="00C8792F">
        <w:fldChar w:fldCharType="separate"/>
      </w:r>
      <w:r w:rsidR="00C8792F" w:rsidRPr="00C8792F">
        <w:rPr>
          <w:noProof/>
        </w:rPr>
        <w:t>(Fetriany &amp; Sobari, 2020)</w:t>
      </w:r>
      <w:r w:rsidR="00C8792F">
        <w:fldChar w:fldCharType="end"/>
      </w:r>
      <w:r w:rsidR="00C8792F">
        <w:t xml:space="preserve"> Browser adalah </w:t>
      </w:r>
      <w:r w:rsidR="00C8792F" w:rsidRPr="00C8792F">
        <w:t>aplikasi yang digunakan untuk menampilkan dan menguji hasil program.</w:t>
      </w:r>
      <w:r w:rsidR="009F5654">
        <w:t xml:space="preserve"> Dapat disimpulkan dari dua sitasi diatas bahwa B</w:t>
      </w:r>
      <w:r w:rsidR="009F5654" w:rsidRPr="009F5654">
        <w:t>rowser adalah aplikasi yang digunakan untuk menampilkan informasi di World Wide Web, termasuk halaman web, foto, video, dan file lainnya, yang diakses melalui internet. Selain itu, browser juga dapat digunakan untuk menampilkan dan menguji hasil program.</w:t>
      </w:r>
      <w:r w:rsidR="009F5654">
        <w:t xml:space="preserve"> </w:t>
      </w:r>
    </w:p>
    <w:p w14:paraId="494A9C27" w14:textId="6F6F5291" w:rsidR="00C8445C" w:rsidRDefault="0065635F" w:rsidP="00A646E1">
      <w:pPr>
        <w:pStyle w:val="Judul3"/>
      </w:pPr>
      <w:r>
        <w:lastRenderedPageBreak/>
        <w:t>Pengujian Aplikasi</w:t>
      </w:r>
      <w:r w:rsidR="001D780B">
        <w:t xml:space="preserve"> Black</w:t>
      </w:r>
      <w:r w:rsidR="008F1D77">
        <w:t xml:space="preserve"> Box</w:t>
      </w:r>
      <w:r w:rsidR="00F35BC2">
        <w:t xml:space="preserve"> Testing</w:t>
      </w:r>
    </w:p>
    <w:p w14:paraId="75EA4BA4" w14:textId="04E805BC" w:rsidR="00A646E1" w:rsidRPr="00A646E1" w:rsidRDefault="00A646E1" w:rsidP="009B390F">
      <w:pPr>
        <w:pStyle w:val="isi"/>
        <w:ind w:firstLine="720"/>
      </w:pPr>
      <w:r>
        <w:t xml:space="preserve">Menurut </w:t>
      </w:r>
      <w:r w:rsidR="008F1D77">
        <w:fldChar w:fldCharType="begin" w:fldLock="1"/>
      </w:r>
      <w:r w:rsidR="005A07B1">
        <w:instrText>ADDIN CSL_CITATION {"citationItems":[{"id":"ITEM-1","itemData":{"DOI":"10.35970/infotekmesin.v11i1.124","ISSN":"2087-1627","abstract":"Mutu perangkat lunak dapat diukur salah satunya dari fungsionalitasnya, apakah sesuai dengan kebutuhan penggunanya atau tidak. Untuk menjaga mutu perangkat lunak itu sendiri perlu dilakukan pengujian dalam tahap pengembangannya guna memastikan tidak …","author":[{"dropping-particle":"","family":"Rahadi","given":"Nur Wahyu","non-dropping-particle":"","parse-names":false,"suffix":""},{"dropping-particle":"","family":"Vikasari","given":"Cahya","non-dropping-particle":"","parse-names":false,"suffix":""}],"container-title":"Infotekmesin","id":"ITEM-1","issue":"1","issued":{"date-parts":[["2020"]]},"page":"57-61","title":"Pengujian Software Aplikasi Perawatan Barang Milik Negara Menggunakan Metode Black Box Testing Equivalence Partitions","type":"article-journal","volume":"11"},"uris":["http://www.mendeley.com/documents/?uuid=7669c4ee-1c08-432c-b72f-cbf33d2d4acf"]}],"mendeley":{"formattedCitation":"(Rahadi &amp; Vikasari, 2020)","plainTextFormattedCitation":"(Rahadi &amp; Vikasari, 2020)","previouslyFormattedCitation":"(Rahadi &amp; Vikasari, 2020)"},"properties":{"noteIndex":0},"schema":"https://github.com/citation-style-language/schema/raw/master/csl-citation.json"}</w:instrText>
      </w:r>
      <w:r w:rsidR="008F1D77">
        <w:fldChar w:fldCharType="separate"/>
      </w:r>
      <w:r w:rsidR="008F1D77" w:rsidRPr="008F1D77">
        <w:rPr>
          <w:noProof/>
        </w:rPr>
        <w:t>(Rahadi &amp; Vikasari, 2020)</w:t>
      </w:r>
      <w:r w:rsidR="008F1D77">
        <w:fldChar w:fldCharType="end"/>
      </w:r>
      <w:r w:rsidR="008F1D77">
        <w:t xml:space="preserve"> </w:t>
      </w:r>
      <w:r w:rsidR="008F1D77" w:rsidRPr="008F1D77">
        <w:t xml:space="preserve">Black </w:t>
      </w:r>
      <w:r w:rsidR="008F1D77">
        <w:t>B</w:t>
      </w:r>
      <w:r w:rsidR="008F1D77" w:rsidRPr="008F1D77">
        <w:t xml:space="preserve">ox </w:t>
      </w:r>
      <w:r w:rsidR="008F1D77">
        <w:t>T</w:t>
      </w:r>
      <w:r w:rsidR="008F1D77" w:rsidRPr="008F1D77">
        <w:t>esting adalah metode evaluasi perangkat lunak yang berpusat pada analisis fungsi-fungsi yang ditawarkan oleh aplikasi yang sedang dikembangkan</w:t>
      </w:r>
      <w:r w:rsidR="00F35BC2">
        <w:t xml:space="preserve">. Sedangkan menurut </w:t>
      </w:r>
      <w:r w:rsidR="00F35BC2">
        <w:fldChar w:fldCharType="begin" w:fldLock="1"/>
      </w:r>
      <w:r w:rsidR="00CA0E8A">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7be44e5f-4199-4c02-9dae-6f59ea40a934"]}],"mendeley":{"formattedCitation":"(Shadiq et al., 2021)","plainTextFormattedCitation":"(Shadiq et al., 2021)","previouslyFormattedCitation":"(Shadiq et al., 2021)"},"properties":{"noteIndex":0},"schema":"https://github.com/citation-style-language/schema/raw/master/csl-citation.json"}</w:instrText>
      </w:r>
      <w:r w:rsidR="00F35BC2">
        <w:fldChar w:fldCharType="separate"/>
      </w:r>
      <w:r w:rsidR="00F35BC2" w:rsidRPr="00F35BC2">
        <w:rPr>
          <w:noProof/>
        </w:rPr>
        <w:t>(Shadiq et al., 2021)</w:t>
      </w:r>
      <w:r w:rsidR="00F35BC2">
        <w:fldChar w:fldCharType="end"/>
      </w:r>
      <w:r w:rsidR="00F35BC2">
        <w:t xml:space="preserve"> Bla</w:t>
      </w:r>
      <w:r w:rsidR="009B390F">
        <w:t>c</w:t>
      </w:r>
      <w:r w:rsidR="00F35BC2">
        <w:t xml:space="preserve">k Box Testing adalah </w:t>
      </w:r>
      <w:r w:rsidR="00F35BC2" w:rsidRPr="00F35BC2">
        <w:t>suatu metode pengujian yang menitikberatkan pada spesifikasi fungsional perangkat lunak</w:t>
      </w:r>
      <w:r w:rsidR="00F35BC2">
        <w:t xml:space="preserve">. </w:t>
      </w:r>
      <w:r w:rsidR="009B390F">
        <w:t xml:space="preserve">Dapat disimpulkan dari dua sitsi di atas bahwa </w:t>
      </w:r>
      <w:r w:rsidR="009B390F" w:rsidRPr="009B390F">
        <w:t>Black Box Testing adalah metode pengujian perangkat lunak yang fokus pada analisis fungsi-fungsi atau spesifikasi fungsional yang ditawarkan oleh aplikasi, tanpa memperhatikan detail internal dari kode atau struktur program tersebut.</w:t>
      </w:r>
    </w:p>
    <w:p w14:paraId="01E710A0" w14:textId="3DED6EB3" w:rsidR="008E73DD" w:rsidRDefault="008E73DD" w:rsidP="008E73DD">
      <w:pPr>
        <w:pStyle w:val="Judul3"/>
      </w:pPr>
      <w:r>
        <w:t>Model Pengembangan Perangkat Lunak (Prototype)</w:t>
      </w:r>
    </w:p>
    <w:p w14:paraId="58BC9E4C" w14:textId="49E48CC6" w:rsidR="008F1D77" w:rsidRDefault="005A07B1" w:rsidP="005A07B1">
      <w:pPr>
        <w:pStyle w:val="isi"/>
      </w:pPr>
      <w:r>
        <w:t xml:space="preserve">Menurut </w:t>
      </w:r>
      <w:r>
        <w:fldChar w:fldCharType="begin" w:fldLock="1"/>
      </w:r>
      <w:r w:rsidR="00FA633D">
        <w:instrText>ADDIN CSL_CITATION {"citationItems":[{"id":"ITEM-1","itemData":{"DOI":"10.35957/mdp-sc.v2i1.4495","abstract":"Salon Ria adalah layanan sulam rambut, kuku dan alis, menjual produk perawatan dan membuka kursus kelas. Perawatan dan kursus di Salon Ria masih dilakukan secara langsung yaitu pelanggan harus datang ke salon, sedangkan penjualan produk dilakukan secara online melalui Instagram. Permasalahannya pelanggan harus menunggu terlebih dahulu untuk melakukan perawatan, kemudian pihak salon kesulitan mengetahui stok produk dan membuat laporan transaksi yang belum terkomputerisasi serta informasi pendaftaran kursus yang terbatas dan pendaftaran yang masih tertulis secara biasa sehingga menumpuknya buku dari catatan pendaftaran kursus. Berdasarkan permasalahan tersebut maka perlu diterapkan jasa salon.Aplikasi dibangun dan dirancang dengan menggunakan model prototype dan flowchart, DFD (Data Flow Diagram), ERD (Entity Relationship Diagram). Bahasa pemrograman menggunakan PHP dan database MySQL. Diharapkan dengan perancangan aplikasi jasa salon ini dapat memudahkan kegiatan bisnis salon.","author":[{"dropping-particle":"","family":"Hanifah","given":"Desi Nur","non-dropping-particle":"","parse-names":false,"suffix":""},{"dropping-particle":"","family":"Ibrahim","given":"Ibrahim","non-dropping-particle":"","parse-names":false,"suffix":""},{"dropping-particle":"","family":"Sriyeni","given":"Yesi","non-dropping-particle":"","parse-names":false,"suffix":""}],"container-title":"MDP Student Conference","id":"ITEM-1","issue":"1","issued":{"date-parts":[["2023"]]},"page":"558-567","title":"Perancangan Aplikasi Jasa Salon Menggunakan Model Prototipe","type":"article-journal","volume":"2"},"uris":["http://www.mendeley.com/documents/?uuid=f1fc1eaa-b99b-49ee-8bfb-09d70d76fdc7"]}],"mendeley":{"formattedCitation":"(Hanifah et al., 2023)","plainTextFormattedCitation":"(Hanifah et al., 2023)","previouslyFormattedCitation":"(Hanifah et al., 2023)"},"properties":{"noteIndex":0},"schema":"https://github.com/citation-style-language/schema/raw/master/csl-citation.json"}</w:instrText>
      </w:r>
      <w:r>
        <w:fldChar w:fldCharType="separate"/>
      </w:r>
      <w:r w:rsidRPr="005A07B1">
        <w:rPr>
          <w:noProof/>
        </w:rPr>
        <w:t>(Hanifah et al., 2023)</w:t>
      </w:r>
      <w:r>
        <w:fldChar w:fldCharType="end"/>
      </w:r>
      <w:r>
        <w:t xml:space="preserve"> </w:t>
      </w:r>
      <w:r w:rsidR="003019EE" w:rsidRPr="003019EE">
        <w:t>model prototipe adalah metode pengembangan yang memungkinkan adanya interaksi antara pengembang dan pengguna dalam menentukan kebutuhan sistem atau perangkat lunak.</w:t>
      </w:r>
    </w:p>
    <w:p w14:paraId="6BC23E23" w14:textId="77777777" w:rsidR="008A13BF" w:rsidRDefault="00A641BD" w:rsidP="008A13BF">
      <w:pPr>
        <w:pStyle w:val="isi"/>
        <w:keepNext/>
        <w:jc w:val="center"/>
      </w:pPr>
      <w:r>
        <w:rPr>
          <w:noProof/>
        </w:rPr>
        <w:drawing>
          <wp:inline distT="0" distB="0" distL="0" distR="0" wp14:anchorId="166C55CD" wp14:editId="44021E94">
            <wp:extent cx="3806456" cy="2190011"/>
            <wp:effectExtent l="0" t="0" r="3810" b="127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404).png"/>
                    <pic:cNvPicPr/>
                  </pic:nvPicPr>
                  <pic:blipFill>
                    <a:blip r:embed="rId48">
                      <a:extLst>
                        <a:ext uri="{28A0092B-C50C-407E-A947-70E740481C1C}">
                          <a14:useLocalDpi xmlns:a14="http://schemas.microsoft.com/office/drawing/2010/main" val="0"/>
                        </a:ext>
                      </a:extLst>
                    </a:blip>
                    <a:stretch>
                      <a:fillRect/>
                    </a:stretch>
                  </pic:blipFill>
                  <pic:spPr>
                    <a:xfrm>
                      <a:off x="0" y="0"/>
                      <a:ext cx="3842617" cy="2210816"/>
                    </a:xfrm>
                    <a:prstGeom prst="rect">
                      <a:avLst/>
                    </a:prstGeom>
                  </pic:spPr>
                </pic:pic>
              </a:graphicData>
            </a:graphic>
          </wp:inline>
        </w:drawing>
      </w:r>
    </w:p>
    <w:p w14:paraId="21521450" w14:textId="73F04F96" w:rsidR="00031F20" w:rsidRDefault="00031F20" w:rsidP="00EC63D7">
      <w:pPr>
        <w:pStyle w:val="Keterangan"/>
      </w:pPr>
      <w:bookmarkStart w:id="28" w:name="_Toc168537907"/>
      <w:proofErr w:type="gramStart"/>
      <w:r w:rsidRPr="00031F20">
        <w:rPr>
          <w:i/>
        </w:rPr>
        <w:t>Sumber</w:t>
      </w:r>
      <w:r w:rsidRPr="00031F20">
        <w:t xml:space="preserve"> :</w:t>
      </w:r>
      <w:proofErr w:type="gramEnd"/>
      <w:r w:rsidRPr="00031F20">
        <w:t xml:space="preserve"> (</w:t>
      </w:r>
      <w:r w:rsidRPr="00031F20">
        <w:rPr>
          <w:i/>
        </w:rPr>
        <w:t>Prabowo, 2020</w:t>
      </w:r>
      <w:r w:rsidRPr="00031F20">
        <w:t>)</w:t>
      </w:r>
    </w:p>
    <w:p w14:paraId="652A1E2F" w14:textId="4E8D3844" w:rsidR="008A13BF" w:rsidRPr="008A13BF" w:rsidRDefault="008A13BF" w:rsidP="008A13BF">
      <w:pPr>
        <w:pStyle w:val="Keterangan"/>
      </w:pPr>
      <w:r w:rsidRPr="008A13BF">
        <w:rPr>
          <w:b/>
        </w:rPr>
        <w:t xml:space="preserve">Gambar II. </w:t>
      </w:r>
      <w:r w:rsidRPr="008A13BF">
        <w:rPr>
          <w:b/>
        </w:rPr>
        <w:fldChar w:fldCharType="begin"/>
      </w:r>
      <w:r w:rsidRPr="008A13BF">
        <w:rPr>
          <w:b/>
        </w:rPr>
        <w:instrText xml:space="preserve"> SEQ Gambar_II. \* ARABIC </w:instrText>
      </w:r>
      <w:r w:rsidRPr="008A13BF">
        <w:rPr>
          <w:b/>
        </w:rPr>
        <w:fldChar w:fldCharType="separate"/>
      </w:r>
      <w:r w:rsidRPr="008A13BF">
        <w:rPr>
          <w:b/>
          <w:noProof/>
        </w:rPr>
        <w:t>1</w:t>
      </w:r>
      <w:r w:rsidRPr="008A13BF">
        <w:rPr>
          <w:b/>
        </w:rPr>
        <w:fldChar w:fldCharType="end"/>
      </w:r>
      <w:r>
        <w:t xml:space="preserve"> </w:t>
      </w:r>
      <w:r w:rsidRPr="00C13D1B">
        <w:t>Model Prototype</w:t>
      </w:r>
    </w:p>
    <w:bookmarkEnd w:id="28"/>
    <w:p w14:paraId="437DB35B" w14:textId="72602409" w:rsidR="00437CDB" w:rsidRDefault="00D764F0" w:rsidP="00287D30">
      <w:pPr>
        <w:pStyle w:val="isi"/>
        <w:numPr>
          <w:ilvl w:val="0"/>
          <w:numId w:val="8"/>
        </w:numPr>
        <w:ind w:left="426"/>
      </w:pPr>
      <w:r>
        <w:t xml:space="preserve">Communication adalah </w:t>
      </w:r>
      <w:r w:rsidRPr="00D764F0">
        <w:t>tahap</w:t>
      </w:r>
      <w:r>
        <w:t xml:space="preserve"> </w:t>
      </w:r>
      <w:r w:rsidRPr="00D764F0">
        <w:t>awal</w:t>
      </w:r>
      <w:r>
        <w:t xml:space="preserve"> </w:t>
      </w:r>
      <w:r w:rsidRPr="00D764F0">
        <w:t>sebelum</w:t>
      </w:r>
      <w:r>
        <w:t xml:space="preserve"> </w:t>
      </w:r>
      <w:r w:rsidRPr="00D764F0">
        <w:t>melakukan</w:t>
      </w:r>
      <w:r>
        <w:t xml:space="preserve"> </w:t>
      </w:r>
      <w:r w:rsidRPr="00D764F0">
        <w:t>pekerjaan</w:t>
      </w:r>
      <w:r>
        <w:t xml:space="preserve"> </w:t>
      </w:r>
      <w:r w:rsidRPr="00D764F0">
        <w:t>yang</w:t>
      </w:r>
      <w:r>
        <w:t xml:space="preserve"> </w:t>
      </w:r>
      <w:r w:rsidRPr="00D764F0">
        <w:t>bersifat</w:t>
      </w:r>
      <w:r>
        <w:t xml:space="preserve"> </w:t>
      </w:r>
      <w:r w:rsidRPr="00D764F0">
        <w:t>teknis</w:t>
      </w:r>
      <w:r w:rsidR="00397FC1">
        <w:t xml:space="preserve">, </w:t>
      </w:r>
      <w:r w:rsidR="00397FC1" w:rsidRPr="00397FC1">
        <w:t>pengembang berkomunikasi dengan pengguna untuk memahami kebutuhan sistem</w:t>
      </w:r>
    </w:p>
    <w:p w14:paraId="71DE035F" w14:textId="0C10BE3C" w:rsidR="00D764F0" w:rsidRDefault="00D764F0" w:rsidP="00287D30">
      <w:pPr>
        <w:pStyle w:val="isi"/>
        <w:numPr>
          <w:ilvl w:val="0"/>
          <w:numId w:val="8"/>
        </w:numPr>
        <w:ind w:left="426"/>
      </w:pPr>
      <w:r>
        <w:lastRenderedPageBreak/>
        <w:t xml:space="preserve">Quick Planning adalah tahap </w:t>
      </w:r>
      <w:r w:rsidRPr="00D764F0">
        <w:t>perencanaan yang dilakukan untuk aplikasi yang akan dibuat</w:t>
      </w:r>
      <w:r w:rsidR="00397FC1">
        <w:t xml:space="preserve">, </w:t>
      </w:r>
      <w:r w:rsidR="00397FC1" w:rsidRPr="00397FC1">
        <w:t>pengembang membuat rencana singkat tentang bagaimana aplikasi akan dikembangkan.</w:t>
      </w:r>
    </w:p>
    <w:p w14:paraId="04FD5672" w14:textId="465BCA80" w:rsidR="00D764F0" w:rsidRDefault="00D764F0" w:rsidP="00287D30">
      <w:pPr>
        <w:pStyle w:val="isi"/>
        <w:numPr>
          <w:ilvl w:val="0"/>
          <w:numId w:val="8"/>
        </w:numPr>
        <w:ind w:left="426"/>
      </w:pPr>
      <w:r>
        <w:t xml:space="preserve">Quick Design adalah tahap </w:t>
      </w:r>
      <w:r w:rsidRPr="00D764F0">
        <w:t>pembuatan sketsa</w:t>
      </w:r>
      <w:r w:rsidR="00397FC1">
        <w:t xml:space="preserve"> </w:t>
      </w:r>
      <w:r w:rsidR="00397FC1" w:rsidRPr="00397FC1">
        <w:t>atau rancangan awal aplikasi berdasarkan hasil komunikasi dengan pengguna.</w:t>
      </w:r>
    </w:p>
    <w:p w14:paraId="5E4A0072" w14:textId="287BB47E" w:rsidR="00D764F0" w:rsidRDefault="00D764F0" w:rsidP="00287D30">
      <w:pPr>
        <w:pStyle w:val="isi"/>
        <w:numPr>
          <w:ilvl w:val="0"/>
          <w:numId w:val="8"/>
        </w:numPr>
        <w:ind w:left="426"/>
      </w:pPr>
      <w:r>
        <w:t>Prototype</w:t>
      </w:r>
      <w:r w:rsidR="00031F20">
        <w:t xml:space="preserve"> Construction</w:t>
      </w:r>
      <w:r>
        <w:t xml:space="preserve"> adalah tahap pembuatan kode program</w:t>
      </w:r>
      <w:r w:rsidR="00397FC1">
        <w:t xml:space="preserve"> </w:t>
      </w:r>
      <w:r w:rsidR="00397FC1" w:rsidRPr="00397FC1">
        <w:t>berdasarkan rancangan yang telah disepakati.</w:t>
      </w:r>
    </w:p>
    <w:p w14:paraId="46F8C25C" w14:textId="096E35DA" w:rsidR="00D764F0" w:rsidRPr="00437CDB" w:rsidRDefault="00D764F0" w:rsidP="00287D30">
      <w:pPr>
        <w:pStyle w:val="isi"/>
        <w:numPr>
          <w:ilvl w:val="0"/>
          <w:numId w:val="8"/>
        </w:numPr>
        <w:ind w:left="426"/>
      </w:pPr>
      <w:r>
        <w:t xml:space="preserve">Deployment Delivery and Feedback adalah tahap </w:t>
      </w:r>
      <w:r w:rsidRPr="00D764F0">
        <w:t>program yang telah dibuat sudah dapat dikirimkan kepada</w:t>
      </w:r>
      <w:r w:rsidR="00031F20">
        <w:t xml:space="preserve"> pengguna,</w:t>
      </w:r>
      <w:r w:rsidRPr="00D764F0">
        <w:t xml:space="preserve"> pengguna akan memberikan umpan balik atau feedback</w:t>
      </w:r>
      <w:r w:rsidR="00397FC1">
        <w:t xml:space="preserve"> </w:t>
      </w:r>
      <w:r w:rsidR="00397FC1" w:rsidRPr="00397FC1">
        <w:t>mengenai fitur dan kinerja program</w:t>
      </w:r>
      <w:r>
        <w:t>.</w:t>
      </w:r>
    </w:p>
    <w:p w14:paraId="0295179C" w14:textId="69C57B0C" w:rsidR="0074049B" w:rsidRDefault="00CC12EC" w:rsidP="0074049B">
      <w:pPr>
        <w:pStyle w:val="Judul2"/>
      </w:pPr>
      <w:bookmarkStart w:id="29" w:name="_Toc168344645"/>
      <w:r>
        <w:t>Penelitian Terkait</w:t>
      </w:r>
      <w:bookmarkEnd w:id="29"/>
    </w:p>
    <w:p w14:paraId="14E4CFB2" w14:textId="77777777" w:rsidR="00493417" w:rsidRDefault="00493417" w:rsidP="00493417">
      <w:pPr>
        <w:pStyle w:val="isi"/>
      </w:pPr>
      <w:r>
        <w:t>Pada penelitian yang berkaitan dengan penulisan skripsi ini berdasarkan dari</w:t>
      </w:r>
    </w:p>
    <w:p w14:paraId="580E68D4" w14:textId="70505D37" w:rsidR="00493417" w:rsidRPr="00493417" w:rsidRDefault="00493417" w:rsidP="00493417">
      <w:pPr>
        <w:pStyle w:val="isi"/>
      </w:pPr>
      <w:r>
        <w:t>jurnal sebelumnya diantaranya:</w:t>
      </w:r>
    </w:p>
    <w:p w14:paraId="1A9AC32A" w14:textId="3A2C603F" w:rsidR="00AC254E" w:rsidRDefault="0074049B" w:rsidP="0074049B">
      <w:pPr>
        <w:pStyle w:val="isi"/>
        <w:ind w:left="66" w:firstLine="510"/>
      </w:pPr>
      <w:r>
        <w:t xml:space="preserve">Penelitian terkait dari jurnal </w:t>
      </w:r>
      <w:r>
        <w:fldChar w:fldCharType="begin" w:fldLock="1"/>
      </w:r>
      <w:r>
        <w:instrText>ADDIN CSL_CITATION {"citationItems":[{"id":"ITEM-1","itemData":{"DOI":"10.56313/jictas.v1i2.164","ISSN":"2830-1404","abstract":"Penelitian ini bertujuan untuk melihat seberapa jauh perkembangan Teknologi dalam dunia pendidikan khususnya sekolah dasar. Pemanfaatan Teknologi dalam pendidikan pada penelitian ini lebih dikerucutkan lagi pada proses pembelajarannya. Guru dapat memanfaatkan Teknologi untuk mempersiapkan proses pembelajaran atau ketika proses pembelajaran berlangsung. Dengan Teknologi guru dapat menambah bahan ajar dan mencari referensi tentang metode pembelajaran yang tepat untuk siswanya. Dalam pembelajaran guru dapat menyampaikan materi dengan lebih mudah diterima oleh siswa dengan bantuan pemanfaatan Teknologi. Penerapan Teknologi  juga tidak hanya semata-mata langsung diterapkan, tetapi juga harus melihat karakteristik siswanya. Maka proses pembelajaran akan berkualitas dan bermakna dengan pemanfaatan Teknologi  yang sesuai dengan karakteristik siswa.","author":[{"dropping-particle":"","family":"Chandra","given":"Detri Amelia","non-dropping-particle":"","parse-names":false,"suffix":""},{"dropping-particle":"","family":"Jubeir","given":"Muhammad","non-dropping-particle":"","parse-names":false,"suffix":""},{"dropping-particle":"","family":"Wahyudi","given":"Sri","non-dropping-particle":"","parse-names":false,"suffix":""}],"container-title":"Journal of Ict Aplications and System","id":"ITEM-1","issue":"2","issued":{"date-parts":[["2022"]]},"page":"91-99","title":"Development Of School Agenda Announcement By Using Autopost System","type":"article-journal","volume":"1"},"uris":["http://www.mendeley.com/documents/?uuid=fdbbe9e0-e068-49f7-9706-2f16c49e69cd"]}],"mendeley":{"formattedCitation":"(Chandra et al., 2022)","plainTextFormattedCitation":"(Chandra et al., 2022)","previouslyFormattedCitation":"(Chandra et al., 2022)"},"properties":{"noteIndex":0},"schema":"https://github.com/citation-style-language/schema/raw/master/csl-citation.json"}</w:instrText>
      </w:r>
      <w:r>
        <w:fldChar w:fldCharType="separate"/>
      </w:r>
      <w:r w:rsidRPr="00004A96">
        <w:rPr>
          <w:noProof/>
        </w:rPr>
        <w:t>(Chandra et al., 2022)</w:t>
      </w:r>
      <w:r>
        <w:fldChar w:fldCharType="end"/>
      </w:r>
      <w:r>
        <w:t xml:space="preserve"> yang berjudul “Development Of School Agenda Announcement By Using Autopost System” </w:t>
      </w:r>
      <w:r w:rsidR="002831B0">
        <w:t>m</w:t>
      </w:r>
      <w:r w:rsidR="00AC254E">
        <w:t xml:space="preserve">embahas tentang </w:t>
      </w:r>
      <w:r w:rsidR="00463715" w:rsidRPr="00463715">
        <w:t>sistem autopost menggunakan bot Telegram bernama SIPADA untuk menyampaikan pengumuman dan agenda sekolah di SMK Negeri 1 Tandun secara otomatis dan terpusat</w:t>
      </w:r>
      <w:r w:rsidR="005D3703">
        <w:t>.</w:t>
      </w:r>
    </w:p>
    <w:p w14:paraId="70FA3581" w14:textId="388D8E27" w:rsidR="00DB5F7B" w:rsidRDefault="002831B0" w:rsidP="009323AC">
      <w:pPr>
        <w:pStyle w:val="isi"/>
        <w:ind w:firstLine="576"/>
      </w:pPr>
      <w:r>
        <w:t xml:space="preserve">Penelitian terkait dari jurnal </w:t>
      </w:r>
      <w:r w:rsidR="00122C64">
        <w:fldChar w:fldCharType="begin" w:fldLock="1"/>
      </w:r>
      <w:r w:rsidR="00941DA2">
        <w:instrText>ADDIN CSL_CITATION {"citationItems":[{"id":"ITEM-1","itemData":{"ISBN":"0603088406","author":[{"dropping-particle":"","family":"MRizky","given":"Aminudin","non-dropping-particle":"","parse-names":false,"suffix":""}],"container-title":"Paper Knowledge . Toward a Media History of Documents","id":"ITEM-1","issue":"4","issued":{"date-parts":[["2020"]]},"page":"12-26","title":"</w:instrText>
      </w:r>
      <w:r w:rsidR="00941DA2">
        <w:rPr>
          <w:rFonts w:ascii="MS Gothic" w:eastAsia="MS Gothic" w:hAnsi="MS Gothic" w:cs="MS Gothic" w:hint="eastAsia"/>
        </w:rPr>
        <w:instrText>済無</w:instrText>
      </w:r>
      <w:r w:rsidR="00941DA2">
        <w:instrText>No Title No Title No Title","type":"article-journal","volume":"8"},"uris":["http://www.mendeley.com/documents/?uuid=65bb480e-dfce-4abe-977c-fe359f7b03ae"]}],"mendeley":{"formattedCitation":"(MRizky, 2020)","plainTextFormattedCitation":"(MRizky, 2020)","previouslyFormattedCitation":"(MRizky, 2020)"},"properties":{"noteIndex":0},"schema":"https://github.com/citation-style-language/schema/raw/master/csl-citation.json"}</w:instrText>
      </w:r>
      <w:r w:rsidR="00122C64">
        <w:fldChar w:fldCharType="separate"/>
      </w:r>
      <w:r w:rsidR="00122C64" w:rsidRPr="00122C64">
        <w:rPr>
          <w:noProof/>
        </w:rPr>
        <w:t>(MRizky, 2020)</w:t>
      </w:r>
      <w:r w:rsidR="00122C64">
        <w:fldChar w:fldCharType="end"/>
      </w:r>
      <w:r>
        <w:t xml:space="preserve"> yang berjudul “</w:t>
      </w:r>
      <w:r w:rsidR="005D3703">
        <w:t>Public</w:t>
      </w:r>
      <w:r w:rsidR="00F12941" w:rsidRPr="00F12941">
        <w:t xml:space="preserve"> A</w:t>
      </w:r>
      <w:r w:rsidR="005D3703">
        <w:t>nnouncement</w:t>
      </w:r>
      <w:r w:rsidR="00F12941" w:rsidRPr="00F12941">
        <w:t xml:space="preserve"> </w:t>
      </w:r>
      <w:r w:rsidR="005D3703">
        <w:t>System</w:t>
      </w:r>
      <w:r w:rsidR="00F12941" w:rsidRPr="00F12941">
        <w:t xml:space="preserve"> </w:t>
      </w:r>
      <w:r w:rsidR="005D3703">
        <w:t>Using</w:t>
      </w:r>
      <w:r w:rsidR="00F12941" w:rsidRPr="00F12941">
        <w:t xml:space="preserve"> </w:t>
      </w:r>
      <w:r w:rsidR="005D3703">
        <w:t>Arduino</w:t>
      </w:r>
      <w:r>
        <w:t>”</w:t>
      </w:r>
      <w:r w:rsidR="00F12941">
        <w:t xml:space="preserve"> </w:t>
      </w:r>
      <w:r>
        <w:t>m</w:t>
      </w:r>
      <w:r w:rsidR="00DB5F7B">
        <w:t xml:space="preserve">embahas tentang </w:t>
      </w:r>
      <w:r w:rsidR="00DB5F7B" w:rsidRPr="00DB5F7B">
        <w:t>sistem pengumuman publik berbasis Arduino</w:t>
      </w:r>
      <w:r w:rsidR="003078A3">
        <w:t xml:space="preserve"> </w:t>
      </w:r>
      <w:r w:rsidR="00DB5F7B" w:rsidRPr="00DB5F7B">
        <w:t>untuk perguruan tinggi, memungkinkan pengumuman langsung ke ruang kelas tertentu</w:t>
      </w:r>
      <w:r w:rsidR="005D3703">
        <w:t>.</w:t>
      </w:r>
      <w:r w:rsidR="00DB5F7B" w:rsidRPr="00DB5F7B">
        <w:t xml:space="preserve"> </w:t>
      </w:r>
    </w:p>
    <w:p w14:paraId="1A416DA2" w14:textId="41442318" w:rsidR="00941DA2" w:rsidRDefault="009323AC" w:rsidP="009323AC">
      <w:pPr>
        <w:pStyle w:val="isi"/>
        <w:ind w:left="66" w:firstLine="510"/>
      </w:pPr>
      <w:r>
        <w:lastRenderedPageBreak/>
        <w:t xml:space="preserve">Peneitian terkait dari jurnal </w:t>
      </w:r>
      <w:r w:rsidR="00941DA2">
        <w:fldChar w:fldCharType="begin" w:fldLock="1"/>
      </w:r>
      <w:r w:rsidR="00C532A8">
        <w:instrText>ADDIN CSL_CITATION {"citationItems":[{"id":"ITEM-1","itemData":{"DOI":"10.32628/ijsrst218377","ISSN":"2395-6011","abstract":"In nowadays we need to stay connected. In most of the college’s, announcements are seen under the major problem. A universal announcement by speakers is usually deployed in most of the institutes, but there are cases when the announcement must be for specific classroom or for a specific person. There in case, such a universal system won't be helpful. Talking of colleges, the scenario in the classroom currently involves communicating facilities. The communication is generally using a student address system accessible from the control room only. This system removes a delay in case of emergency or even when an urgent communication is to be made. The proposed system aims to connect the communication between HODS or an authorized person of the department to the students or workstation, thereby ensuring good communication. We can achieve this using NRF24L01 Antenna Wireless Transceiver, Arduino NANA, Sound detection sensor module and speakers.","author":[{"dropping-particle":"","family":"Kumar","given":"Dr. H. Venkatesh","non-dropping-particle":"","parse-names":false,"suffix":""},{"dropping-particle":"","family":"B S","given":"Pavan Kalyan","non-dropping-particle":"","parse-names":false,"suffix":""},{"dropping-particle":"","family":"Kumar","given":"P Sai","non-dropping-particle":"","parse-names":false,"suffix":""},{"dropping-particle":"","family":"M S","given":"Shiva Latha","non-dropping-particle":"","parse-names":false,"suffix":""},{"dropping-particle":"","family":"B","given":"Shreya","non-dropping-particle":"","parse-names":false,"suffix":""}],"container-title":"International Journal of Scientific Research in Science and Technology","id":"ITEM-1","issued":{"date-parts":[["2021"]]},"page":"341-347","title":"Department Announcement System Using Arduino","type":"article-journal"},"uris":["http://www.mendeley.com/documents/?uuid=cf35fd75-8e7c-4059-8daa-c8d7744d6fa3"]}],"mendeley":{"formattedCitation":"(Kumar et al., 2021)","plainTextFormattedCitation":"(Kumar et al., 2021)","previouslyFormattedCitation":"(Kumar et al., 2021)"},"properties":{"noteIndex":0},"schema":"https://github.com/citation-style-language/schema/raw/master/csl-citation.json"}</w:instrText>
      </w:r>
      <w:r w:rsidR="00941DA2">
        <w:fldChar w:fldCharType="separate"/>
      </w:r>
      <w:r w:rsidR="00941DA2" w:rsidRPr="00941DA2">
        <w:rPr>
          <w:noProof/>
        </w:rPr>
        <w:t>(Kumar et al., 2021)</w:t>
      </w:r>
      <w:r w:rsidR="00941DA2">
        <w:fldChar w:fldCharType="end"/>
      </w:r>
      <w:r>
        <w:t xml:space="preserve"> yang berjudul “</w:t>
      </w:r>
      <w:r w:rsidR="004D1832" w:rsidRPr="004D1832">
        <w:t>Department Announcement System Using Arduino</w:t>
      </w:r>
      <w:r>
        <w:t>” m</w:t>
      </w:r>
      <w:r w:rsidR="00941DA2">
        <w:t xml:space="preserve">embahas tentang </w:t>
      </w:r>
      <w:r w:rsidR="00941DA2" w:rsidRPr="00941DA2">
        <w:t>pengembangan sistem pengumuman departemen menggunakan Arduino.</w:t>
      </w:r>
    </w:p>
    <w:p w14:paraId="29B5BC9F" w14:textId="7194D3AD" w:rsidR="00493417" w:rsidRDefault="00177DA5" w:rsidP="00493417">
      <w:pPr>
        <w:pStyle w:val="isi"/>
        <w:ind w:left="66" w:firstLine="510"/>
      </w:pPr>
      <w:r>
        <w:t xml:space="preserve">Penelitian terkait dari jurnal </w:t>
      </w:r>
      <w:r w:rsidR="00C532A8">
        <w:fldChar w:fldCharType="begin" w:fldLock="1"/>
      </w:r>
      <w:r w:rsidR="007D42D0">
        <w:instrText>ADDIN CSL_CITATION {"citationItems":[{"id":"ITEM-1","itemData":{"abstract":"The design of this application program is intended to facilitate users of flight services at airports to obtain information contents in a variety of languages (Indonesian, English, Chinese, Arabic) without any misinterpretation of meaning caused by intonation or accent lacking information officers true, besides that it is also to ease the workload of information officers in carrying out their work in operating or using Public Address System (PAS) and Flight Information Display System (FIDS) as a tool that serves to provide flight information to flight service users.","author":[{"dropping-particle":"","family":"Toni","given":"Daniel Merkuri Lengkong; Muhammad Wildan;","non-dropping-particle":"","parse-names":false,"suffix":""}],"container-title":"Langit Biru: Jurnal Ilmiah Aviasi","id":"ITEM-1","issue":"Vol 12 No 1 (2019): Langit Biru: Jurnal Ilmiah Aviasi","issued":{"date-parts":[["2019"]]},"page":"39-44","title":"Rancang Bangun Integrasi Aplikasi Public Address System Text To Speech Dan Flight Information Display System Berbasis Wireless Guna Meningkatkan Kualitas Pelayanan Jasa Informasi Di Bandar Udara Halim Perdana Kusum","type":"article-journal"},"uris":["http://www.mendeley.com/documents/?uuid=65d3fa02-36eb-4460-9dfa-0c36d0aea9c4"]}],"mendeley":{"formattedCitation":"(Toni, 2019)","plainTextFormattedCitation":"(Toni, 2019)","previouslyFormattedCitation":"(Toni, 2019)"},"properties":{"noteIndex":0},"schema":"https://github.com/citation-style-language/schema/raw/master/csl-citation.json"}</w:instrText>
      </w:r>
      <w:r w:rsidR="00C532A8">
        <w:fldChar w:fldCharType="separate"/>
      </w:r>
      <w:r w:rsidR="00C532A8" w:rsidRPr="00C532A8">
        <w:rPr>
          <w:noProof/>
        </w:rPr>
        <w:t>(Toni, 2019)</w:t>
      </w:r>
      <w:r w:rsidR="00C532A8">
        <w:fldChar w:fldCharType="end"/>
      </w:r>
      <w:r>
        <w:t xml:space="preserve"> yang berjudul “</w:t>
      </w:r>
      <w:r w:rsidR="005D3703">
        <w:t>Rancang</w:t>
      </w:r>
      <w:r w:rsidRPr="00177DA5">
        <w:t xml:space="preserve"> </w:t>
      </w:r>
      <w:r w:rsidR="005D3703">
        <w:t>Bangun</w:t>
      </w:r>
      <w:r w:rsidRPr="00177DA5">
        <w:t xml:space="preserve"> </w:t>
      </w:r>
      <w:r w:rsidR="005D3703">
        <w:t>Integrasi</w:t>
      </w:r>
      <w:r w:rsidRPr="00177DA5">
        <w:t xml:space="preserve"> </w:t>
      </w:r>
      <w:r w:rsidR="005D3703">
        <w:t>Aplikasi</w:t>
      </w:r>
      <w:r w:rsidRPr="00177DA5">
        <w:t xml:space="preserve"> </w:t>
      </w:r>
      <w:r w:rsidR="005D3703">
        <w:t>Public</w:t>
      </w:r>
      <w:r w:rsidRPr="00177DA5">
        <w:t xml:space="preserve"> </w:t>
      </w:r>
      <w:r w:rsidR="005D3703">
        <w:t>Address</w:t>
      </w:r>
      <w:r w:rsidRPr="00177DA5">
        <w:t xml:space="preserve"> </w:t>
      </w:r>
      <w:r w:rsidR="005D3703">
        <w:t>System</w:t>
      </w:r>
      <w:r w:rsidRPr="00177DA5">
        <w:t xml:space="preserve"> </w:t>
      </w:r>
      <w:r w:rsidR="005D3703">
        <w:t>Text</w:t>
      </w:r>
      <w:r w:rsidRPr="00177DA5">
        <w:t xml:space="preserve"> T</w:t>
      </w:r>
      <w:r w:rsidR="005D3703">
        <w:t>o</w:t>
      </w:r>
      <w:r w:rsidRPr="00177DA5">
        <w:t xml:space="preserve"> </w:t>
      </w:r>
      <w:r w:rsidR="005D3703">
        <w:t>Speech</w:t>
      </w:r>
      <w:r w:rsidRPr="00177DA5">
        <w:t xml:space="preserve"> </w:t>
      </w:r>
      <w:r w:rsidR="005D3703">
        <w:t>Dan</w:t>
      </w:r>
      <w:r w:rsidRPr="00177DA5">
        <w:t xml:space="preserve"> </w:t>
      </w:r>
      <w:r w:rsidR="005D3703">
        <w:t>Flight</w:t>
      </w:r>
      <w:r w:rsidRPr="00177DA5">
        <w:t xml:space="preserve"> </w:t>
      </w:r>
      <w:r w:rsidR="005D3703">
        <w:t>Information</w:t>
      </w:r>
      <w:r w:rsidRPr="00177DA5">
        <w:t xml:space="preserve"> </w:t>
      </w:r>
      <w:r w:rsidR="005D3703">
        <w:t>Display</w:t>
      </w:r>
      <w:r w:rsidRPr="00177DA5">
        <w:t xml:space="preserve"> </w:t>
      </w:r>
      <w:r w:rsidR="005D3703">
        <w:t>System</w:t>
      </w:r>
      <w:r w:rsidRPr="00177DA5">
        <w:t xml:space="preserve"> </w:t>
      </w:r>
      <w:r w:rsidR="005D3703">
        <w:t>Berbasis</w:t>
      </w:r>
      <w:r w:rsidRPr="00177DA5">
        <w:t xml:space="preserve"> </w:t>
      </w:r>
      <w:r w:rsidR="005D3703">
        <w:t>Wireless</w:t>
      </w:r>
      <w:r w:rsidRPr="00177DA5">
        <w:t xml:space="preserve"> </w:t>
      </w:r>
      <w:r w:rsidR="005D3703">
        <w:t>Guna</w:t>
      </w:r>
      <w:r w:rsidRPr="00177DA5">
        <w:t xml:space="preserve"> </w:t>
      </w:r>
      <w:r w:rsidR="005D3703">
        <w:t>Meningkatkan</w:t>
      </w:r>
      <w:r w:rsidRPr="00177DA5">
        <w:t xml:space="preserve"> </w:t>
      </w:r>
      <w:r w:rsidR="005D3703">
        <w:t>Kualitas</w:t>
      </w:r>
      <w:r w:rsidRPr="00177DA5">
        <w:t xml:space="preserve"> </w:t>
      </w:r>
      <w:r w:rsidR="005D3703">
        <w:t>Pelayanan</w:t>
      </w:r>
      <w:r w:rsidRPr="00177DA5">
        <w:t xml:space="preserve"> </w:t>
      </w:r>
      <w:r w:rsidR="005D3703">
        <w:t>Jasa</w:t>
      </w:r>
      <w:r w:rsidRPr="00177DA5">
        <w:t xml:space="preserve"> </w:t>
      </w:r>
      <w:r w:rsidR="005D3703">
        <w:t>Informasi</w:t>
      </w:r>
      <w:r w:rsidRPr="00177DA5">
        <w:t xml:space="preserve"> D</w:t>
      </w:r>
      <w:r w:rsidR="005D3703">
        <w:t>i</w:t>
      </w:r>
      <w:r w:rsidRPr="00177DA5">
        <w:t xml:space="preserve"> </w:t>
      </w:r>
      <w:r w:rsidR="005D3703">
        <w:t>Bandar</w:t>
      </w:r>
      <w:r w:rsidRPr="00177DA5">
        <w:t xml:space="preserve"> </w:t>
      </w:r>
      <w:r w:rsidR="005D3703">
        <w:t>Udara</w:t>
      </w:r>
      <w:r w:rsidRPr="00177DA5">
        <w:t xml:space="preserve"> </w:t>
      </w:r>
      <w:r w:rsidR="005D3703">
        <w:t>Halim</w:t>
      </w:r>
      <w:r w:rsidRPr="00177DA5">
        <w:t xml:space="preserve"> </w:t>
      </w:r>
      <w:r w:rsidR="005D3703">
        <w:t>Perdana</w:t>
      </w:r>
      <w:r w:rsidRPr="00177DA5">
        <w:t xml:space="preserve"> </w:t>
      </w:r>
      <w:r w:rsidR="005D3703">
        <w:t>Kusuma</w:t>
      </w:r>
      <w:r>
        <w:t xml:space="preserve">” </w:t>
      </w:r>
      <w:r w:rsidR="00FA633D">
        <w:t>m</w:t>
      </w:r>
      <w:r w:rsidR="00F04B63">
        <w:t>embah</w:t>
      </w:r>
      <w:r w:rsidR="00AB221C">
        <w:t>a</w:t>
      </w:r>
      <w:r w:rsidR="00F04B63">
        <w:t xml:space="preserve">s tentang </w:t>
      </w:r>
      <w:r w:rsidR="00C532A8" w:rsidRPr="00C532A8">
        <w:t>integrasi aplikasi Public Address System (PAS) text to speech dan Flight Information Display System (FIDS) di Bandara Halim Perdana Kusuma untuk meningkatkan pelayanan informasi penerbangan.</w:t>
      </w:r>
    </w:p>
    <w:p w14:paraId="05AC2B51" w14:textId="46BAFE0A" w:rsidR="00631C03" w:rsidRDefault="00493417" w:rsidP="00631C03">
      <w:pPr>
        <w:pStyle w:val="isi"/>
        <w:ind w:left="66" w:firstLine="510"/>
      </w:pPr>
      <w:r>
        <w:t>Penelitian terkait</w:t>
      </w:r>
      <w:r w:rsidR="00FA633D">
        <w:t xml:space="preserve"> dari jurnal </w:t>
      </w:r>
      <w:r w:rsidR="00FA633D">
        <w:fldChar w:fldCharType="begin" w:fldLock="1"/>
      </w:r>
      <w:r w:rsidR="0041347D">
        <w:instrText>ADDIN CSL_CITATION {"citationItems":[{"id":"ITEM-1","itemData":{"author":[{"dropping-particle":"","family":"Kiamanesh","given":"Lily","non-dropping-particle":"","parse-names":false,"suffix":""}],"id":"ITEM-1","issue":"1","issued":{"date-parts":[["2023"]]},"title":"To Read or to Listen : The Effect of Text-to-Speech Software and Accents on Comprehension of Digital Media","type":"article-journal","volume":"29"},"uris":["http://www.mendeley.com/documents/?uuid=7ef47e91-1b9c-4a3d-8b01-12d80aeb794c"]}],"mendeley":{"formattedCitation":"(Kiamanesh, 2023)","plainTextFormattedCitation":"(Kiamanesh, 2023)","previouslyFormattedCitation":"(Kiamanesh, 2023)"},"properties":{"noteIndex":0},"schema":"https://github.com/citation-style-language/schema/raw/master/csl-citation.json"}</w:instrText>
      </w:r>
      <w:r w:rsidR="00FA633D">
        <w:fldChar w:fldCharType="separate"/>
      </w:r>
      <w:r w:rsidR="00FA633D" w:rsidRPr="00FA633D">
        <w:rPr>
          <w:noProof/>
        </w:rPr>
        <w:t>(Kiamanesh, 2023)</w:t>
      </w:r>
      <w:r w:rsidR="00FA633D">
        <w:fldChar w:fldCharType="end"/>
      </w:r>
      <w:r w:rsidR="00C22217">
        <w:t xml:space="preserve"> yang berujudul “</w:t>
      </w:r>
      <w:r w:rsidR="00C22217" w:rsidRPr="00C22217">
        <w:t xml:space="preserve">To Read </w:t>
      </w:r>
      <w:r w:rsidR="005D3703">
        <w:t>O</w:t>
      </w:r>
      <w:r w:rsidR="00C22217" w:rsidRPr="00C22217">
        <w:t xml:space="preserve">r </w:t>
      </w:r>
      <w:r w:rsidR="005D3703">
        <w:t>T</w:t>
      </w:r>
      <w:r w:rsidR="00C22217" w:rsidRPr="00C22217">
        <w:t xml:space="preserve">o Listen: The Effect </w:t>
      </w:r>
      <w:r w:rsidR="005D3703">
        <w:t>O</w:t>
      </w:r>
      <w:r w:rsidR="00C22217" w:rsidRPr="00C22217">
        <w:t>f Text-</w:t>
      </w:r>
      <w:r w:rsidR="005D3703">
        <w:t>T</w:t>
      </w:r>
      <w:r w:rsidR="00C22217" w:rsidRPr="00C22217">
        <w:t xml:space="preserve">o-Speech Software </w:t>
      </w:r>
      <w:r w:rsidR="005D3703">
        <w:t>A</w:t>
      </w:r>
      <w:r w:rsidR="00C22217" w:rsidRPr="00C22217">
        <w:t xml:space="preserve">nd Accents </w:t>
      </w:r>
      <w:r w:rsidR="005D3703">
        <w:t>O</w:t>
      </w:r>
      <w:r w:rsidR="00C22217" w:rsidRPr="00C22217">
        <w:t xml:space="preserve">n Comprehension </w:t>
      </w:r>
      <w:r w:rsidR="005D3703">
        <w:t>O</w:t>
      </w:r>
      <w:r w:rsidR="00C22217" w:rsidRPr="00C22217">
        <w:t>f Digital Media</w:t>
      </w:r>
      <w:r w:rsidR="00C22217">
        <w:t>”</w:t>
      </w:r>
      <w:r w:rsidR="00FA633D">
        <w:t xml:space="preserve"> membahas </w:t>
      </w:r>
      <w:r w:rsidR="00FA633D" w:rsidRPr="00FA633D">
        <w:t>tentang penggunaan perangkat lunak teks-ke-suara (text-to-speech) sebagai alat populer untuk mengonsumsi informasi di berbagai lingkungan seperti sekolah, pekerjaan, dan rekreasi.</w:t>
      </w:r>
    </w:p>
    <w:p w14:paraId="0EB0A59F" w14:textId="737BDDEB" w:rsidR="00631C03" w:rsidRPr="0095008B" w:rsidRDefault="0095008B" w:rsidP="0095008B">
      <w:pPr>
        <w:pStyle w:val="Keterangan"/>
        <w:rPr>
          <w:b/>
        </w:rPr>
      </w:pPr>
      <w:r w:rsidRPr="0095008B">
        <w:rPr>
          <w:b/>
        </w:rPr>
        <w:t xml:space="preserve">Tabel II. </w:t>
      </w:r>
      <w:r w:rsidRPr="0095008B">
        <w:rPr>
          <w:b/>
        </w:rPr>
        <w:fldChar w:fldCharType="begin"/>
      </w:r>
      <w:r w:rsidRPr="0095008B">
        <w:rPr>
          <w:b/>
        </w:rPr>
        <w:instrText xml:space="preserve"> SEQ Tabel_II. \* ARABIC </w:instrText>
      </w:r>
      <w:r w:rsidRPr="0095008B">
        <w:rPr>
          <w:b/>
        </w:rPr>
        <w:fldChar w:fldCharType="separate"/>
      </w:r>
      <w:r w:rsidRPr="0095008B">
        <w:rPr>
          <w:b/>
          <w:noProof/>
        </w:rPr>
        <w:t>1</w:t>
      </w:r>
      <w:r w:rsidRPr="0095008B">
        <w:rPr>
          <w:b/>
        </w:rPr>
        <w:fldChar w:fldCharType="end"/>
      </w:r>
      <w:r w:rsidRPr="0095008B">
        <w:rPr>
          <w:b/>
        </w:rPr>
        <w:t xml:space="preserve"> Penelitian Terkait</w:t>
      </w:r>
    </w:p>
    <w:tbl>
      <w:tblPr>
        <w:tblStyle w:val="KisiTabel"/>
        <w:tblW w:w="0" w:type="auto"/>
        <w:tblLook w:val="04A0" w:firstRow="1" w:lastRow="0" w:firstColumn="1" w:lastColumn="0" w:noHBand="0" w:noVBand="1"/>
      </w:tblPr>
      <w:tblGrid>
        <w:gridCol w:w="765"/>
        <w:gridCol w:w="1817"/>
        <w:gridCol w:w="1996"/>
        <w:gridCol w:w="1683"/>
        <w:gridCol w:w="1949"/>
      </w:tblGrid>
      <w:tr w:rsidR="0022668B" w14:paraId="59F97A72" w14:textId="77777777" w:rsidTr="0022668B">
        <w:tc>
          <w:tcPr>
            <w:tcW w:w="846" w:type="dxa"/>
          </w:tcPr>
          <w:p w14:paraId="0B5BD0C6" w14:textId="2FE3261E" w:rsidR="0022668B" w:rsidRDefault="0022668B" w:rsidP="0022668B">
            <w:pPr>
              <w:pStyle w:val="isi"/>
              <w:jc w:val="center"/>
            </w:pPr>
            <w:r>
              <w:t>No</w:t>
            </w:r>
          </w:p>
        </w:tc>
        <w:tc>
          <w:tcPr>
            <w:tcW w:w="1984" w:type="dxa"/>
          </w:tcPr>
          <w:p w14:paraId="5C64F613" w14:textId="26C3DE6A" w:rsidR="0022668B" w:rsidRDefault="0022668B" w:rsidP="00386E22">
            <w:pPr>
              <w:pStyle w:val="isi"/>
              <w:jc w:val="center"/>
            </w:pPr>
            <w:r>
              <w:t>Pen</w:t>
            </w:r>
            <w:r w:rsidR="00386E22">
              <w:t>e</w:t>
            </w:r>
            <w:r>
              <w:t>liti</w:t>
            </w:r>
          </w:p>
        </w:tc>
        <w:tc>
          <w:tcPr>
            <w:tcW w:w="2096" w:type="dxa"/>
          </w:tcPr>
          <w:p w14:paraId="28410EF2" w14:textId="4BF3360E" w:rsidR="0022668B" w:rsidRDefault="0022668B" w:rsidP="0022668B">
            <w:pPr>
              <w:pStyle w:val="isi"/>
              <w:jc w:val="center"/>
            </w:pPr>
            <w:r>
              <w:t>Hasil</w:t>
            </w:r>
          </w:p>
        </w:tc>
        <w:tc>
          <w:tcPr>
            <w:tcW w:w="1642" w:type="dxa"/>
          </w:tcPr>
          <w:p w14:paraId="62E71DCC" w14:textId="051B487F" w:rsidR="0022668B" w:rsidRDefault="0022668B" w:rsidP="00386E22">
            <w:pPr>
              <w:pStyle w:val="isi"/>
              <w:jc w:val="center"/>
            </w:pPr>
            <w:r>
              <w:t>Persamaan</w:t>
            </w:r>
          </w:p>
        </w:tc>
        <w:tc>
          <w:tcPr>
            <w:tcW w:w="1642" w:type="dxa"/>
          </w:tcPr>
          <w:p w14:paraId="576F0AAD" w14:textId="6DE6CFBE" w:rsidR="0022668B" w:rsidRDefault="0022668B" w:rsidP="00386E22">
            <w:pPr>
              <w:pStyle w:val="isi"/>
              <w:jc w:val="center"/>
            </w:pPr>
            <w:r>
              <w:t>Perbedaan</w:t>
            </w:r>
          </w:p>
        </w:tc>
      </w:tr>
      <w:tr w:rsidR="0022668B" w14:paraId="4E81F324" w14:textId="77777777" w:rsidTr="0022668B">
        <w:tc>
          <w:tcPr>
            <w:tcW w:w="846" w:type="dxa"/>
          </w:tcPr>
          <w:p w14:paraId="693621E6" w14:textId="6A08FEC8" w:rsidR="0022668B" w:rsidRDefault="00386E22" w:rsidP="0022668B">
            <w:pPr>
              <w:pStyle w:val="isi"/>
              <w:jc w:val="center"/>
            </w:pPr>
            <w:r>
              <w:t>1.</w:t>
            </w:r>
          </w:p>
        </w:tc>
        <w:tc>
          <w:tcPr>
            <w:tcW w:w="1984" w:type="dxa"/>
          </w:tcPr>
          <w:p w14:paraId="5CBF6146" w14:textId="5AB9AC9D" w:rsidR="0022668B"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Chandra et al. (2022)</w:t>
            </w:r>
          </w:p>
        </w:tc>
        <w:tc>
          <w:tcPr>
            <w:tcW w:w="2096" w:type="dxa"/>
          </w:tcPr>
          <w:p w14:paraId="3503A9C6" w14:textId="641EF15A" w:rsidR="0022668B"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Pengembangan sistem autopost menggunakan bot Telegram SIPADA untuk pengumuman di SMK</w:t>
            </w:r>
            <w:r>
              <w:rPr>
                <w:rFonts w:ascii="Times New Roman" w:hAnsi="Times New Roman" w:cs="Times New Roman"/>
                <w:sz w:val="24"/>
                <w:szCs w:val="24"/>
              </w:rPr>
              <w:t>.</w:t>
            </w:r>
          </w:p>
        </w:tc>
        <w:tc>
          <w:tcPr>
            <w:tcW w:w="1642" w:type="dxa"/>
          </w:tcPr>
          <w:p w14:paraId="6894E79F" w14:textId="3E354B96" w:rsidR="0022668B" w:rsidRDefault="00386E22" w:rsidP="00386E22">
            <w:r w:rsidRPr="00386E22">
              <w:rPr>
                <w:rFonts w:ascii="Times New Roman" w:hAnsi="Times New Roman" w:cs="Times New Roman"/>
                <w:sz w:val="24"/>
                <w:szCs w:val="24"/>
              </w:rPr>
              <w:t>Fokus pada sistem otomatis untuk penyampaian pengumuman</w:t>
            </w:r>
            <w:r w:rsidRPr="00386E22">
              <w:t>.</w:t>
            </w:r>
          </w:p>
        </w:tc>
        <w:tc>
          <w:tcPr>
            <w:tcW w:w="1642" w:type="dxa"/>
          </w:tcPr>
          <w:p w14:paraId="33869EAC" w14:textId="08D3EAFE" w:rsidR="0022668B"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Menggunakan bot Telegram untuk pengumuman otomatis di sekolah.</w:t>
            </w:r>
          </w:p>
        </w:tc>
      </w:tr>
      <w:tr w:rsidR="00386E22" w14:paraId="3AE25D7B" w14:textId="77777777" w:rsidTr="0022668B">
        <w:tc>
          <w:tcPr>
            <w:tcW w:w="846" w:type="dxa"/>
          </w:tcPr>
          <w:p w14:paraId="1DDBF7A8" w14:textId="558CAAA1" w:rsidR="00386E22" w:rsidRDefault="00386E22" w:rsidP="0022668B">
            <w:pPr>
              <w:pStyle w:val="isi"/>
              <w:jc w:val="center"/>
            </w:pPr>
            <w:r>
              <w:t>2.</w:t>
            </w:r>
          </w:p>
        </w:tc>
        <w:tc>
          <w:tcPr>
            <w:tcW w:w="1984" w:type="dxa"/>
          </w:tcPr>
          <w:p w14:paraId="1AB8A493" w14:textId="5A36A6DD" w:rsidR="00386E22" w:rsidRPr="00386E22" w:rsidRDefault="00386E22" w:rsidP="00386E22">
            <w:pPr>
              <w:pStyle w:val="isi"/>
              <w:rPr>
                <w:rFonts w:cs="Times New Roman"/>
                <w:szCs w:val="24"/>
              </w:rPr>
            </w:pPr>
            <w:r>
              <w:t>MRizky (2020)</w:t>
            </w:r>
          </w:p>
        </w:tc>
        <w:tc>
          <w:tcPr>
            <w:tcW w:w="2096" w:type="dxa"/>
          </w:tcPr>
          <w:p w14:paraId="388E6C40" w14:textId="1BBAC711"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Sistem pengumuman publik berbasis Arduino untuk pengumuman langsung ke ruang kelas</w:t>
            </w:r>
            <w:r>
              <w:rPr>
                <w:rFonts w:ascii="Times New Roman" w:hAnsi="Times New Roman" w:cs="Times New Roman"/>
                <w:sz w:val="24"/>
                <w:szCs w:val="24"/>
              </w:rPr>
              <w:t>.</w:t>
            </w:r>
          </w:p>
        </w:tc>
        <w:tc>
          <w:tcPr>
            <w:tcW w:w="1642" w:type="dxa"/>
          </w:tcPr>
          <w:p w14:paraId="4ADBACB7" w14:textId="0BE36893"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Penggunaan teknologi untuk meningkatkan efisiensi pengumuman di institusi pendidikan.</w:t>
            </w:r>
          </w:p>
        </w:tc>
        <w:tc>
          <w:tcPr>
            <w:tcW w:w="1642" w:type="dxa"/>
          </w:tcPr>
          <w:p w14:paraId="687DBDAC" w14:textId="5707A74E"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Menggunakan platform Arduino untuk pengumuman di perguruan tinggi</w:t>
            </w:r>
          </w:p>
        </w:tc>
      </w:tr>
      <w:tr w:rsidR="00386E22" w14:paraId="6710FE7A" w14:textId="77777777" w:rsidTr="0022668B">
        <w:tc>
          <w:tcPr>
            <w:tcW w:w="846" w:type="dxa"/>
          </w:tcPr>
          <w:p w14:paraId="439539F5" w14:textId="4F5D9A03" w:rsidR="00386E22" w:rsidRDefault="00386E22" w:rsidP="0022668B">
            <w:pPr>
              <w:pStyle w:val="isi"/>
              <w:jc w:val="center"/>
            </w:pPr>
            <w:r>
              <w:lastRenderedPageBreak/>
              <w:t xml:space="preserve">3. </w:t>
            </w:r>
          </w:p>
        </w:tc>
        <w:tc>
          <w:tcPr>
            <w:tcW w:w="1984" w:type="dxa"/>
          </w:tcPr>
          <w:p w14:paraId="4EDD3A27" w14:textId="402A3B4B" w:rsidR="00386E22" w:rsidRDefault="00386E22" w:rsidP="00386E22">
            <w:r w:rsidRPr="00386E22">
              <w:rPr>
                <w:rFonts w:ascii="Times New Roman" w:hAnsi="Times New Roman" w:cs="Times New Roman"/>
                <w:sz w:val="24"/>
                <w:szCs w:val="24"/>
              </w:rPr>
              <w:t>Kumar et al. (2021</w:t>
            </w:r>
            <w:r>
              <w:t>)</w:t>
            </w:r>
          </w:p>
        </w:tc>
        <w:tc>
          <w:tcPr>
            <w:tcW w:w="2096" w:type="dxa"/>
          </w:tcPr>
          <w:p w14:paraId="180CD551" w14:textId="4C2EDD23"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Pengembangan sistem pengumuman departemen menggunakan Arduino</w:t>
            </w:r>
            <w:r>
              <w:rPr>
                <w:rFonts w:ascii="Times New Roman" w:hAnsi="Times New Roman" w:cs="Times New Roman"/>
                <w:sz w:val="24"/>
                <w:szCs w:val="24"/>
              </w:rPr>
              <w:t>.</w:t>
            </w:r>
          </w:p>
        </w:tc>
        <w:tc>
          <w:tcPr>
            <w:tcW w:w="1642" w:type="dxa"/>
          </w:tcPr>
          <w:p w14:paraId="3F605486" w14:textId="3C83EADF"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Fokus pada peningkatan sistem pengumuman berbasis teknologi.</w:t>
            </w:r>
          </w:p>
        </w:tc>
        <w:tc>
          <w:tcPr>
            <w:tcW w:w="1642" w:type="dxa"/>
          </w:tcPr>
          <w:p w14:paraId="6D97792F" w14:textId="25EC1B59"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Menggunakan Arduino untuk sistem pengumuman departemen di perguruan tinggi.</w:t>
            </w:r>
          </w:p>
        </w:tc>
      </w:tr>
      <w:tr w:rsidR="00386E22" w14:paraId="73D96162" w14:textId="77777777" w:rsidTr="0022668B">
        <w:tc>
          <w:tcPr>
            <w:tcW w:w="846" w:type="dxa"/>
          </w:tcPr>
          <w:p w14:paraId="646DC4DA" w14:textId="629AFFDA" w:rsidR="00386E22" w:rsidRDefault="00386E22" w:rsidP="0022668B">
            <w:pPr>
              <w:pStyle w:val="isi"/>
              <w:jc w:val="center"/>
            </w:pPr>
            <w:r>
              <w:t>4.</w:t>
            </w:r>
          </w:p>
        </w:tc>
        <w:tc>
          <w:tcPr>
            <w:tcW w:w="1984" w:type="dxa"/>
          </w:tcPr>
          <w:p w14:paraId="6225D8F4" w14:textId="741340D3"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Toni (2019)</w:t>
            </w:r>
          </w:p>
        </w:tc>
        <w:tc>
          <w:tcPr>
            <w:tcW w:w="2096" w:type="dxa"/>
          </w:tcPr>
          <w:p w14:paraId="6100E8D9" w14:textId="1F4E3323"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Integrasi PAS text-to-speech dengan FIDS di Bandara Halim Perdana Kusuma</w:t>
            </w:r>
          </w:p>
        </w:tc>
        <w:tc>
          <w:tcPr>
            <w:tcW w:w="1642" w:type="dxa"/>
          </w:tcPr>
          <w:p w14:paraId="7AF1AF5C" w14:textId="504F291E"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Implementasi teknologi text-to-speech untuk pengumuman.</w:t>
            </w:r>
          </w:p>
        </w:tc>
        <w:tc>
          <w:tcPr>
            <w:tcW w:w="1642" w:type="dxa"/>
          </w:tcPr>
          <w:p w14:paraId="24E15728" w14:textId="34858187"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Mengintegrasikan PAS dengan FIDS di bandara untuk meningkatkan kualitas pelayanan informasi penerbangan.</w:t>
            </w:r>
          </w:p>
        </w:tc>
      </w:tr>
      <w:tr w:rsidR="00386E22" w14:paraId="3A490DA2" w14:textId="77777777" w:rsidTr="0022668B">
        <w:tc>
          <w:tcPr>
            <w:tcW w:w="846" w:type="dxa"/>
          </w:tcPr>
          <w:p w14:paraId="0EF6CAD0" w14:textId="5BDD1510" w:rsidR="00386E22" w:rsidRDefault="00386E22" w:rsidP="0022668B">
            <w:pPr>
              <w:pStyle w:val="isi"/>
              <w:jc w:val="center"/>
            </w:pPr>
            <w:r>
              <w:t>5.</w:t>
            </w:r>
          </w:p>
        </w:tc>
        <w:tc>
          <w:tcPr>
            <w:tcW w:w="1984" w:type="dxa"/>
          </w:tcPr>
          <w:p w14:paraId="2CCF59C4" w14:textId="3D5A693E"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Kiamanesh</w:t>
            </w:r>
            <w:r>
              <w:rPr>
                <w:rFonts w:ascii="Times New Roman" w:hAnsi="Times New Roman" w:cs="Times New Roman"/>
                <w:sz w:val="24"/>
                <w:szCs w:val="24"/>
              </w:rPr>
              <w:t xml:space="preserve"> </w:t>
            </w:r>
            <w:r w:rsidRPr="00386E22">
              <w:rPr>
                <w:rFonts w:ascii="Times New Roman" w:hAnsi="Times New Roman" w:cs="Times New Roman"/>
                <w:sz w:val="24"/>
                <w:szCs w:val="24"/>
              </w:rPr>
              <w:t>(2023)</w:t>
            </w:r>
          </w:p>
        </w:tc>
        <w:tc>
          <w:tcPr>
            <w:tcW w:w="2096" w:type="dxa"/>
          </w:tcPr>
          <w:p w14:paraId="29B383A1" w14:textId="3E5936D9"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Penggunaan perangkat lunak text-to-speech dan efek aksen pada pemahaman media digital</w:t>
            </w:r>
          </w:p>
        </w:tc>
        <w:tc>
          <w:tcPr>
            <w:tcW w:w="1642" w:type="dxa"/>
          </w:tcPr>
          <w:p w14:paraId="66CD7FA4" w14:textId="3125766C"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Menggunakan teknologi text-to-speech untuk menyampaikan informasi.</w:t>
            </w:r>
          </w:p>
        </w:tc>
        <w:tc>
          <w:tcPr>
            <w:tcW w:w="1642" w:type="dxa"/>
          </w:tcPr>
          <w:p w14:paraId="74A6B3B5" w14:textId="5F16A8CF" w:rsidR="00386E22" w:rsidRPr="00386E22" w:rsidRDefault="00386E22" w:rsidP="00386E22">
            <w:pPr>
              <w:rPr>
                <w:rFonts w:ascii="Times New Roman" w:hAnsi="Times New Roman" w:cs="Times New Roman"/>
                <w:sz w:val="24"/>
                <w:szCs w:val="24"/>
              </w:rPr>
            </w:pPr>
            <w:r w:rsidRPr="00386E22">
              <w:rPr>
                <w:rFonts w:ascii="Times New Roman" w:hAnsi="Times New Roman" w:cs="Times New Roman"/>
                <w:sz w:val="24"/>
                <w:szCs w:val="24"/>
              </w:rPr>
              <w:t>Fokus pada efek aksen dan pemahaman pengguna terhadap media digital di berbagai lingkungan (sekolah, kerja, rekreasi).</w:t>
            </w:r>
          </w:p>
        </w:tc>
      </w:tr>
    </w:tbl>
    <w:p w14:paraId="5B2719AC" w14:textId="77777777" w:rsidR="00FF6478" w:rsidRDefault="00FF6478" w:rsidP="00FF6478">
      <w:pPr>
        <w:pStyle w:val="isi"/>
      </w:pPr>
    </w:p>
    <w:p w14:paraId="19EEB81D" w14:textId="05D56DA3" w:rsidR="00F92C8B" w:rsidRDefault="00F92C8B" w:rsidP="00FF6478">
      <w:pPr>
        <w:pStyle w:val="isi"/>
      </w:pPr>
      <w:r>
        <w:tab/>
      </w:r>
      <w:r>
        <w:tab/>
      </w:r>
      <w:r>
        <w:tab/>
      </w:r>
      <w:r>
        <w:tab/>
      </w:r>
      <w:r>
        <w:tab/>
      </w:r>
      <w:r>
        <w:tab/>
      </w:r>
      <w:r>
        <w:tab/>
      </w:r>
      <w:r>
        <w:tab/>
      </w:r>
      <w:r>
        <w:tab/>
      </w:r>
      <w:r>
        <w:tab/>
      </w:r>
      <w:r>
        <w:tab/>
      </w:r>
    </w:p>
    <w:p w14:paraId="5EE4C3DE" w14:textId="77777777" w:rsidR="00F92C8B" w:rsidRDefault="00F92C8B" w:rsidP="00F92C8B"/>
    <w:p w14:paraId="36390A76" w14:textId="77777777" w:rsidR="00F92C8B" w:rsidRDefault="00F92C8B" w:rsidP="00F92C8B"/>
    <w:p w14:paraId="6B1C1CEA" w14:textId="41F39315" w:rsidR="00F92C8B" w:rsidRPr="00F92C8B" w:rsidRDefault="00F92C8B" w:rsidP="00F92C8B">
      <w:pPr>
        <w:sectPr w:rsidR="00F92C8B" w:rsidRPr="00F92C8B" w:rsidSect="00EB43B0">
          <w:headerReference w:type="even" r:id="rId49"/>
          <w:headerReference w:type="default" r:id="rId50"/>
          <w:footerReference w:type="default" r:id="rId51"/>
          <w:headerReference w:type="first" r:id="rId52"/>
          <w:pgSz w:w="11906" w:h="16838" w:code="9"/>
          <w:pgMar w:top="1701" w:right="1418" w:bottom="1418" w:left="2268" w:header="709" w:footer="170" w:gutter="0"/>
          <w:cols w:space="708"/>
          <w:titlePg/>
          <w:docGrid w:linePitch="360"/>
        </w:sectPr>
      </w:pPr>
    </w:p>
    <w:p w14:paraId="1B4E3352" w14:textId="5D725C27" w:rsidR="008744A3" w:rsidRDefault="008744A3" w:rsidP="008744A3">
      <w:pPr>
        <w:pStyle w:val="Judul1"/>
        <w:ind w:hanging="6"/>
      </w:pPr>
      <w:r>
        <w:lastRenderedPageBreak/>
        <w:br/>
      </w:r>
      <w:bookmarkStart w:id="30" w:name="_Toc168344646"/>
      <w:r w:rsidR="00F73A47">
        <w:t>ANALISIS DAN PERANCANGAN</w:t>
      </w:r>
      <w:r w:rsidR="002822CA">
        <w:t xml:space="preserve"> </w:t>
      </w:r>
      <w:bookmarkEnd w:id="30"/>
      <w:r w:rsidR="008414EF">
        <w:t>APLIKASI</w:t>
      </w:r>
    </w:p>
    <w:p w14:paraId="5A0604A1" w14:textId="77777777" w:rsidR="002822CA" w:rsidRDefault="002822CA" w:rsidP="00AF06A9">
      <w:pPr>
        <w:pStyle w:val="isi"/>
      </w:pPr>
    </w:p>
    <w:p w14:paraId="3FDCFD56" w14:textId="246D37C2" w:rsidR="00364E06" w:rsidRDefault="00364E06" w:rsidP="00AF06A9">
      <w:pPr>
        <w:pStyle w:val="Judul2"/>
        <w:spacing w:before="0" w:beforeAutospacing="0"/>
      </w:pPr>
      <w:bookmarkStart w:id="31" w:name="_Toc168344647"/>
      <w:r>
        <w:t>Teknik Pengumpulan Data</w:t>
      </w:r>
      <w:bookmarkEnd w:id="31"/>
    </w:p>
    <w:p w14:paraId="0D00E1C6" w14:textId="53A2BAE8" w:rsidR="00663828" w:rsidRPr="00663828" w:rsidRDefault="00663828" w:rsidP="00663828">
      <w:pPr>
        <w:pStyle w:val="isi"/>
      </w:pPr>
      <w:r>
        <w:t>Dalam proses pembuatan skripsi yang berjudul “</w:t>
      </w:r>
      <w:r w:rsidR="000622BB" w:rsidRPr="000622BB">
        <w:t>PEMBUATAN PERANGKAT LUNAK SIAMI SEBAGAI MANAJEMEN PENGUMUMAM SUARA BERBASIS ARTIFICIAL INTELLIGENCE</w:t>
      </w:r>
      <w:r>
        <w:t xml:space="preserve">” berbasis website menggunakn </w:t>
      </w:r>
      <w:r w:rsidRPr="00663828">
        <w:rPr>
          <w:i/>
        </w:rPr>
        <w:t>framework React Js</w:t>
      </w:r>
      <w:r>
        <w:t xml:space="preserve"> disekola</w:t>
      </w:r>
      <w:r w:rsidR="00E8697B">
        <w:t xml:space="preserve">h </w:t>
      </w:r>
      <w:r w:rsidR="00E8697B" w:rsidRPr="00E8697B">
        <w:t>Madrasah Ibtidaiyah Iaanatul Ikhwan Kota Depok</w:t>
      </w:r>
      <w:r w:rsidR="00E8697B">
        <w:t>.</w:t>
      </w:r>
      <w:r w:rsidR="000C489F">
        <w:t xml:space="preserve"> </w:t>
      </w:r>
      <w:r w:rsidRPr="00663828">
        <w:t>Pengumpulan data dalam penelitian ini dilakukan melalui beberapa teknik, termasuk observasi, wawancara, dan studi pustaka.</w:t>
      </w:r>
    </w:p>
    <w:p w14:paraId="23B45962" w14:textId="79368CC0" w:rsidR="00364E06" w:rsidRDefault="00364E06" w:rsidP="00364E06">
      <w:pPr>
        <w:pStyle w:val="Judul3"/>
      </w:pPr>
      <w:bookmarkStart w:id="32" w:name="_Toc168344648"/>
      <w:r>
        <w:t>Observas</w:t>
      </w:r>
      <w:bookmarkEnd w:id="32"/>
      <w:r w:rsidR="008A6C07">
        <w:t>i</w:t>
      </w:r>
    </w:p>
    <w:p w14:paraId="2CFCCCBC" w14:textId="5D1CFB56" w:rsidR="001169D9" w:rsidRDefault="001169D9" w:rsidP="00C57E40">
      <w:pPr>
        <w:pStyle w:val="isi"/>
        <w:ind w:firstLine="720"/>
      </w:pPr>
      <w:r w:rsidRPr="001169D9">
        <w:t>Untuk memahami kondisi dan kebutuhan nyata di lingkungan sekolah Madrasah Ibtidaiyah Iaanatul Ikhwan Kota Depok, dilakukan observasi langsung yang mencakup beberapa aspek penting. Observasi ini bertujuan untuk mendapatkan gambaran yang jelas mengenai sistem pengumuman yang sedang berjalan serta kondisi fisik infrastruktur yang ada.</w:t>
      </w:r>
    </w:p>
    <w:p w14:paraId="1FD8EC8B" w14:textId="59978C65" w:rsidR="001169D9" w:rsidRDefault="001169D9" w:rsidP="00292B06">
      <w:pPr>
        <w:pStyle w:val="isi"/>
        <w:ind w:firstLine="720"/>
      </w:pPr>
      <w:r w:rsidRPr="001169D9">
        <w:t>Selama observasi, pertama-tama mengamati proses pengumuman yang dilakukan di sekolah. Pengumuman masih disampaikan secara manual menggunakan speaker portabel.</w:t>
      </w:r>
      <w:r>
        <w:t xml:space="preserve"> </w:t>
      </w:r>
      <w:r w:rsidRPr="001169D9">
        <w:t>Dalam beberapa kasus, ditemukan bahwa pengumuman seringkali tidak terdengar dengan jelas oleh seluruh siswa, terutama mereka yang berada di lokasi yang jauh dari speaker.</w:t>
      </w:r>
    </w:p>
    <w:p w14:paraId="25F1EA71" w14:textId="1386155E" w:rsidR="001169D9" w:rsidRDefault="001169D9" w:rsidP="00292B06">
      <w:pPr>
        <w:pStyle w:val="isi"/>
        <w:ind w:firstLine="720"/>
      </w:pPr>
      <w:r w:rsidRPr="001169D9">
        <w:t xml:space="preserve">Selain itu, </w:t>
      </w:r>
      <w:proofErr w:type="gramStart"/>
      <w:r w:rsidR="00B10C27">
        <w:t xml:space="preserve">penulis </w:t>
      </w:r>
      <w:r w:rsidRPr="001169D9">
        <w:t xml:space="preserve"> juga</w:t>
      </w:r>
      <w:proofErr w:type="gramEnd"/>
      <w:r w:rsidRPr="001169D9">
        <w:t xml:space="preserve"> mengamati kondisi fisik infrastruktur yang mendukung sistem pengumuman. Kualitas kabel dan perangkat keras seperti mikrofon menjadi fokus utama karena sering kali menjadi sumber masalah. </w:t>
      </w:r>
      <w:r>
        <w:t>Peneliti</w:t>
      </w:r>
      <w:r w:rsidRPr="001169D9">
        <w:t xml:space="preserve"> menemukan bahwa </w:t>
      </w:r>
      <w:r w:rsidRPr="001169D9">
        <w:lastRenderedPageBreak/>
        <w:t xml:space="preserve">beberapa kabel yang digunakan sudah dalam kondisi buruk, menyebabkan gangguan pada transmisi suara. Mikrofon yang digunakan juga sering mengalami masalah seperti suara </w:t>
      </w:r>
      <w:r w:rsidRPr="001169D9">
        <w:rPr>
          <w:i/>
        </w:rPr>
        <w:t>feedback</w:t>
      </w:r>
      <w:r w:rsidRPr="001169D9">
        <w:t xml:space="preserve"> atau dengung, yang mengganggu kejelasan informasi yang disampaikan.</w:t>
      </w:r>
    </w:p>
    <w:p w14:paraId="181B60C3" w14:textId="792E27A7" w:rsidR="001169D9" w:rsidRDefault="001169D9" w:rsidP="00292B06">
      <w:pPr>
        <w:pStyle w:val="isi"/>
        <w:ind w:firstLine="720"/>
      </w:pPr>
      <w:r w:rsidRPr="001169D9">
        <w:t>Hasil dari observasi ini akan dijadikan dasar dalam merancang solusi perangkat lunak SIAMI yang diharapkan dapat meningkatkan efisiensi dan efektivitas proses pengumuman di sekolah ini.</w:t>
      </w:r>
    </w:p>
    <w:p w14:paraId="48509DC0" w14:textId="5FB4103E" w:rsidR="00364E06" w:rsidRDefault="00364E06" w:rsidP="00364E06">
      <w:pPr>
        <w:pStyle w:val="Judul3"/>
      </w:pPr>
      <w:bookmarkStart w:id="33" w:name="_Toc168344649"/>
      <w:r>
        <w:t>Wawancara</w:t>
      </w:r>
      <w:bookmarkEnd w:id="33"/>
    </w:p>
    <w:p w14:paraId="13AE2ED0" w14:textId="2C84BD14" w:rsidR="00613D95" w:rsidRPr="00613D95" w:rsidRDefault="001763D2" w:rsidP="003E35D1">
      <w:pPr>
        <w:pStyle w:val="isi"/>
      </w:pPr>
      <w:r>
        <w:t>Dalam penelitian ini, w</w:t>
      </w:r>
      <w:r w:rsidRPr="001763D2">
        <w:t xml:space="preserve">awancara dilakukan dengan pihak </w:t>
      </w:r>
      <w:r>
        <w:t xml:space="preserve">staff administrasi, </w:t>
      </w:r>
      <w:r w:rsidRPr="001763D2">
        <w:t>untuk mendapatkan pemahaman yang lebih mendalam tentang proses pengumuman suara, masalah yang dihadapi, dan kebutuhan yang diharapkan dari perangkat lunak SIAMI.</w:t>
      </w:r>
    </w:p>
    <w:p w14:paraId="553C9323" w14:textId="652AEBFE" w:rsidR="00364E06" w:rsidRDefault="00364E06" w:rsidP="00364E06">
      <w:pPr>
        <w:pStyle w:val="Judul3"/>
      </w:pPr>
      <w:bookmarkStart w:id="34" w:name="_Toc168344650"/>
      <w:r>
        <w:t>Studi Pustaka</w:t>
      </w:r>
      <w:bookmarkEnd w:id="34"/>
    </w:p>
    <w:p w14:paraId="7E284E91" w14:textId="396B45E0" w:rsidR="0041347D" w:rsidRPr="00EF6597" w:rsidRDefault="00656127" w:rsidP="003E35D1">
      <w:pPr>
        <w:pStyle w:val="isi"/>
      </w:pPr>
      <w:r w:rsidRPr="00656127">
        <w:t xml:space="preserve">Dalam penelitian ini, studi pustaka dilakukan untuk mengumpulkan informasi yang mendukung pengembangan aplikasi SIAMI. Fokus studi pustaka ini mencakup pemahaman tentang konsep manajemen pengumuman suara, teknologi </w:t>
      </w:r>
      <w:r w:rsidRPr="00656127">
        <w:rPr>
          <w:i/>
        </w:rPr>
        <w:t>Artificial Intelligence</w:t>
      </w:r>
      <w:r w:rsidRPr="00656127">
        <w:t xml:space="preserve"> yang dapat diterapkan dalam konteks pengumuman suar</w:t>
      </w:r>
      <w:r>
        <w:t xml:space="preserve">a. </w:t>
      </w:r>
      <w:r w:rsidRPr="00656127">
        <w:t xml:space="preserve">Sumber informasi yang digunakan meliputi buku, jurnal ilmiah, artikel terkait teknologi </w:t>
      </w:r>
      <w:r w:rsidRPr="00656127">
        <w:rPr>
          <w:i/>
        </w:rPr>
        <w:t>Artificial Intelligence</w:t>
      </w:r>
      <w:r w:rsidRPr="00656127">
        <w:t xml:space="preserve"> dan manajemen pengumuman suara, serta dokumen-dokumen referensi lain yang memiliki keterkaitan dengan pengembangan aplikasi </w:t>
      </w:r>
      <w:proofErr w:type="gramStart"/>
      <w:r w:rsidRPr="00656127">
        <w:t>SIAMI.</w:t>
      </w:r>
      <w:r w:rsidR="003E35D1" w:rsidRPr="003E35D1">
        <w:t>.</w:t>
      </w:r>
      <w:proofErr w:type="gramEnd"/>
    </w:p>
    <w:p w14:paraId="6739BB97" w14:textId="1DD281DA" w:rsidR="005D3E31" w:rsidRDefault="00364E06" w:rsidP="00364E06">
      <w:pPr>
        <w:pStyle w:val="Judul2"/>
      </w:pPr>
      <w:bookmarkStart w:id="35" w:name="_Toc168344651"/>
      <w:r>
        <w:t>Prosedur Penelitian</w:t>
      </w:r>
      <w:bookmarkEnd w:id="35"/>
    </w:p>
    <w:p w14:paraId="2FCC5380" w14:textId="36243C8A" w:rsidR="00183FE9" w:rsidRPr="00183FE9" w:rsidRDefault="00183FE9" w:rsidP="00183FE9">
      <w:pPr>
        <w:pStyle w:val="isi"/>
      </w:pPr>
      <w:r>
        <w:t>Berikut prosedur penelitian yang digunakan:</w:t>
      </w:r>
    </w:p>
    <w:p w14:paraId="4182B175" w14:textId="2733388D" w:rsidR="000C7648" w:rsidRDefault="000C7648" w:rsidP="00287D30">
      <w:pPr>
        <w:pStyle w:val="isi"/>
        <w:numPr>
          <w:ilvl w:val="0"/>
          <w:numId w:val="9"/>
        </w:numPr>
        <w:ind w:left="426"/>
      </w:pPr>
      <w:r>
        <w:t>Communiction</w:t>
      </w:r>
    </w:p>
    <w:p w14:paraId="730D3876" w14:textId="271ADFCE" w:rsidR="00183FE9" w:rsidRDefault="00183FE9" w:rsidP="00183FE9">
      <w:pPr>
        <w:pStyle w:val="isi"/>
        <w:ind w:left="284"/>
      </w:pPr>
      <w:r>
        <w:lastRenderedPageBreak/>
        <w:t xml:space="preserve">Berkomunikasi dengan staf administrasi, kepala sekolah dan guru untuk memahami kebutuhan sistem untuk </w:t>
      </w:r>
      <w:r w:rsidRPr="00183FE9">
        <w:t>memahami proses pengumuman suara saat ini dan mengidentifikasi masalah yang ada</w:t>
      </w:r>
      <w:r>
        <w:t>.</w:t>
      </w:r>
    </w:p>
    <w:p w14:paraId="203BFFD7" w14:textId="008EBC2C" w:rsidR="00183FE9" w:rsidRDefault="00183FE9" w:rsidP="00287D30">
      <w:pPr>
        <w:pStyle w:val="isi"/>
        <w:numPr>
          <w:ilvl w:val="0"/>
          <w:numId w:val="9"/>
        </w:numPr>
        <w:ind w:left="284"/>
      </w:pPr>
      <w:r>
        <w:t>Quick Planning</w:t>
      </w:r>
    </w:p>
    <w:p w14:paraId="7ED5A47E" w14:textId="6509ED19" w:rsidR="00183FE9" w:rsidRDefault="00183FE9" w:rsidP="00183FE9">
      <w:pPr>
        <w:pStyle w:val="isi"/>
        <w:ind w:left="284"/>
      </w:pPr>
      <w:r w:rsidRPr="00183FE9">
        <w:t>Membuat rencana singkat tentang bagaimana aplikasi akan dikembangkan berdasarkan kebutuhan yang telah dikumpulkan</w:t>
      </w:r>
      <w:r>
        <w:t>.</w:t>
      </w:r>
    </w:p>
    <w:p w14:paraId="48D9C1BB" w14:textId="56D2EFB6" w:rsidR="00183FE9" w:rsidRDefault="00183FE9" w:rsidP="00287D30">
      <w:pPr>
        <w:pStyle w:val="isi"/>
        <w:numPr>
          <w:ilvl w:val="0"/>
          <w:numId w:val="9"/>
        </w:numPr>
        <w:ind w:left="284"/>
      </w:pPr>
      <w:r>
        <w:t>Quick Design</w:t>
      </w:r>
    </w:p>
    <w:p w14:paraId="75430D54" w14:textId="26E23E84" w:rsidR="00183FE9" w:rsidRDefault="00183FE9" w:rsidP="00183FE9">
      <w:pPr>
        <w:pStyle w:val="isi"/>
        <w:ind w:left="-76" w:firstLine="360"/>
      </w:pPr>
      <w:r w:rsidRPr="00183FE9">
        <w:t>Membuat sketsa atau rancangan awal aplikasi berdasarkan hasil komunikasi</w:t>
      </w:r>
      <w:r>
        <w:t>.</w:t>
      </w:r>
    </w:p>
    <w:p w14:paraId="5085167C" w14:textId="471F6ED0" w:rsidR="00183FE9" w:rsidRDefault="00183FE9" w:rsidP="00287D30">
      <w:pPr>
        <w:pStyle w:val="isi"/>
        <w:numPr>
          <w:ilvl w:val="0"/>
          <w:numId w:val="9"/>
        </w:numPr>
        <w:ind w:left="284"/>
      </w:pPr>
      <w:r>
        <w:t>Construction</w:t>
      </w:r>
      <w:r w:rsidR="00CE3751">
        <w:t xml:space="preserve"> of </w:t>
      </w:r>
      <w:r w:rsidR="00CA0E8A">
        <w:t>prototype</w:t>
      </w:r>
    </w:p>
    <w:p w14:paraId="71EBB60E" w14:textId="0CC0CF9A" w:rsidR="00183FE9" w:rsidRDefault="00183FE9" w:rsidP="00183FE9">
      <w:pPr>
        <w:pStyle w:val="isi"/>
        <w:ind w:left="284"/>
      </w:pPr>
      <w:r w:rsidRPr="00183FE9">
        <w:t>Membuat kode program berdasarkan rancangan yang telah disepakati</w:t>
      </w:r>
    </w:p>
    <w:p w14:paraId="5BE903C9" w14:textId="4196064F" w:rsidR="00183FE9" w:rsidRDefault="00183FE9" w:rsidP="00287D30">
      <w:pPr>
        <w:pStyle w:val="isi"/>
        <w:numPr>
          <w:ilvl w:val="0"/>
          <w:numId w:val="9"/>
        </w:numPr>
        <w:ind w:left="284"/>
      </w:pPr>
      <w:r>
        <w:t>Deployment Delivery &amp; Feedback</w:t>
      </w:r>
    </w:p>
    <w:p w14:paraId="68092592" w14:textId="1BEB09F1" w:rsidR="00471F31" w:rsidRDefault="00183FE9" w:rsidP="00FF6478">
      <w:pPr>
        <w:pStyle w:val="isi"/>
        <w:ind w:left="284"/>
      </w:pPr>
      <w:r w:rsidRPr="00183FE9">
        <w:t>Mengumpulkan feedback dari pengguna</w:t>
      </w:r>
      <w:r>
        <w:t xml:space="preserve"> </w:t>
      </w:r>
      <w:r w:rsidRPr="00183FE9">
        <w:t>staf administrasi</w:t>
      </w:r>
      <w:r>
        <w:t xml:space="preserve">, </w:t>
      </w:r>
      <w:r w:rsidRPr="00183FE9">
        <w:t>guru</w:t>
      </w:r>
      <w:r>
        <w:t xml:space="preserve"> </w:t>
      </w:r>
      <w:r w:rsidRPr="00183FE9">
        <w:t>mengenai fitur kinerja program</w:t>
      </w:r>
      <w:r>
        <w:t xml:space="preserve"> dan m</w:t>
      </w:r>
      <w:r w:rsidRPr="00183FE9">
        <w:t>emberikan pelatihan kepada staf administrasi dan guru tentang penggunaan perangkat lunak SIAMI.</w:t>
      </w:r>
    </w:p>
    <w:p w14:paraId="52ACBDED" w14:textId="67FAE34D" w:rsidR="00CA0E8A" w:rsidRDefault="00CA0E8A" w:rsidP="00CA0E8A">
      <w:pPr>
        <w:pStyle w:val="isi"/>
        <w:keepNext/>
        <w:ind w:left="284"/>
        <w:jc w:val="center"/>
      </w:pPr>
      <w:r>
        <w:rPr>
          <w:noProof/>
        </w:rPr>
        <w:drawing>
          <wp:inline distT="0" distB="0" distL="0" distR="0" wp14:anchorId="53745A1A" wp14:editId="44CA50D6">
            <wp:extent cx="4248150" cy="306705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443).png"/>
                    <pic:cNvPicPr/>
                  </pic:nvPicPr>
                  <pic:blipFill>
                    <a:blip r:embed="rId53">
                      <a:extLst>
                        <a:ext uri="{28A0092B-C50C-407E-A947-70E740481C1C}">
                          <a14:useLocalDpi xmlns:a14="http://schemas.microsoft.com/office/drawing/2010/main" val="0"/>
                        </a:ext>
                      </a:extLst>
                    </a:blip>
                    <a:stretch>
                      <a:fillRect/>
                    </a:stretch>
                  </pic:blipFill>
                  <pic:spPr>
                    <a:xfrm>
                      <a:off x="0" y="0"/>
                      <a:ext cx="4248150" cy="3067050"/>
                    </a:xfrm>
                    <a:prstGeom prst="rect">
                      <a:avLst/>
                    </a:prstGeom>
                  </pic:spPr>
                </pic:pic>
              </a:graphicData>
            </a:graphic>
          </wp:inline>
        </w:drawing>
      </w:r>
    </w:p>
    <w:p w14:paraId="1EEEE395" w14:textId="0A7DC12C" w:rsidR="00CA0E8A" w:rsidRPr="00CA0E8A" w:rsidRDefault="00CA0E8A" w:rsidP="00CA0E8A">
      <w:pPr>
        <w:pStyle w:val="isi"/>
        <w:keepNext/>
        <w:ind w:left="284"/>
        <w:jc w:val="center"/>
        <w:rPr>
          <w:i/>
        </w:rPr>
      </w:pPr>
      <w:r w:rsidRPr="00CA0E8A">
        <w:rPr>
          <w:i/>
        </w:rPr>
        <w:t xml:space="preserve">Sumber : </w:t>
      </w:r>
      <w:r w:rsidRPr="00CA0E8A">
        <w:rPr>
          <w:i/>
        </w:rPr>
        <w:fldChar w:fldCharType="begin" w:fldLock="1"/>
      </w:r>
      <w:r w:rsidRPr="00CA0E8A">
        <w:rPr>
          <w:i/>
        </w:rPr>
        <w:instrText>ADDIN CSL_CITATION {"citationItems":[{"id":"ITEM-1","itemData":{"DOI":"10.47065/josh.v3i4.1835","abstract":"Employee attendance at the Padang Pariaman Social Service Office uses a fingerprint system, but since April 2020 due to the COVID19 virus, fingerprints cannot be used anymore, this is to reduce the spread of the COVID19 virus. Currently the attendance is implemented in the form of a google form so that it makes data collection and calculation of attendance hours, hours out, until the information does not come in has an impact on the relatively long time in the process of recapitulating attendance from employees, errors in recording data, and making it difficult for the Head of the Administration in the management process. attendance data. Based on these problems the authors designed a website-based information system using the prototyping method using Unified Modeling Language (UML) modeling. The information system created can provide convenience for the administrative section in recapitulating employee attendance data. Then after testing the system using the blackbox method, it was found that all existing features could function as expected.","author":[{"dropping-particle":"","family":"Putra","given":"Fitra Kasma","non-dropping-particle":"","parse-names":false,"suffix":""}],"container-title":"Journal of Information System Research (JOSH)","id":"ITEM-1","issue":"4","issued":{"date-parts":[["2022"]]},"page":"431-436","title":"Penerapan Metode Prototyping Dalam Rancangan Sistem Informasi Absensi Berbasis Website","type":"article-journal","volume":"3"},"uris":["http://www.mendeley.com/documents/?uuid=f1e5216d-725e-4b78-a044-3dbb39ccf35f"]}],"mendeley":{"formattedCitation":"(Putra, 2022)","plainTextFormattedCitation":"(Putra, 2022)"},"properties":{"noteIndex":0},"schema":"https://github.com/citation-style-language/schema/raw/master/csl-citation.json"}</w:instrText>
      </w:r>
      <w:r w:rsidRPr="00CA0E8A">
        <w:rPr>
          <w:i/>
        </w:rPr>
        <w:fldChar w:fldCharType="separate"/>
      </w:r>
      <w:r w:rsidRPr="00CA0E8A">
        <w:rPr>
          <w:i/>
          <w:noProof/>
        </w:rPr>
        <w:t>(Putra, 2022)</w:t>
      </w:r>
      <w:r w:rsidRPr="00CA0E8A">
        <w:rPr>
          <w:i/>
        </w:rPr>
        <w:fldChar w:fldCharType="end"/>
      </w:r>
    </w:p>
    <w:p w14:paraId="63108EF1" w14:textId="3BB69EE7" w:rsidR="00CA0E8A" w:rsidRPr="00CA0E8A" w:rsidRDefault="00CA0E8A" w:rsidP="00CA0E8A">
      <w:pPr>
        <w:pStyle w:val="Keterangan"/>
        <w:rPr>
          <w:b/>
        </w:rPr>
      </w:pPr>
      <w:r w:rsidRPr="00CA0E8A">
        <w:rPr>
          <w:b/>
        </w:rPr>
        <w:t xml:space="preserve">Gambar 3. </w:t>
      </w:r>
      <w:r w:rsidRPr="00CA0E8A">
        <w:rPr>
          <w:b/>
        </w:rPr>
        <w:fldChar w:fldCharType="begin"/>
      </w:r>
      <w:r w:rsidRPr="00CA0E8A">
        <w:rPr>
          <w:b/>
        </w:rPr>
        <w:instrText xml:space="preserve"> SEQ Gambar_3. \* ARABIC </w:instrText>
      </w:r>
      <w:r w:rsidRPr="00CA0E8A">
        <w:rPr>
          <w:b/>
        </w:rPr>
        <w:fldChar w:fldCharType="separate"/>
      </w:r>
      <w:r w:rsidRPr="00CA0E8A">
        <w:rPr>
          <w:b/>
          <w:noProof/>
        </w:rPr>
        <w:t>1</w:t>
      </w:r>
      <w:r w:rsidRPr="00CA0E8A">
        <w:rPr>
          <w:b/>
        </w:rPr>
        <w:fldChar w:fldCharType="end"/>
      </w:r>
      <w:r>
        <w:rPr>
          <w:b/>
        </w:rPr>
        <w:t xml:space="preserve"> Model Prototype</w:t>
      </w:r>
    </w:p>
    <w:p w14:paraId="5D3A9378" w14:textId="36F6F333" w:rsidR="00364E06" w:rsidRPr="00364E06" w:rsidRDefault="00364E06" w:rsidP="00FF6478">
      <w:pPr>
        <w:sectPr w:rsidR="00364E06" w:rsidRPr="00364E06" w:rsidSect="00EB43B0">
          <w:headerReference w:type="even" r:id="rId54"/>
          <w:headerReference w:type="default" r:id="rId55"/>
          <w:footerReference w:type="default" r:id="rId56"/>
          <w:headerReference w:type="first" r:id="rId57"/>
          <w:pgSz w:w="11906" w:h="16838" w:code="9"/>
          <w:pgMar w:top="1701" w:right="1418" w:bottom="1418" w:left="2268" w:header="709" w:footer="170" w:gutter="0"/>
          <w:cols w:space="708"/>
          <w:titlePg/>
          <w:docGrid w:linePitch="360"/>
        </w:sectPr>
      </w:pPr>
    </w:p>
    <w:p w14:paraId="75C27628" w14:textId="24EA68A5" w:rsidR="00F14156" w:rsidRDefault="009F041C" w:rsidP="009F041C">
      <w:pPr>
        <w:pStyle w:val="Judul1"/>
        <w:ind w:hanging="6"/>
      </w:pPr>
      <w:r>
        <w:lastRenderedPageBreak/>
        <w:br/>
      </w:r>
      <w:bookmarkStart w:id="36" w:name="_Toc168344652"/>
      <w:r>
        <w:t>PERANCANGAN</w:t>
      </w:r>
      <w:bookmarkEnd w:id="36"/>
    </w:p>
    <w:p w14:paraId="4FBD56FC" w14:textId="77777777" w:rsidR="00FD0445" w:rsidRPr="00FD0445" w:rsidRDefault="00FD0445" w:rsidP="00FD0445">
      <w:pPr>
        <w:pStyle w:val="isi"/>
      </w:pPr>
    </w:p>
    <w:p w14:paraId="33681C7B" w14:textId="339BBE2A" w:rsidR="009F041C" w:rsidRDefault="009F041C" w:rsidP="00FD0445">
      <w:pPr>
        <w:pStyle w:val="Judul2"/>
        <w:spacing w:before="0" w:beforeAutospacing="0"/>
      </w:pPr>
      <w:bookmarkStart w:id="37" w:name="_Toc168344653"/>
      <w:r>
        <w:t>Analisis Kebutuhan</w:t>
      </w:r>
      <w:bookmarkEnd w:id="37"/>
    </w:p>
    <w:p w14:paraId="0EF373F5" w14:textId="47B644AB" w:rsidR="0092028F" w:rsidRDefault="0076254F" w:rsidP="0092028F">
      <w:pPr>
        <w:pStyle w:val="isi"/>
        <w:ind w:firstLine="578"/>
      </w:pPr>
      <w:r w:rsidRPr="0076254F">
        <w:t xml:space="preserve">Pada tahap ini dilakukan analisis kebutuhan untuk pengembangan perangkat lunak SIAMI yang akan digunakan sebagai manajemen pengumuman berbasis </w:t>
      </w:r>
      <w:r w:rsidRPr="0076254F">
        <w:rPr>
          <w:i/>
        </w:rPr>
        <w:t>Artificial Intelligence</w:t>
      </w:r>
      <w:r w:rsidR="0092028F">
        <w:t>.</w:t>
      </w:r>
    </w:p>
    <w:p w14:paraId="36752844" w14:textId="0C912028" w:rsidR="0092028F" w:rsidRPr="00F363CB" w:rsidRDefault="0092028F" w:rsidP="00287D30">
      <w:pPr>
        <w:pStyle w:val="isi"/>
        <w:numPr>
          <w:ilvl w:val="0"/>
          <w:numId w:val="29"/>
        </w:numPr>
        <w:ind w:left="284" w:hanging="284"/>
        <w:rPr>
          <w:b/>
        </w:rPr>
      </w:pPr>
      <w:r w:rsidRPr="00F363CB">
        <w:rPr>
          <w:b/>
        </w:rPr>
        <w:t>Tahapan analisis</w:t>
      </w:r>
    </w:p>
    <w:p w14:paraId="368B48A4" w14:textId="4E221D7A" w:rsidR="003856B0" w:rsidRPr="003856B0" w:rsidRDefault="003856B0" w:rsidP="001D0B79">
      <w:pPr>
        <w:pStyle w:val="isi"/>
      </w:pPr>
      <w:r w:rsidRPr="003856B0">
        <w:t>Tahapan analisis kebutuhan mencakup langkah-langkah berikut:</w:t>
      </w:r>
    </w:p>
    <w:p w14:paraId="0DB27050" w14:textId="5DFB4BA0" w:rsidR="003856B0" w:rsidRPr="003856B0" w:rsidRDefault="003856B0" w:rsidP="001D0B79">
      <w:pPr>
        <w:pStyle w:val="isi"/>
      </w:pPr>
      <w:r>
        <w:t>Halaman User:</w:t>
      </w:r>
    </w:p>
    <w:p w14:paraId="6178EDD9" w14:textId="593D5478" w:rsidR="0092028F" w:rsidRDefault="0092028F" w:rsidP="00287D30">
      <w:pPr>
        <w:pStyle w:val="isi"/>
        <w:numPr>
          <w:ilvl w:val="0"/>
          <w:numId w:val="30"/>
        </w:numPr>
        <w:ind w:left="426" w:hanging="426"/>
      </w:pPr>
      <w:r>
        <w:t xml:space="preserve"> User bisa melakukan </w:t>
      </w:r>
      <w:r w:rsidRPr="005872D0">
        <w:rPr>
          <w:i/>
        </w:rPr>
        <w:t>login</w:t>
      </w:r>
      <w:r w:rsidR="0075442E">
        <w:t>.</w:t>
      </w:r>
    </w:p>
    <w:p w14:paraId="46AF6EF4" w14:textId="354CBA5E" w:rsidR="0092028F" w:rsidRDefault="0092028F" w:rsidP="00287D30">
      <w:pPr>
        <w:pStyle w:val="isi"/>
        <w:numPr>
          <w:ilvl w:val="0"/>
          <w:numId w:val="30"/>
        </w:numPr>
        <w:ind w:left="426" w:hanging="426"/>
      </w:pPr>
      <w:r>
        <w:t xml:space="preserve"> User bisa </w:t>
      </w:r>
      <w:r w:rsidR="003856B0">
        <w:t>memilih</w:t>
      </w:r>
      <w:r>
        <w:t xml:space="preserve"> halaman </w:t>
      </w:r>
      <w:r w:rsidRPr="005872D0">
        <w:rPr>
          <w:i/>
        </w:rPr>
        <w:t>dashboard</w:t>
      </w:r>
      <w:r w:rsidR="0075442E">
        <w:t>.</w:t>
      </w:r>
    </w:p>
    <w:p w14:paraId="3A749E60" w14:textId="26291C32" w:rsidR="0075442E" w:rsidRDefault="0075442E" w:rsidP="00287D30">
      <w:pPr>
        <w:pStyle w:val="isi"/>
        <w:numPr>
          <w:ilvl w:val="0"/>
          <w:numId w:val="30"/>
        </w:numPr>
        <w:ind w:left="426" w:hanging="426"/>
      </w:pPr>
      <w:r>
        <w:t xml:space="preserve"> User bisa memilih halaman </w:t>
      </w:r>
      <w:r w:rsidRPr="005872D0">
        <w:rPr>
          <w:i/>
        </w:rPr>
        <w:t>text to speech</w:t>
      </w:r>
    </w:p>
    <w:p w14:paraId="090EA151" w14:textId="38E19AF6" w:rsidR="003856B0" w:rsidRDefault="003856B0" w:rsidP="00287D30">
      <w:pPr>
        <w:pStyle w:val="isi"/>
        <w:numPr>
          <w:ilvl w:val="0"/>
          <w:numId w:val="30"/>
        </w:numPr>
        <w:ind w:left="426" w:hanging="426"/>
      </w:pPr>
      <w:r>
        <w:t xml:space="preserve"> User bisa melakukan </w:t>
      </w:r>
      <w:r w:rsidRPr="005872D0">
        <w:rPr>
          <w:i/>
        </w:rPr>
        <w:t>text to speech</w:t>
      </w:r>
      <w:r>
        <w:t xml:space="preserve"> dan </w:t>
      </w:r>
      <w:r w:rsidRPr="005872D0">
        <w:rPr>
          <w:i/>
        </w:rPr>
        <w:t>speech to text</w:t>
      </w:r>
      <w:r w:rsidR="0075442E">
        <w:t>.</w:t>
      </w:r>
    </w:p>
    <w:p w14:paraId="76DD0AAD" w14:textId="39A520FE" w:rsidR="0075442E" w:rsidRDefault="0075442E" w:rsidP="00287D30">
      <w:pPr>
        <w:pStyle w:val="isi"/>
        <w:numPr>
          <w:ilvl w:val="0"/>
          <w:numId w:val="30"/>
        </w:numPr>
        <w:ind w:left="426" w:hanging="426"/>
      </w:pPr>
      <w:r>
        <w:t xml:space="preserve"> User bisa memilih halaman </w:t>
      </w:r>
      <w:r w:rsidRPr="005872D0">
        <w:rPr>
          <w:i/>
        </w:rPr>
        <w:t>library</w:t>
      </w:r>
      <w:r>
        <w:t>.</w:t>
      </w:r>
    </w:p>
    <w:p w14:paraId="4CC35BBE" w14:textId="4A7C178C" w:rsidR="00801AFF" w:rsidRDefault="000B6B1C" w:rsidP="00287D30">
      <w:pPr>
        <w:pStyle w:val="isi"/>
        <w:numPr>
          <w:ilvl w:val="0"/>
          <w:numId w:val="30"/>
        </w:numPr>
        <w:ind w:left="426" w:hanging="426"/>
      </w:pPr>
      <w:r>
        <w:t xml:space="preserve"> </w:t>
      </w:r>
      <w:r w:rsidR="0075442E">
        <w:t xml:space="preserve">User bisa </w:t>
      </w:r>
      <w:r w:rsidR="00801AFF" w:rsidRPr="00801AFF">
        <w:rPr>
          <w:i/>
        </w:rPr>
        <w:t>play audio</w:t>
      </w:r>
      <w:r w:rsidR="00801AFF">
        <w:t xml:space="preserve"> dihalaman </w:t>
      </w:r>
      <w:r w:rsidR="00801AFF" w:rsidRPr="005872D0">
        <w:rPr>
          <w:i/>
        </w:rPr>
        <w:t>library</w:t>
      </w:r>
      <w:r w:rsidR="00801AFF">
        <w:t>.</w:t>
      </w:r>
    </w:p>
    <w:p w14:paraId="054898F5" w14:textId="73A6716D" w:rsidR="00801AFF" w:rsidRDefault="00801AFF" w:rsidP="00287D30">
      <w:pPr>
        <w:pStyle w:val="isi"/>
        <w:numPr>
          <w:ilvl w:val="0"/>
          <w:numId w:val="30"/>
        </w:numPr>
        <w:ind w:left="426" w:hanging="426"/>
      </w:pPr>
      <w:r>
        <w:t xml:space="preserve"> User bisa memilih halaman </w:t>
      </w:r>
      <w:r w:rsidRPr="005872D0">
        <w:rPr>
          <w:i/>
        </w:rPr>
        <w:t>playtime</w:t>
      </w:r>
      <w:r>
        <w:t xml:space="preserve">. </w:t>
      </w:r>
    </w:p>
    <w:p w14:paraId="74B11256" w14:textId="17D8DE26" w:rsidR="00C119FC" w:rsidRDefault="00801AFF" w:rsidP="00287D30">
      <w:pPr>
        <w:pStyle w:val="isi"/>
        <w:numPr>
          <w:ilvl w:val="0"/>
          <w:numId w:val="30"/>
        </w:numPr>
        <w:ind w:left="426" w:hanging="426"/>
      </w:pPr>
      <w:r>
        <w:t xml:space="preserve"> User bisa </w:t>
      </w:r>
      <w:r w:rsidRPr="005872D0">
        <w:rPr>
          <w:i/>
        </w:rPr>
        <w:t>play audio</w:t>
      </w:r>
      <w:r>
        <w:t xml:space="preserve"> dihalaman </w:t>
      </w:r>
      <w:r w:rsidRPr="005872D0">
        <w:rPr>
          <w:i/>
        </w:rPr>
        <w:t>playtime</w:t>
      </w:r>
      <w:r>
        <w:t xml:space="preserve"> secara otomatis</w:t>
      </w:r>
      <w:r w:rsidR="00C119FC">
        <w:t xml:space="preserve"> sesuai jam</w:t>
      </w:r>
      <w:r>
        <w:t xml:space="preserve"> dan</w:t>
      </w:r>
    </w:p>
    <w:p w14:paraId="59DD8831" w14:textId="5735687B" w:rsidR="00801AFF" w:rsidRDefault="00F363CB" w:rsidP="00CF4D93">
      <w:pPr>
        <w:pStyle w:val="isi"/>
        <w:ind w:left="426" w:hanging="426"/>
      </w:pPr>
      <w:r>
        <w:t xml:space="preserve"> </w:t>
      </w:r>
      <w:r w:rsidR="00C119FC">
        <w:t>manual.</w:t>
      </w:r>
      <w:r w:rsidR="00801AFF">
        <w:t xml:space="preserve"> </w:t>
      </w:r>
    </w:p>
    <w:p w14:paraId="33FDC53A" w14:textId="43E78E02" w:rsidR="003856B0" w:rsidRDefault="00801AFF" w:rsidP="00287D30">
      <w:pPr>
        <w:pStyle w:val="isi"/>
        <w:numPr>
          <w:ilvl w:val="0"/>
          <w:numId w:val="30"/>
        </w:numPr>
        <w:ind w:left="426" w:hanging="426"/>
      </w:pPr>
      <w:r>
        <w:t xml:space="preserve"> User bisa memilih halaman</w:t>
      </w:r>
      <w:r w:rsidR="003856B0">
        <w:t xml:space="preserve"> </w:t>
      </w:r>
      <w:r w:rsidRPr="005872D0">
        <w:rPr>
          <w:i/>
        </w:rPr>
        <w:t>profile</w:t>
      </w:r>
      <w:r>
        <w:t>.</w:t>
      </w:r>
    </w:p>
    <w:p w14:paraId="53D3DD16" w14:textId="69000ED6" w:rsidR="00801AFF" w:rsidRDefault="00801AFF" w:rsidP="00287D30">
      <w:pPr>
        <w:pStyle w:val="isi"/>
        <w:numPr>
          <w:ilvl w:val="0"/>
          <w:numId w:val="30"/>
        </w:numPr>
        <w:ind w:left="567" w:hanging="567"/>
      </w:pPr>
      <w:r>
        <w:t xml:space="preserve">User bisa ubah </w:t>
      </w:r>
      <w:r w:rsidRPr="005872D0">
        <w:rPr>
          <w:i/>
        </w:rPr>
        <w:t>profile</w:t>
      </w:r>
      <w:r>
        <w:t>.</w:t>
      </w:r>
    </w:p>
    <w:p w14:paraId="0345309C" w14:textId="553E6F01" w:rsidR="00F363CB" w:rsidRDefault="00F363CB" w:rsidP="00287D30">
      <w:pPr>
        <w:pStyle w:val="isi"/>
        <w:numPr>
          <w:ilvl w:val="0"/>
          <w:numId w:val="30"/>
        </w:numPr>
        <w:ind w:left="567" w:hanging="567"/>
      </w:pPr>
      <w:r>
        <w:t>User bisa logout.</w:t>
      </w:r>
    </w:p>
    <w:p w14:paraId="20BA0FEF" w14:textId="3D00F692" w:rsidR="00801AFF" w:rsidRDefault="00801AFF" w:rsidP="00F363CB">
      <w:pPr>
        <w:pStyle w:val="isi"/>
      </w:pPr>
      <w:r>
        <w:t>Halaman Admin:</w:t>
      </w:r>
    </w:p>
    <w:p w14:paraId="66435013" w14:textId="041C80CE" w:rsidR="00DA4296" w:rsidRDefault="000B6B1C" w:rsidP="00287D30">
      <w:pPr>
        <w:pStyle w:val="isi"/>
        <w:numPr>
          <w:ilvl w:val="0"/>
          <w:numId w:val="31"/>
        </w:numPr>
        <w:ind w:left="426"/>
      </w:pPr>
      <w:r>
        <w:t xml:space="preserve"> </w:t>
      </w:r>
      <w:r w:rsidR="00042757">
        <w:t xml:space="preserve">Admin bisa melakukan </w:t>
      </w:r>
      <w:r w:rsidR="00042757" w:rsidRPr="00C119FC">
        <w:rPr>
          <w:i/>
        </w:rPr>
        <w:t>login</w:t>
      </w:r>
      <w:r w:rsidR="00042757">
        <w:t>.</w:t>
      </w:r>
    </w:p>
    <w:p w14:paraId="77C32143" w14:textId="52A5D346" w:rsidR="00042757" w:rsidRDefault="000B6B1C" w:rsidP="00287D30">
      <w:pPr>
        <w:pStyle w:val="isi"/>
        <w:numPr>
          <w:ilvl w:val="0"/>
          <w:numId w:val="31"/>
        </w:numPr>
        <w:ind w:left="426"/>
      </w:pPr>
      <w:r>
        <w:t xml:space="preserve"> </w:t>
      </w:r>
      <w:r w:rsidR="00042757">
        <w:t>Admin</w:t>
      </w:r>
      <w:r w:rsidR="00042757" w:rsidRPr="00042757">
        <w:t xml:space="preserve"> bisa memilih halaman </w:t>
      </w:r>
      <w:r w:rsidR="00042757" w:rsidRPr="00C119FC">
        <w:rPr>
          <w:i/>
        </w:rPr>
        <w:t>dashboard</w:t>
      </w:r>
      <w:r w:rsidR="00042757" w:rsidRPr="00042757">
        <w:t>.</w:t>
      </w:r>
    </w:p>
    <w:p w14:paraId="0FF76911" w14:textId="03403E61" w:rsidR="00042757" w:rsidRDefault="000B6B1C" w:rsidP="00287D30">
      <w:pPr>
        <w:pStyle w:val="isi"/>
        <w:numPr>
          <w:ilvl w:val="0"/>
          <w:numId w:val="31"/>
        </w:numPr>
        <w:ind w:left="426"/>
      </w:pPr>
      <w:r>
        <w:lastRenderedPageBreak/>
        <w:t xml:space="preserve"> </w:t>
      </w:r>
      <w:r w:rsidR="0076662F">
        <w:t>A</w:t>
      </w:r>
      <w:r w:rsidR="00C119FC">
        <w:t xml:space="preserve">dmin </w:t>
      </w:r>
      <w:r w:rsidR="00C119FC" w:rsidRPr="00C119FC">
        <w:t xml:space="preserve">bisa memilih halaman </w:t>
      </w:r>
      <w:r w:rsidR="00C119FC" w:rsidRPr="00C119FC">
        <w:rPr>
          <w:i/>
        </w:rPr>
        <w:t>text to speech</w:t>
      </w:r>
      <w:r w:rsidR="00C119FC" w:rsidRPr="00C119FC">
        <w:t>.</w:t>
      </w:r>
    </w:p>
    <w:p w14:paraId="09F3F721" w14:textId="270E0A66" w:rsidR="00C119FC" w:rsidRDefault="000B6B1C" w:rsidP="00287D30">
      <w:pPr>
        <w:pStyle w:val="isi"/>
        <w:numPr>
          <w:ilvl w:val="0"/>
          <w:numId w:val="31"/>
        </w:numPr>
        <w:ind w:left="426"/>
      </w:pPr>
      <w:r>
        <w:t xml:space="preserve"> </w:t>
      </w:r>
      <w:r w:rsidR="00C119FC">
        <w:t xml:space="preserve">Admin </w:t>
      </w:r>
      <w:r w:rsidR="00C119FC" w:rsidRPr="00C119FC">
        <w:t xml:space="preserve">bisa melakukan </w:t>
      </w:r>
      <w:r w:rsidR="00C119FC" w:rsidRPr="00C119FC">
        <w:rPr>
          <w:i/>
        </w:rPr>
        <w:t>text to speech</w:t>
      </w:r>
      <w:r w:rsidR="00C119FC" w:rsidRPr="00C119FC">
        <w:t xml:space="preserve"> dan </w:t>
      </w:r>
      <w:r w:rsidR="00C119FC" w:rsidRPr="00C119FC">
        <w:rPr>
          <w:i/>
        </w:rPr>
        <w:t>speech to text</w:t>
      </w:r>
      <w:r w:rsidR="00C119FC" w:rsidRPr="00C119FC">
        <w:t>.</w:t>
      </w:r>
    </w:p>
    <w:p w14:paraId="48533161" w14:textId="5FFD8CFE" w:rsidR="00C119FC" w:rsidRDefault="000B6B1C" w:rsidP="00287D30">
      <w:pPr>
        <w:pStyle w:val="isi"/>
        <w:numPr>
          <w:ilvl w:val="0"/>
          <w:numId w:val="31"/>
        </w:numPr>
        <w:ind w:left="426"/>
      </w:pPr>
      <w:r>
        <w:t xml:space="preserve"> </w:t>
      </w:r>
      <w:r w:rsidR="00C119FC">
        <w:t xml:space="preserve">Admin </w:t>
      </w:r>
      <w:r w:rsidR="00E06545">
        <w:t xml:space="preserve">bisa memilih </w:t>
      </w:r>
      <w:r w:rsidR="00E06545" w:rsidRPr="00E06545">
        <w:t xml:space="preserve">bisa memilih halaman </w:t>
      </w:r>
      <w:r w:rsidR="00E06545" w:rsidRPr="00E06545">
        <w:rPr>
          <w:i/>
        </w:rPr>
        <w:t>library</w:t>
      </w:r>
      <w:r w:rsidR="00E06545">
        <w:t>.</w:t>
      </w:r>
    </w:p>
    <w:p w14:paraId="14683794" w14:textId="1D16E489" w:rsidR="00E06545" w:rsidRDefault="000B6B1C" w:rsidP="00287D30">
      <w:pPr>
        <w:pStyle w:val="isi"/>
        <w:numPr>
          <w:ilvl w:val="0"/>
          <w:numId w:val="31"/>
        </w:numPr>
        <w:ind w:left="426"/>
      </w:pPr>
      <w:r>
        <w:t xml:space="preserve"> </w:t>
      </w:r>
      <w:r w:rsidR="00E06545">
        <w:t>Admin</w:t>
      </w:r>
      <w:r w:rsidR="00E06545" w:rsidRPr="00E06545">
        <w:t xml:space="preserve"> bisa play audio dihalaman </w:t>
      </w:r>
      <w:r w:rsidR="00E06545" w:rsidRPr="00E06545">
        <w:rPr>
          <w:i/>
        </w:rPr>
        <w:t>library</w:t>
      </w:r>
      <w:r w:rsidR="00E06545">
        <w:rPr>
          <w:i/>
        </w:rPr>
        <w:t>.</w:t>
      </w:r>
    </w:p>
    <w:p w14:paraId="0BE1599E" w14:textId="124A23B4" w:rsidR="00E06545" w:rsidRDefault="000B6B1C" w:rsidP="00287D30">
      <w:pPr>
        <w:pStyle w:val="isi"/>
        <w:numPr>
          <w:ilvl w:val="0"/>
          <w:numId w:val="31"/>
        </w:numPr>
        <w:ind w:left="426"/>
      </w:pPr>
      <w:r>
        <w:t xml:space="preserve"> </w:t>
      </w:r>
      <w:r w:rsidR="00E06545">
        <w:t xml:space="preserve">Admin bisa </w:t>
      </w:r>
      <w:r w:rsidR="00E06545" w:rsidRPr="00E06545">
        <w:t>bisa memilih halaman</w:t>
      </w:r>
      <w:r w:rsidR="00E06545" w:rsidRPr="00E06545">
        <w:rPr>
          <w:i/>
        </w:rPr>
        <w:t xml:space="preserve"> playtime</w:t>
      </w:r>
      <w:r w:rsidR="00E06545">
        <w:t>.</w:t>
      </w:r>
    </w:p>
    <w:p w14:paraId="56571B56" w14:textId="41487241" w:rsidR="00E06545" w:rsidRDefault="000B6B1C" w:rsidP="00287D30">
      <w:pPr>
        <w:pStyle w:val="isi"/>
        <w:numPr>
          <w:ilvl w:val="0"/>
          <w:numId w:val="31"/>
        </w:numPr>
        <w:ind w:left="426"/>
      </w:pPr>
      <w:r>
        <w:t xml:space="preserve"> </w:t>
      </w:r>
      <w:r w:rsidR="00E06545">
        <w:t xml:space="preserve">Admin bisa </w:t>
      </w:r>
      <w:r w:rsidR="00E06545" w:rsidRPr="00E06545">
        <w:rPr>
          <w:i/>
        </w:rPr>
        <w:t>play audio</w:t>
      </w:r>
      <w:r w:rsidR="00E06545">
        <w:t xml:space="preserve"> dihalaman </w:t>
      </w:r>
      <w:r w:rsidR="00E06545" w:rsidRPr="00E06545">
        <w:rPr>
          <w:i/>
        </w:rPr>
        <w:t>playtime</w:t>
      </w:r>
      <w:r w:rsidR="00E06545">
        <w:t xml:space="preserve"> secara otomatis sesuai jam</w:t>
      </w:r>
      <w:r>
        <w:t xml:space="preserve"> dan manual</w:t>
      </w:r>
    </w:p>
    <w:p w14:paraId="762428CA" w14:textId="1353F47E" w:rsidR="00E06545" w:rsidRDefault="000B6B1C" w:rsidP="00287D30">
      <w:pPr>
        <w:pStyle w:val="isi"/>
        <w:numPr>
          <w:ilvl w:val="0"/>
          <w:numId w:val="31"/>
        </w:numPr>
        <w:ind w:left="426"/>
      </w:pPr>
      <w:r>
        <w:t xml:space="preserve"> </w:t>
      </w:r>
      <w:r w:rsidR="00E06545">
        <w:t xml:space="preserve">Admin bisa </w:t>
      </w:r>
      <w:r w:rsidR="00E06545" w:rsidRPr="00E06545">
        <w:t xml:space="preserve">bisa memilih halaman </w:t>
      </w:r>
      <w:r w:rsidR="00E06545" w:rsidRPr="00E06545">
        <w:rPr>
          <w:i/>
        </w:rPr>
        <w:t>profile</w:t>
      </w:r>
      <w:r w:rsidR="00E06545">
        <w:t>.</w:t>
      </w:r>
    </w:p>
    <w:p w14:paraId="59DE7579" w14:textId="7F139BB8" w:rsidR="00E06545" w:rsidRDefault="00E06545" w:rsidP="00287D30">
      <w:pPr>
        <w:pStyle w:val="isi"/>
        <w:numPr>
          <w:ilvl w:val="0"/>
          <w:numId w:val="31"/>
        </w:numPr>
        <w:ind w:left="426"/>
      </w:pPr>
      <w:r>
        <w:t>Admin</w:t>
      </w:r>
      <w:r w:rsidRPr="00E06545">
        <w:t xml:space="preserve"> bisa ubah </w:t>
      </w:r>
      <w:r w:rsidRPr="00E06545">
        <w:rPr>
          <w:i/>
        </w:rPr>
        <w:t>profile</w:t>
      </w:r>
      <w:r>
        <w:t>.</w:t>
      </w:r>
    </w:p>
    <w:p w14:paraId="70460799" w14:textId="322F1B29" w:rsidR="00E06545" w:rsidRDefault="00E06545" w:rsidP="00287D30">
      <w:pPr>
        <w:pStyle w:val="isi"/>
        <w:numPr>
          <w:ilvl w:val="0"/>
          <w:numId w:val="31"/>
        </w:numPr>
        <w:ind w:left="426"/>
      </w:pPr>
      <w:r>
        <w:t xml:space="preserve">Admin bisa memilih halaman </w:t>
      </w:r>
      <w:r w:rsidRPr="00E06545">
        <w:rPr>
          <w:i/>
        </w:rPr>
        <w:t>users</w:t>
      </w:r>
    </w:p>
    <w:p w14:paraId="2874C6A7" w14:textId="6D69AFE3" w:rsidR="00E06545" w:rsidRDefault="00E06545" w:rsidP="00287D30">
      <w:pPr>
        <w:pStyle w:val="isi"/>
        <w:numPr>
          <w:ilvl w:val="0"/>
          <w:numId w:val="31"/>
        </w:numPr>
        <w:ind w:left="426"/>
      </w:pPr>
      <w:r>
        <w:t>Admin bisa menambah</w:t>
      </w:r>
      <w:r w:rsidR="00E01BEC">
        <w:t xml:space="preserve"> </w:t>
      </w:r>
      <w:r w:rsidR="00E01BEC" w:rsidRPr="00E01BEC">
        <w:rPr>
          <w:i/>
        </w:rPr>
        <w:t>users</w:t>
      </w:r>
      <w:r>
        <w:t>, mengedit</w:t>
      </w:r>
      <w:r w:rsidR="00E01BEC">
        <w:t xml:space="preserve"> </w:t>
      </w:r>
      <w:r w:rsidR="00E01BEC" w:rsidRPr="00E01BEC">
        <w:rPr>
          <w:i/>
        </w:rPr>
        <w:t>users</w:t>
      </w:r>
      <w:r>
        <w:t xml:space="preserve">, menghapus </w:t>
      </w:r>
      <w:r w:rsidRPr="002003A0">
        <w:rPr>
          <w:i/>
        </w:rPr>
        <w:t>users</w:t>
      </w:r>
      <w:r>
        <w:t>.</w:t>
      </w:r>
    </w:p>
    <w:p w14:paraId="5B3B537A" w14:textId="4461E759" w:rsidR="002003A0" w:rsidRDefault="002003A0" w:rsidP="00287D30">
      <w:pPr>
        <w:pStyle w:val="isi"/>
        <w:numPr>
          <w:ilvl w:val="0"/>
          <w:numId w:val="31"/>
        </w:numPr>
        <w:ind w:left="426"/>
      </w:pPr>
      <w:r>
        <w:t xml:space="preserve">Admin bisa memilih halaman </w:t>
      </w:r>
      <w:r w:rsidRPr="002003A0">
        <w:rPr>
          <w:i/>
        </w:rPr>
        <w:t>audio</w:t>
      </w:r>
      <w:r>
        <w:t>.</w:t>
      </w:r>
    </w:p>
    <w:p w14:paraId="38329B13" w14:textId="6F349C1F" w:rsidR="00E06545" w:rsidRDefault="002003A0" w:rsidP="00287D30">
      <w:pPr>
        <w:pStyle w:val="isi"/>
        <w:numPr>
          <w:ilvl w:val="0"/>
          <w:numId w:val="31"/>
        </w:numPr>
        <w:ind w:left="426"/>
      </w:pPr>
      <w:r>
        <w:t>Admin bisa menambah</w:t>
      </w:r>
      <w:r w:rsidR="00E01BEC">
        <w:t xml:space="preserve"> </w:t>
      </w:r>
      <w:r w:rsidR="00E01BEC" w:rsidRPr="00E01BEC">
        <w:rPr>
          <w:i/>
        </w:rPr>
        <w:t>audio</w:t>
      </w:r>
      <w:r>
        <w:t>,</w:t>
      </w:r>
      <w:r w:rsidR="00E01BEC">
        <w:t xml:space="preserve"> </w:t>
      </w:r>
      <w:r>
        <w:t>mengedit</w:t>
      </w:r>
      <w:r w:rsidR="00E01BEC">
        <w:t xml:space="preserve"> </w:t>
      </w:r>
      <w:r w:rsidR="00E01BEC" w:rsidRPr="00E01BEC">
        <w:rPr>
          <w:i/>
        </w:rPr>
        <w:t>audio</w:t>
      </w:r>
      <w:r>
        <w:t>,</w:t>
      </w:r>
      <w:r w:rsidR="00E01BEC">
        <w:t xml:space="preserve"> </w:t>
      </w:r>
      <w:r>
        <w:t xml:space="preserve">menghapus </w:t>
      </w:r>
      <w:r w:rsidRPr="002003A0">
        <w:rPr>
          <w:i/>
        </w:rPr>
        <w:t>audio</w:t>
      </w:r>
      <w:r>
        <w:t>.</w:t>
      </w:r>
    </w:p>
    <w:p w14:paraId="12068D8E" w14:textId="4BED74AC" w:rsidR="002003A0" w:rsidRDefault="002003A0" w:rsidP="00287D30">
      <w:pPr>
        <w:pStyle w:val="isi"/>
        <w:numPr>
          <w:ilvl w:val="0"/>
          <w:numId w:val="31"/>
        </w:numPr>
        <w:ind w:left="426"/>
      </w:pPr>
      <w:r>
        <w:t xml:space="preserve">Admin bisa memilih halaman </w:t>
      </w:r>
      <w:r w:rsidRPr="002003A0">
        <w:rPr>
          <w:i/>
        </w:rPr>
        <w:t>schedule</w:t>
      </w:r>
      <w:r>
        <w:t>.</w:t>
      </w:r>
    </w:p>
    <w:p w14:paraId="4CF90CF9" w14:textId="2CE3AF26" w:rsidR="002003A0" w:rsidRDefault="002003A0" w:rsidP="00287D30">
      <w:pPr>
        <w:pStyle w:val="isi"/>
        <w:numPr>
          <w:ilvl w:val="0"/>
          <w:numId w:val="31"/>
        </w:numPr>
        <w:ind w:left="426"/>
      </w:pPr>
      <w:r>
        <w:t>Admin bisa menambah</w:t>
      </w:r>
      <w:r w:rsidR="00E01BEC">
        <w:t xml:space="preserve"> schedule</w:t>
      </w:r>
      <w:r>
        <w:t>,</w:t>
      </w:r>
      <w:r w:rsidR="00E01BEC">
        <w:t xml:space="preserve"> </w:t>
      </w:r>
      <w:r>
        <w:t>mengedit</w:t>
      </w:r>
      <w:r w:rsidR="00E01BEC">
        <w:t xml:space="preserve"> schedule</w:t>
      </w:r>
      <w:r>
        <w:t>,</w:t>
      </w:r>
      <w:r w:rsidR="00E01BEC">
        <w:t xml:space="preserve"> </w:t>
      </w:r>
      <w:r>
        <w:t xml:space="preserve">menghapus </w:t>
      </w:r>
      <w:r w:rsidRPr="002003A0">
        <w:rPr>
          <w:i/>
        </w:rPr>
        <w:t>s</w:t>
      </w:r>
      <w:r w:rsidR="000B6B1C">
        <w:rPr>
          <w:i/>
        </w:rPr>
        <w:t>hedule</w:t>
      </w:r>
    </w:p>
    <w:p w14:paraId="44C66ECC" w14:textId="73DFE716" w:rsidR="00801AFF" w:rsidRDefault="002003A0" w:rsidP="00287D30">
      <w:pPr>
        <w:pStyle w:val="isi"/>
        <w:numPr>
          <w:ilvl w:val="0"/>
          <w:numId w:val="31"/>
        </w:numPr>
        <w:ind w:left="426"/>
      </w:pPr>
      <w:r>
        <w:t xml:space="preserve">Admin bisa </w:t>
      </w:r>
      <w:r w:rsidRPr="002003A0">
        <w:rPr>
          <w:i/>
        </w:rPr>
        <w:t>logout</w:t>
      </w:r>
      <w:r>
        <w:t>.</w:t>
      </w:r>
    </w:p>
    <w:p w14:paraId="349760ED" w14:textId="5F99FC60" w:rsidR="00405E11" w:rsidRPr="00405E11" w:rsidRDefault="00405E11" w:rsidP="00287D30">
      <w:pPr>
        <w:pStyle w:val="isi"/>
        <w:numPr>
          <w:ilvl w:val="0"/>
          <w:numId w:val="29"/>
        </w:numPr>
        <w:ind w:left="284" w:hanging="284"/>
        <w:rPr>
          <w:b/>
        </w:rPr>
      </w:pPr>
      <w:r w:rsidRPr="00405E11">
        <w:rPr>
          <w:b/>
        </w:rPr>
        <w:t>Use Case Diagram</w:t>
      </w:r>
    </w:p>
    <w:p w14:paraId="1F4379B4" w14:textId="76E11960" w:rsidR="003B60F6" w:rsidRPr="003B60F6" w:rsidRDefault="003B60F6" w:rsidP="003B60F6">
      <w:pPr>
        <w:pStyle w:val="isi"/>
      </w:pPr>
      <w:r>
        <w:t>Pada tahap ini akan di gambarkan usecase diagram</w:t>
      </w:r>
      <w:r w:rsidR="00306C58">
        <w:t>:</w:t>
      </w:r>
    </w:p>
    <w:p w14:paraId="1326F8E9" w14:textId="03D0498E" w:rsidR="00E01BEC" w:rsidRPr="00C84D49" w:rsidRDefault="00E01BEC" w:rsidP="00287D30">
      <w:pPr>
        <w:pStyle w:val="isi"/>
        <w:numPr>
          <w:ilvl w:val="0"/>
          <w:numId w:val="10"/>
        </w:numPr>
        <w:ind w:left="284"/>
      </w:pPr>
      <w:r w:rsidRPr="00C84D49">
        <w:t xml:space="preserve">Usecase diagram halaman </w:t>
      </w:r>
      <w:proofErr w:type="gramStart"/>
      <w:r w:rsidRPr="00C84D49">
        <w:t>user :</w:t>
      </w:r>
      <w:proofErr w:type="gramEnd"/>
    </w:p>
    <w:p w14:paraId="17C7DF41" w14:textId="114D3FB1" w:rsidR="00D70A15" w:rsidRDefault="00D46611" w:rsidP="00D70A15">
      <w:pPr>
        <w:pStyle w:val="isi"/>
        <w:keepNext/>
        <w:ind w:left="-76"/>
      </w:pPr>
      <w:r>
        <w:rPr>
          <w:noProof/>
        </w:rPr>
        <w:lastRenderedPageBreak/>
        <w:drawing>
          <wp:inline distT="0" distB="0" distL="0" distR="0" wp14:anchorId="5B911E46" wp14:editId="4C79878B">
            <wp:extent cx="5219700" cy="4423410"/>
            <wp:effectExtent l="0" t="0" r="0" b="0"/>
            <wp:docPr id="8"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se Case Model_users_revisi.jpg"/>
                    <pic:cNvPicPr/>
                  </pic:nvPicPr>
                  <pic:blipFill>
                    <a:blip r:embed="rId58">
                      <a:extLst>
                        <a:ext uri="{28A0092B-C50C-407E-A947-70E740481C1C}">
                          <a14:useLocalDpi xmlns:a14="http://schemas.microsoft.com/office/drawing/2010/main" val="0"/>
                        </a:ext>
                      </a:extLst>
                    </a:blip>
                    <a:stretch>
                      <a:fillRect/>
                    </a:stretch>
                  </pic:blipFill>
                  <pic:spPr>
                    <a:xfrm>
                      <a:off x="0" y="0"/>
                      <a:ext cx="5219700" cy="4423410"/>
                    </a:xfrm>
                    <a:prstGeom prst="rect">
                      <a:avLst/>
                    </a:prstGeom>
                  </pic:spPr>
                </pic:pic>
              </a:graphicData>
            </a:graphic>
          </wp:inline>
        </w:drawing>
      </w:r>
    </w:p>
    <w:p w14:paraId="03C22BD3" w14:textId="7E10FE0D" w:rsidR="0092028F" w:rsidRDefault="00D70A15" w:rsidP="00D70A15">
      <w:pPr>
        <w:pStyle w:val="Keterangan"/>
        <w:rPr>
          <w:b/>
        </w:rPr>
      </w:pPr>
      <w:r w:rsidRPr="00D70A15">
        <w:rPr>
          <w:b/>
        </w:rPr>
        <w:t>Gambar 4.1</w:t>
      </w:r>
      <w:r>
        <w:rPr>
          <w:b/>
        </w:rPr>
        <w:t xml:space="preserve"> Use case User </w:t>
      </w:r>
      <w:r w:rsidRPr="00D70A15">
        <w:rPr>
          <w:b/>
        </w:rPr>
        <w:t xml:space="preserve"> </w:t>
      </w:r>
    </w:p>
    <w:p w14:paraId="6CEF4729" w14:textId="22DA41D2" w:rsidR="00596E62" w:rsidRPr="00596E62" w:rsidRDefault="00596E62" w:rsidP="00596E62">
      <w:pPr>
        <w:pStyle w:val="isi"/>
      </w:pPr>
      <w:r w:rsidRPr="00596E62">
        <w:t>Deskripsi Use Case Diagram Halaman User:</w:t>
      </w:r>
    </w:p>
    <w:p w14:paraId="7486EE28" w14:textId="7083E1D1" w:rsidR="00D70A15" w:rsidRDefault="00A56460" w:rsidP="00A56460">
      <w:pPr>
        <w:pStyle w:val="Keterangan"/>
        <w:rPr>
          <w:b/>
        </w:rPr>
      </w:pPr>
      <w:r w:rsidRPr="00A56460">
        <w:rPr>
          <w:b/>
        </w:rPr>
        <w:t xml:space="preserve">Tabel IV. </w:t>
      </w:r>
      <w:r w:rsidRPr="00A56460">
        <w:rPr>
          <w:b/>
        </w:rPr>
        <w:fldChar w:fldCharType="begin"/>
      </w:r>
      <w:r w:rsidRPr="00A56460">
        <w:rPr>
          <w:b/>
        </w:rPr>
        <w:instrText xml:space="preserve"> SEQ Tabel_IV. \* ARABIC </w:instrText>
      </w:r>
      <w:r w:rsidRPr="00A56460">
        <w:rPr>
          <w:b/>
        </w:rPr>
        <w:fldChar w:fldCharType="separate"/>
      </w:r>
      <w:r w:rsidR="000B0BEF">
        <w:rPr>
          <w:b/>
          <w:noProof/>
        </w:rPr>
        <w:t>1</w:t>
      </w:r>
      <w:r w:rsidRPr="00A56460">
        <w:rPr>
          <w:b/>
        </w:rPr>
        <w:fldChar w:fldCharType="end"/>
      </w:r>
      <w:r>
        <w:rPr>
          <w:b/>
        </w:rPr>
        <w:t xml:space="preserve"> </w:t>
      </w:r>
      <w:r w:rsidR="00D70A15">
        <w:rPr>
          <w:b/>
        </w:rPr>
        <w:t>Deskripsi Use Case Diagram Halaman User</w:t>
      </w:r>
      <w:r w:rsidR="00306C58">
        <w:rPr>
          <w:b/>
        </w:rPr>
        <w:t xml:space="preserve"> Login</w:t>
      </w:r>
    </w:p>
    <w:tbl>
      <w:tblPr>
        <w:tblStyle w:val="KisiTabel"/>
        <w:tblW w:w="0" w:type="auto"/>
        <w:tblInd w:w="-76" w:type="dxa"/>
        <w:tblLook w:val="04A0" w:firstRow="1" w:lastRow="0" w:firstColumn="1" w:lastColumn="0" w:noHBand="0" w:noVBand="1"/>
      </w:tblPr>
      <w:tblGrid>
        <w:gridCol w:w="4105"/>
        <w:gridCol w:w="4105"/>
      </w:tblGrid>
      <w:tr w:rsidR="00D70A15" w14:paraId="09A7CAF8" w14:textId="77777777" w:rsidTr="00D70A15">
        <w:tc>
          <w:tcPr>
            <w:tcW w:w="4105" w:type="dxa"/>
          </w:tcPr>
          <w:p w14:paraId="4E793302" w14:textId="3C5204D0" w:rsidR="00D70A15" w:rsidRPr="00306C58" w:rsidRDefault="00D70A15" w:rsidP="00C55F92">
            <w:pPr>
              <w:pStyle w:val="isi"/>
              <w:rPr>
                <w:b/>
                <w:i/>
              </w:rPr>
            </w:pPr>
            <w:r w:rsidRPr="00306C58">
              <w:rPr>
                <w:b/>
                <w:i/>
              </w:rPr>
              <w:t xml:space="preserve">Use Case Name </w:t>
            </w:r>
          </w:p>
        </w:tc>
        <w:tc>
          <w:tcPr>
            <w:tcW w:w="4105" w:type="dxa"/>
          </w:tcPr>
          <w:p w14:paraId="1AA6BCDB" w14:textId="44B13557" w:rsidR="00D70A15" w:rsidRDefault="00D70A15" w:rsidP="00C55F92">
            <w:pPr>
              <w:pStyle w:val="isi"/>
              <w:rPr>
                <w:b/>
              </w:rPr>
            </w:pPr>
            <w:r>
              <w:rPr>
                <w:b/>
              </w:rPr>
              <w:t xml:space="preserve">Login </w:t>
            </w:r>
          </w:p>
        </w:tc>
      </w:tr>
      <w:tr w:rsidR="00D70A15" w14:paraId="4D08F85A" w14:textId="77777777" w:rsidTr="00D70A15">
        <w:tc>
          <w:tcPr>
            <w:tcW w:w="4105" w:type="dxa"/>
          </w:tcPr>
          <w:p w14:paraId="0522426C" w14:textId="2E875162" w:rsidR="00D70A15" w:rsidRPr="00306C58" w:rsidRDefault="00D70A15" w:rsidP="00C55F92">
            <w:pPr>
              <w:pStyle w:val="isi"/>
              <w:rPr>
                <w:b/>
                <w:i/>
              </w:rPr>
            </w:pPr>
            <w:r w:rsidRPr="00306C58">
              <w:rPr>
                <w:b/>
                <w:i/>
              </w:rPr>
              <w:t>Requirements</w:t>
            </w:r>
          </w:p>
        </w:tc>
        <w:tc>
          <w:tcPr>
            <w:tcW w:w="4105" w:type="dxa"/>
          </w:tcPr>
          <w:p w14:paraId="0E5AD0CD" w14:textId="509A34F5" w:rsidR="00D70A15" w:rsidRPr="00D70A15" w:rsidRDefault="00D70A15" w:rsidP="00C55F92">
            <w:pPr>
              <w:pStyle w:val="isi"/>
            </w:pPr>
            <w:r w:rsidRPr="00D70A15">
              <w:t>A1</w:t>
            </w:r>
          </w:p>
        </w:tc>
      </w:tr>
      <w:tr w:rsidR="00D70A15" w14:paraId="4B29F5B0" w14:textId="77777777" w:rsidTr="00D70A15">
        <w:tc>
          <w:tcPr>
            <w:tcW w:w="4105" w:type="dxa"/>
          </w:tcPr>
          <w:p w14:paraId="6C2C7128" w14:textId="70BC802E" w:rsidR="00D70A15" w:rsidRPr="00306C58" w:rsidRDefault="00A442F8" w:rsidP="00C55F92">
            <w:pPr>
              <w:pStyle w:val="isi"/>
              <w:rPr>
                <w:b/>
                <w:i/>
              </w:rPr>
            </w:pPr>
            <w:r w:rsidRPr="00306C58">
              <w:rPr>
                <w:b/>
                <w:i/>
              </w:rPr>
              <w:t>Goal</w:t>
            </w:r>
          </w:p>
        </w:tc>
        <w:tc>
          <w:tcPr>
            <w:tcW w:w="4105" w:type="dxa"/>
          </w:tcPr>
          <w:p w14:paraId="7FFDEAE9" w14:textId="1D335480" w:rsidR="00D70A15" w:rsidRPr="00306C58" w:rsidRDefault="00A442F8" w:rsidP="00C55F92">
            <w:pPr>
              <w:pStyle w:val="isi"/>
            </w:pPr>
            <w:r w:rsidRPr="00306C58">
              <w:t xml:space="preserve">User </w:t>
            </w:r>
            <w:r w:rsidR="00306C58" w:rsidRPr="00306C58">
              <w:t>dapat masuk ke sistem</w:t>
            </w:r>
            <w:r w:rsidR="00306C58">
              <w:t>.</w:t>
            </w:r>
          </w:p>
        </w:tc>
      </w:tr>
      <w:tr w:rsidR="00D70A15" w14:paraId="6556C5A7" w14:textId="77777777" w:rsidTr="00D70A15">
        <w:tc>
          <w:tcPr>
            <w:tcW w:w="4105" w:type="dxa"/>
          </w:tcPr>
          <w:p w14:paraId="23C34352" w14:textId="7170A730" w:rsidR="00D70A15" w:rsidRPr="00306C58" w:rsidRDefault="00306C58" w:rsidP="00C55F92">
            <w:pPr>
              <w:pStyle w:val="isi"/>
              <w:rPr>
                <w:b/>
                <w:i/>
              </w:rPr>
            </w:pPr>
            <w:r w:rsidRPr="00306C58">
              <w:rPr>
                <w:b/>
                <w:i/>
              </w:rPr>
              <w:t>Pre-Conditions</w:t>
            </w:r>
          </w:p>
        </w:tc>
        <w:tc>
          <w:tcPr>
            <w:tcW w:w="4105" w:type="dxa"/>
          </w:tcPr>
          <w:p w14:paraId="14FA673A" w14:textId="75501B46" w:rsidR="00D70A15" w:rsidRPr="00306C58" w:rsidRDefault="00306C58" w:rsidP="00C55F92">
            <w:pPr>
              <w:pStyle w:val="isi"/>
            </w:pPr>
            <w:r w:rsidRPr="00306C58">
              <w:t>User berada di halaman login</w:t>
            </w:r>
            <w:r>
              <w:t>.</w:t>
            </w:r>
          </w:p>
        </w:tc>
      </w:tr>
      <w:tr w:rsidR="00D70A15" w14:paraId="100F4E93" w14:textId="77777777" w:rsidTr="00D70A15">
        <w:tc>
          <w:tcPr>
            <w:tcW w:w="4105" w:type="dxa"/>
          </w:tcPr>
          <w:p w14:paraId="4CE9909A" w14:textId="17C033CE" w:rsidR="00D70A15" w:rsidRPr="00306C58" w:rsidRDefault="00306C58" w:rsidP="00C55F92">
            <w:pPr>
              <w:pStyle w:val="isi"/>
              <w:rPr>
                <w:b/>
                <w:i/>
              </w:rPr>
            </w:pPr>
            <w:r w:rsidRPr="00306C58">
              <w:rPr>
                <w:b/>
                <w:i/>
              </w:rPr>
              <w:t>Post-Conditions</w:t>
            </w:r>
          </w:p>
        </w:tc>
        <w:tc>
          <w:tcPr>
            <w:tcW w:w="4105" w:type="dxa"/>
          </w:tcPr>
          <w:p w14:paraId="375D443B" w14:textId="2A5AB7F6" w:rsidR="00D70A15" w:rsidRPr="00306C58" w:rsidRDefault="00306C58" w:rsidP="00C55F92">
            <w:pPr>
              <w:pStyle w:val="isi"/>
            </w:pPr>
            <w:r w:rsidRPr="00306C58">
              <w:t>User berhasil masuk ke sistem dan diarahkan ke halaman dashboard</w:t>
            </w:r>
            <w:r>
              <w:t>.</w:t>
            </w:r>
          </w:p>
        </w:tc>
      </w:tr>
      <w:tr w:rsidR="00D70A15" w14:paraId="06F7F888" w14:textId="77777777" w:rsidTr="00D70A15">
        <w:tc>
          <w:tcPr>
            <w:tcW w:w="4105" w:type="dxa"/>
          </w:tcPr>
          <w:p w14:paraId="3646074A" w14:textId="7C613FCF" w:rsidR="00D70A15" w:rsidRPr="00306C58" w:rsidRDefault="00306C58" w:rsidP="00C55F92">
            <w:pPr>
              <w:pStyle w:val="isi"/>
              <w:rPr>
                <w:b/>
                <w:i/>
              </w:rPr>
            </w:pPr>
            <w:r w:rsidRPr="00306C58">
              <w:rPr>
                <w:b/>
                <w:i/>
              </w:rPr>
              <w:t xml:space="preserve">Failed Ends Conditions </w:t>
            </w:r>
          </w:p>
        </w:tc>
        <w:tc>
          <w:tcPr>
            <w:tcW w:w="4105" w:type="dxa"/>
          </w:tcPr>
          <w:p w14:paraId="379269F7" w14:textId="4CA5F0D4" w:rsidR="00D70A15" w:rsidRPr="00306C58" w:rsidRDefault="00306C58" w:rsidP="00C55F92">
            <w:pPr>
              <w:pStyle w:val="isi"/>
            </w:pPr>
            <w:r w:rsidRPr="00306C58">
              <w:t>User gagal login karena kesalahan kredensial</w:t>
            </w:r>
            <w:r>
              <w:t xml:space="preserve"> email dan password</w:t>
            </w:r>
            <w:r w:rsidRPr="00306C58">
              <w:t xml:space="preserve"> atau </w:t>
            </w:r>
            <w:r w:rsidRPr="00306C58">
              <w:lastRenderedPageBreak/>
              <w:t>masalah teknis.</w:t>
            </w:r>
          </w:p>
        </w:tc>
      </w:tr>
      <w:tr w:rsidR="00306C58" w14:paraId="723A86CB" w14:textId="77777777" w:rsidTr="00D70A15">
        <w:tc>
          <w:tcPr>
            <w:tcW w:w="4105" w:type="dxa"/>
          </w:tcPr>
          <w:p w14:paraId="7E66290F" w14:textId="3FE97961" w:rsidR="00306C58" w:rsidRPr="00306C58" w:rsidRDefault="00306C58" w:rsidP="00C55F92">
            <w:pPr>
              <w:pStyle w:val="isi"/>
              <w:rPr>
                <w:b/>
                <w:i/>
              </w:rPr>
            </w:pPr>
            <w:r>
              <w:rPr>
                <w:b/>
                <w:i/>
              </w:rPr>
              <w:lastRenderedPageBreak/>
              <w:t>Primary Actors</w:t>
            </w:r>
          </w:p>
        </w:tc>
        <w:tc>
          <w:tcPr>
            <w:tcW w:w="4105" w:type="dxa"/>
          </w:tcPr>
          <w:p w14:paraId="3042155E" w14:textId="252B6DA0" w:rsidR="00306C58" w:rsidRPr="00306C58" w:rsidRDefault="00306C58" w:rsidP="00C55F92">
            <w:pPr>
              <w:pStyle w:val="isi"/>
            </w:pPr>
            <w:r w:rsidRPr="00306C58">
              <w:t>User</w:t>
            </w:r>
          </w:p>
        </w:tc>
      </w:tr>
      <w:tr w:rsidR="00306C58" w14:paraId="7949106E" w14:textId="77777777" w:rsidTr="00D70A15">
        <w:tc>
          <w:tcPr>
            <w:tcW w:w="4105" w:type="dxa"/>
          </w:tcPr>
          <w:p w14:paraId="6E99DCB4" w14:textId="3DC036F0" w:rsidR="00306C58" w:rsidRPr="00306C58" w:rsidRDefault="00306C58" w:rsidP="00C55F92">
            <w:pPr>
              <w:pStyle w:val="isi"/>
              <w:rPr>
                <w:b/>
                <w:i/>
              </w:rPr>
            </w:pPr>
            <w:r>
              <w:rPr>
                <w:b/>
                <w:i/>
              </w:rPr>
              <w:t>Main Flow / Basic Path</w:t>
            </w:r>
          </w:p>
        </w:tc>
        <w:tc>
          <w:tcPr>
            <w:tcW w:w="4105" w:type="dxa"/>
          </w:tcPr>
          <w:p w14:paraId="02E7EB02" w14:textId="76F94348" w:rsidR="00306C58" w:rsidRDefault="009921FD" w:rsidP="00287D30">
            <w:pPr>
              <w:pStyle w:val="isi"/>
              <w:numPr>
                <w:ilvl w:val="0"/>
                <w:numId w:val="11"/>
              </w:numPr>
              <w:ind w:left="397"/>
            </w:pPr>
            <w:r>
              <w:t>User membuka halaman login.</w:t>
            </w:r>
          </w:p>
          <w:p w14:paraId="449082DD" w14:textId="539709AE" w:rsidR="009921FD" w:rsidRDefault="009921FD" w:rsidP="00287D30">
            <w:pPr>
              <w:pStyle w:val="isi"/>
              <w:numPr>
                <w:ilvl w:val="0"/>
                <w:numId w:val="11"/>
              </w:numPr>
              <w:ind w:left="397"/>
            </w:pPr>
            <w:r>
              <w:t>Sistem menampilkan form login.</w:t>
            </w:r>
          </w:p>
          <w:p w14:paraId="33F9279C" w14:textId="77777777" w:rsidR="009921FD" w:rsidRDefault="009921FD" w:rsidP="00287D30">
            <w:pPr>
              <w:pStyle w:val="isi"/>
              <w:numPr>
                <w:ilvl w:val="0"/>
                <w:numId w:val="11"/>
              </w:numPr>
              <w:ind w:left="397"/>
            </w:pPr>
            <w:r>
              <w:t>User memasukkan email dan password.</w:t>
            </w:r>
          </w:p>
          <w:p w14:paraId="1A76BD77" w14:textId="77777777" w:rsidR="009921FD" w:rsidRDefault="009921FD" w:rsidP="00287D30">
            <w:pPr>
              <w:pStyle w:val="isi"/>
              <w:numPr>
                <w:ilvl w:val="0"/>
                <w:numId w:val="11"/>
              </w:numPr>
              <w:ind w:left="397"/>
            </w:pPr>
            <w:r>
              <w:t>User menekan tombol login.</w:t>
            </w:r>
          </w:p>
          <w:p w14:paraId="53A73778" w14:textId="27252F86" w:rsidR="00F872F0" w:rsidRPr="00BC1168" w:rsidRDefault="009921FD" w:rsidP="00287D30">
            <w:pPr>
              <w:pStyle w:val="isi"/>
              <w:numPr>
                <w:ilvl w:val="0"/>
                <w:numId w:val="11"/>
              </w:numPr>
              <w:ind w:left="397"/>
            </w:pPr>
            <w:r>
              <w:t>Sistem memverifikasi user dari database.</w:t>
            </w:r>
          </w:p>
          <w:p w14:paraId="3DE02D4F" w14:textId="448B0D5B" w:rsidR="009921FD" w:rsidRDefault="009921FD" w:rsidP="00287D30">
            <w:pPr>
              <w:pStyle w:val="isi"/>
              <w:numPr>
                <w:ilvl w:val="0"/>
                <w:numId w:val="11"/>
              </w:numPr>
              <w:ind w:left="397"/>
            </w:pPr>
            <w:r>
              <w:t>Jika valid,</w:t>
            </w:r>
            <w:r w:rsidR="00BC1168">
              <w:t xml:space="preserve"> ada pemberitahuan alert dan </w:t>
            </w:r>
            <w:r>
              <w:t>sistem mengarahkan ke halaman dashboard.</w:t>
            </w:r>
          </w:p>
          <w:p w14:paraId="1FB4E1D9" w14:textId="4A6CDB19" w:rsidR="009921FD" w:rsidRPr="009921FD" w:rsidRDefault="009921FD" w:rsidP="00287D30">
            <w:pPr>
              <w:pStyle w:val="isi"/>
              <w:numPr>
                <w:ilvl w:val="0"/>
                <w:numId w:val="11"/>
              </w:numPr>
              <w:ind w:left="397"/>
            </w:pPr>
            <w:r>
              <w:t>Jika tidak valid, sistem menampilkan pesan error.</w:t>
            </w:r>
          </w:p>
        </w:tc>
      </w:tr>
      <w:tr w:rsidR="00C30CDD" w14:paraId="3910954F" w14:textId="77777777" w:rsidTr="00D70A15">
        <w:tc>
          <w:tcPr>
            <w:tcW w:w="4105" w:type="dxa"/>
          </w:tcPr>
          <w:p w14:paraId="4A0922CF" w14:textId="29AE2335" w:rsidR="00C30CDD" w:rsidRPr="00C30CDD" w:rsidRDefault="00C30CDD" w:rsidP="00C55F92">
            <w:pPr>
              <w:pStyle w:val="isi"/>
              <w:rPr>
                <w:b/>
                <w:i/>
              </w:rPr>
            </w:pPr>
            <w:r w:rsidRPr="00C30CDD">
              <w:rPr>
                <w:b/>
                <w:i/>
              </w:rPr>
              <w:t>Invariant A</w:t>
            </w:r>
          </w:p>
        </w:tc>
        <w:tc>
          <w:tcPr>
            <w:tcW w:w="4105" w:type="dxa"/>
          </w:tcPr>
          <w:p w14:paraId="498E48AE" w14:textId="3732B62A" w:rsidR="005C4263" w:rsidRDefault="00C30CDD" w:rsidP="00C30CDD">
            <w:pPr>
              <w:pStyle w:val="isi"/>
            </w:pPr>
            <w:r w:rsidRPr="00C30CDD">
              <w:t>A</w:t>
            </w:r>
            <w:r w:rsidR="00052787">
              <w:t>2</w:t>
            </w:r>
            <w:r w:rsidRPr="00C30CDD">
              <w:t>.</w:t>
            </w:r>
            <w:r w:rsidR="00052787">
              <w:t xml:space="preserve"> </w:t>
            </w:r>
            <w:r w:rsidR="00052787" w:rsidRPr="00052787">
              <w:t>User bisa memilih halaman dashboard.</w:t>
            </w:r>
          </w:p>
          <w:p w14:paraId="6762B80F" w14:textId="77777777" w:rsidR="00052787" w:rsidRDefault="00052787" w:rsidP="00052787">
            <w:pPr>
              <w:pStyle w:val="isi"/>
            </w:pPr>
            <w:r>
              <w:t>A3. User bisa memilih halaman text to speech</w:t>
            </w:r>
          </w:p>
          <w:p w14:paraId="513C049E" w14:textId="77777777" w:rsidR="00052787" w:rsidRDefault="00052787" w:rsidP="00052787">
            <w:pPr>
              <w:pStyle w:val="isi"/>
            </w:pPr>
            <w:r>
              <w:t>A5. User bisa memilih halaman library.</w:t>
            </w:r>
          </w:p>
          <w:p w14:paraId="068A1431" w14:textId="77777777" w:rsidR="00052787" w:rsidRDefault="00052787" w:rsidP="00052787">
            <w:pPr>
              <w:pStyle w:val="isi"/>
            </w:pPr>
            <w:r>
              <w:t xml:space="preserve">A7. User bisa memilih halaman playtime. </w:t>
            </w:r>
          </w:p>
          <w:p w14:paraId="586DDC30" w14:textId="77777777" w:rsidR="00052787" w:rsidRDefault="00052787" w:rsidP="00052787">
            <w:pPr>
              <w:pStyle w:val="isi"/>
            </w:pPr>
            <w:r>
              <w:t>A9. User bisa memilih halaman profile.</w:t>
            </w:r>
          </w:p>
          <w:p w14:paraId="5B893058" w14:textId="6984080B" w:rsidR="00052787" w:rsidRDefault="00052787" w:rsidP="00052787">
            <w:pPr>
              <w:pStyle w:val="isi"/>
            </w:pPr>
            <w:r w:rsidRPr="00052787">
              <w:t>A11. User bisa logout.</w:t>
            </w:r>
          </w:p>
        </w:tc>
      </w:tr>
    </w:tbl>
    <w:p w14:paraId="6A649BCB" w14:textId="607ACC1F" w:rsidR="00B43F70" w:rsidRDefault="00B43F70" w:rsidP="00C55F92">
      <w:pPr>
        <w:pStyle w:val="isi"/>
        <w:ind w:left="-76"/>
        <w:rPr>
          <w:b/>
        </w:rPr>
      </w:pPr>
    </w:p>
    <w:p w14:paraId="29AA5F52" w14:textId="0963D951" w:rsidR="00CA7119" w:rsidRDefault="00CA7119" w:rsidP="00CA7119">
      <w:pPr>
        <w:pStyle w:val="Keterangan"/>
        <w:rPr>
          <w:b/>
        </w:rPr>
      </w:pPr>
      <w:r w:rsidRPr="00CA7119">
        <w:rPr>
          <w:b/>
        </w:rPr>
        <w:t xml:space="preserve">Tabel IV. </w:t>
      </w:r>
      <w:r w:rsidRPr="00CA7119">
        <w:rPr>
          <w:b/>
        </w:rPr>
        <w:fldChar w:fldCharType="begin"/>
      </w:r>
      <w:r w:rsidRPr="00CA7119">
        <w:rPr>
          <w:b/>
        </w:rPr>
        <w:instrText xml:space="preserve"> SEQ Tabel_IV. \* ARABIC </w:instrText>
      </w:r>
      <w:r w:rsidRPr="00CA7119">
        <w:rPr>
          <w:b/>
        </w:rPr>
        <w:fldChar w:fldCharType="separate"/>
      </w:r>
      <w:r w:rsidR="000B0BEF">
        <w:rPr>
          <w:b/>
          <w:noProof/>
        </w:rPr>
        <w:t>2</w:t>
      </w:r>
      <w:r w:rsidRPr="00CA7119">
        <w:rPr>
          <w:b/>
        </w:rPr>
        <w:fldChar w:fldCharType="end"/>
      </w:r>
      <w:r>
        <w:rPr>
          <w:b/>
        </w:rPr>
        <w:t xml:space="preserve"> </w:t>
      </w:r>
      <w:r w:rsidRPr="00CA7119">
        <w:rPr>
          <w:b/>
        </w:rPr>
        <w:t>Deskripsi</w:t>
      </w:r>
      <w:r>
        <w:rPr>
          <w:b/>
        </w:rPr>
        <w:t xml:space="preserve"> Use Case Diagram Halaman User Dashboard</w:t>
      </w:r>
    </w:p>
    <w:tbl>
      <w:tblPr>
        <w:tblStyle w:val="KisiTabel"/>
        <w:tblW w:w="0" w:type="auto"/>
        <w:tblInd w:w="-76" w:type="dxa"/>
        <w:tblLook w:val="04A0" w:firstRow="1" w:lastRow="0" w:firstColumn="1" w:lastColumn="0" w:noHBand="0" w:noVBand="1"/>
      </w:tblPr>
      <w:tblGrid>
        <w:gridCol w:w="4105"/>
        <w:gridCol w:w="4105"/>
      </w:tblGrid>
      <w:tr w:rsidR="00CA7119" w14:paraId="0FFBC7A0" w14:textId="77777777" w:rsidTr="002C4615">
        <w:tc>
          <w:tcPr>
            <w:tcW w:w="4105" w:type="dxa"/>
          </w:tcPr>
          <w:p w14:paraId="08179D7E" w14:textId="77777777" w:rsidR="00CA7119" w:rsidRPr="00306C58" w:rsidRDefault="00CA7119" w:rsidP="002C4615">
            <w:pPr>
              <w:pStyle w:val="isi"/>
              <w:rPr>
                <w:b/>
                <w:i/>
              </w:rPr>
            </w:pPr>
            <w:r w:rsidRPr="00306C58">
              <w:rPr>
                <w:b/>
                <w:i/>
              </w:rPr>
              <w:lastRenderedPageBreak/>
              <w:t xml:space="preserve">Use Case Name </w:t>
            </w:r>
          </w:p>
        </w:tc>
        <w:tc>
          <w:tcPr>
            <w:tcW w:w="4105" w:type="dxa"/>
          </w:tcPr>
          <w:p w14:paraId="0D018FF1" w14:textId="3F30B4A2" w:rsidR="00CA7119" w:rsidRDefault="00CA7119" w:rsidP="002C4615">
            <w:pPr>
              <w:pStyle w:val="isi"/>
              <w:rPr>
                <w:b/>
              </w:rPr>
            </w:pPr>
            <w:r>
              <w:rPr>
                <w:b/>
              </w:rPr>
              <w:t xml:space="preserve">Dashboard </w:t>
            </w:r>
          </w:p>
        </w:tc>
      </w:tr>
      <w:tr w:rsidR="00CA7119" w14:paraId="5B519178" w14:textId="77777777" w:rsidTr="002C4615">
        <w:tc>
          <w:tcPr>
            <w:tcW w:w="4105" w:type="dxa"/>
          </w:tcPr>
          <w:p w14:paraId="49260C02" w14:textId="77777777" w:rsidR="00CA7119" w:rsidRPr="00306C58" w:rsidRDefault="00CA7119" w:rsidP="002C4615">
            <w:pPr>
              <w:pStyle w:val="isi"/>
              <w:rPr>
                <w:b/>
                <w:i/>
              </w:rPr>
            </w:pPr>
            <w:r w:rsidRPr="00306C58">
              <w:rPr>
                <w:b/>
                <w:i/>
              </w:rPr>
              <w:t>Requirements</w:t>
            </w:r>
          </w:p>
        </w:tc>
        <w:tc>
          <w:tcPr>
            <w:tcW w:w="4105" w:type="dxa"/>
          </w:tcPr>
          <w:p w14:paraId="53A77C1F" w14:textId="556BEFAA" w:rsidR="00CA7119" w:rsidRPr="00D70A15" w:rsidRDefault="00CA7119" w:rsidP="002C4615">
            <w:pPr>
              <w:pStyle w:val="isi"/>
            </w:pPr>
            <w:r w:rsidRPr="00D70A15">
              <w:t>A</w:t>
            </w:r>
            <w:r>
              <w:t>2</w:t>
            </w:r>
          </w:p>
        </w:tc>
      </w:tr>
      <w:tr w:rsidR="00CA7119" w14:paraId="4A35E458" w14:textId="77777777" w:rsidTr="002C4615">
        <w:tc>
          <w:tcPr>
            <w:tcW w:w="4105" w:type="dxa"/>
          </w:tcPr>
          <w:p w14:paraId="63468B1F" w14:textId="77777777" w:rsidR="00CA7119" w:rsidRPr="00306C58" w:rsidRDefault="00CA7119" w:rsidP="002C4615">
            <w:pPr>
              <w:pStyle w:val="isi"/>
              <w:rPr>
                <w:b/>
                <w:i/>
              </w:rPr>
            </w:pPr>
            <w:r w:rsidRPr="00306C58">
              <w:rPr>
                <w:b/>
                <w:i/>
              </w:rPr>
              <w:t>Goal</w:t>
            </w:r>
          </w:p>
        </w:tc>
        <w:tc>
          <w:tcPr>
            <w:tcW w:w="4105" w:type="dxa"/>
          </w:tcPr>
          <w:p w14:paraId="24541EFF" w14:textId="45C7C4BD" w:rsidR="00CA7119" w:rsidRPr="00306C58" w:rsidRDefault="00CA7119" w:rsidP="002C4615">
            <w:pPr>
              <w:pStyle w:val="isi"/>
            </w:pPr>
            <w:r w:rsidRPr="00CA7119">
              <w:t>User dapat melihat halaman dashboard yang berisi informasi utama.</w:t>
            </w:r>
          </w:p>
        </w:tc>
      </w:tr>
      <w:tr w:rsidR="00CA7119" w14:paraId="32348AEA" w14:textId="77777777" w:rsidTr="002C4615">
        <w:tc>
          <w:tcPr>
            <w:tcW w:w="4105" w:type="dxa"/>
          </w:tcPr>
          <w:p w14:paraId="1085D74B" w14:textId="77777777" w:rsidR="00CA7119" w:rsidRPr="00306C58" w:rsidRDefault="00CA7119" w:rsidP="002C4615">
            <w:pPr>
              <w:pStyle w:val="isi"/>
              <w:rPr>
                <w:b/>
                <w:i/>
              </w:rPr>
            </w:pPr>
            <w:r w:rsidRPr="00306C58">
              <w:rPr>
                <w:b/>
                <w:i/>
              </w:rPr>
              <w:t>Pre-Conditions</w:t>
            </w:r>
          </w:p>
        </w:tc>
        <w:tc>
          <w:tcPr>
            <w:tcW w:w="4105" w:type="dxa"/>
          </w:tcPr>
          <w:p w14:paraId="79A10B1F" w14:textId="41350FC9" w:rsidR="00CA7119" w:rsidRPr="00306C58" w:rsidRDefault="00CA7119" w:rsidP="002C4615">
            <w:pPr>
              <w:pStyle w:val="isi"/>
            </w:pPr>
            <w:r w:rsidRPr="00CA7119">
              <w:t>User telah login.</w:t>
            </w:r>
          </w:p>
        </w:tc>
      </w:tr>
      <w:tr w:rsidR="00CA7119" w14:paraId="0BAC6891" w14:textId="77777777" w:rsidTr="002C4615">
        <w:tc>
          <w:tcPr>
            <w:tcW w:w="4105" w:type="dxa"/>
          </w:tcPr>
          <w:p w14:paraId="24C20727" w14:textId="77777777" w:rsidR="00CA7119" w:rsidRPr="00306C58" w:rsidRDefault="00CA7119" w:rsidP="002C4615">
            <w:pPr>
              <w:pStyle w:val="isi"/>
              <w:rPr>
                <w:b/>
                <w:i/>
              </w:rPr>
            </w:pPr>
            <w:r w:rsidRPr="00306C58">
              <w:rPr>
                <w:b/>
                <w:i/>
              </w:rPr>
              <w:t>Post-Conditions</w:t>
            </w:r>
          </w:p>
        </w:tc>
        <w:tc>
          <w:tcPr>
            <w:tcW w:w="4105" w:type="dxa"/>
          </w:tcPr>
          <w:p w14:paraId="42993C55" w14:textId="55C4145B" w:rsidR="00CA7119" w:rsidRPr="00306C58" w:rsidRDefault="00CA7119" w:rsidP="002C4615">
            <w:pPr>
              <w:pStyle w:val="isi"/>
            </w:pPr>
            <w:r>
              <w:t xml:space="preserve">Sistem </w:t>
            </w:r>
            <w:r w:rsidRPr="00CA7119">
              <w:t>menampilkan halaman dashboard.</w:t>
            </w:r>
          </w:p>
        </w:tc>
      </w:tr>
      <w:tr w:rsidR="00CA7119" w14:paraId="3C935916" w14:textId="77777777" w:rsidTr="002C4615">
        <w:tc>
          <w:tcPr>
            <w:tcW w:w="4105" w:type="dxa"/>
          </w:tcPr>
          <w:p w14:paraId="7034346D" w14:textId="77777777" w:rsidR="00CA7119" w:rsidRPr="00306C58" w:rsidRDefault="00CA7119" w:rsidP="002C4615">
            <w:pPr>
              <w:pStyle w:val="isi"/>
              <w:rPr>
                <w:b/>
                <w:i/>
              </w:rPr>
            </w:pPr>
            <w:r w:rsidRPr="00306C58">
              <w:rPr>
                <w:b/>
                <w:i/>
              </w:rPr>
              <w:t xml:space="preserve">Failed Ends Conditions </w:t>
            </w:r>
          </w:p>
        </w:tc>
        <w:tc>
          <w:tcPr>
            <w:tcW w:w="4105" w:type="dxa"/>
          </w:tcPr>
          <w:p w14:paraId="1DCC2AD1" w14:textId="293B66A3" w:rsidR="00CA7119" w:rsidRPr="00306C58" w:rsidRDefault="00360367" w:rsidP="002C4615">
            <w:pPr>
              <w:pStyle w:val="isi"/>
            </w:pPr>
            <w:r w:rsidRPr="00360367">
              <w:t>User tidak dapat mengakses halaman dashboard karena masalah tekni</w:t>
            </w:r>
            <w:r>
              <w:t>s.</w:t>
            </w:r>
          </w:p>
        </w:tc>
      </w:tr>
      <w:tr w:rsidR="00CA7119" w14:paraId="4D15088A" w14:textId="77777777" w:rsidTr="002C4615">
        <w:tc>
          <w:tcPr>
            <w:tcW w:w="4105" w:type="dxa"/>
          </w:tcPr>
          <w:p w14:paraId="7BCD6D91" w14:textId="77777777" w:rsidR="00CA7119" w:rsidRPr="00306C58" w:rsidRDefault="00CA7119" w:rsidP="002C4615">
            <w:pPr>
              <w:pStyle w:val="isi"/>
              <w:rPr>
                <w:b/>
                <w:i/>
              </w:rPr>
            </w:pPr>
            <w:r>
              <w:rPr>
                <w:b/>
                <w:i/>
              </w:rPr>
              <w:t>Primary Actors</w:t>
            </w:r>
          </w:p>
        </w:tc>
        <w:tc>
          <w:tcPr>
            <w:tcW w:w="4105" w:type="dxa"/>
          </w:tcPr>
          <w:p w14:paraId="12F145F2" w14:textId="77777777" w:rsidR="00CA7119" w:rsidRPr="00306C58" w:rsidRDefault="00CA7119" w:rsidP="002C4615">
            <w:pPr>
              <w:pStyle w:val="isi"/>
            </w:pPr>
            <w:r w:rsidRPr="00306C58">
              <w:t>User</w:t>
            </w:r>
          </w:p>
        </w:tc>
      </w:tr>
      <w:tr w:rsidR="00CA7119" w14:paraId="122EEC58" w14:textId="77777777" w:rsidTr="002C4615">
        <w:tc>
          <w:tcPr>
            <w:tcW w:w="4105" w:type="dxa"/>
          </w:tcPr>
          <w:p w14:paraId="3AF575BE" w14:textId="77777777" w:rsidR="00CA7119" w:rsidRPr="00306C58" w:rsidRDefault="00CA7119" w:rsidP="002C4615">
            <w:pPr>
              <w:pStyle w:val="isi"/>
              <w:rPr>
                <w:b/>
                <w:i/>
              </w:rPr>
            </w:pPr>
            <w:r>
              <w:rPr>
                <w:b/>
                <w:i/>
              </w:rPr>
              <w:t>Main Flow / Basic Path</w:t>
            </w:r>
          </w:p>
        </w:tc>
        <w:tc>
          <w:tcPr>
            <w:tcW w:w="4105" w:type="dxa"/>
          </w:tcPr>
          <w:p w14:paraId="2ACA8C07" w14:textId="77777777" w:rsidR="00CA7119" w:rsidRDefault="00360367" w:rsidP="00287D30">
            <w:pPr>
              <w:pStyle w:val="isi"/>
              <w:numPr>
                <w:ilvl w:val="0"/>
                <w:numId w:val="12"/>
              </w:numPr>
              <w:ind w:left="397"/>
            </w:pPr>
            <w:r>
              <w:t>User memilih halaman dashboard</w:t>
            </w:r>
          </w:p>
          <w:p w14:paraId="6C18E5A5" w14:textId="54CE9536" w:rsidR="00360367" w:rsidRPr="009921FD" w:rsidRDefault="00360367" w:rsidP="00287D30">
            <w:pPr>
              <w:pStyle w:val="isi"/>
              <w:numPr>
                <w:ilvl w:val="0"/>
                <w:numId w:val="12"/>
              </w:numPr>
              <w:ind w:left="397"/>
            </w:pPr>
            <w:r>
              <w:t xml:space="preserve">Sistem menampilkan informasi utama halaman dashboard </w:t>
            </w:r>
          </w:p>
        </w:tc>
      </w:tr>
      <w:tr w:rsidR="00CA7119" w14:paraId="07572876" w14:textId="77777777" w:rsidTr="002C4615">
        <w:tc>
          <w:tcPr>
            <w:tcW w:w="4105" w:type="dxa"/>
          </w:tcPr>
          <w:p w14:paraId="2D2DBA1F" w14:textId="5F9856ED" w:rsidR="00CA7119" w:rsidRPr="00C30CDD" w:rsidRDefault="00CA7119" w:rsidP="002C4615">
            <w:pPr>
              <w:pStyle w:val="isi"/>
              <w:rPr>
                <w:b/>
                <w:i/>
              </w:rPr>
            </w:pPr>
            <w:r w:rsidRPr="00C30CDD">
              <w:rPr>
                <w:b/>
                <w:i/>
              </w:rPr>
              <w:t>Invariant A</w:t>
            </w:r>
          </w:p>
        </w:tc>
        <w:tc>
          <w:tcPr>
            <w:tcW w:w="4105" w:type="dxa"/>
          </w:tcPr>
          <w:p w14:paraId="4E49FC0C" w14:textId="46E8B11B" w:rsidR="00CA7119" w:rsidRDefault="00CA7119" w:rsidP="002C4615">
            <w:pPr>
              <w:pStyle w:val="isi"/>
            </w:pPr>
            <w:r w:rsidRPr="00C30CDD">
              <w:t>A</w:t>
            </w:r>
            <w:r w:rsidR="00360367">
              <w:t>2</w:t>
            </w:r>
            <w:r w:rsidRPr="00C30CDD">
              <w:t>.</w:t>
            </w:r>
            <w:r w:rsidR="00360367">
              <w:t xml:space="preserve"> </w:t>
            </w:r>
            <w:r w:rsidR="00360367" w:rsidRPr="00360367">
              <w:t>User bisa memilih halaman dashboard.</w:t>
            </w:r>
          </w:p>
        </w:tc>
      </w:tr>
    </w:tbl>
    <w:p w14:paraId="61F5B194" w14:textId="7CCBBFA8" w:rsidR="00CA7119" w:rsidRDefault="00CA7119" w:rsidP="00C55F92">
      <w:pPr>
        <w:pStyle w:val="isi"/>
        <w:ind w:left="-76"/>
        <w:rPr>
          <w:b/>
        </w:rPr>
      </w:pPr>
    </w:p>
    <w:p w14:paraId="0C533779" w14:textId="6A430B09" w:rsidR="00990B53" w:rsidRDefault="00990B53" w:rsidP="00990B53">
      <w:pPr>
        <w:pStyle w:val="Keterangan"/>
        <w:rPr>
          <w:b/>
        </w:rPr>
      </w:pPr>
      <w:r w:rsidRPr="00990B53">
        <w:rPr>
          <w:b/>
        </w:rPr>
        <w:t xml:space="preserve">Tabel IV. </w:t>
      </w:r>
      <w:r w:rsidRPr="00990B53">
        <w:rPr>
          <w:b/>
        </w:rPr>
        <w:fldChar w:fldCharType="begin"/>
      </w:r>
      <w:r w:rsidRPr="00990B53">
        <w:rPr>
          <w:b/>
        </w:rPr>
        <w:instrText xml:space="preserve"> SEQ Tabel_IV. \* ARABIC </w:instrText>
      </w:r>
      <w:r w:rsidRPr="00990B53">
        <w:rPr>
          <w:b/>
        </w:rPr>
        <w:fldChar w:fldCharType="separate"/>
      </w:r>
      <w:r w:rsidR="000B0BEF">
        <w:rPr>
          <w:b/>
          <w:noProof/>
        </w:rPr>
        <w:t>3</w:t>
      </w:r>
      <w:r w:rsidRPr="00990B53">
        <w:rPr>
          <w:b/>
        </w:rPr>
        <w:fldChar w:fldCharType="end"/>
      </w:r>
      <w:r>
        <w:rPr>
          <w:b/>
        </w:rPr>
        <w:t xml:space="preserve"> </w:t>
      </w:r>
      <w:r w:rsidRPr="00CA7119">
        <w:rPr>
          <w:b/>
        </w:rPr>
        <w:t>Deskripsi</w:t>
      </w:r>
      <w:r>
        <w:rPr>
          <w:b/>
        </w:rPr>
        <w:t xml:space="preserve"> Use Case Diagram Halaman User Text </w:t>
      </w:r>
      <w:proofErr w:type="gramStart"/>
      <w:r>
        <w:rPr>
          <w:b/>
        </w:rPr>
        <w:t>To</w:t>
      </w:r>
      <w:proofErr w:type="gramEnd"/>
      <w:r>
        <w:rPr>
          <w:b/>
        </w:rPr>
        <w:t xml:space="preserve"> Speech</w:t>
      </w:r>
    </w:p>
    <w:tbl>
      <w:tblPr>
        <w:tblStyle w:val="KisiTabel"/>
        <w:tblW w:w="0" w:type="auto"/>
        <w:tblInd w:w="-76" w:type="dxa"/>
        <w:tblLook w:val="04A0" w:firstRow="1" w:lastRow="0" w:firstColumn="1" w:lastColumn="0" w:noHBand="0" w:noVBand="1"/>
      </w:tblPr>
      <w:tblGrid>
        <w:gridCol w:w="4105"/>
        <w:gridCol w:w="4105"/>
      </w:tblGrid>
      <w:tr w:rsidR="00990B53" w14:paraId="2F43D469" w14:textId="77777777" w:rsidTr="002C4615">
        <w:tc>
          <w:tcPr>
            <w:tcW w:w="4105" w:type="dxa"/>
          </w:tcPr>
          <w:p w14:paraId="6F83E6D5" w14:textId="77777777" w:rsidR="00990B53" w:rsidRPr="00306C58" w:rsidRDefault="00990B53" w:rsidP="002C4615">
            <w:pPr>
              <w:pStyle w:val="isi"/>
              <w:rPr>
                <w:b/>
                <w:i/>
              </w:rPr>
            </w:pPr>
            <w:r w:rsidRPr="00306C58">
              <w:rPr>
                <w:b/>
                <w:i/>
              </w:rPr>
              <w:t xml:space="preserve">Use Case Name </w:t>
            </w:r>
          </w:p>
        </w:tc>
        <w:tc>
          <w:tcPr>
            <w:tcW w:w="4105" w:type="dxa"/>
          </w:tcPr>
          <w:p w14:paraId="323B7D54" w14:textId="233D4A01" w:rsidR="00990B53" w:rsidRDefault="00990B53" w:rsidP="002C4615">
            <w:pPr>
              <w:pStyle w:val="isi"/>
              <w:rPr>
                <w:b/>
              </w:rPr>
            </w:pPr>
            <w:r>
              <w:rPr>
                <w:b/>
              </w:rPr>
              <w:t xml:space="preserve">Text </w:t>
            </w:r>
            <w:proofErr w:type="gramStart"/>
            <w:r>
              <w:rPr>
                <w:b/>
              </w:rPr>
              <w:t>To</w:t>
            </w:r>
            <w:proofErr w:type="gramEnd"/>
            <w:r>
              <w:rPr>
                <w:b/>
              </w:rPr>
              <w:t xml:space="preserve"> Speech </w:t>
            </w:r>
          </w:p>
        </w:tc>
      </w:tr>
      <w:tr w:rsidR="00990B53" w14:paraId="54A3E4FE" w14:textId="77777777" w:rsidTr="002C4615">
        <w:tc>
          <w:tcPr>
            <w:tcW w:w="4105" w:type="dxa"/>
          </w:tcPr>
          <w:p w14:paraId="58389244" w14:textId="77777777" w:rsidR="00990B53" w:rsidRPr="00306C58" w:rsidRDefault="00990B53" w:rsidP="002C4615">
            <w:pPr>
              <w:pStyle w:val="isi"/>
              <w:rPr>
                <w:b/>
                <w:i/>
              </w:rPr>
            </w:pPr>
            <w:r w:rsidRPr="00306C58">
              <w:rPr>
                <w:b/>
                <w:i/>
              </w:rPr>
              <w:t>Requirements</w:t>
            </w:r>
          </w:p>
        </w:tc>
        <w:tc>
          <w:tcPr>
            <w:tcW w:w="4105" w:type="dxa"/>
          </w:tcPr>
          <w:p w14:paraId="0D50178B" w14:textId="5D22DA46" w:rsidR="00990B53" w:rsidRPr="00D70A15" w:rsidRDefault="00990B53" w:rsidP="002C4615">
            <w:pPr>
              <w:pStyle w:val="isi"/>
            </w:pPr>
            <w:r w:rsidRPr="00D70A15">
              <w:t>A</w:t>
            </w:r>
            <w:r>
              <w:t>3, A4</w:t>
            </w:r>
          </w:p>
        </w:tc>
      </w:tr>
      <w:tr w:rsidR="00990B53" w14:paraId="1EFAA7F1" w14:textId="77777777" w:rsidTr="002C4615">
        <w:tc>
          <w:tcPr>
            <w:tcW w:w="4105" w:type="dxa"/>
          </w:tcPr>
          <w:p w14:paraId="2E94D8A3" w14:textId="77777777" w:rsidR="00990B53" w:rsidRPr="00306C58" w:rsidRDefault="00990B53" w:rsidP="002C4615">
            <w:pPr>
              <w:pStyle w:val="isi"/>
              <w:rPr>
                <w:b/>
                <w:i/>
              </w:rPr>
            </w:pPr>
            <w:r w:rsidRPr="00306C58">
              <w:rPr>
                <w:b/>
                <w:i/>
              </w:rPr>
              <w:t>Goal</w:t>
            </w:r>
          </w:p>
        </w:tc>
        <w:tc>
          <w:tcPr>
            <w:tcW w:w="4105" w:type="dxa"/>
          </w:tcPr>
          <w:p w14:paraId="1F47C26E" w14:textId="596B5CAC" w:rsidR="00990B53" w:rsidRPr="00306C58" w:rsidRDefault="00990B53" w:rsidP="002C4615">
            <w:pPr>
              <w:pStyle w:val="isi"/>
            </w:pPr>
            <w:r w:rsidRPr="00990B53">
              <w:t xml:space="preserve">User dapat melakukan konversi teks ke suara dan </w:t>
            </w:r>
            <w:r>
              <w:t xml:space="preserve">suara ke teks </w:t>
            </w:r>
            <w:r w:rsidRPr="00990B53">
              <w:t>via web.</w:t>
            </w:r>
          </w:p>
        </w:tc>
      </w:tr>
      <w:tr w:rsidR="00990B53" w14:paraId="6ACBC6BB" w14:textId="77777777" w:rsidTr="002C4615">
        <w:tc>
          <w:tcPr>
            <w:tcW w:w="4105" w:type="dxa"/>
          </w:tcPr>
          <w:p w14:paraId="110981F3" w14:textId="77777777" w:rsidR="00990B53" w:rsidRPr="00306C58" w:rsidRDefault="00990B53" w:rsidP="002C4615">
            <w:pPr>
              <w:pStyle w:val="isi"/>
              <w:rPr>
                <w:b/>
                <w:i/>
              </w:rPr>
            </w:pPr>
            <w:r w:rsidRPr="00306C58">
              <w:rPr>
                <w:b/>
                <w:i/>
              </w:rPr>
              <w:t>Pre-Conditions</w:t>
            </w:r>
          </w:p>
        </w:tc>
        <w:tc>
          <w:tcPr>
            <w:tcW w:w="4105" w:type="dxa"/>
          </w:tcPr>
          <w:p w14:paraId="34CB0000" w14:textId="62FA7147" w:rsidR="00990B53" w:rsidRPr="00306C58" w:rsidRDefault="00990B53" w:rsidP="002C4615">
            <w:pPr>
              <w:pStyle w:val="isi"/>
            </w:pPr>
            <w:r w:rsidRPr="00990B53">
              <w:t>User telah login dan memilih halaman text to speech.</w:t>
            </w:r>
          </w:p>
        </w:tc>
      </w:tr>
      <w:tr w:rsidR="00990B53" w14:paraId="058C70F8" w14:textId="77777777" w:rsidTr="002C4615">
        <w:tc>
          <w:tcPr>
            <w:tcW w:w="4105" w:type="dxa"/>
          </w:tcPr>
          <w:p w14:paraId="2693DFC2" w14:textId="77777777" w:rsidR="00990B53" w:rsidRPr="00306C58" w:rsidRDefault="00990B53" w:rsidP="002C4615">
            <w:pPr>
              <w:pStyle w:val="isi"/>
              <w:rPr>
                <w:b/>
                <w:i/>
              </w:rPr>
            </w:pPr>
            <w:r w:rsidRPr="00306C58">
              <w:rPr>
                <w:b/>
                <w:i/>
              </w:rPr>
              <w:t>Post-Conditions</w:t>
            </w:r>
          </w:p>
        </w:tc>
        <w:tc>
          <w:tcPr>
            <w:tcW w:w="4105" w:type="dxa"/>
          </w:tcPr>
          <w:p w14:paraId="11FBD7A4" w14:textId="46F16B62" w:rsidR="00990B53" w:rsidRPr="00306C58" w:rsidRDefault="0055156C" w:rsidP="002C4615">
            <w:pPr>
              <w:pStyle w:val="isi"/>
            </w:pPr>
            <w:r w:rsidRPr="0055156C">
              <w:t>S</w:t>
            </w:r>
            <w:r>
              <w:t>i</w:t>
            </w:r>
            <w:r w:rsidRPr="0055156C">
              <w:t>stem menampilkan hasil konversi te</w:t>
            </w:r>
            <w:r>
              <w:t>xt</w:t>
            </w:r>
            <w:r w:rsidRPr="0055156C">
              <w:t xml:space="preserve"> </w:t>
            </w:r>
            <w:r w:rsidRPr="0055156C">
              <w:lastRenderedPageBreak/>
              <w:t xml:space="preserve">ke suara </w:t>
            </w:r>
            <w:r>
              <w:t>dan suara ke text.</w:t>
            </w:r>
          </w:p>
        </w:tc>
      </w:tr>
      <w:tr w:rsidR="00990B53" w14:paraId="28626E3A" w14:textId="77777777" w:rsidTr="002C4615">
        <w:tc>
          <w:tcPr>
            <w:tcW w:w="4105" w:type="dxa"/>
          </w:tcPr>
          <w:p w14:paraId="77D68B05" w14:textId="77777777" w:rsidR="00990B53" w:rsidRPr="00306C58" w:rsidRDefault="00990B53" w:rsidP="002C4615">
            <w:pPr>
              <w:pStyle w:val="isi"/>
              <w:rPr>
                <w:b/>
                <w:i/>
              </w:rPr>
            </w:pPr>
            <w:r w:rsidRPr="00306C58">
              <w:rPr>
                <w:b/>
                <w:i/>
              </w:rPr>
              <w:lastRenderedPageBreak/>
              <w:t xml:space="preserve">Failed Ends Conditions </w:t>
            </w:r>
          </w:p>
        </w:tc>
        <w:tc>
          <w:tcPr>
            <w:tcW w:w="4105" w:type="dxa"/>
          </w:tcPr>
          <w:p w14:paraId="7CA0301B" w14:textId="6D9C3CC4" w:rsidR="00990B53" w:rsidRPr="00306C58" w:rsidRDefault="0055156C" w:rsidP="002C4615">
            <w:pPr>
              <w:pStyle w:val="isi"/>
            </w:pPr>
            <w:r w:rsidRPr="0055156C">
              <w:t>User membatalkan proses ko</w:t>
            </w:r>
            <w:r>
              <w:t>nversi atau reset untuk membatalkan hasil text</w:t>
            </w:r>
            <w:r w:rsidR="007F6885">
              <w:t>.</w:t>
            </w:r>
          </w:p>
        </w:tc>
      </w:tr>
      <w:tr w:rsidR="00990B53" w14:paraId="7AE1C43D" w14:textId="77777777" w:rsidTr="002C4615">
        <w:tc>
          <w:tcPr>
            <w:tcW w:w="4105" w:type="dxa"/>
          </w:tcPr>
          <w:p w14:paraId="632B68A1" w14:textId="77777777" w:rsidR="00990B53" w:rsidRPr="00306C58" w:rsidRDefault="00990B53" w:rsidP="002C4615">
            <w:pPr>
              <w:pStyle w:val="isi"/>
              <w:rPr>
                <w:b/>
                <w:i/>
              </w:rPr>
            </w:pPr>
            <w:r>
              <w:rPr>
                <w:b/>
                <w:i/>
              </w:rPr>
              <w:t>Primary Actors</w:t>
            </w:r>
          </w:p>
        </w:tc>
        <w:tc>
          <w:tcPr>
            <w:tcW w:w="4105" w:type="dxa"/>
          </w:tcPr>
          <w:p w14:paraId="1359E639" w14:textId="77777777" w:rsidR="00990B53" w:rsidRPr="00306C58" w:rsidRDefault="00990B53" w:rsidP="002C4615">
            <w:pPr>
              <w:pStyle w:val="isi"/>
            </w:pPr>
            <w:r w:rsidRPr="00306C58">
              <w:t>User</w:t>
            </w:r>
          </w:p>
        </w:tc>
      </w:tr>
      <w:tr w:rsidR="00990B53" w14:paraId="1299BCF5" w14:textId="77777777" w:rsidTr="002C4615">
        <w:tc>
          <w:tcPr>
            <w:tcW w:w="4105" w:type="dxa"/>
          </w:tcPr>
          <w:p w14:paraId="42324674" w14:textId="77777777" w:rsidR="00990B53" w:rsidRPr="00306C58" w:rsidRDefault="00990B53" w:rsidP="002C4615">
            <w:pPr>
              <w:pStyle w:val="isi"/>
              <w:rPr>
                <w:b/>
                <w:i/>
              </w:rPr>
            </w:pPr>
            <w:r>
              <w:rPr>
                <w:b/>
                <w:i/>
              </w:rPr>
              <w:t>Main Flow / Basic Path</w:t>
            </w:r>
          </w:p>
        </w:tc>
        <w:tc>
          <w:tcPr>
            <w:tcW w:w="4105" w:type="dxa"/>
          </w:tcPr>
          <w:p w14:paraId="1DC5B85E" w14:textId="562973FF" w:rsidR="00990B53" w:rsidRDefault="00990B53" w:rsidP="00287D30">
            <w:pPr>
              <w:pStyle w:val="isi"/>
              <w:numPr>
                <w:ilvl w:val="0"/>
                <w:numId w:val="13"/>
              </w:numPr>
              <w:ind w:left="397"/>
            </w:pPr>
            <w:r>
              <w:t xml:space="preserve">User memilih halaman </w:t>
            </w:r>
            <w:r w:rsidR="0055156C">
              <w:t>text to speech.</w:t>
            </w:r>
          </w:p>
          <w:p w14:paraId="349C0EE9" w14:textId="77777777" w:rsidR="00990B53" w:rsidRDefault="0055156C" w:rsidP="00287D30">
            <w:pPr>
              <w:pStyle w:val="isi"/>
              <w:numPr>
                <w:ilvl w:val="0"/>
                <w:numId w:val="13"/>
              </w:numPr>
              <w:ind w:left="397"/>
            </w:pPr>
            <w:r w:rsidRPr="0055156C">
              <w:t>S</w:t>
            </w:r>
            <w:r>
              <w:t>i</w:t>
            </w:r>
            <w:r w:rsidRPr="0055156C">
              <w:t>stem menampilkan form input untuk te</w:t>
            </w:r>
            <w:r>
              <w:t>xt</w:t>
            </w:r>
            <w:r w:rsidRPr="0055156C">
              <w:t>s</w:t>
            </w:r>
            <w:r>
              <w:t xml:space="preserve"> dan form input untuk speech to text.</w:t>
            </w:r>
          </w:p>
          <w:p w14:paraId="6928404E" w14:textId="425A9BF7" w:rsidR="0055156C" w:rsidRDefault="0055156C" w:rsidP="00287D30">
            <w:pPr>
              <w:pStyle w:val="isi"/>
              <w:numPr>
                <w:ilvl w:val="0"/>
                <w:numId w:val="13"/>
              </w:numPr>
              <w:ind w:left="397"/>
            </w:pPr>
            <w:r w:rsidRPr="0055156C">
              <w:t>User memasukkan te</w:t>
            </w:r>
            <w:r>
              <w:t>xt</w:t>
            </w:r>
            <w:r w:rsidRPr="0055156C">
              <w:t xml:space="preserve"> yang ingin dikonversi.</w:t>
            </w:r>
          </w:p>
          <w:p w14:paraId="035EE8B6" w14:textId="77777777" w:rsidR="0055156C" w:rsidRDefault="0055156C" w:rsidP="00287D30">
            <w:pPr>
              <w:pStyle w:val="isi"/>
              <w:numPr>
                <w:ilvl w:val="0"/>
                <w:numId w:val="13"/>
              </w:numPr>
              <w:ind w:left="397"/>
            </w:pPr>
            <w:r w:rsidRPr="0055156C">
              <w:t>User memilih opsi untuk melakukan konversi text to speech atau speech to text.</w:t>
            </w:r>
          </w:p>
          <w:p w14:paraId="279EFC39" w14:textId="77777777" w:rsidR="0055156C" w:rsidRDefault="0055156C" w:rsidP="00287D30">
            <w:pPr>
              <w:pStyle w:val="isi"/>
              <w:numPr>
                <w:ilvl w:val="0"/>
                <w:numId w:val="13"/>
              </w:numPr>
              <w:ind w:left="397"/>
            </w:pPr>
            <w:r>
              <w:t>Sistem memproses konversi.</w:t>
            </w:r>
          </w:p>
          <w:p w14:paraId="453EBB06" w14:textId="1855A6F5" w:rsidR="0055156C" w:rsidRPr="009921FD" w:rsidRDefault="0055156C" w:rsidP="00287D30">
            <w:pPr>
              <w:pStyle w:val="isi"/>
              <w:numPr>
                <w:ilvl w:val="0"/>
                <w:numId w:val="13"/>
              </w:numPr>
              <w:ind w:left="397"/>
            </w:pPr>
            <w:r w:rsidRPr="0055156C">
              <w:t>System menampilkan hasil konversi</w:t>
            </w:r>
            <w:r>
              <w:t xml:space="preserve"> </w:t>
            </w:r>
            <w:r w:rsidRPr="0055156C">
              <w:t>audio atau te</w:t>
            </w:r>
            <w:r>
              <w:t>xt</w:t>
            </w:r>
            <w:r w:rsidRPr="0055156C">
              <w:t>.</w:t>
            </w:r>
          </w:p>
        </w:tc>
      </w:tr>
      <w:tr w:rsidR="00990B53" w14:paraId="267AD46A" w14:textId="77777777" w:rsidTr="002C4615">
        <w:tc>
          <w:tcPr>
            <w:tcW w:w="4105" w:type="dxa"/>
          </w:tcPr>
          <w:p w14:paraId="2EF2CC6F" w14:textId="6D555BD6" w:rsidR="00990B53" w:rsidRPr="00C30CDD" w:rsidRDefault="00990B53" w:rsidP="002C4615">
            <w:pPr>
              <w:pStyle w:val="isi"/>
              <w:rPr>
                <w:b/>
                <w:i/>
              </w:rPr>
            </w:pPr>
            <w:r w:rsidRPr="00C30CDD">
              <w:rPr>
                <w:b/>
                <w:i/>
              </w:rPr>
              <w:t>Invariant A</w:t>
            </w:r>
          </w:p>
        </w:tc>
        <w:tc>
          <w:tcPr>
            <w:tcW w:w="4105" w:type="dxa"/>
          </w:tcPr>
          <w:p w14:paraId="189BADD2" w14:textId="77777777" w:rsidR="00990B53" w:rsidRDefault="0055156C" w:rsidP="002C4615">
            <w:pPr>
              <w:pStyle w:val="isi"/>
            </w:pPr>
            <w:r>
              <w:t xml:space="preserve">A3. </w:t>
            </w:r>
            <w:r w:rsidRPr="0055156C">
              <w:t>User bisa memilih halaman text to speech</w:t>
            </w:r>
            <w:r>
              <w:t>.</w:t>
            </w:r>
          </w:p>
          <w:p w14:paraId="33999877" w14:textId="1852B101" w:rsidR="0055156C" w:rsidRDefault="0055156C" w:rsidP="002C4615">
            <w:pPr>
              <w:pStyle w:val="isi"/>
            </w:pPr>
            <w:r>
              <w:t xml:space="preserve">A4. </w:t>
            </w:r>
            <w:r w:rsidRPr="0055156C">
              <w:t>User bisa melakukan text to speech dan speech to text.</w:t>
            </w:r>
          </w:p>
        </w:tc>
      </w:tr>
    </w:tbl>
    <w:p w14:paraId="2F8494F5" w14:textId="375D312F" w:rsidR="00990B53" w:rsidRDefault="00990B53" w:rsidP="00C55F92">
      <w:pPr>
        <w:pStyle w:val="isi"/>
        <w:ind w:left="-76"/>
        <w:rPr>
          <w:b/>
        </w:rPr>
      </w:pPr>
    </w:p>
    <w:p w14:paraId="404CD5F0" w14:textId="409EB0F8" w:rsidR="00E17748" w:rsidRDefault="00E17748" w:rsidP="00E17748">
      <w:pPr>
        <w:pStyle w:val="Keterangan"/>
        <w:rPr>
          <w:b/>
        </w:rPr>
      </w:pPr>
      <w:r w:rsidRPr="00E17748">
        <w:rPr>
          <w:b/>
        </w:rPr>
        <w:t xml:space="preserve">Tabel IV. </w:t>
      </w:r>
      <w:r w:rsidRPr="00E17748">
        <w:rPr>
          <w:b/>
        </w:rPr>
        <w:fldChar w:fldCharType="begin"/>
      </w:r>
      <w:r w:rsidRPr="00E17748">
        <w:rPr>
          <w:b/>
        </w:rPr>
        <w:instrText xml:space="preserve"> SEQ Tabel_IV. \* ARABIC </w:instrText>
      </w:r>
      <w:r w:rsidRPr="00E17748">
        <w:rPr>
          <w:b/>
        </w:rPr>
        <w:fldChar w:fldCharType="separate"/>
      </w:r>
      <w:r w:rsidR="000B0BEF">
        <w:rPr>
          <w:b/>
          <w:noProof/>
        </w:rPr>
        <w:t>4</w:t>
      </w:r>
      <w:r w:rsidRPr="00E17748">
        <w:rPr>
          <w:b/>
        </w:rPr>
        <w:fldChar w:fldCharType="end"/>
      </w:r>
      <w:r>
        <w:rPr>
          <w:b/>
        </w:rPr>
        <w:t xml:space="preserve"> </w:t>
      </w:r>
      <w:r w:rsidRPr="00CA7119">
        <w:rPr>
          <w:b/>
        </w:rPr>
        <w:t>Deskripsi</w:t>
      </w:r>
      <w:r>
        <w:rPr>
          <w:b/>
        </w:rPr>
        <w:t xml:space="preserve"> Use Case Diagram Halaman User Library</w:t>
      </w:r>
    </w:p>
    <w:tbl>
      <w:tblPr>
        <w:tblStyle w:val="KisiTabel"/>
        <w:tblW w:w="0" w:type="auto"/>
        <w:tblInd w:w="-76" w:type="dxa"/>
        <w:tblLook w:val="04A0" w:firstRow="1" w:lastRow="0" w:firstColumn="1" w:lastColumn="0" w:noHBand="0" w:noVBand="1"/>
      </w:tblPr>
      <w:tblGrid>
        <w:gridCol w:w="4105"/>
        <w:gridCol w:w="4105"/>
      </w:tblGrid>
      <w:tr w:rsidR="00E17748" w14:paraId="261272A1" w14:textId="77777777" w:rsidTr="002C4615">
        <w:tc>
          <w:tcPr>
            <w:tcW w:w="4105" w:type="dxa"/>
          </w:tcPr>
          <w:p w14:paraId="5EB820B7" w14:textId="77777777" w:rsidR="00E17748" w:rsidRPr="00306C58" w:rsidRDefault="00E17748" w:rsidP="002C4615">
            <w:pPr>
              <w:pStyle w:val="isi"/>
              <w:rPr>
                <w:b/>
                <w:i/>
              </w:rPr>
            </w:pPr>
            <w:r w:rsidRPr="00306C58">
              <w:rPr>
                <w:b/>
                <w:i/>
              </w:rPr>
              <w:t xml:space="preserve">Use Case Name </w:t>
            </w:r>
          </w:p>
        </w:tc>
        <w:tc>
          <w:tcPr>
            <w:tcW w:w="4105" w:type="dxa"/>
          </w:tcPr>
          <w:p w14:paraId="58CC0617" w14:textId="4513A0EE" w:rsidR="00E17748" w:rsidRDefault="005A0C56" w:rsidP="002C4615">
            <w:pPr>
              <w:pStyle w:val="isi"/>
              <w:rPr>
                <w:b/>
              </w:rPr>
            </w:pPr>
            <w:r>
              <w:rPr>
                <w:b/>
              </w:rPr>
              <w:t>Library</w:t>
            </w:r>
            <w:r w:rsidR="00E17748">
              <w:rPr>
                <w:b/>
              </w:rPr>
              <w:t xml:space="preserve"> </w:t>
            </w:r>
          </w:p>
        </w:tc>
      </w:tr>
      <w:tr w:rsidR="00E17748" w14:paraId="461B0A19" w14:textId="77777777" w:rsidTr="002C4615">
        <w:tc>
          <w:tcPr>
            <w:tcW w:w="4105" w:type="dxa"/>
          </w:tcPr>
          <w:p w14:paraId="2CC44EE6" w14:textId="77777777" w:rsidR="00E17748" w:rsidRPr="00306C58" w:rsidRDefault="00E17748" w:rsidP="002C4615">
            <w:pPr>
              <w:pStyle w:val="isi"/>
              <w:rPr>
                <w:b/>
                <w:i/>
              </w:rPr>
            </w:pPr>
            <w:r w:rsidRPr="00306C58">
              <w:rPr>
                <w:b/>
                <w:i/>
              </w:rPr>
              <w:lastRenderedPageBreak/>
              <w:t>Requirements</w:t>
            </w:r>
          </w:p>
        </w:tc>
        <w:tc>
          <w:tcPr>
            <w:tcW w:w="4105" w:type="dxa"/>
          </w:tcPr>
          <w:p w14:paraId="0213A12E" w14:textId="776E356F" w:rsidR="00E17748" w:rsidRPr="00D70A15" w:rsidRDefault="00E17748" w:rsidP="002C4615">
            <w:pPr>
              <w:pStyle w:val="isi"/>
            </w:pPr>
            <w:r w:rsidRPr="00D70A15">
              <w:t>A</w:t>
            </w:r>
            <w:r w:rsidR="005A0C56">
              <w:t>5</w:t>
            </w:r>
            <w:r>
              <w:t>, A</w:t>
            </w:r>
            <w:r w:rsidR="005A0C56">
              <w:t>6</w:t>
            </w:r>
          </w:p>
        </w:tc>
      </w:tr>
      <w:tr w:rsidR="00E17748" w14:paraId="2F263FD4" w14:textId="77777777" w:rsidTr="002C4615">
        <w:tc>
          <w:tcPr>
            <w:tcW w:w="4105" w:type="dxa"/>
          </w:tcPr>
          <w:p w14:paraId="165F3741" w14:textId="77777777" w:rsidR="00E17748" w:rsidRPr="00306C58" w:rsidRDefault="00E17748" w:rsidP="002C4615">
            <w:pPr>
              <w:pStyle w:val="isi"/>
              <w:rPr>
                <w:b/>
                <w:i/>
              </w:rPr>
            </w:pPr>
            <w:r w:rsidRPr="00306C58">
              <w:rPr>
                <w:b/>
                <w:i/>
              </w:rPr>
              <w:t>Goal</w:t>
            </w:r>
          </w:p>
        </w:tc>
        <w:tc>
          <w:tcPr>
            <w:tcW w:w="4105" w:type="dxa"/>
          </w:tcPr>
          <w:p w14:paraId="5DD77EBF" w14:textId="7372A69D" w:rsidR="00E17748" w:rsidRPr="00306C58" w:rsidRDefault="005A0C56" w:rsidP="002C4615">
            <w:pPr>
              <w:pStyle w:val="isi"/>
            </w:pPr>
            <w:r w:rsidRPr="005A0C56">
              <w:t>User dapat memutar audio di halaman library.</w:t>
            </w:r>
          </w:p>
        </w:tc>
      </w:tr>
      <w:tr w:rsidR="00E17748" w14:paraId="1282495C" w14:textId="77777777" w:rsidTr="002C4615">
        <w:tc>
          <w:tcPr>
            <w:tcW w:w="4105" w:type="dxa"/>
          </w:tcPr>
          <w:p w14:paraId="696B64B5" w14:textId="77777777" w:rsidR="00E17748" w:rsidRPr="00306C58" w:rsidRDefault="00E17748" w:rsidP="002C4615">
            <w:pPr>
              <w:pStyle w:val="isi"/>
              <w:rPr>
                <w:b/>
                <w:i/>
              </w:rPr>
            </w:pPr>
            <w:r w:rsidRPr="00306C58">
              <w:rPr>
                <w:b/>
                <w:i/>
              </w:rPr>
              <w:t>Pre-Conditions</w:t>
            </w:r>
          </w:p>
        </w:tc>
        <w:tc>
          <w:tcPr>
            <w:tcW w:w="4105" w:type="dxa"/>
          </w:tcPr>
          <w:p w14:paraId="58035289" w14:textId="2FEDF9B0" w:rsidR="00E17748" w:rsidRPr="00306C58" w:rsidRDefault="00E17748" w:rsidP="002C4615">
            <w:pPr>
              <w:pStyle w:val="isi"/>
            </w:pPr>
            <w:r w:rsidRPr="00990B53">
              <w:t xml:space="preserve">User telah login dan memilih halaman </w:t>
            </w:r>
            <w:r w:rsidR="005A0C56">
              <w:t>library</w:t>
            </w:r>
            <w:r w:rsidRPr="00990B53">
              <w:t>.</w:t>
            </w:r>
          </w:p>
        </w:tc>
      </w:tr>
      <w:tr w:rsidR="00E17748" w14:paraId="43B65625" w14:textId="77777777" w:rsidTr="002C4615">
        <w:tc>
          <w:tcPr>
            <w:tcW w:w="4105" w:type="dxa"/>
          </w:tcPr>
          <w:p w14:paraId="2B44FE01" w14:textId="77777777" w:rsidR="00E17748" w:rsidRPr="00306C58" w:rsidRDefault="00E17748" w:rsidP="002C4615">
            <w:pPr>
              <w:pStyle w:val="isi"/>
              <w:rPr>
                <w:b/>
                <w:i/>
              </w:rPr>
            </w:pPr>
            <w:r w:rsidRPr="00306C58">
              <w:rPr>
                <w:b/>
                <w:i/>
              </w:rPr>
              <w:t>Post-Conditions</w:t>
            </w:r>
          </w:p>
        </w:tc>
        <w:tc>
          <w:tcPr>
            <w:tcW w:w="4105" w:type="dxa"/>
          </w:tcPr>
          <w:p w14:paraId="10D12CF4" w14:textId="46F35AF5" w:rsidR="00E17748" w:rsidRPr="00306C58" w:rsidRDefault="005A0C56" w:rsidP="002C4615">
            <w:pPr>
              <w:pStyle w:val="isi"/>
            </w:pPr>
            <w:r w:rsidRPr="005A0C56">
              <w:t>S</w:t>
            </w:r>
            <w:r>
              <w:t>i</w:t>
            </w:r>
            <w:r w:rsidRPr="005A0C56">
              <w:t>stem memutar audio yang dipilih oleh user.</w:t>
            </w:r>
          </w:p>
        </w:tc>
      </w:tr>
      <w:tr w:rsidR="00E17748" w14:paraId="153207CD" w14:textId="77777777" w:rsidTr="002C4615">
        <w:tc>
          <w:tcPr>
            <w:tcW w:w="4105" w:type="dxa"/>
          </w:tcPr>
          <w:p w14:paraId="4513AA8C" w14:textId="77777777" w:rsidR="00E17748" w:rsidRPr="00306C58" w:rsidRDefault="00E17748" w:rsidP="002C4615">
            <w:pPr>
              <w:pStyle w:val="isi"/>
              <w:rPr>
                <w:b/>
                <w:i/>
              </w:rPr>
            </w:pPr>
            <w:r w:rsidRPr="00306C58">
              <w:rPr>
                <w:b/>
                <w:i/>
              </w:rPr>
              <w:t xml:space="preserve">Failed Ends Conditions </w:t>
            </w:r>
          </w:p>
        </w:tc>
        <w:tc>
          <w:tcPr>
            <w:tcW w:w="4105" w:type="dxa"/>
          </w:tcPr>
          <w:p w14:paraId="1E82A649" w14:textId="2F8EE7F0" w:rsidR="00E17748" w:rsidRPr="00306C58" w:rsidRDefault="005A0C56" w:rsidP="002C4615">
            <w:pPr>
              <w:pStyle w:val="isi"/>
            </w:pPr>
            <w:r w:rsidRPr="005A0C56">
              <w:t xml:space="preserve">User membatalkan pemutaran audio </w:t>
            </w:r>
            <w:proofErr w:type="gramStart"/>
            <w:r>
              <w:t xml:space="preserve">dengan </w:t>
            </w:r>
            <w:r w:rsidRPr="005A0C56">
              <w:t xml:space="preserve"> </w:t>
            </w:r>
            <w:r>
              <w:t>klik</w:t>
            </w:r>
            <w:proofErr w:type="gramEnd"/>
            <w:r>
              <w:t xml:space="preserve"> tombol stop.</w:t>
            </w:r>
          </w:p>
        </w:tc>
      </w:tr>
      <w:tr w:rsidR="00E17748" w14:paraId="6E225895" w14:textId="77777777" w:rsidTr="002C4615">
        <w:tc>
          <w:tcPr>
            <w:tcW w:w="4105" w:type="dxa"/>
          </w:tcPr>
          <w:p w14:paraId="3B620FAD" w14:textId="77777777" w:rsidR="00E17748" w:rsidRPr="00306C58" w:rsidRDefault="00E17748" w:rsidP="002C4615">
            <w:pPr>
              <w:pStyle w:val="isi"/>
              <w:rPr>
                <w:b/>
                <w:i/>
              </w:rPr>
            </w:pPr>
            <w:r>
              <w:rPr>
                <w:b/>
                <w:i/>
              </w:rPr>
              <w:t>Primary Actors</w:t>
            </w:r>
          </w:p>
        </w:tc>
        <w:tc>
          <w:tcPr>
            <w:tcW w:w="4105" w:type="dxa"/>
          </w:tcPr>
          <w:p w14:paraId="3C002F46" w14:textId="77777777" w:rsidR="00E17748" w:rsidRPr="00306C58" w:rsidRDefault="00E17748" w:rsidP="002C4615">
            <w:pPr>
              <w:pStyle w:val="isi"/>
            </w:pPr>
            <w:r w:rsidRPr="00306C58">
              <w:t>User</w:t>
            </w:r>
          </w:p>
        </w:tc>
      </w:tr>
      <w:tr w:rsidR="00E17748" w14:paraId="08DC79D8" w14:textId="77777777" w:rsidTr="002C4615">
        <w:tc>
          <w:tcPr>
            <w:tcW w:w="4105" w:type="dxa"/>
          </w:tcPr>
          <w:p w14:paraId="36AD4943" w14:textId="77777777" w:rsidR="00E17748" w:rsidRPr="00306C58" w:rsidRDefault="00E17748" w:rsidP="002C4615">
            <w:pPr>
              <w:pStyle w:val="isi"/>
              <w:rPr>
                <w:b/>
                <w:i/>
              </w:rPr>
            </w:pPr>
            <w:r>
              <w:rPr>
                <w:b/>
                <w:i/>
              </w:rPr>
              <w:t>Main Flow / Basic Path</w:t>
            </w:r>
          </w:p>
        </w:tc>
        <w:tc>
          <w:tcPr>
            <w:tcW w:w="4105" w:type="dxa"/>
          </w:tcPr>
          <w:p w14:paraId="217BF55F" w14:textId="05A6DDD0" w:rsidR="00E17748" w:rsidRDefault="005A0C56" w:rsidP="00287D30">
            <w:pPr>
              <w:pStyle w:val="isi"/>
              <w:numPr>
                <w:ilvl w:val="0"/>
                <w:numId w:val="14"/>
              </w:numPr>
              <w:ind w:left="397"/>
            </w:pPr>
            <w:r w:rsidRPr="005A0C56">
              <w:t>User memilih halaman library.</w:t>
            </w:r>
          </w:p>
          <w:p w14:paraId="5B4E0862" w14:textId="77777777" w:rsidR="00E17748" w:rsidRDefault="005A0C56" w:rsidP="00287D30">
            <w:pPr>
              <w:pStyle w:val="isi"/>
              <w:numPr>
                <w:ilvl w:val="0"/>
                <w:numId w:val="14"/>
              </w:numPr>
              <w:ind w:left="397"/>
            </w:pPr>
            <w:r w:rsidRPr="005A0C56">
              <w:t>S</w:t>
            </w:r>
            <w:r>
              <w:t>i</w:t>
            </w:r>
            <w:r w:rsidRPr="005A0C56">
              <w:t>stem menampilkan daftar audio yang tersedia.</w:t>
            </w:r>
          </w:p>
          <w:p w14:paraId="2E108A41" w14:textId="77777777" w:rsidR="005A0C56" w:rsidRDefault="005A0C56" w:rsidP="00287D30">
            <w:pPr>
              <w:pStyle w:val="isi"/>
              <w:numPr>
                <w:ilvl w:val="0"/>
                <w:numId w:val="14"/>
              </w:numPr>
              <w:ind w:left="397"/>
            </w:pPr>
            <w:r w:rsidRPr="005A0C56">
              <w:t>User memilih audio yang ingin diputar.</w:t>
            </w:r>
          </w:p>
          <w:p w14:paraId="0F674C08" w14:textId="49430119" w:rsidR="005A0C56" w:rsidRPr="009921FD" w:rsidRDefault="005A0C56" w:rsidP="00287D30">
            <w:pPr>
              <w:pStyle w:val="isi"/>
              <w:numPr>
                <w:ilvl w:val="0"/>
                <w:numId w:val="14"/>
              </w:numPr>
              <w:ind w:left="397"/>
            </w:pPr>
            <w:r w:rsidRPr="005A0C56">
              <w:t>S</w:t>
            </w:r>
            <w:r>
              <w:t>i</w:t>
            </w:r>
            <w:r w:rsidRPr="005A0C56">
              <w:t>stem memutar audio yang dipilih oleh user.</w:t>
            </w:r>
          </w:p>
        </w:tc>
      </w:tr>
      <w:tr w:rsidR="00E17748" w14:paraId="4E7046A4" w14:textId="77777777" w:rsidTr="002C4615">
        <w:tc>
          <w:tcPr>
            <w:tcW w:w="4105" w:type="dxa"/>
          </w:tcPr>
          <w:p w14:paraId="0D3B0A05" w14:textId="77777777" w:rsidR="00E17748" w:rsidRPr="00C30CDD" w:rsidRDefault="00E17748" w:rsidP="002C4615">
            <w:pPr>
              <w:pStyle w:val="isi"/>
              <w:rPr>
                <w:b/>
                <w:i/>
              </w:rPr>
            </w:pPr>
            <w:r w:rsidRPr="00C30CDD">
              <w:rPr>
                <w:b/>
                <w:i/>
              </w:rPr>
              <w:t>Alternate Flow</w:t>
            </w:r>
            <w:r>
              <w:rPr>
                <w:b/>
                <w:i/>
              </w:rPr>
              <w:t xml:space="preserve"> </w:t>
            </w:r>
            <w:r w:rsidRPr="00C30CDD">
              <w:rPr>
                <w:b/>
                <w:i/>
              </w:rPr>
              <w:t>/ Invariant A</w:t>
            </w:r>
          </w:p>
        </w:tc>
        <w:tc>
          <w:tcPr>
            <w:tcW w:w="4105" w:type="dxa"/>
          </w:tcPr>
          <w:p w14:paraId="6E188117" w14:textId="77777777" w:rsidR="005A0C56" w:rsidRDefault="005A0C56" w:rsidP="005A0C56">
            <w:pPr>
              <w:pStyle w:val="isi"/>
            </w:pPr>
            <w:r>
              <w:t>A5. User bisa memilih halaman library.</w:t>
            </w:r>
          </w:p>
          <w:p w14:paraId="5F22A066" w14:textId="3D1D3C60" w:rsidR="00E17748" w:rsidRDefault="005A0C56" w:rsidP="005A0C56">
            <w:pPr>
              <w:pStyle w:val="isi"/>
            </w:pPr>
            <w:r>
              <w:t>A6. User bisa play audio dihalaman library.</w:t>
            </w:r>
          </w:p>
        </w:tc>
      </w:tr>
    </w:tbl>
    <w:p w14:paraId="389B12EF" w14:textId="25EE7EB6" w:rsidR="006A0777" w:rsidRDefault="006A0777" w:rsidP="006A0777">
      <w:pPr>
        <w:pStyle w:val="isi"/>
        <w:rPr>
          <w:b/>
        </w:rPr>
      </w:pPr>
    </w:p>
    <w:p w14:paraId="4710C2EE" w14:textId="67EA2E53" w:rsidR="006A0777" w:rsidRDefault="006A0777" w:rsidP="006A0777">
      <w:pPr>
        <w:pStyle w:val="Keterangan"/>
        <w:rPr>
          <w:b/>
        </w:rPr>
      </w:pPr>
      <w:r w:rsidRPr="006A0777">
        <w:rPr>
          <w:b/>
        </w:rPr>
        <w:t xml:space="preserve">Tabel IV. </w:t>
      </w:r>
      <w:r w:rsidRPr="006A0777">
        <w:rPr>
          <w:b/>
        </w:rPr>
        <w:fldChar w:fldCharType="begin"/>
      </w:r>
      <w:r w:rsidRPr="006A0777">
        <w:rPr>
          <w:b/>
        </w:rPr>
        <w:instrText xml:space="preserve"> SEQ Tabel_IV. \* ARABIC </w:instrText>
      </w:r>
      <w:r w:rsidRPr="006A0777">
        <w:rPr>
          <w:b/>
        </w:rPr>
        <w:fldChar w:fldCharType="separate"/>
      </w:r>
      <w:r w:rsidR="000B0BEF">
        <w:rPr>
          <w:b/>
          <w:noProof/>
        </w:rPr>
        <w:t>5</w:t>
      </w:r>
      <w:r w:rsidRPr="006A0777">
        <w:rPr>
          <w:b/>
        </w:rPr>
        <w:fldChar w:fldCharType="end"/>
      </w:r>
      <w:r>
        <w:rPr>
          <w:b/>
        </w:rPr>
        <w:t xml:space="preserve"> </w:t>
      </w:r>
      <w:r w:rsidRPr="00CA7119">
        <w:rPr>
          <w:b/>
        </w:rPr>
        <w:t>Deskripsi</w:t>
      </w:r>
      <w:r>
        <w:rPr>
          <w:b/>
        </w:rPr>
        <w:t xml:space="preserve"> Use Case Diagram Halaman User Play Time</w:t>
      </w:r>
    </w:p>
    <w:tbl>
      <w:tblPr>
        <w:tblStyle w:val="KisiTabel"/>
        <w:tblW w:w="0" w:type="auto"/>
        <w:tblInd w:w="-76" w:type="dxa"/>
        <w:tblLook w:val="04A0" w:firstRow="1" w:lastRow="0" w:firstColumn="1" w:lastColumn="0" w:noHBand="0" w:noVBand="1"/>
      </w:tblPr>
      <w:tblGrid>
        <w:gridCol w:w="4105"/>
        <w:gridCol w:w="4105"/>
      </w:tblGrid>
      <w:tr w:rsidR="006A0777" w14:paraId="05F84003" w14:textId="77777777" w:rsidTr="002C4615">
        <w:tc>
          <w:tcPr>
            <w:tcW w:w="4105" w:type="dxa"/>
          </w:tcPr>
          <w:p w14:paraId="6913081D" w14:textId="77777777" w:rsidR="006A0777" w:rsidRPr="00306C58" w:rsidRDefault="006A0777" w:rsidP="002C4615">
            <w:pPr>
              <w:pStyle w:val="isi"/>
              <w:rPr>
                <w:b/>
                <w:i/>
              </w:rPr>
            </w:pPr>
            <w:r w:rsidRPr="00306C58">
              <w:rPr>
                <w:b/>
                <w:i/>
              </w:rPr>
              <w:t xml:space="preserve">Use Case Name </w:t>
            </w:r>
          </w:p>
        </w:tc>
        <w:tc>
          <w:tcPr>
            <w:tcW w:w="4105" w:type="dxa"/>
          </w:tcPr>
          <w:p w14:paraId="1A2B30B5" w14:textId="0E4DF753" w:rsidR="006A0777" w:rsidRDefault="006A0777" w:rsidP="002C4615">
            <w:pPr>
              <w:pStyle w:val="isi"/>
              <w:rPr>
                <w:b/>
              </w:rPr>
            </w:pPr>
            <w:r>
              <w:rPr>
                <w:b/>
              </w:rPr>
              <w:t xml:space="preserve">Play Time </w:t>
            </w:r>
          </w:p>
        </w:tc>
      </w:tr>
      <w:tr w:rsidR="006A0777" w14:paraId="085C2B0A" w14:textId="77777777" w:rsidTr="002C4615">
        <w:tc>
          <w:tcPr>
            <w:tcW w:w="4105" w:type="dxa"/>
          </w:tcPr>
          <w:p w14:paraId="1FBC65AB" w14:textId="77777777" w:rsidR="006A0777" w:rsidRPr="00306C58" w:rsidRDefault="006A0777" w:rsidP="002C4615">
            <w:pPr>
              <w:pStyle w:val="isi"/>
              <w:rPr>
                <w:b/>
                <w:i/>
              </w:rPr>
            </w:pPr>
            <w:r w:rsidRPr="00306C58">
              <w:rPr>
                <w:b/>
                <w:i/>
              </w:rPr>
              <w:t>Requirements</w:t>
            </w:r>
          </w:p>
        </w:tc>
        <w:tc>
          <w:tcPr>
            <w:tcW w:w="4105" w:type="dxa"/>
          </w:tcPr>
          <w:p w14:paraId="19951BE7" w14:textId="0FC1AF71" w:rsidR="006A0777" w:rsidRPr="00D70A15" w:rsidRDefault="006A0777" w:rsidP="002C4615">
            <w:pPr>
              <w:pStyle w:val="isi"/>
            </w:pPr>
            <w:r w:rsidRPr="00D70A15">
              <w:t>A</w:t>
            </w:r>
            <w:r>
              <w:t>7, A8</w:t>
            </w:r>
          </w:p>
        </w:tc>
      </w:tr>
      <w:tr w:rsidR="006A0777" w14:paraId="3CDC425E" w14:textId="77777777" w:rsidTr="002C4615">
        <w:tc>
          <w:tcPr>
            <w:tcW w:w="4105" w:type="dxa"/>
          </w:tcPr>
          <w:p w14:paraId="52EBC200" w14:textId="77777777" w:rsidR="006A0777" w:rsidRPr="00306C58" w:rsidRDefault="006A0777" w:rsidP="002C4615">
            <w:pPr>
              <w:pStyle w:val="isi"/>
              <w:rPr>
                <w:b/>
                <w:i/>
              </w:rPr>
            </w:pPr>
            <w:r w:rsidRPr="00306C58">
              <w:rPr>
                <w:b/>
                <w:i/>
              </w:rPr>
              <w:lastRenderedPageBreak/>
              <w:t>Goal</w:t>
            </w:r>
          </w:p>
        </w:tc>
        <w:tc>
          <w:tcPr>
            <w:tcW w:w="4105" w:type="dxa"/>
          </w:tcPr>
          <w:p w14:paraId="397E49A6" w14:textId="4C414D8B" w:rsidR="006A0777" w:rsidRPr="00306C58" w:rsidRDefault="006A0777" w:rsidP="002C4615">
            <w:pPr>
              <w:pStyle w:val="isi"/>
            </w:pPr>
            <w:r w:rsidRPr="006A0777">
              <w:t>User dapat memutar audio di halaman playtime secara otomatis sesuai jadwal atau secara manual.</w:t>
            </w:r>
          </w:p>
        </w:tc>
      </w:tr>
      <w:tr w:rsidR="006A0777" w14:paraId="6D1FD80A" w14:textId="77777777" w:rsidTr="002C4615">
        <w:tc>
          <w:tcPr>
            <w:tcW w:w="4105" w:type="dxa"/>
          </w:tcPr>
          <w:p w14:paraId="68EADA8D" w14:textId="77777777" w:rsidR="006A0777" w:rsidRPr="00306C58" w:rsidRDefault="006A0777" w:rsidP="002C4615">
            <w:pPr>
              <w:pStyle w:val="isi"/>
              <w:rPr>
                <w:b/>
                <w:i/>
              </w:rPr>
            </w:pPr>
            <w:r w:rsidRPr="00306C58">
              <w:rPr>
                <w:b/>
                <w:i/>
              </w:rPr>
              <w:t>Pre-Conditions</w:t>
            </w:r>
          </w:p>
        </w:tc>
        <w:tc>
          <w:tcPr>
            <w:tcW w:w="4105" w:type="dxa"/>
          </w:tcPr>
          <w:p w14:paraId="14CF3B3A" w14:textId="641F58DA" w:rsidR="006A0777" w:rsidRPr="00306C58" w:rsidRDefault="006A0777" w:rsidP="002C4615">
            <w:pPr>
              <w:pStyle w:val="isi"/>
            </w:pPr>
            <w:r w:rsidRPr="006A0777">
              <w:t>User telah login dan memilih halaman playtime.</w:t>
            </w:r>
          </w:p>
        </w:tc>
      </w:tr>
      <w:tr w:rsidR="006A0777" w14:paraId="075E4952" w14:textId="77777777" w:rsidTr="002C4615">
        <w:tc>
          <w:tcPr>
            <w:tcW w:w="4105" w:type="dxa"/>
          </w:tcPr>
          <w:p w14:paraId="79AFEBC5" w14:textId="77777777" w:rsidR="006A0777" w:rsidRPr="00306C58" w:rsidRDefault="006A0777" w:rsidP="002C4615">
            <w:pPr>
              <w:pStyle w:val="isi"/>
              <w:rPr>
                <w:b/>
                <w:i/>
              </w:rPr>
            </w:pPr>
            <w:r w:rsidRPr="00306C58">
              <w:rPr>
                <w:b/>
                <w:i/>
              </w:rPr>
              <w:t>Post-Conditions</w:t>
            </w:r>
          </w:p>
        </w:tc>
        <w:tc>
          <w:tcPr>
            <w:tcW w:w="4105" w:type="dxa"/>
          </w:tcPr>
          <w:p w14:paraId="6CF4D362" w14:textId="64C2841A" w:rsidR="006A0777" w:rsidRPr="00306C58" w:rsidRDefault="006A0777" w:rsidP="002C4615">
            <w:pPr>
              <w:pStyle w:val="isi"/>
            </w:pPr>
            <w:r w:rsidRPr="006A0777">
              <w:t>S</w:t>
            </w:r>
            <w:r>
              <w:t>i</w:t>
            </w:r>
            <w:r w:rsidRPr="006A0777">
              <w:t xml:space="preserve">stem memutar audio sesuai dengan </w:t>
            </w:r>
            <w:r w:rsidR="005C56E3">
              <w:t xml:space="preserve">jam </w:t>
            </w:r>
            <w:r w:rsidRPr="006A0777">
              <w:t>jadwal atau pilihan manual dari user.</w:t>
            </w:r>
          </w:p>
        </w:tc>
      </w:tr>
      <w:tr w:rsidR="006A0777" w14:paraId="7F3DE303" w14:textId="77777777" w:rsidTr="002C4615">
        <w:tc>
          <w:tcPr>
            <w:tcW w:w="4105" w:type="dxa"/>
          </w:tcPr>
          <w:p w14:paraId="472F85DC" w14:textId="77777777" w:rsidR="006A0777" w:rsidRPr="00306C58" w:rsidRDefault="006A0777" w:rsidP="002C4615">
            <w:pPr>
              <w:pStyle w:val="isi"/>
              <w:rPr>
                <w:b/>
                <w:i/>
              </w:rPr>
            </w:pPr>
            <w:r w:rsidRPr="00306C58">
              <w:rPr>
                <w:b/>
                <w:i/>
              </w:rPr>
              <w:t xml:space="preserve">Failed Ends Conditions </w:t>
            </w:r>
          </w:p>
        </w:tc>
        <w:tc>
          <w:tcPr>
            <w:tcW w:w="4105" w:type="dxa"/>
          </w:tcPr>
          <w:p w14:paraId="052F362C" w14:textId="20A5103B" w:rsidR="006A0777" w:rsidRPr="00306C58" w:rsidRDefault="006A0777" w:rsidP="002C4615">
            <w:pPr>
              <w:pStyle w:val="isi"/>
            </w:pPr>
            <w:r w:rsidRPr="006A0777">
              <w:t>User membatalkan pemutaran audio</w:t>
            </w:r>
            <w:r>
              <w:t xml:space="preserve"> dengan klik stop saat pemutaran audio</w:t>
            </w:r>
            <w:r w:rsidRPr="006A0777">
              <w:t xml:space="preserve"> atau terjadi error saat pemutaran</w:t>
            </w:r>
            <w:r>
              <w:t xml:space="preserve"> audio oleh server</w:t>
            </w:r>
            <w:r w:rsidRPr="006A0777">
              <w:t>.</w:t>
            </w:r>
          </w:p>
        </w:tc>
      </w:tr>
      <w:tr w:rsidR="006A0777" w14:paraId="09660978" w14:textId="77777777" w:rsidTr="002C4615">
        <w:tc>
          <w:tcPr>
            <w:tcW w:w="4105" w:type="dxa"/>
          </w:tcPr>
          <w:p w14:paraId="043AF0AA" w14:textId="77777777" w:rsidR="006A0777" w:rsidRPr="00306C58" w:rsidRDefault="006A0777" w:rsidP="002C4615">
            <w:pPr>
              <w:pStyle w:val="isi"/>
              <w:rPr>
                <w:b/>
                <w:i/>
              </w:rPr>
            </w:pPr>
            <w:r>
              <w:rPr>
                <w:b/>
                <w:i/>
              </w:rPr>
              <w:t>Primary Actors</w:t>
            </w:r>
          </w:p>
        </w:tc>
        <w:tc>
          <w:tcPr>
            <w:tcW w:w="4105" w:type="dxa"/>
          </w:tcPr>
          <w:p w14:paraId="642F65EC" w14:textId="77777777" w:rsidR="006A0777" w:rsidRPr="00306C58" w:rsidRDefault="006A0777" w:rsidP="002C4615">
            <w:pPr>
              <w:pStyle w:val="isi"/>
            </w:pPr>
            <w:r w:rsidRPr="00306C58">
              <w:t>User</w:t>
            </w:r>
          </w:p>
        </w:tc>
      </w:tr>
      <w:tr w:rsidR="006A0777" w14:paraId="5AF91C4C" w14:textId="77777777" w:rsidTr="002C4615">
        <w:tc>
          <w:tcPr>
            <w:tcW w:w="4105" w:type="dxa"/>
          </w:tcPr>
          <w:p w14:paraId="2A86084D" w14:textId="77777777" w:rsidR="006A0777" w:rsidRPr="00306C58" w:rsidRDefault="006A0777" w:rsidP="002C4615">
            <w:pPr>
              <w:pStyle w:val="isi"/>
              <w:rPr>
                <w:b/>
                <w:i/>
              </w:rPr>
            </w:pPr>
            <w:r>
              <w:rPr>
                <w:b/>
                <w:i/>
              </w:rPr>
              <w:t>Main Flow / Basic Path</w:t>
            </w:r>
          </w:p>
        </w:tc>
        <w:tc>
          <w:tcPr>
            <w:tcW w:w="4105" w:type="dxa"/>
          </w:tcPr>
          <w:p w14:paraId="72F9454A" w14:textId="2DD61ED0" w:rsidR="006A0777" w:rsidRDefault="006A0777" w:rsidP="00287D30">
            <w:pPr>
              <w:pStyle w:val="isi"/>
              <w:numPr>
                <w:ilvl w:val="0"/>
                <w:numId w:val="15"/>
              </w:numPr>
              <w:ind w:left="397"/>
            </w:pPr>
            <w:r w:rsidRPr="005A0C56">
              <w:t xml:space="preserve">User memilih halaman </w:t>
            </w:r>
            <w:r>
              <w:t>Play Time</w:t>
            </w:r>
            <w:r w:rsidRPr="005A0C56">
              <w:t>.</w:t>
            </w:r>
          </w:p>
          <w:p w14:paraId="4ECBA6C6" w14:textId="6ECE0971" w:rsidR="006A0777" w:rsidRDefault="006A0777" w:rsidP="00287D30">
            <w:pPr>
              <w:pStyle w:val="isi"/>
              <w:numPr>
                <w:ilvl w:val="0"/>
                <w:numId w:val="15"/>
              </w:numPr>
              <w:ind w:left="397"/>
            </w:pPr>
            <w:r w:rsidRPr="006A0777">
              <w:t>S</w:t>
            </w:r>
            <w:r>
              <w:t>i</w:t>
            </w:r>
            <w:r w:rsidRPr="006A0777">
              <w:t>stem menampilkan jadwal pemutaran audio.</w:t>
            </w:r>
          </w:p>
          <w:p w14:paraId="1462D8EE" w14:textId="77777777" w:rsidR="006A0777" w:rsidRDefault="006A0777" w:rsidP="00287D30">
            <w:pPr>
              <w:pStyle w:val="isi"/>
              <w:numPr>
                <w:ilvl w:val="0"/>
                <w:numId w:val="15"/>
              </w:numPr>
              <w:ind w:left="397"/>
            </w:pPr>
            <w:r w:rsidRPr="006A0777">
              <w:t>User memilih opsi pemutaran otomatis sesuai jadwal atau manual</w:t>
            </w:r>
            <w:r w:rsidRPr="005A0C56">
              <w:t>.</w:t>
            </w:r>
          </w:p>
          <w:p w14:paraId="216CBE6B" w14:textId="77777777" w:rsidR="006A0777" w:rsidRDefault="006A0777" w:rsidP="00287D30">
            <w:pPr>
              <w:pStyle w:val="isi"/>
              <w:numPr>
                <w:ilvl w:val="0"/>
                <w:numId w:val="15"/>
              </w:numPr>
              <w:ind w:left="397"/>
            </w:pPr>
            <w:r w:rsidRPr="006A0777">
              <w:t>Jika memilih otomatis, s</w:t>
            </w:r>
            <w:r>
              <w:t>i</w:t>
            </w:r>
            <w:r w:rsidRPr="006A0777">
              <w:t>stem memutar audio sesuai jadwal.</w:t>
            </w:r>
          </w:p>
          <w:p w14:paraId="75C9D4E4" w14:textId="5F42CE13" w:rsidR="006A0777" w:rsidRPr="009921FD" w:rsidRDefault="006A0777" w:rsidP="00287D30">
            <w:pPr>
              <w:pStyle w:val="isi"/>
              <w:numPr>
                <w:ilvl w:val="0"/>
                <w:numId w:val="15"/>
              </w:numPr>
              <w:ind w:left="397"/>
            </w:pPr>
            <w:r w:rsidRPr="006A0777">
              <w:t>Jika memilih manual, user memilih audio dan s</w:t>
            </w:r>
            <w:r>
              <w:t>i</w:t>
            </w:r>
            <w:r w:rsidRPr="006A0777">
              <w:t>stem memutar audio yang dipilih.</w:t>
            </w:r>
          </w:p>
        </w:tc>
      </w:tr>
      <w:tr w:rsidR="006A0777" w14:paraId="56E9EA2F" w14:textId="77777777" w:rsidTr="002C4615">
        <w:tc>
          <w:tcPr>
            <w:tcW w:w="4105" w:type="dxa"/>
          </w:tcPr>
          <w:p w14:paraId="21BF77FD" w14:textId="77777777" w:rsidR="006A0777" w:rsidRPr="00C30CDD" w:rsidRDefault="006A0777" w:rsidP="002C4615">
            <w:pPr>
              <w:pStyle w:val="isi"/>
              <w:rPr>
                <w:b/>
                <w:i/>
              </w:rPr>
            </w:pPr>
            <w:r w:rsidRPr="00C30CDD">
              <w:rPr>
                <w:b/>
                <w:i/>
              </w:rPr>
              <w:t>Alternate Flow</w:t>
            </w:r>
            <w:r>
              <w:rPr>
                <w:b/>
                <w:i/>
              </w:rPr>
              <w:t xml:space="preserve"> </w:t>
            </w:r>
            <w:r w:rsidRPr="00C30CDD">
              <w:rPr>
                <w:b/>
                <w:i/>
              </w:rPr>
              <w:t>/ Invariant A</w:t>
            </w:r>
          </w:p>
        </w:tc>
        <w:tc>
          <w:tcPr>
            <w:tcW w:w="4105" w:type="dxa"/>
          </w:tcPr>
          <w:p w14:paraId="07AE0AEC" w14:textId="77777777" w:rsidR="006A0777" w:rsidRDefault="006A0777" w:rsidP="006A0777">
            <w:pPr>
              <w:pStyle w:val="isi"/>
            </w:pPr>
            <w:r>
              <w:t xml:space="preserve">A7. User bisa memilih halaman playtime. </w:t>
            </w:r>
          </w:p>
          <w:p w14:paraId="23217DF5" w14:textId="1D75712C" w:rsidR="006A0777" w:rsidRDefault="006A0777" w:rsidP="006A0777">
            <w:pPr>
              <w:pStyle w:val="isi"/>
            </w:pPr>
            <w:r>
              <w:lastRenderedPageBreak/>
              <w:t>A8. User bisa play audio dihalaman playtime secara otomatis sesuai jam dan manual.</w:t>
            </w:r>
          </w:p>
        </w:tc>
      </w:tr>
    </w:tbl>
    <w:p w14:paraId="66C9E02B" w14:textId="6FF7E2BB" w:rsidR="006A0777" w:rsidRDefault="006A0777" w:rsidP="006A0777">
      <w:pPr>
        <w:pStyle w:val="isi"/>
        <w:ind w:left="-76"/>
        <w:rPr>
          <w:b/>
        </w:rPr>
      </w:pPr>
    </w:p>
    <w:p w14:paraId="14A62686" w14:textId="6A85DB78" w:rsidR="00D42AF8" w:rsidRDefault="00D42AF8" w:rsidP="00D42AF8">
      <w:pPr>
        <w:pStyle w:val="Keterangan"/>
        <w:rPr>
          <w:b/>
        </w:rPr>
      </w:pPr>
      <w:r w:rsidRPr="00D42AF8">
        <w:rPr>
          <w:b/>
        </w:rPr>
        <w:t xml:space="preserve">Tabel IV. </w:t>
      </w:r>
      <w:r w:rsidRPr="00D42AF8">
        <w:rPr>
          <w:b/>
        </w:rPr>
        <w:fldChar w:fldCharType="begin"/>
      </w:r>
      <w:r w:rsidRPr="00D42AF8">
        <w:rPr>
          <w:b/>
        </w:rPr>
        <w:instrText xml:space="preserve"> SEQ Tabel_IV. \* ARABIC </w:instrText>
      </w:r>
      <w:r w:rsidRPr="00D42AF8">
        <w:rPr>
          <w:b/>
        </w:rPr>
        <w:fldChar w:fldCharType="separate"/>
      </w:r>
      <w:r w:rsidR="000B0BEF">
        <w:rPr>
          <w:b/>
          <w:noProof/>
        </w:rPr>
        <w:t>6</w:t>
      </w:r>
      <w:r w:rsidRPr="00D42AF8">
        <w:rPr>
          <w:b/>
        </w:rPr>
        <w:fldChar w:fldCharType="end"/>
      </w:r>
      <w:r>
        <w:rPr>
          <w:b/>
        </w:rPr>
        <w:t xml:space="preserve"> </w:t>
      </w:r>
      <w:r w:rsidRPr="00CA7119">
        <w:rPr>
          <w:b/>
        </w:rPr>
        <w:t>Deskripsi</w:t>
      </w:r>
      <w:r>
        <w:rPr>
          <w:b/>
        </w:rPr>
        <w:t xml:space="preserve"> Use Case Diagram Halaman User Profile</w:t>
      </w:r>
    </w:p>
    <w:tbl>
      <w:tblPr>
        <w:tblStyle w:val="KisiTabel"/>
        <w:tblW w:w="0" w:type="auto"/>
        <w:tblInd w:w="-76" w:type="dxa"/>
        <w:tblLook w:val="04A0" w:firstRow="1" w:lastRow="0" w:firstColumn="1" w:lastColumn="0" w:noHBand="0" w:noVBand="1"/>
      </w:tblPr>
      <w:tblGrid>
        <w:gridCol w:w="4105"/>
        <w:gridCol w:w="4105"/>
      </w:tblGrid>
      <w:tr w:rsidR="00D42AF8" w14:paraId="6B4B483B" w14:textId="77777777" w:rsidTr="002C4615">
        <w:tc>
          <w:tcPr>
            <w:tcW w:w="4105" w:type="dxa"/>
          </w:tcPr>
          <w:p w14:paraId="452098EE" w14:textId="77777777" w:rsidR="00D42AF8" w:rsidRPr="00306C58" w:rsidRDefault="00D42AF8" w:rsidP="002C4615">
            <w:pPr>
              <w:pStyle w:val="isi"/>
              <w:rPr>
                <w:b/>
                <w:i/>
              </w:rPr>
            </w:pPr>
            <w:r w:rsidRPr="00306C58">
              <w:rPr>
                <w:b/>
                <w:i/>
              </w:rPr>
              <w:t xml:space="preserve">Use Case Name </w:t>
            </w:r>
          </w:p>
        </w:tc>
        <w:tc>
          <w:tcPr>
            <w:tcW w:w="4105" w:type="dxa"/>
          </w:tcPr>
          <w:p w14:paraId="0E97A96C" w14:textId="15763F5D" w:rsidR="00D42AF8" w:rsidRDefault="00D42AF8" w:rsidP="002C4615">
            <w:pPr>
              <w:pStyle w:val="isi"/>
              <w:rPr>
                <w:b/>
              </w:rPr>
            </w:pPr>
            <w:r>
              <w:rPr>
                <w:b/>
              </w:rPr>
              <w:t xml:space="preserve">Profile </w:t>
            </w:r>
          </w:p>
        </w:tc>
      </w:tr>
      <w:tr w:rsidR="00D42AF8" w14:paraId="78C6E371" w14:textId="77777777" w:rsidTr="002C4615">
        <w:tc>
          <w:tcPr>
            <w:tcW w:w="4105" w:type="dxa"/>
          </w:tcPr>
          <w:p w14:paraId="421F01E2" w14:textId="77777777" w:rsidR="00D42AF8" w:rsidRPr="00306C58" w:rsidRDefault="00D42AF8" w:rsidP="002C4615">
            <w:pPr>
              <w:pStyle w:val="isi"/>
              <w:rPr>
                <w:b/>
                <w:i/>
              </w:rPr>
            </w:pPr>
            <w:r w:rsidRPr="00306C58">
              <w:rPr>
                <w:b/>
                <w:i/>
              </w:rPr>
              <w:t>Requirements</w:t>
            </w:r>
          </w:p>
        </w:tc>
        <w:tc>
          <w:tcPr>
            <w:tcW w:w="4105" w:type="dxa"/>
          </w:tcPr>
          <w:p w14:paraId="3A981E15" w14:textId="2045430D" w:rsidR="00D42AF8" w:rsidRPr="00D70A15" w:rsidRDefault="00D42AF8" w:rsidP="002C4615">
            <w:pPr>
              <w:pStyle w:val="isi"/>
            </w:pPr>
            <w:r w:rsidRPr="00D70A15">
              <w:t>A</w:t>
            </w:r>
            <w:r>
              <w:t>9, A10</w:t>
            </w:r>
          </w:p>
        </w:tc>
      </w:tr>
      <w:tr w:rsidR="00D42AF8" w14:paraId="7E33E156" w14:textId="77777777" w:rsidTr="002C4615">
        <w:tc>
          <w:tcPr>
            <w:tcW w:w="4105" w:type="dxa"/>
          </w:tcPr>
          <w:p w14:paraId="011061C3" w14:textId="77777777" w:rsidR="00D42AF8" w:rsidRPr="00306C58" w:rsidRDefault="00D42AF8" w:rsidP="002C4615">
            <w:pPr>
              <w:pStyle w:val="isi"/>
              <w:rPr>
                <w:b/>
                <w:i/>
              </w:rPr>
            </w:pPr>
            <w:r w:rsidRPr="00306C58">
              <w:rPr>
                <w:b/>
                <w:i/>
              </w:rPr>
              <w:t>Goal</w:t>
            </w:r>
          </w:p>
        </w:tc>
        <w:tc>
          <w:tcPr>
            <w:tcW w:w="4105" w:type="dxa"/>
          </w:tcPr>
          <w:p w14:paraId="6C83251E" w14:textId="1472107F" w:rsidR="00D42AF8" w:rsidRPr="00306C58" w:rsidRDefault="00D42AF8" w:rsidP="002C4615">
            <w:pPr>
              <w:pStyle w:val="isi"/>
            </w:pPr>
            <w:r w:rsidRPr="00D42AF8">
              <w:t>User dapat mengubah informasi profilnya.</w:t>
            </w:r>
          </w:p>
        </w:tc>
      </w:tr>
      <w:tr w:rsidR="00D42AF8" w14:paraId="4AD81732" w14:textId="77777777" w:rsidTr="002C4615">
        <w:tc>
          <w:tcPr>
            <w:tcW w:w="4105" w:type="dxa"/>
          </w:tcPr>
          <w:p w14:paraId="2758AC23" w14:textId="77777777" w:rsidR="00D42AF8" w:rsidRPr="00306C58" w:rsidRDefault="00D42AF8" w:rsidP="002C4615">
            <w:pPr>
              <w:pStyle w:val="isi"/>
              <w:rPr>
                <w:b/>
                <w:i/>
              </w:rPr>
            </w:pPr>
            <w:r w:rsidRPr="00306C58">
              <w:rPr>
                <w:b/>
                <w:i/>
              </w:rPr>
              <w:t>Pre-Conditions</w:t>
            </w:r>
          </w:p>
        </w:tc>
        <w:tc>
          <w:tcPr>
            <w:tcW w:w="4105" w:type="dxa"/>
          </w:tcPr>
          <w:p w14:paraId="0FD072FD" w14:textId="3BEF528E" w:rsidR="00D42AF8" w:rsidRPr="00306C58" w:rsidRDefault="00D42AF8" w:rsidP="002C4615">
            <w:pPr>
              <w:pStyle w:val="isi"/>
            </w:pPr>
            <w:r w:rsidRPr="00D42AF8">
              <w:t>User telah login dan memilih halaman profile.</w:t>
            </w:r>
          </w:p>
        </w:tc>
      </w:tr>
      <w:tr w:rsidR="00D42AF8" w14:paraId="04A9D352" w14:textId="77777777" w:rsidTr="002C4615">
        <w:tc>
          <w:tcPr>
            <w:tcW w:w="4105" w:type="dxa"/>
          </w:tcPr>
          <w:p w14:paraId="5EFEB759" w14:textId="77777777" w:rsidR="00D42AF8" w:rsidRPr="00306C58" w:rsidRDefault="00D42AF8" w:rsidP="002C4615">
            <w:pPr>
              <w:pStyle w:val="isi"/>
              <w:rPr>
                <w:b/>
                <w:i/>
              </w:rPr>
            </w:pPr>
            <w:r w:rsidRPr="00306C58">
              <w:rPr>
                <w:b/>
                <w:i/>
              </w:rPr>
              <w:t>Post-Conditions</w:t>
            </w:r>
          </w:p>
        </w:tc>
        <w:tc>
          <w:tcPr>
            <w:tcW w:w="4105" w:type="dxa"/>
          </w:tcPr>
          <w:p w14:paraId="6CCCB788" w14:textId="2D685CC7" w:rsidR="00D42AF8" w:rsidRPr="00306C58" w:rsidRDefault="00D42AF8" w:rsidP="002C4615">
            <w:pPr>
              <w:pStyle w:val="isi"/>
            </w:pPr>
            <w:r w:rsidRPr="00D42AF8">
              <w:t>S</w:t>
            </w:r>
            <w:r>
              <w:t>i</w:t>
            </w:r>
            <w:r w:rsidRPr="00D42AF8">
              <w:t>stem memperbarui informasi profil user.</w:t>
            </w:r>
          </w:p>
        </w:tc>
      </w:tr>
      <w:tr w:rsidR="00D42AF8" w14:paraId="1BBBFB66" w14:textId="77777777" w:rsidTr="002C4615">
        <w:tc>
          <w:tcPr>
            <w:tcW w:w="4105" w:type="dxa"/>
          </w:tcPr>
          <w:p w14:paraId="021CAE76" w14:textId="77777777" w:rsidR="00D42AF8" w:rsidRPr="00306C58" w:rsidRDefault="00D42AF8" w:rsidP="002C4615">
            <w:pPr>
              <w:pStyle w:val="isi"/>
              <w:rPr>
                <w:b/>
                <w:i/>
              </w:rPr>
            </w:pPr>
            <w:r w:rsidRPr="00306C58">
              <w:rPr>
                <w:b/>
                <w:i/>
              </w:rPr>
              <w:t xml:space="preserve">Failed Ends Conditions </w:t>
            </w:r>
          </w:p>
        </w:tc>
        <w:tc>
          <w:tcPr>
            <w:tcW w:w="4105" w:type="dxa"/>
          </w:tcPr>
          <w:p w14:paraId="215D84CA" w14:textId="57E8E29E" w:rsidR="00D42AF8" w:rsidRPr="00306C58" w:rsidRDefault="00AC3D20" w:rsidP="002C4615">
            <w:pPr>
              <w:pStyle w:val="isi"/>
            </w:pPr>
            <w:r w:rsidRPr="00AC3D20">
              <w:t>User membatalkan perubahan</w:t>
            </w:r>
            <w:r>
              <w:t xml:space="preserve"> ke halaman dashbord</w:t>
            </w:r>
            <w:r w:rsidRPr="00AC3D20">
              <w:t xml:space="preserve"> atau terjadi error saat penyimpanan perubahan.</w:t>
            </w:r>
          </w:p>
        </w:tc>
      </w:tr>
      <w:tr w:rsidR="00D42AF8" w14:paraId="797E7FAA" w14:textId="77777777" w:rsidTr="002C4615">
        <w:tc>
          <w:tcPr>
            <w:tcW w:w="4105" w:type="dxa"/>
          </w:tcPr>
          <w:p w14:paraId="15A84383" w14:textId="77777777" w:rsidR="00D42AF8" w:rsidRPr="00306C58" w:rsidRDefault="00D42AF8" w:rsidP="002C4615">
            <w:pPr>
              <w:pStyle w:val="isi"/>
              <w:rPr>
                <w:b/>
                <w:i/>
              </w:rPr>
            </w:pPr>
            <w:r>
              <w:rPr>
                <w:b/>
                <w:i/>
              </w:rPr>
              <w:t>Primary Actors</w:t>
            </w:r>
          </w:p>
        </w:tc>
        <w:tc>
          <w:tcPr>
            <w:tcW w:w="4105" w:type="dxa"/>
          </w:tcPr>
          <w:p w14:paraId="7332A8B1" w14:textId="77777777" w:rsidR="00D42AF8" w:rsidRPr="00306C58" w:rsidRDefault="00D42AF8" w:rsidP="002C4615">
            <w:pPr>
              <w:pStyle w:val="isi"/>
            </w:pPr>
            <w:r w:rsidRPr="00306C58">
              <w:t>User</w:t>
            </w:r>
          </w:p>
        </w:tc>
      </w:tr>
      <w:tr w:rsidR="00D42AF8" w14:paraId="4EFA1E68" w14:textId="77777777" w:rsidTr="002C4615">
        <w:tc>
          <w:tcPr>
            <w:tcW w:w="4105" w:type="dxa"/>
          </w:tcPr>
          <w:p w14:paraId="04F49638" w14:textId="77777777" w:rsidR="00D42AF8" w:rsidRPr="00306C58" w:rsidRDefault="00D42AF8" w:rsidP="002C4615">
            <w:pPr>
              <w:pStyle w:val="isi"/>
              <w:rPr>
                <w:b/>
                <w:i/>
              </w:rPr>
            </w:pPr>
            <w:r>
              <w:rPr>
                <w:b/>
                <w:i/>
              </w:rPr>
              <w:t>Main Flow / Basic Path</w:t>
            </w:r>
          </w:p>
        </w:tc>
        <w:tc>
          <w:tcPr>
            <w:tcW w:w="4105" w:type="dxa"/>
          </w:tcPr>
          <w:p w14:paraId="3633A6C1" w14:textId="73DD89E8" w:rsidR="00D42AF8" w:rsidRDefault="00D42AF8" w:rsidP="00287D30">
            <w:pPr>
              <w:pStyle w:val="isi"/>
              <w:numPr>
                <w:ilvl w:val="0"/>
                <w:numId w:val="16"/>
              </w:numPr>
              <w:ind w:left="397"/>
            </w:pPr>
            <w:r w:rsidRPr="005A0C56">
              <w:t xml:space="preserve">User memilih halaman </w:t>
            </w:r>
            <w:r w:rsidR="00AC3D20">
              <w:t>profile</w:t>
            </w:r>
            <w:r w:rsidRPr="005A0C56">
              <w:t>.</w:t>
            </w:r>
          </w:p>
          <w:p w14:paraId="76910DBB" w14:textId="5FA35A4F" w:rsidR="00D42AF8" w:rsidRDefault="00AC3D20" w:rsidP="00287D30">
            <w:pPr>
              <w:pStyle w:val="isi"/>
              <w:numPr>
                <w:ilvl w:val="0"/>
                <w:numId w:val="16"/>
              </w:numPr>
              <w:ind w:left="397"/>
            </w:pPr>
            <w:r w:rsidRPr="00AC3D20">
              <w:t>S</w:t>
            </w:r>
            <w:r>
              <w:t>i</w:t>
            </w:r>
            <w:r w:rsidRPr="00AC3D20">
              <w:t>stem menampilkan informasi profil user.</w:t>
            </w:r>
          </w:p>
          <w:p w14:paraId="35C8B40C" w14:textId="482CD4A3" w:rsidR="00D42AF8" w:rsidRDefault="00AC3D20" w:rsidP="00287D30">
            <w:pPr>
              <w:pStyle w:val="isi"/>
              <w:numPr>
                <w:ilvl w:val="0"/>
                <w:numId w:val="16"/>
              </w:numPr>
              <w:ind w:left="397"/>
            </w:pPr>
            <w:r w:rsidRPr="00AC3D20">
              <w:t xml:space="preserve">User mengubah informasi profil yang </w:t>
            </w:r>
            <w:proofErr w:type="gramStart"/>
            <w:r w:rsidRPr="00AC3D20">
              <w:t>diinginkan.</w:t>
            </w:r>
            <w:r w:rsidR="00D42AF8" w:rsidRPr="005A0C56">
              <w:t>.</w:t>
            </w:r>
            <w:proofErr w:type="gramEnd"/>
          </w:p>
          <w:p w14:paraId="3AFECFFB" w14:textId="77777777" w:rsidR="00D42AF8" w:rsidRDefault="00AC3D20" w:rsidP="00287D30">
            <w:pPr>
              <w:pStyle w:val="isi"/>
              <w:numPr>
                <w:ilvl w:val="0"/>
                <w:numId w:val="16"/>
              </w:numPr>
              <w:ind w:left="397"/>
            </w:pPr>
            <w:r w:rsidRPr="00AC3D20">
              <w:t>User menyimpan perubahan.</w:t>
            </w:r>
          </w:p>
          <w:p w14:paraId="6FB00699" w14:textId="6D640611" w:rsidR="00AC3D20" w:rsidRPr="009921FD" w:rsidRDefault="00AC3D20" w:rsidP="00287D30">
            <w:pPr>
              <w:pStyle w:val="isi"/>
              <w:numPr>
                <w:ilvl w:val="0"/>
                <w:numId w:val="16"/>
              </w:numPr>
              <w:ind w:left="397"/>
            </w:pPr>
            <w:r w:rsidRPr="00AC3D20">
              <w:t>S</w:t>
            </w:r>
            <w:r>
              <w:t>i</w:t>
            </w:r>
            <w:r w:rsidRPr="00AC3D20">
              <w:t xml:space="preserve">stem memperbarui informasi </w:t>
            </w:r>
            <w:r w:rsidRPr="00AC3D20">
              <w:lastRenderedPageBreak/>
              <w:t xml:space="preserve">profil dan menampilkan pesan </w:t>
            </w:r>
            <w:r>
              <w:t>alert</w:t>
            </w:r>
            <w:r w:rsidRPr="00AC3D20">
              <w:t>.</w:t>
            </w:r>
          </w:p>
        </w:tc>
      </w:tr>
      <w:tr w:rsidR="00D42AF8" w14:paraId="5FEEAEDB" w14:textId="77777777" w:rsidTr="002C4615">
        <w:tc>
          <w:tcPr>
            <w:tcW w:w="4105" w:type="dxa"/>
          </w:tcPr>
          <w:p w14:paraId="6C6D5B50" w14:textId="77777777" w:rsidR="00D42AF8" w:rsidRPr="00C30CDD" w:rsidRDefault="00D42AF8" w:rsidP="002C4615">
            <w:pPr>
              <w:pStyle w:val="isi"/>
              <w:rPr>
                <w:b/>
                <w:i/>
              </w:rPr>
            </w:pPr>
            <w:r w:rsidRPr="00C30CDD">
              <w:rPr>
                <w:b/>
                <w:i/>
              </w:rPr>
              <w:lastRenderedPageBreak/>
              <w:t>Alternate Flow</w:t>
            </w:r>
            <w:r>
              <w:rPr>
                <w:b/>
                <w:i/>
              </w:rPr>
              <w:t xml:space="preserve"> </w:t>
            </w:r>
            <w:r w:rsidRPr="00C30CDD">
              <w:rPr>
                <w:b/>
                <w:i/>
              </w:rPr>
              <w:t>/ Invariant A</w:t>
            </w:r>
          </w:p>
        </w:tc>
        <w:tc>
          <w:tcPr>
            <w:tcW w:w="4105" w:type="dxa"/>
          </w:tcPr>
          <w:p w14:paraId="0E007B83" w14:textId="77777777" w:rsidR="00881DEC" w:rsidRDefault="00881DEC" w:rsidP="00881DEC">
            <w:pPr>
              <w:pStyle w:val="isi"/>
            </w:pPr>
            <w:r>
              <w:t>A9. User bisa memilih halaman profile.</w:t>
            </w:r>
          </w:p>
          <w:p w14:paraId="696B998D" w14:textId="438F1A2B" w:rsidR="00D42AF8" w:rsidRDefault="00881DEC" w:rsidP="00881DEC">
            <w:pPr>
              <w:pStyle w:val="isi"/>
            </w:pPr>
            <w:r>
              <w:t>A10. User bisa ubah profile.</w:t>
            </w:r>
          </w:p>
        </w:tc>
      </w:tr>
    </w:tbl>
    <w:p w14:paraId="62B6F254" w14:textId="1C1E5047" w:rsidR="00D42AF8" w:rsidRDefault="00D42AF8" w:rsidP="00D42AF8">
      <w:pPr>
        <w:pStyle w:val="isi"/>
        <w:rPr>
          <w:b/>
        </w:rPr>
      </w:pPr>
    </w:p>
    <w:p w14:paraId="0E6F92B5" w14:textId="2CE60FDF" w:rsidR="00A57E27" w:rsidRDefault="004F0069" w:rsidP="004F0069">
      <w:pPr>
        <w:pStyle w:val="Keterangan"/>
        <w:rPr>
          <w:b/>
        </w:rPr>
      </w:pPr>
      <w:r w:rsidRPr="004F0069">
        <w:rPr>
          <w:b/>
        </w:rPr>
        <w:t xml:space="preserve">Tabel IV. </w:t>
      </w:r>
      <w:r w:rsidRPr="004F0069">
        <w:rPr>
          <w:b/>
        </w:rPr>
        <w:fldChar w:fldCharType="begin"/>
      </w:r>
      <w:r w:rsidRPr="004F0069">
        <w:rPr>
          <w:b/>
        </w:rPr>
        <w:instrText xml:space="preserve"> SEQ Tabel_IV. \* ARABIC </w:instrText>
      </w:r>
      <w:r w:rsidRPr="004F0069">
        <w:rPr>
          <w:b/>
        </w:rPr>
        <w:fldChar w:fldCharType="separate"/>
      </w:r>
      <w:r w:rsidR="000B0BEF">
        <w:rPr>
          <w:b/>
          <w:noProof/>
        </w:rPr>
        <w:t>7</w:t>
      </w:r>
      <w:r w:rsidRPr="004F0069">
        <w:rPr>
          <w:b/>
        </w:rPr>
        <w:fldChar w:fldCharType="end"/>
      </w:r>
      <w:r>
        <w:rPr>
          <w:b/>
        </w:rPr>
        <w:t xml:space="preserve"> </w:t>
      </w:r>
      <w:r w:rsidR="00A57E27" w:rsidRPr="00CA7119">
        <w:rPr>
          <w:b/>
        </w:rPr>
        <w:t>Deskripsi</w:t>
      </w:r>
      <w:r w:rsidR="00A57E27">
        <w:rPr>
          <w:b/>
        </w:rPr>
        <w:t xml:space="preserve"> Use Case Diagram Halaman User Logout</w:t>
      </w:r>
    </w:p>
    <w:tbl>
      <w:tblPr>
        <w:tblStyle w:val="KisiTabel"/>
        <w:tblW w:w="0" w:type="auto"/>
        <w:tblInd w:w="-76" w:type="dxa"/>
        <w:tblLook w:val="04A0" w:firstRow="1" w:lastRow="0" w:firstColumn="1" w:lastColumn="0" w:noHBand="0" w:noVBand="1"/>
      </w:tblPr>
      <w:tblGrid>
        <w:gridCol w:w="4105"/>
        <w:gridCol w:w="4105"/>
      </w:tblGrid>
      <w:tr w:rsidR="00A57E27" w14:paraId="05761BFC" w14:textId="77777777" w:rsidTr="002C4615">
        <w:tc>
          <w:tcPr>
            <w:tcW w:w="4105" w:type="dxa"/>
          </w:tcPr>
          <w:p w14:paraId="695BE22C" w14:textId="77777777" w:rsidR="00A57E27" w:rsidRPr="00306C58" w:rsidRDefault="00A57E27" w:rsidP="002C4615">
            <w:pPr>
              <w:pStyle w:val="isi"/>
              <w:rPr>
                <w:b/>
                <w:i/>
              </w:rPr>
            </w:pPr>
            <w:r w:rsidRPr="00306C58">
              <w:rPr>
                <w:b/>
                <w:i/>
              </w:rPr>
              <w:t xml:space="preserve">Use Case Name </w:t>
            </w:r>
          </w:p>
        </w:tc>
        <w:tc>
          <w:tcPr>
            <w:tcW w:w="4105" w:type="dxa"/>
          </w:tcPr>
          <w:p w14:paraId="0500A993" w14:textId="216627DB" w:rsidR="00A57E27" w:rsidRDefault="00A57E27" w:rsidP="002C4615">
            <w:pPr>
              <w:pStyle w:val="isi"/>
              <w:rPr>
                <w:b/>
              </w:rPr>
            </w:pPr>
            <w:r>
              <w:rPr>
                <w:b/>
              </w:rPr>
              <w:t xml:space="preserve">Logout </w:t>
            </w:r>
          </w:p>
        </w:tc>
      </w:tr>
      <w:tr w:rsidR="00A57E27" w14:paraId="61565873" w14:textId="77777777" w:rsidTr="002C4615">
        <w:tc>
          <w:tcPr>
            <w:tcW w:w="4105" w:type="dxa"/>
          </w:tcPr>
          <w:p w14:paraId="1F1C5323" w14:textId="77777777" w:rsidR="00A57E27" w:rsidRPr="00306C58" w:rsidRDefault="00A57E27" w:rsidP="002C4615">
            <w:pPr>
              <w:pStyle w:val="isi"/>
              <w:rPr>
                <w:b/>
                <w:i/>
              </w:rPr>
            </w:pPr>
            <w:r w:rsidRPr="00306C58">
              <w:rPr>
                <w:b/>
                <w:i/>
              </w:rPr>
              <w:t>Requirements</w:t>
            </w:r>
          </w:p>
        </w:tc>
        <w:tc>
          <w:tcPr>
            <w:tcW w:w="4105" w:type="dxa"/>
          </w:tcPr>
          <w:p w14:paraId="1CAE2F39" w14:textId="439B1665" w:rsidR="00A57E27" w:rsidRPr="00D70A15" w:rsidRDefault="00A57E27" w:rsidP="002C4615">
            <w:pPr>
              <w:pStyle w:val="isi"/>
            </w:pPr>
            <w:r>
              <w:t>A11</w:t>
            </w:r>
          </w:p>
        </w:tc>
      </w:tr>
      <w:tr w:rsidR="00A57E27" w14:paraId="09F0ED31" w14:textId="77777777" w:rsidTr="002C4615">
        <w:tc>
          <w:tcPr>
            <w:tcW w:w="4105" w:type="dxa"/>
          </w:tcPr>
          <w:p w14:paraId="488C1D34" w14:textId="77777777" w:rsidR="00A57E27" w:rsidRPr="00306C58" w:rsidRDefault="00A57E27" w:rsidP="002C4615">
            <w:pPr>
              <w:pStyle w:val="isi"/>
              <w:rPr>
                <w:b/>
                <w:i/>
              </w:rPr>
            </w:pPr>
            <w:r w:rsidRPr="00306C58">
              <w:rPr>
                <w:b/>
                <w:i/>
              </w:rPr>
              <w:t>Goal</w:t>
            </w:r>
          </w:p>
        </w:tc>
        <w:tc>
          <w:tcPr>
            <w:tcW w:w="4105" w:type="dxa"/>
          </w:tcPr>
          <w:p w14:paraId="42491D2C" w14:textId="785FDD86" w:rsidR="00A57E27" w:rsidRPr="00306C58" w:rsidRDefault="00A57E27" w:rsidP="002C4615">
            <w:pPr>
              <w:pStyle w:val="isi"/>
            </w:pPr>
            <w:r w:rsidRPr="00A57E27">
              <w:t>User dapat keluar dari sistem</w:t>
            </w:r>
            <w:r>
              <w:t>.</w:t>
            </w:r>
          </w:p>
        </w:tc>
      </w:tr>
      <w:tr w:rsidR="00A57E27" w14:paraId="137EF4E5" w14:textId="77777777" w:rsidTr="002C4615">
        <w:tc>
          <w:tcPr>
            <w:tcW w:w="4105" w:type="dxa"/>
          </w:tcPr>
          <w:p w14:paraId="7AC819DC" w14:textId="77777777" w:rsidR="00A57E27" w:rsidRPr="00306C58" w:rsidRDefault="00A57E27" w:rsidP="002C4615">
            <w:pPr>
              <w:pStyle w:val="isi"/>
              <w:rPr>
                <w:b/>
                <w:i/>
              </w:rPr>
            </w:pPr>
            <w:r w:rsidRPr="00306C58">
              <w:rPr>
                <w:b/>
                <w:i/>
              </w:rPr>
              <w:t>Pre-Conditions</w:t>
            </w:r>
          </w:p>
        </w:tc>
        <w:tc>
          <w:tcPr>
            <w:tcW w:w="4105" w:type="dxa"/>
          </w:tcPr>
          <w:p w14:paraId="6994FB70" w14:textId="56E28F0F" w:rsidR="00A57E27" w:rsidRPr="00306C58" w:rsidRDefault="00A57E27" w:rsidP="002C4615">
            <w:pPr>
              <w:pStyle w:val="isi"/>
            </w:pPr>
            <w:r w:rsidRPr="00A57E27">
              <w:t>User telah login.</w:t>
            </w:r>
          </w:p>
        </w:tc>
      </w:tr>
      <w:tr w:rsidR="00A57E27" w14:paraId="6651AAF1" w14:textId="77777777" w:rsidTr="002C4615">
        <w:tc>
          <w:tcPr>
            <w:tcW w:w="4105" w:type="dxa"/>
          </w:tcPr>
          <w:p w14:paraId="0885BCAD" w14:textId="77777777" w:rsidR="00A57E27" w:rsidRPr="00306C58" w:rsidRDefault="00A57E27" w:rsidP="002C4615">
            <w:pPr>
              <w:pStyle w:val="isi"/>
              <w:rPr>
                <w:b/>
                <w:i/>
              </w:rPr>
            </w:pPr>
            <w:r w:rsidRPr="00306C58">
              <w:rPr>
                <w:b/>
                <w:i/>
              </w:rPr>
              <w:t>Post-Conditions</w:t>
            </w:r>
          </w:p>
        </w:tc>
        <w:tc>
          <w:tcPr>
            <w:tcW w:w="4105" w:type="dxa"/>
          </w:tcPr>
          <w:p w14:paraId="0DA3F744" w14:textId="0CCEEAE2" w:rsidR="00A57E27" w:rsidRPr="00306C58" w:rsidRDefault="00A57E27" w:rsidP="002C4615">
            <w:pPr>
              <w:pStyle w:val="isi"/>
            </w:pPr>
            <w:r w:rsidRPr="00A57E27">
              <w:t>S</w:t>
            </w:r>
            <w:r>
              <w:t>i</w:t>
            </w:r>
            <w:r w:rsidRPr="00A57E27">
              <w:t>stem mengakhiri sesi user dan kembali ke halaman login.</w:t>
            </w:r>
          </w:p>
        </w:tc>
      </w:tr>
      <w:tr w:rsidR="00A57E27" w14:paraId="7AD87754" w14:textId="77777777" w:rsidTr="002C4615">
        <w:tc>
          <w:tcPr>
            <w:tcW w:w="4105" w:type="dxa"/>
          </w:tcPr>
          <w:p w14:paraId="6617C514" w14:textId="77777777" w:rsidR="00A57E27" w:rsidRPr="00306C58" w:rsidRDefault="00A57E27" w:rsidP="002C4615">
            <w:pPr>
              <w:pStyle w:val="isi"/>
              <w:rPr>
                <w:b/>
                <w:i/>
              </w:rPr>
            </w:pPr>
            <w:r w:rsidRPr="00306C58">
              <w:rPr>
                <w:b/>
                <w:i/>
              </w:rPr>
              <w:t xml:space="preserve">Failed Ends Conditions </w:t>
            </w:r>
          </w:p>
        </w:tc>
        <w:tc>
          <w:tcPr>
            <w:tcW w:w="4105" w:type="dxa"/>
          </w:tcPr>
          <w:p w14:paraId="38F06ED3" w14:textId="6E412850" w:rsidR="00A57E27" w:rsidRPr="00306C58" w:rsidRDefault="00A57E27" w:rsidP="002C4615">
            <w:pPr>
              <w:pStyle w:val="isi"/>
            </w:pPr>
            <w:r w:rsidRPr="00A57E27">
              <w:t>Terjadi error saat proses logout</w:t>
            </w:r>
            <w:r w:rsidR="008E6D13">
              <w:t xml:space="preserve"> dari server</w:t>
            </w:r>
            <w:r w:rsidRPr="00A57E27">
              <w:t>.</w:t>
            </w:r>
          </w:p>
        </w:tc>
      </w:tr>
      <w:tr w:rsidR="00A57E27" w14:paraId="51C0CBFD" w14:textId="77777777" w:rsidTr="002C4615">
        <w:tc>
          <w:tcPr>
            <w:tcW w:w="4105" w:type="dxa"/>
          </w:tcPr>
          <w:p w14:paraId="5D66DA2F" w14:textId="77777777" w:rsidR="00A57E27" w:rsidRPr="00306C58" w:rsidRDefault="00A57E27" w:rsidP="002C4615">
            <w:pPr>
              <w:pStyle w:val="isi"/>
              <w:rPr>
                <w:b/>
                <w:i/>
              </w:rPr>
            </w:pPr>
            <w:r>
              <w:rPr>
                <w:b/>
                <w:i/>
              </w:rPr>
              <w:t>Primary Actors</w:t>
            </w:r>
          </w:p>
        </w:tc>
        <w:tc>
          <w:tcPr>
            <w:tcW w:w="4105" w:type="dxa"/>
          </w:tcPr>
          <w:p w14:paraId="4DCD22E7" w14:textId="77777777" w:rsidR="00A57E27" w:rsidRPr="00306C58" w:rsidRDefault="00A57E27" w:rsidP="002C4615">
            <w:pPr>
              <w:pStyle w:val="isi"/>
            </w:pPr>
            <w:r w:rsidRPr="00306C58">
              <w:t>User</w:t>
            </w:r>
          </w:p>
        </w:tc>
      </w:tr>
      <w:tr w:rsidR="00A57E27" w14:paraId="4CE7C230" w14:textId="77777777" w:rsidTr="002C4615">
        <w:tc>
          <w:tcPr>
            <w:tcW w:w="4105" w:type="dxa"/>
          </w:tcPr>
          <w:p w14:paraId="6C5E7B1B" w14:textId="77777777" w:rsidR="00A57E27" w:rsidRPr="00306C58" w:rsidRDefault="00A57E27" w:rsidP="002C4615">
            <w:pPr>
              <w:pStyle w:val="isi"/>
              <w:rPr>
                <w:b/>
                <w:i/>
              </w:rPr>
            </w:pPr>
            <w:r>
              <w:rPr>
                <w:b/>
                <w:i/>
              </w:rPr>
              <w:t>Main Flow / Basic Path</w:t>
            </w:r>
          </w:p>
        </w:tc>
        <w:tc>
          <w:tcPr>
            <w:tcW w:w="4105" w:type="dxa"/>
          </w:tcPr>
          <w:p w14:paraId="7FA59E9C" w14:textId="14469B49" w:rsidR="00A57E27" w:rsidRDefault="008E6D13" w:rsidP="00287D30">
            <w:pPr>
              <w:pStyle w:val="isi"/>
              <w:numPr>
                <w:ilvl w:val="0"/>
                <w:numId w:val="17"/>
              </w:numPr>
              <w:ind w:left="397"/>
            </w:pPr>
            <w:r w:rsidRPr="008E6D13">
              <w:t xml:space="preserve">User memilih opsi </w:t>
            </w:r>
            <w:proofErr w:type="gramStart"/>
            <w:r w:rsidRPr="008E6D13">
              <w:t>logout.</w:t>
            </w:r>
            <w:r w:rsidR="00A57E27" w:rsidRPr="005A0C56">
              <w:t>.</w:t>
            </w:r>
            <w:proofErr w:type="gramEnd"/>
          </w:p>
          <w:p w14:paraId="3E03D4BE" w14:textId="359353DA" w:rsidR="00A57E27" w:rsidRDefault="008E6D13" w:rsidP="00287D30">
            <w:pPr>
              <w:pStyle w:val="isi"/>
              <w:numPr>
                <w:ilvl w:val="0"/>
                <w:numId w:val="17"/>
              </w:numPr>
              <w:ind w:left="397"/>
            </w:pPr>
            <w:r w:rsidRPr="008E6D13">
              <w:t>S</w:t>
            </w:r>
            <w:r>
              <w:t>i</w:t>
            </w:r>
            <w:r w:rsidRPr="008E6D13">
              <w:t>stem mengakhiri sesi user.</w:t>
            </w:r>
          </w:p>
          <w:p w14:paraId="34055DAF" w14:textId="0F469431" w:rsidR="00A57E27" w:rsidRPr="009921FD" w:rsidRDefault="008E6D13" w:rsidP="00287D30">
            <w:pPr>
              <w:pStyle w:val="isi"/>
              <w:numPr>
                <w:ilvl w:val="0"/>
                <w:numId w:val="17"/>
              </w:numPr>
              <w:ind w:left="397"/>
            </w:pPr>
            <w:r w:rsidRPr="008E6D13">
              <w:t>S</w:t>
            </w:r>
            <w:r>
              <w:t>i</w:t>
            </w:r>
            <w:r w:rsidRPr="008E6D13">
              <w:t>stem menampilkan halaman login.</w:t>
            </w:r>
          </w:p>
        </w:tc>
      </w:tr>
      <w:tr w:rsidR="00A57E27" w14:paraId="55AA53F5" w14:textId="77777777" w:rsidTr="002C4615">
        <w:tc>
          <w:tcPr>
            <w:tcW w:w="4105" w:type="dxa"/>
          </w:tcPr>
          <w:p w14:paraId="72118D71" w14:textId="77777777" w:rsidR="00A57E27" w:rsidRPr="00C30CDD" w:rsidRDefault="00A57E27" w:rsidP="002C4615">
            <w:pPr>
              <w:pStyle w:val="isi"/>
              <w:rPr>
                <w:b/>
                <w:i/>
              </w:rPr>
            </w:pPr>
            <w:r w:rsidRPr="00C30CDD">
              <w:rPr>
                <w:b/>
                <w:i/>
              </w:rPr>
              <w:t>Alternate Flow</w:t>
            </w:r>
            <w:r>
              <w:rPr>
                <w:b/>
                <w:i/>
              </w:rPr>
              <w:t xml:space="preserve"> </w:t>
            </w:r>
            <w:r w:rsidRPr="00C30CDD">
              <w:rPr>
                <w:b/>
                <w:i/>
              </w:rPr>
              <w:t>/ Invariant A</w:t>
            </w:r>
          </w:p>
        </w:tc>
        <w:tc>
          <w:tcPr>
            <w:tcW w:w="4105" w:type="dxa"/>
          </w:tcPr>
          <w:p w14:paraId="1BEFB2C8" w14:textId="4FDE2B8A" w:rsidR="00A57E27" w:rsidRDefault="008E6D13" w:rsidP="002C4615">
            <w:pPr>
              <w:pStyle w:val="isi"/>
            </w:pPr>
            <w:r>
              <w:t>A.11 User bisa logout</w:t>
            </w:r>
          </w:p>
        </w:tc>
      </w:tr>
    </w:tbl>
    <w:p w14:paraId="58024E04" w14:textId="77777777" w:rsidR="005B716F" w:rsidRDefault="005B716F" w:rsidP="00421805">
      <w:pPr>
        <w:pStyle w:val="isi"/>
        <w:rPr>
          <w:b/>
        </w:rPr>
      </w:pPr>
    </w:p>
    <w:p w14:paraId="55D2B36E" w14:textId="180B5ACF" w:rsidR="00C55F92" w:rsidRPr="00C84D49" w:rsidRDefault="00C55F92" w:rsidP="00287D30">
      <w:pPr>
        <w:pStyle w:val="isi"/>
        <w:numPr>
          <w:ilvl w:val="0"/>
          <w:numId w:val="10"/>
        </w:numPr>
        <w:ind w:left="284"/>
      </w:pPr>
      <w:r w:rsidRPr="00C84D49">
        <w:t>Usecase diagram halaman a</w:t>
      </w:r>
      <w:r w:rsidR="002420C7" w:rsidRPr="00C84D49">
        <w:t>d</w:t>
      </w:r>
      <w:r w:rsidRPr="00C84D49">
        <w:t>min:</w:t>
      </w:r>
    </w:p>
    <w:p w14:paraId="0E12A950" w14:textId="29628AEB" w:rsidR="00C55F92" w:rsidRDefault="00D46611" w:rsidP="002420C7">
      <w:pPr>
        <w:pStyle w:val="isi"/>
      </w:pPr>
      <w:r>
        <w:rPr>
          <w:noProof/>
        </w:rPr>
        <w:lastRenderedPageBreak/>
        <w:drawing>
          <wp:inline distT="0" distB="0" distL="0" distR="0" wp14:anchorId="44783502" wp14:editId="13E508A5">
            <wp:extent cx="5219700" cy="5402580"/>
            <wp:effectExtent l="0" t="0" r="0" b="762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se Case Model_admin_revisi.jpg"/>
                    <pic:cNvPicPr/>
                  </pic:nvPicPr>
                  <pic:blipFill>
                    <a:blip r:embed="rId59">
                      <a:extLst>
                        <a:ext uri="{28A0092B-C50C-407E-A947-70E740481C1C}">
                          <a14:useLocalDpi xmlns:a14="http://schemas.microsoft.com/office/drawing/2010/main" val="0"/>
                        </a:ext>
                      </a:extLst>
                    </a:blip>
                    <a:stretch>
                      <a:fillRect/>
                    </a:stretch>
                  </pic:blipFill>
                  <pic:spPr>
                    <a:xfrm>
                      <a:off x="0" y="0"/>
                      <a:ext cx="5219700" cy="5402580"/>
                    </a:xfrm>
                    <a:prstGeom prst="rect">
                      <a:avLst/>
                    </a:prstGeom>
                  </pic:spPr>
                </pic:pic>
              </a:graphicData>
            </a:graphic>
          </wp:inline>
        </w:drawing>
      </w:r>
    </w:p>
    <w:p w14:paraId="700C9E14" w14:textId="6488A493" w:rsidR="00421805" w:rsidRDefault="00421805" w:rsidP="002420C7">
      <w:pPr>
        <w:pStyle w:val="isi"/>
      </w:pPr>
      <w:r w:rsidRPr="00421805">
        <w:t xml:space="preserve">Deskripsi Use Case Diagram Halaman </w:t>
      </w:r>
      <w:r>
        <w:t>Admin</w:t>
      </w:r>
      <w:r w:rsidRPr="00421805">
        <w:t>:</w:t>
      </w:r>
    </w:p>
    <w:p w14:paraId="52FFE09D" w14:textId="1D784C22" w:rsidR="00421805" w:rsidRDefault="002C4615" w:rsidP="002C4615">
      <w:pPr>
        <w:pStyle w:val="Keterangan"/>
        <w:rPr>
          <w:b/>
        </w:rPr>
      </w:pPr>
      <w:r w:rsidRPr="002C4615">
        <w:rPr>
          <w:b/>
        </w:rPr>
        <w:t xml:space="preserve">Tabel IV. </w:t>
      </w:r>
      <w:r w:rsidRPr="002C4615">
        <w:rPr>
          <w:b/>
        </w:rPr>
        <w:fldChar w:fldCharType="begin"/>
      </w:r>
      <w:r w:rsidRPr="002C4615">
        <w:rPr>
          <w:b/>
        </w:rPr>
        <w:instrText xml:space="preserve"> SEQ Tabel_IV. \* ARABIC </w:instrText>
      </w:r>
      <w:r w:rsidRPr="002C4615">
        <w:rPr>
          <w:b/>
        </w:rPr>
        <w:fldChar w:fldCharType="separate"/>
      </w:r>
      <w:r w:rsidR="000B0BEF">
        <w:rPr>
          <w:b/>
          <w:noProof/>
        </w:rPr>
        <w:t>8</w:t>
      </w:r>
      <w:r w:rsidRPr="002C4615">
        <w:rPr>
          <w:b/>
        </w:rPr>
        <w:fldChar w:fldCharType="end"/>
      </w:r>
      <w:r>
        <w:t xml:space="preserve"> </w:t>
      </w:r>
      <w:r w:rsidR="00421805">
        <w:rPr>
          <w:b/>
        </w:rPr>
        <w:t>Deskripsi Use Case Diagram Halaman Admin Login</w:t>
      </w:r>
    </w:p>
    <w:tbl>
      <w:tblPr>
        <w:tblStyle w:val="KisiTabel"/>
        <w:tblW w:w="0" w:type="auto"/>
        <w:tblInd w:w="-76" w:type="dxa"/>
        <w:tblLook w:val="04A0" w:firstRow="1" w:lastRow="0" w:firstColumn="1" w:lastColumn="0" w:noHBand="0" w:noVBand="1"/>
      </w:tblPr>
      <w:tblGrid>
        <w:gridCol w:w="4105"/>
        <w:gridCol w:w="4105"/>
      </w:tblGrid>
      <w:tr w:rsidR="00421805" w14:paraId="02F7E4DE" w14:textId="77777777" w:rsidTr="002C4615">
        <w:tc>
          <w:tcPr>
            <w:tcW w:w="4105" w:type="dxa"/>
          </w:tcPr>
          <w:p w14:paraId="3D58CA64" w14:textId="77777777" w:rsidR="00421805" w:rsidRPr="00306C58" w:rsidRDefault="00421805" w:rsidP="002C4615">
            <w:pPr>
              <w:pStyle w:val="isi"/>
              <w:rPr>
                <w:b/>
                <w:i/>
              </w:rPr>
            </w:pPr>
            <w:r w:rsidRPr="00306C58">
              <w:rPr>
                <w:b/>
                <w:i/>
              </w:rPr>
              <w:t xml:space="preserve">Use Case Name </w:t>
            </w:r>
          </w:p>
        </w:tc>
        <w:tc>
          <w:tcPr>
            <w:tcW w:w="4105" w:type="dxa"/>
          </w:tcPr>
          <w:p w14:paraId="125932A0" w14:textId="77777777" w:rsidR="00421805" w:rsidRDefault="00421805" w:rsidP="002C4615">
            <w:pPr>
              <w:pStyle w:val="isi"/>
              <w:rPr>
                <w:b/>
              </w:rPr>
            </w:pPr>
            <w:r>
              <w:rPr>
                <w:b/>
              </w:rPr>
              <w:t xml:space="preserve">Login </w:t>
            </w:r>
          </w:p>
        </w:tc>
      </w:tr>
      <w:tr w:rsidR="00421805" w14:paraId="39264C94" w14:textId="77777777" w:rsidTr="002C4615">
        <w:tc>
          <w:tcPr>
            <w:tcW w:w="4105" w:type="dxa"/>
          </w:tcPr>
          <w:p w14:paraId="7B13C9B9" w14:textId="77777777" w:rsidR="00421805" w:rsidRPr="00306C58" w:rsidRDefault="00421805" w:rsidP="002C4615">
            <w:pPr>
              <w:pStyle w:val="isi"/>
              <w:rPr>
                <w:b/>
                <w:i/>
              </w:rPr>
            </w:pPr>
            <w:r w:rsidRPr="00306C58">
              <w:rPr>
                <w:b/>
                <w:i/>
              </w:rPr>
              <w:t>Requirements</w:t>
            </w:r>
          </w:p>
        </w:tc>
        <w:tc>
          <w:tcPr>
            <w:tcW w:w="4105" w:type="dxa"/>
          </w:tcPr>
          <w:p w14:paraId="412EBD70" w14:textId="5DB40563" w:rsidR="00421805" w:rsidRPr="00D70A15" w:rsidRDefault="00421805" w:rsidP="002C4615">
            <w:pPr>
              <w:pStyle w:val="isi"/>
            </w:pPr>
            <w:r>
              <w:t>B</w:t>
            </w:r>
            <w:r w:rsidRPr="00D70A15">
              <w:t>1</w:t>
            </w:r>
          </w:p>
        </w:tc>
      </w:tr>
      <w:tr w:rsidR="00421805" w14:paraId="215F9014" w14:textId="77777777" w:rsidTr="002C4615">
        <w:tc>
          <w:tcPr>
            <w:tcW w:w="4105" w:type="dxa"/>
          </w:tcPr>
          <w:p w14:paraId="0D5489E8" w14:textId="77777777" w:rsidR="00421805" w:rsidRPr="00306C58" w:rsidRDefault="00421805" w:rsidP="002C4615">
            <w:pPr>
              <w:pStyle w:val="isi"/>
              <w:rPr>
                <w:b/>
                <w:i/>
              </w:rPr>
            </w:pPr>
            <w:r w:rsidRPr="00306C58">
              <w:rPr>
                <w:b/>
                <w:i/>
              </w:rPr>
              <w:t>Goal</w:t>
            </w:r>
          </w:p>
        </w:tc>
        <w:tc>
          <w:tcPr>
            <w:tcW w:w="4105" w:type="dxa"/>
          </w:tcPr>
          <w:p w14:paraId="7F3B4F56" w14:textId="31B64989" w:rsidR="00421805" w:rsidRPr="00306C58" w:rsidRDefault="00421805" w:rsidP="002C4615">
            <w:pPr>
              <w:pStyle w:val="isi"/>
            </w:pPr>
            <w:r>
              <w:t>Admin</w:t>
            </w:r>
            <w:r w:rsidRPr="00306C58">
              <w:t xml:space="preserve"> dapat masuk ke sistem</w:t>
            </w:r>
            <w:r>
              <w:t>.</w:t>
            </w:r>
          </w:p>
        </w:tc>
      </w:tr>
      <w:tr w:rsidR="00421805" w14:paraId="46C06E5F" w14:textId="77777777" w:rsidTr="002C4615">
        <w:tc>
          <w:tcPr>
            <w:tcW w:w="4105" w:type="dxa"/>
          </w:tcPr>
          <w:p w14:paraId="6A27103A" w14:textId="77777777" w:rsidR="00421805" w:rsidRPr="00306C58" w:rsidRDefault="00421805" w:rsidP="002C4615">
            <w:pPr>
              <w:pStyle w:val="isi"/>
              <w:rPr>
                <w:b/>
                <w:i/>
              </w:rPr>
            </w:pPr>
            <w:r w:rsidRPr="00306C58">
              <w:rPr>
                <w:b/>
                <w:i/>
              </w:rPr>
              <w:t>Pre-Conditions</w:t>
            </w:r>
          </w:p>
        </w:tc>
        <w:tc>
          <w:tcPr>
            <w:tcW w:w="4105" w:type="dxa"/>
          </w:tcPr>
          <w:p w14:paraId="77A66D6A" w14:textId="0FDAC8BD" w:rsidR="00421805" w:rsidRPr="00306C58" w:rsidRDefault="00421805" w:rsidP="002C4615">
            <w:pPr>
              <w:pStyle w:val="isi"/>
            </w:pPr>
            <w:r>
              <w:t>Admin</w:t>
            </w:r>
            <w:r w:rsidRPr="00306C58">
              <w:t xml:space="preserve"> berada di halaman login</w:t>
            </w:r>
            <w:r>
              <w:t>.</w:t>
            </w:r>
          </w:p>
        </w:tc>
      </w:tr>
      <w:tr w:rsidR="00421805" w14:paraId="3ACE7BF4" w14:textId="77777777" w:rsidTr="002C4615">
        <w:tc>
          <w:tcPr>
            <w:tcW w:w="4105" w:type="dxa"/>
          </w:tcPr>
          <w:p w14:paraId="5F571DE2" w14:textId="77777777" w:rsidR="00421805" w:rsidRPr="00306C58" w:rsidRDefault="00421805" w:rsidP="002C4615">
            <w:pPr>
              <w:pStyle w:val="isi"/>
              <w:rPr>
                <w:b/>
                <w:i/>
              </w:rPr>
            </w:pPr>
            <w:r w:rsidRPr="00306C58">
              <w:rPr>
                <w:b/>
                <w:i/>
              </w:rPr>
              <w:t>Post-Conditions</w:t>
            </w:r>
          </w:p>
        </w:tc>
        <w:tc>
          <w:tcPr>
            <w:tcW w:w="4105" w:type="dxa"/>
          </w:tcPr>
          <w:p w14:paraId="2C224C1B" w14:textId="38EE73ED" w:rsidR="00421805" w:rsidRPr="00306C58" w:rsidRDefault="00421805" w:rsidP="002C4615">
            <w:pPr>
              <w:pStyle w:val="isi"/>
            </w:pPr>
            <w:r>
              <w:t>Admin</w:t>
            </w:r>
            <w:r w:rsidRPr="00306C58">
              <w:t xml:space="preserve"> berhasil masuk ke sistem dan diarahkan ke halaman dashboard</w:t>
            </w:r>
            <w:r>
              <w:t>.</w:t>
            </w:r>
          </w:p>
        </w:tc>
      </w:tr>
      <w:tr w:rsidR="00421805" w14:paraId="7AA9A46E" w14:textId="77777777" w:rsidTr="002C4615">
        <w:tc>
          <w:tcPr>
            <w:tcW w:w="4105" w:type="dxa"/>
          </w:tcPr>
          <w:p w14:paraId="1E7618CF" w14:textId="77777777" w:rsidR="00421805" w:rsidRPr="00306C58" w:rsidRDefault="00421805" w:rsidP="002C4615">
            <w:pPr>
              <w:pStyle w:val="isi"/>
              <w:rPr>
                <w:b/>
                <w:i/>
              </w:rPr>
            </w:pPr>
            <w:r w:rsidRPr="00306C58">
              <w:rPr>
                <w:b/>
                <w:i/>
              </w:rPr>
              <w:lastRenderedPageBreak/>
              <w:t xml:space="preserve">Failed Ends Conditions </w:t>
            </w:r>
          </w:p>
        </w:tc>
        <w:tc>
          <w:tcPr>
            <w:tcW w:w="4105" w:type="dxa"/>
          </w:tcPr>
          <w:p w14:paraId="33A27685" w14:textId="38E2E9B1" w:rsidR="00421805" w:rsidRPr="00306C58" w:rsidRDefault="00421805" w:rsidP="002C4615">
            <w:pPr>
              <w:pStyle w:val="isi"/>
            </w:pPr>
            <w:r>
              <w:t>Admin</w:t>
            </w:r>
            <w:r w:rsidRPr="00306C58">
              <w:t xml:space="preserve"> gagal login karena kesalahan kredensial</w:t>
            </w:r>
            <w:r>
              <w:t xml:space="preserve"> email dan password</w:t>
            </w:r>
            <w:r w:rsidRPr="00306C58">
              <w:t xml:space="preserve"> atau masalah teknis.</w:t>
            </w:r>
          </w:p>
        </w:tc>
      </w:tr>
      <w:tr w:rsidR="00421805" w14:paraId="4C6C6597" w14:textId="77777777" w:rsidTr="002C4615">
        <w:tc>
          <w:tcPr>
            <w:tcW w:w="4105" w:type="dxa"/>
          </w:tcPr>
          <w:p w14:paraId="5916012D" w14:textId="77777777" w:rsidR="00421805" w:rsidRPr="00306C58" w:rsidRDefault="00421805" w:rsidP="002C4615">
            <w:pPr>
              <w:pStyle w:val="isi"/>
              <w:rPr>
                <w:b/>
                <w:i/>
              </w:rPr>
            </w:pPr>
            <w:r>
              <w:rPr>
                <w:b/>
                <w:i/>
              </w:rPr>
              <w:t>Primary Actors</w:t>
            </w:r>
          </w:p>
        </w:tc>
        <w:tc>
          <w:tcPr>
            <w:tcW w:w="4105" w:type="dxa"/>
          </w:tcPr>
          <w:p w14:paraId="3C3806DF" w14:textId="3E06391F" w:rsidR="00421805" w:rsidRPr="00306C58" w:rsidRDefault="00421805" w:rsidP="002C4615">
            <w:pPr>
              <w:pStyle w:val="isi"/>
            </w:pPr>
            <w:r>
              <w:t>Admin</w:t>
            </w:r>
          </w:p>
        </w:tc>
      </w:tr>
      <w:tr w:rsidR="00421805" w14:paraId="352978F9" w14:textId="77777777" w:rsidTr="002C4615">
        <w:tc>
          <w:tcPr>
            <w:tcW w:w="4105" w:type="dxa"/>
          </w:tcPr>
          <w:p w14:paraId="75821DC1" w14:textId="77777777" w:rsidR="00421805" w:rsidRPr="00306C58" w:rsidRDefault="00421805" w:rsidP="002C4615">
            <w:pPr>
              <w:pStyle w:val="isi"/>
              <w:rPr>
                <w:b/>
                <w:i/>
              </w:rPr>
            </w:pPr>
            <w:r>
              <w:rPr>
                <w:b/>
                <w:i/>
              </w:rPr>
              <w:t>Main Flow / Basic Path</w:t>
            </w:r>
          </w:p>
        </w:tc>
        <w:tc>
          <w:tcPr>
            <w:tcW w:w="4105" w:type="dxa"/>
          </w:tcPr>
          <w:p w14:paraId="1BBC7565" w14:textId="07E50B60" w:rsidR="00421805" w:rsidRDefault="00421805" w:rsidP="00287D30">
            <w:pPr>
              <w:pStyle w:val="isi"/>
              <w:numPr>
                <w:ilvl w:val="0"/>
                <w:numId w:val="18"/>
              </w:numPr>
              <w:ind w:left="397"/>
            </w:pPr>
            <w:r>
              <w:t>Admin membuka halaman login.</w:t>
            </w:r>
          </w:p>
          <w:p w14:paraId="27F055F8" w14:textId="77777777" w:rsidR="00421805" w:rsidRDefault="00421805" w:rsidP="00287D30">
            <w:pPr>
              <w:pStyle w:val="isi"/>
              <w:numPr>
                <w:ilvl w:val="0"/>
                <w:numId w:val="18"/>
              </w:numPr>
              <w:ind w:left="397"/>
            </w:pPr>
            <w:r>
              <w:t>Sistem menampilkan form login.</w:t>
            </w:r>
          </w:p>
          <w:p w14:paraId="4A1EE05D" w14:textId="7A9DADCD" w:rsidR="00421805" w:rsidRDefault="00421805" w:rsidP="00287D30">
            <w:pPr>
              <w:pStyle w:val="isi"/>
              <w:numPr>
                <w:ilvl w:val="0"/>
                <w:numId w:val="18"/>
              </w:numPr>
              <w:ind w:left="397"/>
            </w:pPr>
            <w:r>
              <w:t>Admin memasukkan email dan password.</w:t>
            </w:r>
          </w:p>
          <w:p w14:paraId="1D921E63" w14:textId="4A1C3E9A" w:rsidR="00421805" w:rsidRDefault="00421805" w:rsidP="00287D30">
            <w:pPr>
              <w:pStyle w:val="isi"/>
              <w:numPr>
                <w:ilvl w:val="0"/>
                <w:numId w:val="18"/>
              </w:numPr>
              <w:ind w:left="397"/>
            </w:pPr>
            <w:r>
              <w:t>Admin menekan tombol login.</w:t>
            </w:r>
          </w:p>
          <w:p w14:paraId="09A48433" w14:textId="77777777" w:rsidR="00421805" w:rsidRPr="00BC1168" w:rsidRDefault="00421805" w:rsidP="00287D30">
            <w:pPr>
              <w:pStyle w:val="isi"/>
              <w:numPr>
                <w:ilvl w:val="0"/>
                <w:numId w:val="18"/>
              </w:numPr>
              <w:ind w:left="397"/>
            </w:pPr>
            <w:r>
              <w:t>Sistem memverifikasi user dari database.</w:t>
            </w:r>
          </w:p>
          <w:p w14:paraId="07704FE7" w14:textId="77777777" w:rsidR="00421805" w:rsidRDefault="00421805" w:rsidP="00287D30">
            <w:pPr>
              <w:pStyle w:val="isi"/>
              <w:numPr>
                <w:ilvl w:val="0"/>
                <w:numId w:val="18"/>
              </w:numPr>
              <w:ind w:left="397"/>
            </w:pPr>
            <w:r>
              <w:t>Jika valid, ada pemberitahuan alert dan sistem mengarahkan ke halaman dashboard.</w:t>
            </w:r>
          </w:p>
          <w:p w14:paraId="7AB60D4F" w14:textId="77777777" w:rsidR="00421805" w:rsidRPr="009921FD" w:rsidRDefault="00421805" w:rsidP="00287D30">
            <w:pPr>
              <w:pStyle w:val="isi"/>
              <w:numPr>
                <w:ilvl w:val="0"/>
                <w:numId w:val="18"/>
              </w:numPr>
              <w:ind w:left="397"/>
            </w:pPr>
            <w:r>
              <w:t>Jika tidak valid, sistem menampilkan pesan error.</w:t>
            </w:r>
          </w:p>
        </w:tc>
      </w:tr>
      <w:tr w:rsidR="00421805" w14:paraId="44DD0EF5" w14:textId="77777777" w:rsidTr="002C4615">
        <w:tc>
          <w:tcPr>
            <w:tcW w:w="4105" w:type="dxa"/>
          </w:tcPr>
          <w:p w14:paraId="1312CA3E" w14:textId="39AA7118" w:rsidR="00421805" w:rsidRPr="00C30CDD" w:rsidRDefault="00421805" w:rsidP="002C4615">
            <w:pPr>
              <w:pStyle w:val="isi"/>
              <w:rPr>
                <w:b/>
                <w:i/>
              </w:rPr>
            </w:pPr>
            <w:r w:rsidRPr="00C30CDD">
              <w:rPr>
                <w:b/>
                <w:i/>
              </w:rPr>
              <w:t>Alternate Flow</w:t>
            </w:r>
            <w:r>
              <w:rPr>
                <w:b/>
                <w:i/>
              </w:rPr>
              <w:t xml:space="preserve"> </w:t>
            </w:r>
            <w:r w:rsidRPr="00C30CDD">
              <w:rPr>
                <w:b/>
                <w:i/>
              </w:rPr>
              <w:t xml:space="preserve">/ Invariant </w:t>
            </w:r>
            <w:r w:rsidR="00771259">
              <w:rPr>
                <w:b/>
                <w:i/>
              </w:rPr>
              <w:t>B</w:t>
            </w:r>
          </w:p>
        </w:tc>
        <w:tc>
          <w:tcPr>
            <w:tcW w:w="4105" w:type="dxa"/>
          </w:tcPr>
          <w:p w14:paraId="52E56192" w14:textId="13F494B9" w:rsidR="00421805" w:rsidRDefault="00421805" w:rsidP="002C4615">
            <w:pPr>
              <w:pStyle w:val="isi"/>
            </w:pPr>
            <w:r>
              <w:t>B</w:t>
            </w:r>
            <w:r w:rsidRPr="00C30CDD">
              <w:t xml:space="preserve">1. </w:t>
            </w:r>
            <w:r>
              <w:t>Admin</w:t>
            </w:r>
            <w:r w:rsidRPr="00C30CDD">
              <w:t xml:space="preserve"> bisa melakukan login.</w:t>
            </w:r>
          </w:p>
        </w:tc>
      </w:tr>
    </w:tbl>
    <w:p w14:paraId="691E85CC" w14:textId="5595FC01" w:rsidR="00421805" w:rsidRDefault="00421805" w:rsidP="002420C7">
      <w:pPr>
        <w:pStyle w:val="isi"/>
      </w:pPr>
    </w:p>
    <w:p w14:paraId="52AD09BF" w14:textId="42A083FA" w:rsidR="002C4615" w:rsidRDefault="00C81211" w:rsidP="00C81211">
      <w:pPr>
        <w:pStyle w:val="Keterangan"/>
        <w:rPr>
          <w:b/>
        </w:rPr>
      </w:pPr>
      <w:r w:rsidRPr="00C81211">
        <w:rPr>
          <w:b/>
        </w:rPr>
        <w:t xml:space="preserve">Tabel IV. </w:t>
      </w:r>
      <w:r w:rsidRPr="00C81211">
        <w:rPr>
          <w:b/>
        </w:rPr>
        <w:fldChar w:fldCharType="begin"/>
      </w:r>
      <w:r w:rsidRPr="00C81211">
        <w:rPr>
          <w:b/>
        </w:rPr>
        <w:instrText xml:space="preserve"> SEQ Tabel_IV. \* ARABIC </w:instrText>
      </w:r>
      <w:r w:rsidRPr="00C81211">
        <w:rPr>
          <w:b/>
        </w:rPr>
        <w:fldChar w:fldCharType="separate"/>
      </w:r>
      <w:r w:rsidR="000B0BEF">
        <w:rPr>
          <w:b/>
          <w:noProof/>
        </w:rPr>
        <w:t>9</w:t>
      </w:r>
      <w:r w:rsidRPr="00C81211">
        <w:rPr>
          <w:b/>
        </w:rPr>
        <w:fldChar w:fldCharType="end"/>
      </w:r>
      <w:r w:rsidR="002C4615">
        <w:rPr>
          <w:b/>
        </w:rPr>
        <w:t xml:space="preserve"> Deskripsi Use Case Diagram Halaman Admin Dashboard</w:t>
      </w:r>
    </w:p>
    <w:tbl>
      <w:tblPr>
        <w:tblStyle w:val="KisiTabel"/>
        <w:tblW w:w="0" w:type="auto"/>
        <w:tblInd w:w="-76" w:type="dxa"/>
        <w:tblLook w:val="04A0" w:firstRow="1" w:lastRow="0" w:firstColumn="1" w:lastColumn="0" w:noHBand="0" w:noVBand="1"/>
      </w:tblPr>
      <w:tblGrid>
        <w:gridCol w:w="4105"/>
        <w:gridCol w:w="4105"/>
      </w:tblGrid>
      <w:tr w:rsidR="002C4615" w14:paraId="79E13CB9" w14:textId="77777777" w:rsidTr="002C4615">
        <w:tc>
          <w:tcPr>
            <w:tcW w:w="4105" w:type="dxa"/>
          </w:tcPr>
          <w:p w14:paraId="535BC21F" w14:textId="77777777" w:rsidR="002C4615" w:rsidRPr="00306C58" w:rsidRDefault="002C4615" w:rsidP="002C4615">
            <w:pPr>
              <w:pStyle w:val="isi"/>
              <w:rPr>
                <w:b/>
                <w:i/>
              </w:rPr>
            </w:pPr>
            <w:r w:rsidRPr="00306C58">
              <w:rPr>
                <w:b/>
                <w:i/>
              </w:rPr>
              <w:t xml:space="preserve">Use Case Name </w:t>
            </w:r>
          </w:p>
        </w:tc>
        <w:tc>
          <w:tcPr>
            <w:tcW w:w="4105" w:type="dxa"/>
          </w:tcPr>
          <w:p w14:paraId="02330205" w14:textId="7361FE1F" w:rsidR="002C4615" w:rsidRDefault="002C4615" w:rsidP="002C4615">
            <w:pPr>
              <w:pStyle w:val="isi"/>
              <w:rPr>
                <w:b/>
              </w:rPr>
            </w:pPr>
            <w:r>
              <w:rPr>
                <w:b/>
              </w:rPr>
              <w:t xml:space="preserve">Dashboard </w:t>
            </w:r>
          </w:p>
        </w:tc>
      </w:tr>
      <w:tr w:rsidR="002C4615" w14:paraId="26A49801" w14:textId="77777777" w:rsidTr="002C4615">
        <w:tc>
          <w:tcPr>
            <w:tcW w:w="4105" w:type="dxa"/>
          </w:tcPr>
          <w:p w14:paraId="50E38D47" w14:textId="77777777" w:rsidR="002C4615" w:rsidRPr="00306C58" w:rsidRDefault="002C4615" w:rsidP="002C4615">
            <w:pPr>
              <w:pStyle w:val="isi"/>
              <w:rPr>
                <w:b/>
                <w:i/>
              </w:rPr>
            </w:pPr>
            <w:r w:rsidRPr="00306C58">
              <w:rPr>
                <w:b/>
                <w:i/>
              </w:rPr>
              <w:t>Requirements</w:t>
            </w:r>
          </w:p>
        </w:tc>
        <w:tc>
          <w:tcPr>
            <w:tcW w:w="4105" w:type="dxa"/>
          </w:tcPr>
          <w:p w14:paraId="44AFC851" w14:textId="4F9CC997" w:rsidR="002C4615" w:rsidRPr="00D70A15" w:rsidRDefault="002C4615" w:rsidP="002C4615">
            <w:pPr>
              <w:pStyle w:val="isi"/>
            </w:pPr>
            <w:r>
              <w:t>B</w:t>
            </w:r>
            <w:r w:rsidR="00C81211">
              <w:t>2</w:t>
            </w:r>
          </w:p>
        </w:tc>
      </w:tr>
      <w:tr w:rsidR="002C4615" w14:paraId="57CA220A" w14:textId="77777777" w:rsidTr="002C4615">
        <w:tc>
          <w:tcPr>
            <w:tcW w:w="4105" w:type="dxa"/>
          </w:tcPr>
          <w:p w14:paraId="13682A45" w14:textId="77777777" w:rsidR="002C4615" w:rsidRPr="00306C58" w:rsidRDefault="002C4615" w:rsidP="002C4615">
            <w:pPr>
              <w:pStyle w:val="isi"/>
              <w:rPr>
                <w:b/>
                <w:i/>
              </w:rPr>
            </w:pPr>
            <w:r w:rsidRPr="00306C58">
              <w:rPr>
                <w:b/>
                <w:i/>
              </w:rPr>
              <w:t>Goal</w:t>
            </w:r>
          </w:p>
        </w:tc>
        <w:tc>
          <w:tcPr>
            <w:tcW w:w="4105" w:type="dxa"/>
          </w:tcPr>
          <w:p w14:paraId="1E2A4C9F" w14:textId="4A7C81C2" w:rsidR="002C4615" w:rsidRPr="00306C58" w:rsidRDefault="00C81211" w:rsidP="002C4615">
            <w:pPr>
              <w:pStyle w:val="isi"/>
            </w:pPr>
            <w:r>
              <w:t>Admin</w:t>
            </w:r>
            <w:r w:rsidRPr="00C81211">
              <w:t xml:space="preserve"> dapat melihat halaman dashboard yang berisi informasi utama.</w:t>
            </w:r>
          </w:p>
        </w:tc>
      </w:tr>
      <w:tr w:rsidR="002C4615" w14:paraId="2B29908D" w14:textId="77777777" w:rsidTr="002C4615">
        <w:tc>
          <w:tcPr>
            <w:tcW w:w="4105" w:type="dxa"/>
          </w:tcPr>
          <w:p w14:paraId="0088AEE8" w14:textId="77777777" w:rsidR="002C4615" w:rsidRPr="00306C58" w:rsidRDefault="002C4615" w:rsidP="002C4615">
            <w:pPr>
              <w:pStyle w:val="isi"/>
              <w:rPr>
                <w:b/>
                <w:i/>
              </w:rPr>
            </w:pPr>
            <w:r w:rsidRPr="00306C58">
              <w:rPr>
                <w:b/>
                <w:i/>
              </w:rPr>
              <w:t>Pre-Conditions</w:t>
            </w:r>
          </w:p>
        </w:tc>
        <w:tc>
          <w:tcPr>
            <w:tcW w:w="4105" w:type="dxa"/>
          </w:tcPr>
          <w:p w14:paraId="16AAA285" w14:textId="0552C02D" w:rsidR="002C4615" w:rsidRPr="00306C58" w:rsidRDefault="002C4615" w:rsidP="002C4615">
            <w:pPr>
              <w:pStyle w:val="isi"/>
            </w:pPr>
            <w:r>
              <w:t>Admin</w:t>
            </w:r>
            <w:r w:rsidRPr="00306C58">
              <w:t xml:space="preserve"> </w:t>
            </w:r>
            <w:r w:rsidR="00C81211">
              <w:t>telah login.</w:t>
            </w:r>
          </w:p>
        </w:tc>
      </w:tr>
      <w:tr w:rsidR="002C4615" w14:paraId="53CF84FC" w14:textId="77777777" w:rsidTr="002C4615">
        <w:tc>
          <w:tcPr>
            <w:tcW w:w="4105" w:type="dxa"/>
          </w:tcPr>
          <w:p w14:paraId="749B3418" w14:textId="77777777" w:rsidR="002C4615" w:rsidRPr="00306C58" w:rsidRDefault="002C4615" w:rsidP="002C4615">
            <w:pPr>
              <w:pStyle w:val="isi"/>
              <w:rPr>
                <w:b/>
                <w:i/>
              </w:rPr>
            </w:pPr>
            <w:r w:rsidRPr="00306C58">
              <w:rPr>
                <w:b/>
                <w:i/>
              </w:rPr>
              <w:lastRenderedPageBreak/>
              <w:t>Post-Conditions</w:t>
            </w:r>
          </w:p>
        </w:tc>
        <w:tc>
          <w:tcPr>
            <w:tcW w:w="4105" w:type="dxa"/>
          </w:tcPr>
          <w:p w14:paraId="012A6E20" w14:textId="0EEAB1F0" w:rsidR="002C4615" w:rsidRPr="00306C58" w:rsidRDefault="00C81211" w:rsidP="002C4615">
            <w:pPr>
              <w:pStyle w:val="isi"/>
            </w:pPr>
            <w:r w:rsidRPr="00C81211">
              <w:t>Sistem menampilkan halaman dashboard.</w:t>
            </w:r>
          </w:p>
        </w:tc>
      </w:tr>
      <w:tr w:rsidR="002C4615" w14:paraId="060F0C50" w14:textId="77777777" w:rsidTr="002C4615">
        <w:tc>
          <w:tcPr>
            <w:tcW w:w="4105" w:type="dxa"/>
          </w:tcPr>
          <w:p w14:paraId="5B2D9CB3" w14:textId="77777777" w:rsidR="002C4615" w:rsidRPr="00306C58" w:rsidRDefault="002C4615" w:rsidP="002C4615">
            <w:pPr>
              <w:pStyle w:val="isi"/>
              <w:rPr>
                <w:b/>
                <w:i/>
              </w:rPr>
            </w:pPr>
            <w:r w:rsidRPr="00306C58">
              <w:rPr>
                <w:b/>
                <w:i/>
              </w:rPr>
              <w:t xml:space="preserve">Failed Ends Conditions </w:t>
            </w:r>
          </w:p>
        </w:tc>
        <w:tc>
          <w:tcPr>
            <w:tcW w:w="4105" w:type="dxa"/>
          </w:tcPr>
          <w:p w14:paraId="7FE16C92" w14:textId="749C1527" w:rsidR="002C4615" w:rsidRPr="00306C58" w:rsidRDefault="00C81211" w:rsidP="002C4615">
            <w:pPr>
              <w:pStyle w:val="isi"/>
            </w:pPr>
            <w:r>
              <w:t>Admin</w:t>
            </w:r>
            <w:r w:rsidRPr="00C81211">
              <w:t xml:space="preserve"> tidak dapat mengakses halaman dashboard karena masalah teknis.</w:t>
            </w:r>
          </w:p>
        </w:tc>
      </w:tr>
      <w:tr w:rsidR="002C4615" w14:paraId="4A52D9E0" w14:textId="77777777" w:rsidTr="002C4615">
        <w:tc>
          <w:tcPr>
            <w:tcW w:w="4105" w:type="dxa"/>
          </w:tcPr>
          <w:p w14:paraId="0A580280" w14:textId="77777777" w:rsidR="002C4615" w:rsidRPr="00306C58" w:rsidRDefault="002C4615" w:rsidP="002C4615">
            <w:pPr>
              <w:pStyle w:val="isi"/>
              <w:rPr>
                <w:b/>
                <w:i/>
              </w:rPr>
            </w:pPr>
            <w:r>
              <w:rPr>
                <w:b/>
                <w:i/>
              </w:rPr>
              <w:t>Primary Actors</w:t>
            </w:r>
          </w:p>
        </w:tc>
        <w:tc>
          <w:tcPr>
            <w:tcW w:w="4105" w:type="dxa"/>
          </w:tcPr>
          <w:p w14:paraId="6D64AD22" w14:textId="77777777" w:rsidR="002C4615" w:rsidRPr="00306C58" w:rsidRDefault="002C4615" w:rsidP="002C4615">
            <w:pPr>
              <w:pStyle w:val="isi"/>
            </w:pPr>
            <w:r>
              <w:t>Admin</w:t>
            </w:r>
          </w:p>
        </w:tc>
      </w:tr>
      <w:tr w:rsidR="002C4615" w14:paraId="133DEA5D" w14:textId="77777777" w:rsidTr="002C4615">
        <w:tc>
          <w:tcPr>
            <w:tcW w:w="4105" w:type="dxa"/>
          </w:tcPr>
          <w:p w14:paraId="677D4F33" w14:textId="77777777" w:rsidR="002C4615" w:rsidRPr="00306C58" w:rsidRDefault="002C4615" w:rsidP="002C4615">
            <w:pPr>
              <w:pStyle w:val="isi"/>
              <w:rPr>
                <w:b/>
                <w:i/>
              </w:rPr>
            </w:pPr>
            <w:r>
              <w:rPr>
                <w:b/>
                <w:i/>
              </w:rPr>
              <w:t>Main Flow / Basic Path</w:t>
            </w:r>
          </w:p>
        </w:tc>
        <w:tc>
          <w:tcPr>
            <w:tcW w:w="4105" w:type="dxa"/>
          </w:tcPr>
          <w:p w14:paraId="0C097BD0" w14:textId="7FAF21D5" w:rsidR="00C81211" w:rsidRDefault="00C81211" w:rsidP="00C81211">
            <w:pPr>
              <w:pStyle w:val="isi"/>
            </w:pPr>
            <w:r>
              <w:t>1. Admin memilih halaman dashboard</w:t>
            </w:r>
          </w:p>
          <w:p w14:paraId="0CCC4348" w14:textId="108EFD98" w:rsidR="002C4615" w:rsidRPr="009921FD" w:rsidRDefault="00C81211" w:rsidP="00C81211">
            <w:pPr>
              <w:pStyle w:val="isi"/>
            </w:pPr>
            <w:r>
              <w:t>2. Sistem menampilkan informasi utama halaman dashboard</w:t>
            </w:r>
          </w:p>
        </w:tc>
      </w:tr>
      <w:tr w:rsidR="002C4615" w14:paraId="1A79CD92" w14:textId="77777777" w:rsidTr="002C4615">
        <w:tc>
          <w:tcPr>
            <w:tcW w:w="4105" w:type="dxa"/>
          </w:tcPr>
          <w:p w14:paraId="4954B705" w14:textId="4C3063A8" w:rsidR="002C4615" w:rsidRPr="00C30CDD" w:rsidRDefault="002C4615" w:rsidP="002C4615">
            <w:pPr>
              <w:pStyle w:val="isi"/>
              <w:rPr>
                <w:b/>
                <w:i/>
              </w:rPr>
            </w:pPr>
            <w:r w:rsidRPr="00C30CDD">
              <w:rPr>
                <w:b/>
                <w:i/>
              </w:rPr>
              <w:t>Alternate Flow</w:t>
            </w:r>
            <w:r>
              <w:rPr>
                <w:b/>
                <w:i/>
              </w:rPr>
              <w:t xml:space="preserve"> </w:t>
            </w:r>
            <w:r w:rsidRPr="00C30CDD">
              <w:rPr>
                <w:b/>
                <w:i/>
              </w:rPr>
              <w:t xml:space="preserve">/ Invariant </w:t>
            </w:r>
            <w:r w:rsidR="00771259">
              <w:rPr>
                <w:b/>
                <w:i/>
              </w:rPr>
              <w:t>B</w:t>
            </w:r>
          </w:p>
        </w:tc>
        <w:tc>
          <w:tcPr>
            <w:tcW w:w="4105" w:type="dxa"/>
          </w:tcPr>
          <w:p w14:paraId="51FE0E5C" w14:textId="00D80ADA" w:rsidR="002C4615" w:rsidRDefault="00C81211" w:rsidP="002C4615">
            <w:pPr>
              <w:pStyle w:val="isi"/>
            </w:pPr>
            <w:r>
              <w:t>B2. Admin</w:t>
            </w:r>
            <w:r w:rsidRPr="00C81211">
              <w:t xml:space="preserve"> bisa memilih halaman dashboard.</w:t>
            </w:r>
          </w:p>
        </w:tc>
      </w:tr>
    </w:tbl>
    <w:p w14:paraId="4DD00DF7" w14:textId="7A777527" w:rsidR="002C4615" w:rsidRDefault="002C4615" w:rsidP="002C4615">
      <w:pPr>
        <w:pStyle w:val="isi"/>
        <w:ind w:left="-76"/>
        <w:rPr>
          <w:b/>
        </w:rPr>
      </w:pPr>
    </w:p>
    <w:p w14:paraId="62E16FCE" w14:textId="4F488843" w:rsidR="00771259" w:rsidRDefault="00771259" w:rsidP="00771259">
      <w:pPr>
        <w:pStyle w:val="Keterangan"/>
        <w:rPr>
          <w:b/>
        </w:rPr>
      </w:pPr>
      <w:r w:rsidRPr="00771259">
        <w:rPr>
          <w:b/>
        </w:rPr>
        <w:t xml:space="preserve">Tabel IV. </w:t>
      </w:r>
      <w:r w:rsidRPr="00771259">
        <w:rPr>
          <w:b/>
        </w:rPr>
        <w:fldChar w:fldCharType="begin"/>
      </w:r>
      <w:r w:rsidRPr="00771259">
        <w:rPr>
          <w:b/>
        </w:rPr>
        <w:instrText xml:space="preserve"> SEQ Tabel_IV. \* ARABIC </w:instrText>
      </w:r>
      <w:r w:rsidRPr="00771259">
        <w:rPr>
          <w:b/>
        </w:rPr>
        <w:fldChar w:fldCharType="separate"/>
      </w:r>
      <w:r w:rsidR="000B0BEF">
        <w:rPr>
          <w:b/>
          <w:noProof/>
        </w:rPr>
        <w:t>10</w:t>
      </w:r>
      <w:r w:rsidRPr="00771259">
        <w:rPr>
          <w:b/>
        </w:rPr>
        <w:fldChar w:fldCharType="end"/>
      </w:r>
      <w:r>
        <w:rPr>
          <w:b/>
        </w:rPr>
        <w:t xml:space="preserve"> </w:t>
      </w:r>
      <w:r w:rsidRPr="00CA7119">
        <w:rPr>
          <w:b/>
        </w:rPr>
        <w:t>Deskripsi</w:t>
      </w:r>
      <w:r>
        <w:rPr>
          <w:b/>
        </w:rPr>
        <w:t xml:space="preserve"> Use Case Diagram Halaman Admin Text </w:t>
      </w:r>
      <w:proofErr w:type="gramStart"/>
      <w:r>
        <w:rPr>
          <w:b/>
        </w:rPr>
        <w:t>To</w:t>
      </w:r>
      <w:proofErr w:type="gramEnd"/>
      <w:r>
        <w:rPr>
          <w:b/>
        </w:rPr>
        <w:t xml:space="preserve"> Speech</w:t>
      </w:r>
    </w:p>
    <w:tbl>
      <w:tblPr>
        <w:tblStyle w:val="KisiTabel"/>
        <w:tblW w:w="0" w:type="auto"/>
        <w:tblInd w:w="-76" w:type="dxa"/>
        <w:tblLook w:val="04A0" w:firstRow="1" w:lastRow="0" w:firstColumn="1" w:lastColumn="0" w:noHBand="0" w:noVBand="1"/>
      </w:tblPr>
      <w:tblGrid>
        <w:gridCol w:w="4105"/>
        <w:gridCol w:w="4105"/>
      </w:tblGrid>
      <w:tr w:rsidR="00771259" w14:paraId="03202776" w14:textId="77777777" w:rsidTr="008612CA">
        <w:tc>
          <w:tcPr>
            <w:tcW w:w="4105" w:type="dxa"/>
          </w:tcPr>
          <w:p w14:paraId="7D8B10B1" w14:textId="77777777" w:rsidR="00771259" w:rsidRPr="00306C58" w:rsidRDefault="00771259" w:rsidP="008612CA">
            <w:pPr>
              <w:pStyle w:val="isi"/>
              <w:rPr>
                <w:b/>
                <w:i/>
              </w:rPr>
            </w:pPr>
            <w:r w:rsidRPr="00306C58">
              <w:rPr>
                <w:b/>
                <w:i/>
              </w:rPr>
              <w:t xml:space="preserve">Use Case Name </w:t>
            </w:r>
          </w:p>
        </w:tc>
        <w:tc>
          <w:tcPr>
            <w:tcW w:w="4105" w:type="dxa"/>
          </w:tcPr>
          <w:p w14:paraId="5B0C54DA" w14:textId="77777777" w:rsidR="00771259" w:rsidRDefault="00771259" w:rsidP="008612CA">
            <w:pPr>
              <w:pStyle w:val="isi"/>
              <w:rPr>
                <w:b/>
              </w:rPr>
            </w:pPr>
            <w:r>
              <w:rPr>
                <w:b/>
              </w:rPr>
              <w:t xml:space="preserve">Text </w:t>
            </w:r>
            <w:proofErr w:type="gramStart"/>
            <w:r>
              <w:rPr>
                <w:b/>
              </w:rPr>
              <w:t>To</w:t>
            </w:r>
            <w:proofErr w:type="gramEnd"/>
            <w:r>
              <w:rPr>
                <w:b/>
              </w:rPr>
              <w:t xml:space="preserve"> Speech </w:t>
            </w:r>
          </w:p>
        </w:tc>
      </w:tr>
      <w:tr w:rsidR="00771259" w14:paraId="064EBA19" w14:textId="77777777" w:rsidTr="008612CA">
        <w:tc>
          <w:tcPr>
            <w:tcW w:w="4105" w:type="dxa"/>
          </w:tcPr>
          <w:p w14:paraId="03967B70" w14:textId="77777777" w:rsidR="00771259" w:rsidRPr="00306C58" w:rsidRDefault="00771259" w:rsidP="008612CA">
            <w:pPr>
              <w:pStyle w:val="isi"/>
              <w:rPr>
                <w:b/>
                <w:i/>
              </w:rPr>
            </w:pPr>
            <w:r w:rsidRPr="00306C58">
              <w:rPr>
                <w:b/>
                <w:i/>
              </w:rPr>
              <w:t>Requirements</w:t>
            </w:r>
          </w:p>
        </w:tc>
        <w:tc>
          <w:tcPr>
            <w:tcW w:w="4105" w:type="dxa"/>
          </w:tcPr>
          <w:p w14:paraId="3F0A398D" w14:textId="57E04187" w:rsidR="00771259" w:rsidRPr="00D70A15" w:rsidRDefault="00771259" w:rsidP="008612CA">
            <w:pPr>
              <w:pStyle w:val="isi"/>
            </w:pPr>
            <w:r>
              <w:t>B3, B4</w:t>
            </w:r>
          </w:p>
        </w:tc>
      </w:tr>
      <w:tr w:rsidR="00771259" w14:paraId="0CA1355A" w14:textId="77777777" w:rsidTr="008612CA">
        <w:tc>
          <w:tcPr>
            <w:tcW w:w="4105" w:type="dxa"/>
          </w:tcPr>
          <w:p w14:paraId="1545FA25" w14:textId="77777777" w:rsidR="00771259" w:rsidRPr="00306C58" w:rsidRDefault="00771259" w:rsidP="008612CA">
            <w:pPr>
              <w:pStyle w:val="isi"/>
              <w:rPr>
                <w:b/>
                <w:i/>
              </w:rPr>
            </w:pPr>
            <w:r w:rsidRPr="00306C58">
              <w:rPr>
                <w:b/>
                <w:i/>
              </w:rPr>
              <w:t>Goal</w:t>
            </w:r>
          </w:p>
        </w:tc>
        <w:tc>
          <w:tcPr>
            <w:tcW w:w="4105" w:type="dxa"/>
          </w:tcPr>
          <w:p w14:paraId="389A2599" w14:textId="1E21452F" w:rsidR="00771259" w:rsidRPr="00306C58" w:rsidRDefault="00771259" w:rsidP="008612CA">
            <w:pPr>
              <w:pStyle w:val="isi"/>
            </w:pPr>
            <w:r>
              <w:t>Admin</w:t>
            </w:r>
            <w:r w:rsidRPr="00990B53">
              <w:t xml:space="preserve"> dapat melakukan konversi teks ke suara dan </w:t>
            </w:r>
            <w:r>
              <w:t xml:space="preserve">suara ke teks </w:t>
            </w:r>
            <w:r w:rsidRPr="00990B53">
              <w:t>via web.</w:t>
            </w:r>
          </w:p>
        </w:tc>
      </w:tr>
      <w:tr w:rsidR="00771259" w14:paraId="1332DD66" w14:textId="77777777" w:rsidTr="008612CA">
        <w:tc>
          <w:tcPr>
            <w:tcW w:w="4105" w:type="dxa"/>
          </w:tcPr>
          <w:p w14:paraId="1F887E36" w14:textId="77777777" w:rsidR="00771259" w:rsidRPr="00306C58" w:rsidRDefault="00771259" w:rsidP="008612CA">
            <w:pPr>
              <w:pStyle w:val="isi"/>
              <w:rPr>
                <w:b/>
                <w:i/>
              </w:rPr>
            </w:pPr>
            <w:r w:rsidRPr="00306C58">
              <w:rPr>
                <w:b/>
                <w:i/>
              </w:rPr>
              <w:t>Pre-Conditions</w:t>
            </w:r>
          </w:p>
        </w:tc>
        <w:tc>
          <w:tcPr>
            <w:tcW w:w="4105" w:type="dxa"/>
          </w:tcPr>
          <w:p w14:paraId="525EA027" w14:textId="1A7CDABE" w:rsidR="00771259" w:rsidRPr="00306C58" w:rsidRDefault="00771259" w:rsidP="008612CA">
            <w:pPr>
              <w:pStyle w:val="isi"/>
            </w:pPr>
            <w:r>
              <w:t>Admin</w:t>
            </w:r>
            <w:r w:rsidRPr="00990B53">
              <w:t xml:space="preserve"> telah login dan memilih halaman text to speech.</w:t>
            </w:r>
          </w:p>
        </w:tc>
      </w:tr>
      <w:tr w:rsidR="00771259" w14:paraId="0F328477" w14:textId="77777777" w:rsidTr="008612CA">
        <w:tc>
          <w:tcPr>
            <w:tcW w:w="4105" w:type="dxa"/>
          </w:tcPr>
          <w:p w14:paraId="216454BE" w14:textId="77777777" w:rsidR="00771259" w:rsidRPr="00306C58" w:rsidRDefault="00771259" w:rsidP="008612CA">
            <w:pPr>
              <w:pStyle w:val="isi"/>
              <w:rPr>
                <w:b/>
                <w:i/>
              </w:rPr>
            </w:pPr>
            <w:r w:rsidRPr="00306C58">
              <w:rPr>
                <w:b/>
                <w:i/>
              </w:rPr>
              <w:t>Post-Conditions</w:t>
            </w:r>
          </w:p>
        </w:tc>
        <w:tc>
          <w:tcPr>
            <w:tcW w:w="4105" w:type="dxa"/>
          </w:tcPr>
          <w:p w14:paraId="2113C9D4" w14:textId="77777777" w:rsidR="00771259" w:rsidRPr="00306C58" w:rsidRDefault="00771259" w:rsidP="008612CA">
            <w:pPr>
              <w:pStyle w:val="isi"/>
            </w:pPr>
            <w:r w:rsidRPr="0055156C">
              <w:t>S</w:t>
            </w:r>
            <w:r>
              <w:t>i</w:t>
            </w:r>
            <w:r w:rsidRPr="0055156C">
              <w:t>stem menampilkan hasil konversi te</w:t>
            </w:r>
            <w:r>
              <w:t>xt</w:t>
            </w:r>
            <w:r w:rsidRPr="0055156C">
              <w:t xml:space="preserve"> ke suara </w:t>
            </w:r>
            <w:r>
              <w:t>dan suara ke text.</w:t>
            </w:r>
          </w:p>
        </w:tc>
      </w:tr>
      <w:tr w:rsidR="00771259" w14:paraId="1DC741EC" w14:textId="77777777" w:rsidTr="008612CA">
        <w:tc>
          <w:tcPr>
            <w:tcW w:w="4105" w:type="dxa"/>
          </w:tcPr>
          <w:p w14:paraId="2010706C" w14:textId="77777777" w:rsidR="00771259" w:rsidRPr="00306C58" w:rsidRDefault="00771259" w:rsidP="008612CA">
            <w:pPr>
              <w:pStyle w:val="isi"/>
              <w:rPr>
                <w:b/>
                <w:i/>
              </w:rPr>
            </w:pPr>
            <w:r w:rsidRPr="00306C58">
              <w:rPr>
                <w:b/>
                <w:i/>
              </w:rPr>
              <w:t xml:space="preserve">Failed Ends Conditions </w:t>
            </w:r>
          </w:p>
        </w:tc>
        <w:tc>
          <w:tcPr>
            <w:tcW w:w="4105" w:type="dxa"/>
          </w:tcPr>
          <w:p w14:paraId="31B592A3" w14:textId="529DAB66" w:rsidR="00771259" w:rsidRPr="00306C58" w:rsidRDefault="00771259" w:rsidP="008612CA">
            <w:pPr>
              <w:pStyle w:val="isi"/>
            </w:pPr>
            <w:r>
              <w:t>Admin</w:t>
            </w:r>
            <w:r w:rsidRPr="0055156C">
              <w:t xml:space="preserve"> membatalkan proses ko</w:t>
            </w:r>
            <w:r>
              <w:t>nversi atau reset untuk membatalkan hasil text.</w:t>
            </w:r>
          </w:p>
        </w:tc>
      </w:tr>
      <w:tr w:rsidR="00771259" w14:paraId="7EB777EA" w14:textId="77777777" w:rsidTr="008612CA">
        <w:tc>
          <w:tcPr>
            <w:tcW w:w="4105" w:type="dxa"/>
          </w:tcPr>
          <w:p w14:paraId="0038B1E3" w14:textId="77777777" w:rsidR="00771259" w:rsidRPr="00306C58" w:rsidRDefault="00771259" w:rsidP="008612CA">
            <w:pPr>
              <w:pStyle w:val="isi"/>
              <w:rPr>
                <w:b/>
                <w:i/>
              </w:rPr>
            </w:pPr>
            <w:r>
              <w:rPr>
                <w:b/>
                <w:i/>
              </w:rPr>
              <w:t>Primary Actors</w:t>
            </w:r>
          </w:p>
        </w:tc>
        <w:tc>
          <w:tcPr>
            <w:tcW w:w="4105" w:type="dxa"/>
          </w:tcPr>
          <w:p w14:paraId="1A0CF8F4" w14:textId="1BC693E1" w:rsidR="00771259" w:rsidRPr="00306C58" w:rsidRDefault="00771259" w:rsidP="008612CA">
            <w:pPr>
              <w:pStyle w:val="isi"/>
            </w:pPr>
            <w:r>
              <w:t>Admin</w:t>
            </w:r>
          </w:p>
        </w:tc>
      </w:tr>
      <w:tr w:rsidR="00771259" w14:paraId="43E70054" w14:textId="77777777" w:rsidTr="008612CA">
        <w:tc>
          <w:tcPr>
            <w:tcW w:w="4105" w:type="dxa"/>
          </w:tcPr>
          <w:p w14:paraId="5F803AF5" w14:textId="77777777" w:rsidR="00771259" w:rsidRPr="00306C58" w:rsidRDefault="00771259" w:rsidP="008612CA">
            <w:pPr>
              <w:pStyle w:val="isi"/>
              <w:rPr>
                <w:b/>
                <w:i/>
              </w:rPr>
            </w:pPr>
            <w:r>
              <w:rPr>
                <w:b/>
                <w:i/>
              </w:rPr>
              <w:t>Main Flow / Basic Path</w:t>
            </w:r>
          </w:p>
        </w:tc>
        <w:tc>
          <w:tcPr>
            <w:tcW w:w="4105" w:type="dxa"/>
          </w:tcPr>
          <w:p w14:paraId="5562AB16" w14:textId="617E2191" w:rsidR="00771259" w:rsidRDefault="00771259" w:rsidP="00287D30">
            <w:pPr>
              <w:pStyle w:val="isi"/>
              <w:numPr>
                <w:ilvl w:val="0"/>
                <w:numId w:val="19"/>
              </w:numPr>
              <w:ind w:left="397"/>
            </w:pPr>
            <w:r>
              <w:t xml:space="preserve">Admin memilih halaman text to </w:t>
            </w:r>
            <w:r>
              <w:lastRenderedPageBreak/>
              <w:t>speech.</w:t>
            </w:r>
          </w:p>
          <w:p w14:paraId="454A3BEA" w14:textId="54F56C4F" w:rsidR="00771259" w:rsidRDefault="00771259" w:rsidP="00287D30">
            <w:pPr>
              <w:pStyle w:val="isi"/>
              <w:numPr>
                <w:ilvl w:val="0"/>
                <w:numId w:val="19"/>
              </w:numPr>
              <w:ind w:left="397"/>
            </w:pPr>
            <w:r w:rsidRPr="0055156C">
              <w:t>S</w:t>
            </w:r>
            <w:r>
              <w:t>i</w:t>
            </w:r>
            <w:r w:rsidRPr="0055156C">
              <w:t>stem menampilkan form input untuk te</w:t>
            </w:r>
            <w:r>
              <w:t>xt dan form input untuk speech to text.</w:t>
            </w:r>
          </w:p>
          <w:p w14:paraId="4BE96071" w14:textId="15AC494B" w:rsidR="00771259" w:rsidRDefault="00771259" w:rsidP="00287D30">
            <w:pPr>
              <w:pStyle w:val="isi"/>
              <w:numPr>
                <w:ilvl w:val="0"/>
                <w:numId w:val="19"/>
              </w:numPr>
              <w:ind w:left="397"/>
            </w:pPr>
            <w:r>
              <w:t>Admin</w:t>
            </w:r>
            <w:r w:rsidRPr="0055156C">
              <w:t xml:space="preserve"> memasukkan te</w:t>
            </w:r>
            <w:r>
              <w:t>xt</w:t>
            </w:r>
            <w:r w:rsidRPr="0055156C">
              <w:t xml:space="preserve"> yang ingin dikonversi.</w:t>
            </w:r>
          </w:p>
          <w:p w14:paraId="5325A01F" w14:textId="648F9E70" w:rsidR="00771259" w:rsidRDefault="00771259" w:rsidP="00287D30">
            <w:pPr>
              <w:pStyle w:val="isi"/>
              <w:numPr>
                <w:ilvl w:val="0"/>
                <w:numId w:val="19"/>
              </w:numPr>
              <w:ind w:left="397"/>
            </w:pPr>
            <w:r>
              <w:t>Admin</w:t>
            </w:r>
            <w:r w:rsidRPr="0055156C">
              <w:t xml:space="preserve"> memilih opsi untuk melakukan konversi text to speech atau speech to text.</w:t>
            </w:r>
          </w:p>
          <w:p w14:paraId="657CB3A1" w14:textId="77777777" w:rsidR="00771259" w:rsidRDefault="00771259" w:rsidP="00287D30">
            <w:pPr>
              <w:pStyle w:val="isi"/>
              <w:numPr>
                <w:ilvl w:val="0"/>
                <w:numId w:val="19"/>
              </w:numPr>
              <w:ind w:left="397"/>
            </w:pPr>
            <w:r>
              <w:t>Sistem memproses konversi.</w:t>
            </w:r>
          </w:p>
          <w:p w14:paraId="7C0416AE" w14:textId="77777777" w:rsidR="00771259" w:rsidRPr="009921FD" w:rsidRDefault="00771259" w:rsidP="00287D30">
            <w:pPr>
              <w:pStyle w:val="isi"/>
              <w:numPr>
                <w:ilvl w:val="0"/>
                <w:numId w:val="19"/>
              </w:numPr>
              <w:ind w:left="397"/>
            </w:pPr>
            <w:r w:rsidRPr="0055156C">
              <w:t>System menampilkan hasil konversi</w:t>
            </w:r>
            <w:r>
              <w:t xml:space="preserve"> </w:t>
            </w:r>
            <w:r w:rsidRPr="0055156C">
              <w:t>audio atau te</w:t>
            </w:r>
            <w:r>
              <w:t>xt</w:t>
            </w:r>
            <w:r w:rsidRPr="0055156C">
              <w:t>.</w:t>
            </w:r>
          </w:p>
        </w:tc>
      </w:tr>
      <w:tr w:rsidR="00771259" w14:paraId="7647AC4E" w14:textId="77777777" w:rsidTr="008612CA">
        <w:tc>
          <w:tcPr>
            <w:tcW w:w="4105" w:type="dxa"/>
          </w:tcPr>
          <w:p w14:paraId="10047EBE" w14:textId="0416EFC6" w:rsidR="00771259" w:rsidRPr="00C30CDD" w:rsidRDefault="00771259" w:rsidP="008612CA">
            <w:pPr>
              <w:pStyle w:val="isi"/>
              <w:rPr>
                <w:b/>
                <w:i/>
              </w:rPr>
            </w:pPr>
            <w:r w:rsidRPr="00C30CDD">
              <w:rPr>
                <w:b/>
                <w:i/>
              </w:rPr>
              <w:lastRenderedPageBreak/>
              <w:t>Alternate Flow</w:t>
            </w:r>
            <w:r>
              <w:rPr>
                <w:b/>
                <w:i/>
              </w:rPr>
              <w:t xml:space="preserve"> </w:t>
            </w:r>
            <w:r w:rsidRPr="00C30CDD">
              <w:rPr>
                <w:b/>
                <w:i/>
              </w:rPr>
              <w:t xml:space="preserve">/ Invariant </w:t>
            </w:r>
            <w:r>
              <w:rPr>
                <w:b/>
                <w:i/>
              </w:rPr>
              <w:t>B</w:t>
            </w:r>
          </w:p>
        </w:tc>
        <w:tc>
          <w:tcPr>
            <w:tcW w:w="4105" w:type="dxa"/>
          </w:tcPr>
          <w:p w14:paraId="177F0BE7" w14:textId="2FBB34AF" w:rsidR="00771259" w:rsidRDefault="00771259" w:rsidP="008612CA">
            <w:pPr>
              <w:pStyle w:val="isi"/>
            </w:pPr>
            <w:r>
              <w:t>B3. Admin</w:t>
            </w:r>
            <w:r w:rsidRPr="0055156C">
              <w:t xml:space="preserve"> bisa memilih halaman text to speech</w:t>
            </w:r>
            <w:r>
              <w:t>.</w:t>
            </w:r>
          </w:p>
          <w:p w14:paraId="7FF85E54" w14:textId="7032210E" w:rsidR="00771259" w:rsidRDefault="00771259" w:rsidP="008612CA">
            <w:pPr>
              <w:pStyle w:val="isi"/>
            </w:pPr>
            <w:r>
              <w:t>B4. Admin</w:t>
            </w:r>
            <w:r w:rsidRPr="0055156C">
              <w:t xml:space="preserve"> bisa melakukan text to speech dan speech to text.</w:t>
            </w:r>
          </w:p>
        </w:tc>
      </w:tr>
    </w:tbl>
    <w:p w14:paraId="36AA2CD7" w14:textId="7D86F8BD" w:rsidR="00771259" w:rsidRDefault="00771259" w:rsidP="00771259">
      <w:pPr>
        <w:pStyle w:val="isi"/>
        <w:ind w:left="-76"/>
        <w:rPr>
          <w:b/>
        </w:rPr>
      </w:pPr>
    </w:p>
    <w:p w14:paraId="591C9EA2" w14:textId="541EE429" w:rsidR="00846850" w:rsidRDefault="00A86841" w:rsidP="00A86841">
      <w:pPr>
        <w:pStyle w:val="Keterangan"/>
        <w:rPr>
          <w:b/>
        </w:rPr>
      </w:pPr>
      <w:r w:rsidRPr="00A86841">
        <w:rPr>
          <w:b/>
        </w:rPr>
        <w:t xml:space="preserve">Tabel IV. </w:t>
      </w:r>
      <w:r w:rsidRPr="00A86841">
        <w:rPr>
          <w:b/>
        </w:rPr>
        <w:fldChar w:fldCharType="begin"/>
      </w:r>
      <w:r w:rsidRPr="00A86841">
        <w:rPr>
          <w:b/>
        </w:rPr>
        <w:instrText xml:space="preserve"> SEQ Tabel_IV. \* ARABIC </w:instrText>
      </w:r>
      <w:r w:rsidRPr="00A86841">
        <w:rPr>
          <w:b/>
        </w:rPr>
        <w:fldChar w:fldCharType="separate"/>
      </w:r>
      <w:r w:rsidR="000B0BEF">
        <w:rPr>
          <w:b/>
          <w:noProof/>
        </w:rPr>
        <w:t>11</w:t>
      </w:r>
      <w:r w:rsidRPr="00A86841">
        <w:rPr>
          <w:b/>
        </w:rPr>
        <w:fldChar w:fldCharType="end"/>
      </w:r>
      <w:r>
        <w:rPr>
          <w:b/>
        </w:rPr>
        <w:t xml:space="preserve"> </w:t>
      </w:r>
      <w:r w:rsidR="00846850" w:rsidRPr="00CA7119">
        <w:rPr>
          <w:b/>
        </w:rPr>
        <w:t>Deskripsi</w:t>
      </w:r>
      <w:r w:rsidR="00846850">
        <w:rPr>
          <w:b/>
        </w:rPr>
        <w:t xml:space="preserve"> Use Case Diagram Halaman Admin Library</w:t>
      </w:r>
    </w:p>
    <w:tbl>
      <w:tblPr>
        <w:tblStyle w:val="KisiTabel"/>
        <w:tblW w:w="0" w:type="auto"/>
        <w:tblInd w:w="-76" w:type="dxa"/>
        <w:tblLook w:val="04A0" w:firstRow="1" w:lastRow="0" w:firstColumn="1" w:lastColumn="0" w:noHBand="0" w:noVBand="1"/>
      </w:tblPr>
      <w:tblGrid>
        <w:gridCol w:w="4105"/>
        <w:gridCol w:w="4105"/>
      </w:tblGrid>
      <w:tr w:rsidR="00846850" w14:paraId="3925F9AD" w14:textId="77777777" w:rsidTr="008612CA">
        <w:tc>
          <w:tcPr>
            <w:tcW w:w="4105" w:type="dxa"/>
          </w:tcPr>
          <w:p w14:paraId="39FE88DD" w14:textId="77777777" w:rsidR="00846850" w:rsidRPr="00306C58" w:rsidRDefault="00846850" w:rsidP="008612CA">
            <w:pPr>
              <w:pStyle w:val="isi"/>
              <w:rPr>
                <w:b/>
                <w:i/>
              </w:rPr>
            </w:pPr>
            <w:r w:rsidRPr="00306C58">
              <w:rPr>
                <w:b/>
                <w:i/>
              </w:rPr>
              <w:t xml:space="preserve">Use Case Name </w:t>
            </w:r>
          </w:p>
        </w:tc>
        <w:tc>
          <w:tcPr>
            <w:tcW w:w="4105" w:type="dxa"/>
          </w:tcPr>
          <w:p w14:paraId="74D56238" w14:textId="77777777" w:rsidR="00846850" w:rsidRDefault="00846850" w:rsidP="008612CA">
            <w:pPr>
              <w:pStyle w:val="isi"/>
              <w:rPr>
                <w:b/>
              </w:rPr>
            </w:pPr>
            <w:r>
              <w:rPr>
                <w:b/>
              </w:rPr>
              <w:t xml:space="preserve">Library </w:t>
            </w:r>
          </w:p>
        </w:tc>
      </w:tr>
      <w:tr w:rsidR="00846850" w14:paraId="06590AF1" w14:textId="77777777" w:rsidTr="008612CA">
        <w:tc>
          <w:tcPr>
            <w:tcW w:w="4105" w:type="dxa"/>
          </w:tcPr>
          <w:p w14:paraId="00E83B17" w14:textId="77777777" w:rsidR="00846850" w:rsidRPr="00306C58" w:rsidRDefault="00846850" w:rsidP="008612CA">
            <w:pPr>
              <w:pStyle w:val="isi"/>
              <w:rPr>
                <w:b/>
                <w:i/>
              </w:rPr>
            </w:pPr>
            <w:r w:rsidRPr="00306C58">
              <w:rPr>
                <w:b/>
                <w:i/>
              </w:rPr>
              <w:t>Requirements</w:t>
            </w:r>
          </w:p>
        </w:tc>
        <w:tc>
          <w:tcPr>
            <w:tcW w:w="4105" w:type="dxa"/>
          </w:tcPr>
          <w:p w14:paraId="682FA1A4" w14:textId="19718D68" w:rsidR="00846850" w:rsidRPr="00D70A15" w:rsidRDefault="00A86841" w:rsidP="008612CA">
            <w:pPr>
              <w:pStyle w:val="isi"/>
            </w:pPr>
            <w:r>
              <w:t>B</w:t>
            </w:r>
            <w:r w:rsidR="00846850">
              <w:t xml:space="preserve">5, </w:t>
            </w:r>
            <w:r>
              <w:t>B</w:t>
            </w:r>
            <w:r w:rsidR="00846850">
              <w:t>6</w:t>
            </w:r>
          </w:p>
        </w:tc>
      </w:tr>
      <w:tr w:rsidR="00846850" w14:paraId="26B3A8F7" w14:textId="77777777" w:rsidTr="008612CA">
        <w:tc>
          <w:tcPr>
            <w:tcW w:w="4105" w:type="dxa"/>
          </w:tcPr>
          <w:p w14:paraId="21056FE2" w14:textId="77777777" w:rsidR="00846850" w:rsidRPr="00306C58" w:rsidRDefault="00846850" w:rsidP="008612CA">
            <w:pPr>
              <w:pStyle w:val="isi"/>
              <w:rPr>
                <w:b/>
                <w:i/>
              </w:rPr>
            </w:pPr>
            <w:r w:rsidRPr="00306C58">
              <w:rPr>
                <w:b/>
                <w:i/>
              </w:rPr>
              <w:t>Goal</w:t>
            </w:r>
          </w:p>
        </w:tc>
        <w:tc>
          <w:tcPr>
            <w:tcW w:w="4105" w:type="dxa"/>
          </w:tcPr>
          <w:p w14:paraId="68A1EAA5" w14:textId="158D3238" w:rsidR="00846850" w:rsidRPr="00306C58" w:rsidRDefault="00A86841" w:rsidP="008612CA">
            <w:pPr>
              <w:pStyle w:val="isi"/>
            </w:pPr>
            <w:r>
              <w:t>Admin</w:t>
            </w:r>
            <w:r w:rsidR="00846850" w:rsidRPr="005A0C56">
              <w:t xml:space="preserve"> dapat memutar audio di halaman library.</w:t>
            </w:r>
          </w:p>
        </w:tc>
      </w:tr>
      <w:tr w:rsidR="00846850" w14:paraId="04DB9C6B" w14:textId="77777777" w:rsidTr="008612CA">
        <w:tc>
          <w:tcPr>
            <w:tcW w:w="4105" w:type="dxa"/>
          </w:tcPr>
          <w:p w14:paraId="5565CA38" w14:textId="77777777" w:rsidR="00846850" w:rsidRPr="00306C58" w:rsidRDefault="00846850" w:rsidP="008612CA">
            <w:pPr>
              <w:pStyle w:val="isi"/>
              <w:rPr>
                <w:b/>
                <w:i/>
              </w:rPr>
            </w:pPr>
            <w:r w:rsidRPr="00306C58">
              <w:rPr>
                <w:b/>
                <w:i/>
              </w:rPr>
              <w:t>Pre-Conditions</w:t>
            </w:r>
          </w:p>
        </w:tc>
        <w:tc>
          <w:tcPr>
            <w:tcW w:w="4105" w:type="dxa"/>
          </w:tcPr>
          <w:p w14:paraId="3D0BB2EA" w14:textId="6CEC29F5" w:rsidR="00846850" w:rsidRPr="00306C58" w:rsidRDefault="00A86841" w:rsidP="008612CA">
            <w:pPr>
              <w:pStyle w:val="isi"/>
            </w:pPr>
            <w:r>
              <w:t>Admin</w:t>
            </w:r>
            <w:r w:rsidR="00846850" w:rsidRPr="00990B53">
              <w:t xml:space="preserve"> telah login dan memilih halaman </w:t>
            </w:r>
            <w:r w:rsidR="00846850">
              <w:t>library</w:t>
            </w:r>
            <w:r w:rsidR="00846850" w:rsidRPr="00990B53">
              <w:t>.</w:t>
            </w:r>
          </w:p>
        </w:tc>
      </w:tr>
      <w:tr w:rsidR="00846850" w14:paraId="22B75078" w14:textId="77777777" w:rsidTr="008612CA">
        <w:tc>
          <w:tcPr>
            <w:tcW w:w="4105" w:type="dxa"/>
          </w:tcPr>
          <w:p w14:paraId="780C6D70" w14:textId="77777777" w:rsidR="00846850" w:rsidRPr="00306C58" w:rsidRDefault="00846850" w:rsidP="008612CA">
            <w:pPr>
              <w:pStyle w:val="isi"/>
              <w:rPr>
                <w:b/>
                <w:i/>
              </w:rPr>
            </w:pPr>
            <w:r w:rsidRPr="00306C58">
              <w:rPr>
                <w:b/>
                <w:i/>
              </w:rPr>
              <w:lastRenderedPageBreak/>
              <w:t>Post-Conditions</w:t>
            </w:r>
          </w:p>
        </w:tc>
        <w:tc>
          <w:tcPr>
            <w:tcW w:w="4105" w:type="dxa"/>
          </w:tcPr>
          <w:p w14:paraId="0FCF6737" w14:textId="61CFEFF2" w:rsidR="00846850" w:rsidRPr="00306C58" w:rsidRDefault="00846850" w:rsidP="008612CA">
            <w:pPr>
              <w:pStyle w:val="isi"/>
            </w:pPr>
            <w:r w:rsidRPr="005A0C56">
              <w:t>S</w:t>
            </w:r>
            <w:r>
              <w:t>i</w:t>
            </w:r>
            <w:r w:rsidRPr="005A0C56">
              <w:t xml:space="preserve">stem memutar audio yang dipilih oleh </w:t>
            </w:r>
            <w:r w:rsidR="00A86841">
              <w:t>Admin</w:t>
            </w:r>
            <w:r w:rsidRPr="005A0C56">
              <w:t>.</w:t>
            </w:r>
          </w:p>
        </w:tc>
      </w:tr>
      <w:tr w:rsidR="00846850" w14:paraId="64BA5184" w14:textId="77777777" w:rsidTr="008612CA">
        <w:tc>
          <w:tcPr>
            <w:tcW w:w="4105" w:type="dxa"/>
          </w:tcPr>
          <w:p w14:paraId="6D96DADE" w14:textId="77777777" w:rsidR="00846850" w:rsidRPr="00306C58" w:rsidRDefault="00846850" w:rsidP="008612CA">
            <w:pPr>
              <w:pStyle w:val="isi"/>
              <w:rPr>
                <w:b/>
                <w:i/>
              </w:rPr>
            </w:pPr>
            <w:r w:rsidRPr="00306C58">
              <w:rPr>
                <w:b/>
                <w:i/>
              </w:rPr>
              <w:t xml:space="preserve">Failed Ends Conditions </w:t>
            </w:r>
          </w:p>
        </w:tc>
        <w:tc>
          <w:tcPr>
            <w:tcW w:w="4105" w:type="dxa"/>
          </w:tcPr>
          <w:p w14:paraId="4F57573B" w14:textId="36520DEA" w:rsidR="00846850" w:rsidRPr="00306C58" w:rsidRDefault="00A86841" w:rsidP="008612CA">
            <w:pPr>
              <w:pStyle w:val="isi"/>
            </w:pPr>
            <w:r>
              <w:t>Admin</w:t>
            </w:r>
            <w:r w:rsidR="00846850" w:rsidRPr="005A0C56">
              <w:t xml:space="preserve"> membatalkan pemutaran audio </w:t>
            </w:r>
            <w:proofErr w:type="gramStart"/>
            <w:r w:rsidR="00846850">
              <w:t xml:space="preserve">dengan </w:t>
            </w:r>
            <w:r w:rsidR="00846850" w:rsidRPr="005A0C56">
              <w:t xml:space="preserve"> </w:t>
            </w:r>
            <w:r w:rsidR="00846850">
              <w:t>klik</w:t>
            </w:r>
            <w:proofErr w:type="gramEnd"/>
            <w:r w:rsidR="00846850">
              <w:t xml:space="preserve"> tombol stop.</w:t>
            </w:r>
          </w:p>
        </w:tc>
      </w:tr>
      <w:tr w:rsidR="00846850" w14:paraId="65F75729" w14:textId="77777777" w:rsidTr="008612CA">
        <w:tc>
          <w:tcPr>
            <w:tcW w:w="4105" w:type="dxa"/>
          </w:tcPr>
          <w:p w14:paraId="5AD6220C" w14:textId="77777777" w:rsidR="00846850" w:rsidRPr="00306C58" w:rsidRDefault="00846850" w:rsidP="008612CA">
            <w:pPr>
              <w:pStyle w:val="isi"/>
              <w:rPr>
                <w:b/>
                <w:i/>
              </w:rPr>
            </w:pPr>
            <w:r>
              <w:rPr>
                <w:b/>
                <w:i/>
              </w:rPr>
              <w:t>Primary Actors</w:t>
            </w:r>
          </w:p>
        </w:tc>
        <w:tc>
          <w:tcPr>
            <w:tcW w:w="4105" w:type="dxa"/>
          </w:tcPr>
          <w:p w14:paraId="63E5122E" w14:textId="218E40CB" w:rsidR="00846850" w:rsidRPr="00306C58" w:rsidRDefault="00A86841" w:rsidP="008612CA">
            <w:pPr>
              <w:pStyle w:val="isi"/>
            </w:pPr>
            <w:r>
              <w:t>Admin</w:t>
            </w:r>
          </w:p>
        </w:tc>
      </w:tr>
      <w:tr w:rsidR="00846850" w14:paraId="5A00CBF3" w14:textId="77777777" w:rsidTr="008612CA">
        <w:tc>
          <w:tcPr>
            <w:tcW w:w="4105" w:type="dxa"/>
          </w:tcPr>
          <w:p w14:paraId="5CD7A1AD" w14:textId="77777777" w:rsidR="00846850" w:rsidRPr="00306C58" w:rsidRDefault="00846850" w:rsidP="008612CA">
            <w:pPr>
              <w:pStyle w:val="isi"/>
              <w:rPr>
                <w:b/>
                <w:i/>
              </w:rPr>
            </w:pPr>
            <w:r>
              <w:rPr>
                <w:b/>
                <w:i/>
              </w:rPr>
              <w:t>Main Flow / Basic Path</w:t>
            </w:r>
          </w:p>
        </w:tc>
        <w:tc>
          <w:tcPr>
            <w:tcW w:w="4105" w:type="dxa"/>
          </w:tcPr>
          <w:p w14:paraId="57624542" w14:textId="4664A402" w:rsidR="00846850" w:rsidRDefault="00A86841" w:rsidP="00287D30">
            <w:pPr>
              <w:pStyle w:val="isi"/>
              <w:numPr>
                <w:ilvl w:val="0"/>
                <w:numId w:val="20"/>
              </w:numPr>
              <w:ind w:left="397"/>
            </w:pPr>
            <w:r>
              <w:t>Admin</w:t>
            </w:r>
            <w:r w:rsidR="00846850" w:rsidRPr="005A0C56">
              <w:t xml:space="preserve"> memilih halaman library.</w:t>
            </w:r>
          </w:p>
          <w:p w14:paraId="7007E5E4" w14:textId="77777777" w:rsidR="00846850" w:rsidRDefault="00846850" w:rsidP="00287D30">
            <w:pPr>
              <w:pStyle w:val="isi"/>
              <w:numPr>
                <w:ilvl w:val="0"/>
                <w:numId w:val="20"/>
              </w:numPr>
              <w:ind w:left="397"/>
            </w:pPr>
            <w:r w:rsidRPr="005A0C56">
              <w:t>S</w:t>
            </w:r>
            <w:r>
              <w:t>i</w:t>
            </w:r>
            <w:r w:rsidRPr="005A0C56">
              <w:t>stem menampilkan daftar audio yang tersedia.</w:t>
            </w:r>
          </w:p>
          <w:p w14:paraId="7A0B51C3" w14:textId="0F120C11" w:rsidR="00846850" w:rsidRDefault="00A86841" w:rsidP="00287D30">
            <w:pPr>
              <w:pStyle w:val="isi"/>
              <w:numPr>
                <w:ilvl w:val="0"/>
                <w:numId w:val="20"/>
              </w:numPr>
              <w:ind w:left="397"/>
            </w:pPr>
            <w:r>
              <w:t>Admin</w:t>
            </w:r>
            <w:r w:rsidR="00846850" w:rsidRPr="005A0C56">
              <w:t xml:space="preserve"> memilih audio yang ingin diputar.</w:t>
            </w:r>
          </w:p>
          <w:p w14:paraId="1F4CA273" w14:textId="0648CA19" w:rsidR="00846850" w:rsidRPr="009921FD" w:rsidRDefault="00846850" w:rsidP="00287D30">
            <w:pPr>
              <w:pStyle w:val="isi"/>
              <w:numPr>
                <w:ilvl w:val="0"/>
                <w:numId w:val="20"/>
              </w:numPr>
              <w:ind w:left="397"/>
            </w:pPr>
            <w:r w:rsidRPr="005A0C56">
              <w:t>S</w:t>
            </w:r>
            <w:r>
              <w:t>i</w:t>
            </w:r>
            <w:r w:rsidRPr="005A0C56">
              <w:t xml:space="preserve">stem memutar audio yang dipilih oleh </w:t>
            </w:r>
            <w:r w:rsidR="00A86841">
              <w:t>admin</w:t>
            </w:r>
            <w:r w:rsidRPr="005A0C56">
              <w:t>.</w:t>
            </w:r>
          </w:p>
        </w:tc>
      </w:tr>
      <w:tr w:rsidR="00846850" w14:paraId="3B32ECEB" w14:textId="77777777" w:rsidTr="008612CA">
        <w:tc>
          <w:tcPr>
            <w:tcW w:w="4105" w:type="dxa"/>
          </w:tcPr>
          <w:p w14:paraId="6B9D0FA1" w14:textId="0F0CA938" w:rsidR="00846850" w:rsidRPr="00C30CDD" w:rsidRDefault="00846850" w:rsidP="008612CA">
            <w:pPr>
              <w:pStyle w:val="isi"/>
              <w:rPr>
                <w:b/>
                <w:i/>
              </w:rPr>
            </w:pPr>
            <w:r w:rsidRPr="00C30CDD">
              <w:rPr>
                <w:b/>
                <w:i/>
              </w:rPr>
              <w:t>Alternate Flow</w:t>
            </w:r>
            <w:r>
              <w:rPr>
                <w:b/>
                <w:i/>
              </w:rPr>
              <w:t xml:space="preserve"> </w:t>
            </w:r>
            <w:r w:rsidRPr="00C30CDD">
              <w:rPr>
                <w:b/>
                <w:i/>
              </w:rPr>
              <w:t xml:space="preserve">/ Invariant </w:t>
            </w:r>
            <w:r w:rsidR="00A86841">
              <w:rPr>
                <w:b/>
                <w:i/>
              </w:rPr>
              <w:t>B</w:t>
            </w:r>
          </w:p>
        </w:tc>
        <w:tc>
          <w:tcPr>
            <w:tcW w:w="4105" w:type="dxa"/>
          </w:tcPr>
          <w:p w14:paraId="036D71FA" w14:textId="1DB66369" w:rsidR="00846850" w:rsidRDefault="00A86841" w:rsidP="008612CA">
            <w:pPr>
              <w:pStyle w:val="isi"/>
            </w:pPr>
            <w:r>
              <w:t>B5</w:t>
            </w:r>
            <w:r w:rsidR="00846850">
              <w:t xml:space="preserve">. </w:t>
            </w:r>
            <w:r>
              <w:t>Admin</w:t>
            </w:r>
            <w:r w:rsidR="00846850">
              <w:t xml:space="preserve"> bisa memilih halaman library.</w:t>
            </w:r>
          </w:p>
          <w:p w14:paraId="18BA393F" w14:textId="5D8FC24F" w:rsidR="00846850" w:rsidRDefault="00A86841" w:rsidP="008612CA">
            <w:pPr>
              <w:pStyle w:val="isi"/>
            </w:pPr>
            <w:r>
              <w:t>B</w:t>
            </w:r>
            <w:r w:rsidR="00846850">
              <w:t xml:space="preserve">6. </w:t>
            </w:r>
            <w:r>
              <w:t>Admin</w:t>
            </w:r>
            <w:r w:rsidR="00846850">
              <w:t xml:space="preserve"> bisa play audio dihalaman library.</w:t>
            </w:r>
          </w:p>
        </w:tc>
      </w:tr>
    </w:tbl>
    <w:p w14:paraId="2BB7D4B4" w14:textId="2A56E4DC" w:rsidR="00846850" w:rsidRDefault="00846850" w:rsidP="00846850">
      <w:pPr>
        <w:pStyle w:val="isi"/>
        <w:rPr>
          <w:b/>
        </w:rPr>
      </w:pPr>
    </w:p>
    <w:p w14:paraId="1DCD2A4D" w14:textId="0E53981D" w:rsidR="00FE63F9" w:rsidRDefault="00FE63F9" w:rsidP="00FE63F9">
      <w:pPr>
        <w:pStyle w:val="Keterangan"/>
        <w:rPr>
          <w:b/>
        </w:rPr>
      </w:pPr>
      <w:r w:rsidRPr="00FE63F9">
        <w:rPr>
          <w:b/>
        </w:rPr>
        <w:t xml:space="preserve">Tabel IV. </w:t>
      </w:r>
      <w:r w:rsidRPr="00FE63F9">
        <w:rPr>
          <w:b/>
        </w:rPr>
        <w:fldChar w:fldCharType="begin"/>
      </w:r>
      <w:r w:rsidRPr="00FE63F9">
        <w:rPr>
          <w:b/>
        </w:rPr>
        <w:instrText xml:space="preserve"> SEQ Tabel_IV. \* ARABIC </w:instrText>
      </w:r>
      <w:r w:rsidRPr="00FE63F9">
        <w:rPr>
          <w:b/>
        </w:rPr>
        <w:fldChar w:fldCharType="separate"/>
      </w:r>
      <w:r w:rsidR="000B0BEF">
        <w:rPr>
          <w:b/>
          <w:noProof/>
        </w:rPr>
        <w:t>12</w:t>
      </w:r>
      <w:r w:rsidRPr="00FE63F9">
        <w:rPr>
          <w:b/>
        </w:rPr>
        <w:fldChar w:fldCharType="end"/>
      </w:r>
      <w:r>
        <w:rPr>
          <w:b/>
        </w:rPr>
        <w:t xml:space="preserve"> </w:t>
      </w:r>
      <w:r w:rsidRPr="00CA7119">
        <w:rPr>
          <w:b/>
        </w:rPr>
        <w:t>Deskripsi</w:t>
      </w:r>
      <w:r>
        <w:rPr>
          <w:b/>
        </w:rPr>
        <w:t xml:space="preserve"> Use Case Diagram Halaman Admin Play Time</w:t>
      </w:r>
    </w:p>
    <w:tbl>
      <w:tblPr>
        <w:tblStyle w:val="KisiTabel"/>
        <w:tblW w:w="0" w:type="auto"/>
        <w:tblInd w:w="-76" w:type="dxa"/>
        <w:tblLook w:val="04A0" w:firstRow="1" w:lastRow="0" w:firstColumn="1" w:lastColumn="0" w:noHBand="0" w:noVBand="1"/>
      </w:tblPr>
      <w:tblGrid>
        <w:gridCol w:w="4105"/>
        <w:gridCol w:w="4105"/>
      </w:tblGrid>
      <w:tr w:rsidR="00FE63F9" w14:paraId="7921064F" w14:textId="77777777" w:rsidTr="008612CA">
        <w:tc>
          <w:tcPr>
            <w:tcW w:w="4105" w:type="dxa"/>
          </w:tcPr>
          <w:p w14:paraId="62DC8584" w14:textId="77777777" w:rsidR="00FE63F9" w:rsidRPr="00306C58" w:rsidRDefault="00FE63F9" w:rsidP="008612CA">
            <w:pPr>
              <w:pStyle w:val="isi"/>
              <w:rPr>
                <w:b/>
                <w:i/>
              </w:rPr>
            </w:pPr>
            <w:r w:rsidRPr="00306C58">
              <w:rPr>
                <w:b/>
                <w:i/>
              </w:rPr>
              <w:t xml:space="preserve">Use Case Name </w:t>
            </w:r>
          </w:p>
        </w:tc>
        <w:tc>
          <w:tcPr>
            <w:tcW w:w="4105" w:type="dxa"/>
          </w:tcPr>
          <w:p w14:paraId="40FB05F9" w14:textId="77777777" w:rsidR="00FE63F9" w:rsidRDefault="00FE63F9" w:rsidP="008612CA">
            <w:pPr>
              <w:pStyle w:val="isi"/>
              <w:rPr>
                <w:b/>
              </w:rPr>
            </w:pPr>
            <w:r>
              <w:rPr>
                <w:b/>
              </w:rPr>
              <w:t xml:space="preserve">Play Time </w:t>
            </w:r>
          </w:p>
        </w:tc>
      </w:tr>
      <w:tr w:rsidR="00FE63F9" w14:paraId="0C9E71C5" w14:textId="77777777" w:rsidTr="008612CA">
        <w:tc>
          <w:tcPr>
            <w:tcW w:w="4105" w:type="dxa"/>
          </w:tcPr>
          <w:p w14:paraId="02FBF146" w14:textId="77777777" w:rsidR="00FE63F9" w:rsidRPr="00306C58" w:rsidRDefault="00FE63F9" w:rsidP="008612CA">
            <w:pPr>
              <w:pStyle w:val="isi"/>
              <w:rPr>
                <w:b/>
                <w:i/>
              </w:rPr>
            </w:pPr>
            <w:r w:rsidRPr="00306C58">
              <w:rPr>
                <w:b/>
                <w:i/>
              </w:rPr>
              <w:t>Requirements</w:t>
            </w:r>
          </w:p>
        </w:tc>
        <w:tc>
          <w:tcPr>
            <w:tcW w:w="4105" w:type="dxa"/>
          </w:tcPr>
          <w:p w14:paraId="1663C58D" w14:textId="54B9F783" w:rsidR="00FE63F9" w:rsidRPr="00D70A15" w:rsidRDefault="00FE63F9" w:rsidP="008612CA">
            <w:pPr>
              <w:pStyle w:val="isi"/>
            </w:pPr>
            <w:r>
              <w:t>B7, B8</w:t>
            </w:r>
          </w:p>
        </w:tc>
      </w:tr>
      <w:tr w:rsidR="00FE63F9" w14:paraId="5CB17D2C" w14:textId="77777777" w:rsidTr="008612CA">
        <w:tc>
          <w:tcPr>
            <w:tcW w:w="4105" w:type="dxa"/>
          </w:tcPr>
          <w:p w14:paraId="357F37E2" w14:textId="77777777" w:rsidR="00FE63F9" w:rsidRPr="00306C58" w:rsidRDefault="00FE63F9" w:rsidP="008612CA">
            <w:pPr>
              <w:pStyle w:val="isi"/>
              <w:rPr>
                <w:b/>
                <w:i/>
              </w:rPr>
            </w:pPr>
            <w:r w:rsidRPr="00306C58">
              <w:rPr>
                <w:b/>
                <w:i/>
              </w:rPr>
              <w:t>Goal</w:t>
            </w:r>
          </w:p>
        </w:tc>
        <w:tc>
          <w:tcPr>
            <w:tcW w:w="4105" w:type="dxa"/>
          </w:tcPr>
          <w:p w14:paraId="6C8F9E1C" w14:textId="16F633D6" w:rsidR="00FE63F9" w:rsidRPr="00306C58" w:rsidRDefault="00FE63F9" w:rsidP="008612CA">
            <w:pPr>
              <w:pStyle w:val="isi"/>
            </w:pPr>
            <w:r>
              <w:t>Admin</w:t>
            </w:r>
            <w:r w:rsidRPr="006A0777">
              <w:t xml:space="preserve"> dapat memutar audio di halaman playtime secara otomatis sesuai jadwal atau secara manual.</w:t>
            </w:r>
          </w:p>
        </w:tc>
      </w:tr>
      <w:tr w:rsidR="00FE63F9" w14:paraId="4E9A7BDF" w14:textId="77777777" w:rsidTr="008612CA">
        <w:tc>
          <w:tcPr>
            <w:tcW w:w="4105" w:type="dxa"/>
          </w:tcPr>
          <w:p w14:paraId="201BFB7F" w14:textId="77777777" w:rsidR="00FE63F9" w:rsidRPr="00306C58" w:rsidRDefault="00FE63F9" w:rsidP="008612CA">
            <w:pPr>
              <w:pStyle w:val="isi"/>
              <w:rPr>
                <w:b/>
                <w:i/>
              </w:rPr>
            </w:pPr>
            <w:r w:rsidRPr="00306C58">
              <w:rPr>
                <w:b/>
                <w:i/>
              </w:rPr>
              <w:t>Pre-Conditions</w:t>
            </w:r>
          </w:p>
        </w:tc>
        <w:tc>
          <w:tcPr>
            <w:tcW w:w="4105" w:type="dxa"/>
          </w:tcPr>
          <w:p w14:paraId="6C8BE9F0" w14:textId="412C5D4C" w:rsidR="00FE63F9" w:rsidRPr="00306C58" w:rsidRDefault="00FE63F9" w:rsidP="008612CA">
            <w:pPr>
              <w:pStyle w:val="isi"/>
            </w:pPr>
            <w:r>
              <w:t>Admin</w:t>
            </w:r>
            <w:r w:rsidRPr="006A0777">
              <w:t xml:space="preserve"> telah login dan memilih halaman </w:t>
            </w:r>
            <w:r w:rsidRPr="006A0777">
              <w:lastRenderedPageBreak/>
              <w:t>playtime.</w:t>
            </w:r>
          </w:p>
        </w:tc>
      </w:tr>
      <w:tr w:rsidR="00FE63F9" w14:paraId="16B2DB72" w14:textId="77777777" w:rsidTr="008612CA">
        <w:tc>
          <w:tcPr>
            <w:tcW w:w="4105" w:type="dxa"/>
          </w:tcPr>
          <w:p w14:paraId="178EF235" w14:textId="77777777" w:rsidR="00FE63F9" w:rsidRPr="00306C58" w:rsidRDefault="00FE63F9" w:rsidP="008612CA">
            <w:pPr>
              <w:pStyle w:val="isi"/>
              <w:rPr>
                <w:b/>
                <w:i/>
              </w:rPr>
            </w:pPr>
            <w:r w:rsidRPr="00306C58">
              <w:rPr>
                <w:b/>
                <w:i/>
              </w:rPr>
              <w:lastRenderedPageBreak/>
              <w:t>Post-Conditions</w:t>
            </w:r>
          </w:p>
        </w:tc>
        <w:tc>
          <w:tcPr>
            <w:tcW w:w="4105" w:type="dxa"/>
          </w:tcPr>
          <w:p w14:paraId="61EE86B6" w14:textId="6D2DCD67" w:rsidR="00FE63F9" w:rsidRPr="00306C58" w:rsidRDefault="00FE63F9" w:rsidP="008612CA">
            <w:pPr>
              <w:pStyle w:val="isi"/>
            </w:pPr>
            <w:r w:rsidRPr="006A0777">
              <w:t>S</w:t>
            </w:r>
            <w:r>
              <w:t>i</w:t>
            </w:r>
            <w:r w:rsidRPr="006A0777">
              <w:t xml:space="preserve">stem memutar audio sesuai dengan </w:t>
            </w:r>
            <w:r>
              <w:t xml:space="preserve">jam </w:t>
            </w:r>
            <w:r w:rsidRPr="006A0777">
              <w:t xml:space="preserve">jadwal atau pilihan manual dari </w:t>
            </w:r>
            <w:r>
              <w:t>admin</w:t>
            </w:r>
            <w:r w:rsidRPr="006A0777">
              <w:t>.</w:t>
            </w:r>
          </w:p>
        </w:tc>
      </w:tr>
      <w:tr w:rsidR="00FE63F9" w14:paraId="072A0DE3" w14:textId="77777777" w:rsidTr="008612CA">
        <w:tc>
          <w:tcPr>
            <w:tcW w:w="4105" w:type="dxa"/>
          </w:tcPr>
          <w:p w14:paraId="66996A65" w14:textId="77777777" w:rsidR="00FE63F9" w:rsidRPr="00306C58" w:rsidRDefault="00FE63F9" w:rsidP="008612CA">
            <w:pPr>
              <w:pStyle w:val="isi"/>
              <w:rPr>
                <w:b/>
                <w:i/>
              </w:rPr>
            </w:pPr>
            <w:r w:rsidRPr="00306C58">
              <w:rPr>
                <w:b/>
                <w:i/>
              </w:rPr>
              <w:t xml:space="preserve">Failed Ends Conditions </w:t>
            </w:r>
          </w:p>
        </w:tc>
        <w:tc>
          <w:tcPr>
            <w:tcW w:w="4105" w:type="dxa"/>
          </w:tcPr>
          <w:p w14:paraId="2693978F" w14:textId="2B09719F" w:rsidR="00FE63F9" w:rsidRPr="00306C58" w:rsidRDefault="00FE63F9" w:rsidP="008612CA">
            <w:pPr>
              <w:pStyle w:val="isi"/>
            </w:pPr>
            <w:r>
              <w:t>Admin</w:t>
            </w:r>
            <w:r w:rsidRPr="006A0777">
              <w:t xml:space="preserve"> membatalkan pemutaran audio</w:t>
            </w:r>
            <w:r>
              <w:t xml:space="preserve"> dengan klik stop saat pemutaran audio</w:t>
            </w:r>
            <w:r w:rsidRPr="006A0777">
              <w:t xml:space="preserve"> atau terjadi error saat pemutaran</w:t>
            </w:r>
            <w:r>
              <w:t xml:space="preserve"> audio oleh server</w:t>
            </w:r>
            <w:r w:rsidRPr="006A0777">
              <w:t>.</w:t>
            </w:r>
          </w:p>
        </w:tc>
      </w:tr>
      <w:tr w:rsidR="00FE63F9" w14:paraId="7180511F" w14:textId="77777777" w:rsidTr="008612CA">
        <w:tc>
          <w:tcPr>
            <w:tcW w:w="4105" w:type="dxa"/>
          </w:tcPr>
          <w:p w14:paraId="73637522" w14:textId="77777777" w:rsidR="00FE63F9" w:rsidRPr="00306C58" w:rsidRDefault="00FE63F9" w:rsidP="008612CA">
            <w:pPr>
              <w:pStyle w:val="isi"/>
              <w:rPr>
                <w:b/>
                <w:i/>
              </w:rPr>
            </w:pPr>
            <w:r>
              <w:rPr>
                <w:b/>
                <w:i/>
              </w:rPr>
              <w:t>Primary Actors</w:t>
            </w:r>
          </w:p>
        </w:tc>
        <w:tc>
          <w:tcPr>
            <w:tcW w:w="4105" w:type="dxa"/>
          </w:tcPr>
          <w:p w14:paraId="499197FB" w14:textId="6EB6AAD5" w:rsidR="00FE63F9" w:rsidRPr="00306C58" w:rsidRDefault="00FE63F9" w:rsidP="008612CA">
            <w:pPr>
              <w:pStyle w:val="isi"/>
            </w:pPr>
            <w:r>
              <w:t>Admin</w:t>
            </w:r>
          </w:p>
        </w:tc>
      </w:tr>
      <w:tr w:rsidR="00FE63F9" w14:paraId="47D72CA2" w14:textId="77777777" w:rsidTr="008612CA">
        <w:tc>
          <w:tcPr>
            <w:tcW w:w="4105" w:type="dxa"/>
          </w:tcPr>
          <w:p w14:paraId="62B50367" w14:textId="77777777" w:rsidR="00FE63F9" w:rsidRPr="00306C58" w:rsidRDefault="00FE63F9" w:rsidP="008612CA">
            <w:pPr>
              <w:pStyle w:val="isi"/>
              <w:rPr>
                <w:b/>
                <w:i/>
              </w:rPr>
            </w:pPr>
            <w:r>
              <w:rPr>
                <w:b/>
                <w:i/>
              </w:rPr>
              <w:t>Main Flow / Basic Path</w:t>
            </w:r>
          </w:p>
        </w:tc>
        <w:tc>
          <w:tcPr>
            <w:tcW w:w="4105" w:type="dxa"/>
          </w:tcPr>
          <w:p w14:paraId="55506B0C" w14:textId="7EA07314" w:rsidR="00FE63F9" w:rsidRDefault="00FE63F9" w:rsidP="00287D30">
            <w:pPr>
              <w:pStyle w:val="isi"/>
              <w:numPr>
                <w:ilvl w:val="0"/>
                <w:numId w:val="21"/>
              </w:numPr>
              <w:ind w:left="397"/>
            </w:pPr>
            <w:r>
              <w:t>Admin</w:t>
            </w:r>
            <w:r w:rsidRPr="005A0C56">
              <w:t xml:space="preserve"> memilih halaman </w:t>
            </w:r>
            <w:r>
              <w:t>Play Time</w:t>
            </w:r>
            <w:r w:rsidRPr="005A0C56">
              <w:t>.</w:t>
            </w:r>
          </w:p>
          <w:p w14:paraId="09278307" w14:textId="77777777" w:rsidR="00FE63F9" w:rsidRDefault="00FE63F9" w:rsidP="00287D30">
            <w:pPr>
              <w:pStyle w:val="isi"/>
              <w:numPr>
                <w:ilvl w:val="0"/>
                <w:numId w:val="21"/>
              </w:numPr>
              <w:ind w:left="397"/>
            </w:pPr>
            <w:r w:rsidRPr="006A0777">
              <w:t>S</w:t>
            </w:r>
            <w:r>
              <w:t>i</w:t>
            </w:r>
            <w:r w:rsidRPr="006A0777">
              <w:t>stem menampilkan jadwal pemutaran audio.</w:t>
            </w:r>
          </w:p>
          <w:p w14:paraId="4BDA6AF3" w14:textId="04C90CF4" w:rsidR="00FE63F9" w:rsidRDefault="00FE63F9" w:rsidP="00287D30">
            <w:pPr>
              <w:pStyle w:val="isi"/>
              <w:numPr>
                <w:ilvl w:val="0"/>
                <w:numId w:val="21"/>
              </w:numPr>
              <w:ind w:left="397"/>
            </w:pPr>
            <w:r>
              <w:t>Admin</w:t>
            </w:r>
            <w:r w:rsidRPr="006A0777">
              <w:t xml:space="preserve"> memilih opsi pemutaran otomatis sesuai jadwal atau manual</w:t>
            </w:r>
            <w:r w:rsidRPr="005A0C56">
              <w:t>.</w:t>
            </w:r>
          </w:p>
          <w:p w14:paraId="1545CA17" w14:textId="77777777" w:rsidR="00FE63F9" w:rsidRDefault="00FE63F9" w:rsidP="00287D30">
            <w:pPr>
              <w:pStyle w:val="isi"/>
              <w:numPr>
                <w:ilvl w:val="0"/>
                <w:numId w:val="21"/>
              </w:numPr>
              <w:ind w:left="397"/>
            </w:pPr>
            <w:r w:rsidRPr="006A0777">
              <w:t>Jika memilih otomatis, s</w:t>
            </w:r>
            <w:r>
              <w:t>i</w:t>
            </w:r>
            <w:r w:rsidRPr="006A0777">
              <w:t>stem memutar audio sesuai jadwal.</w:t>
            </w:r>
          </w:p>
          <w:p w14:paraId="316697B8" w14:textId="70DE0CA7" w:rsidR="00FE63F9" w:rsidRPr="009921FD" w:rsidRDefault="00FE63F9" w:rsidP="00287D30">
            <w:pPr>
              <w:pStyle w:val="isi"/>
              <w:numPr>
                <w:ilvl w:val="0"/>
                <w:numId w:val="21"/>
              </w:numPr>
              <w:ind w:left="397"/>
            </w:pPr>
            <w:r w:rsidRPr="006A0777">
              <w:t xml:space="preserve">Jika memilih manual, </w:t>
            </w:r>
            <w:r>
              <w:t>admin</w:t>
            </w:r>
            <w:r w:rsidRPr="006A0777">
              <w:t xml:space="preserve"> memilih audio dan s</w:t>
            </w:r>
            <w:r>
              <w:t>i</w:t>
            </w:r>
            <w:r w:rsidRPr="006A0777">
              <w:t>stem memutar audio yang dipilih.</w:t>
            </w:r>
          </w:p>
        </w:tc>
      </w:tr>
      <w:tr w:rsidR="00FE63F9" w14:paraId="417D895D" w14:textId="77777777" w:rsidTr="008612CA">
        <w:tc>
          <w:tcPr>
            <w:tcW w:w="4105" w:type="dxa"/>
          </w:tcPr>
          <w:p w14:paraId="24D824EF" w14:textId="1FBCC193" w:rsidR="00FE63F9" w:rsidRPr="00C30CDD" w:rsidRDefault="00FE63F9" w:rsidP="008612CA">
            <w:pPr>
              <w:pStyle w:val="isi"/>
              <w:rPr>
                <w:b/>
                <w:i/>
              </w:rPr>
            </w:pPr>
            <w:r w:rsidRPr="00C30CDD">
              <w:rPr>
                <w:b/>
                <w:i/>
              </w:rPr>
              <w:t>Alternate Flow</w:t>
            </w:r>
            <w:r>
              <w:rPr>
                <w:b/>
                <w:i/>
              </w:rPr>
              <w:t xml:space="preserve"> </w:t>
            </w:r>
            <w:r w:rsidRPr="00C30CDD">
              <w:rPr>
                <w:b/>
                <w:i/>
              </w:rPr>
              <w:t xml:space="preserve">/ Invariant </w:t>
            </w:r>
            <w:r>
              <w:rPr>
                <w:b/>
                <w:i/>
              </w:rPr>
              <w:t>B</w:t>
            </w:r>
          </w:p>
        </w:tc>
        <w:tc>
          <w:tcPr>
            <w:tcW w:w="4105" w:type="dxa"/>
          </w:tcPr>
          <w:p w14:paraId="130DB5C0" w14:textId="2266E5E2" w:rsidR="00FE63F9" w:rsidRDefault="00FE63F9" w:rsidP="008612CA">
            <w:pPr>
              <w:pStyle w:val="isi"/>
            </w:pPr>
            <w:r>
              <w:t xml:space="preserve">B7. Admin bisa memilih halaman playtime. </w:t>
            </w:r>
          </w:p>
          <w:p w14:paraId="100240D3" w14:textId="57E6A435" w:rsidR="00FE63F9" w:rsidRDefault="00FE63F9" w:rsidP="008612CA">
            <w:pPr>
              <w:pStyle w:val="isi"/>
            </w:pPr>
            <w:r>
              <w:t>B8. Admin bisa play audio dihalaman playtime secara otomatis sesuai jam dan manual.</w:t>
            </w:r>
          </w:p>
        </w:tc>
      </w:tr>
    </w:tbl>
    <w:p w14:paraId="080B7CCC" w14:textId="38D8FEC3" w:rsidR="00FE63F9" w:rsidRDefault="00FE63F9" w:rsidP="00FE63F9">
      <w:pPr>
        <w:pStyle w:val="isi"/>
        <w:ind w:left="-76"/>
        <w:rPr>
          <w:b/>
        </w:rPr>
      </w:pPr>
    </w:p>
    <w:p w14:paraId="0EEA096E" w14:textId="600D8410" w:rsidR="00FE31FB" w:rsidRDefault="00FE31FB" w:rsidP="00FE31FB">
      <w:pPr>
        <w:pStyle w:val="Keterangan"/>
        <w:rPr>
          <w:b/>
        </w:rPr>
      </w:pPr>
      <w:r w:rsidRPr="00FE31FB">
        <w:rPr>
          <w:b/>
        </w:rPr>
        <w:lastRenderedPageBreak/>
        <w:t xml:space="preserve">Tabel IV. </w:t>
      </w:r>
      <w:r w:rsidRPr="00FE31FB">
        <w:rPr>
          <w:b/>
        </w:rPr>
        <w:fldChar w:fldCharType="begin"/>
      </w:r>
      <w:r w:rsidRPr="00FE31FB">
        <w:rPr>
          <w:b/>
        </w:rPr>
        <w:instrText xml:space="preserve"> SEQ Tabel_IV. \* ARABIC </w:instrText>
      </w:r>
      <w:r w:rsidRPr="00FE31FB">
        <w:rPr>
          <w:b/>
        </w:rPr>
        <w:fldChar w:fldCharType="separate"/>
      </w:r>
      <w:r w:rsidR="000B0BEF">
        <w:rPr>
          <w:b/>
          <w:noProof/>
        </w:rPr>
        <w:t>13</w:t>
      </w:r>
      <w:r w:rsidRPr="00FE31FB">
        <w:rPr>
          <w:b/>
        </w:rPr>
        <w:fldChar w:fldCharType="end"/>
      </w:r>
      <w:r>
        <w:rPr>
          <w:b/>
        </w:rPr>
        <w:t xml:space="preserve"> </w:t>
      </w:r>
      <w:r w:rsidRPr="00CA7119">
        <w:rPr>
          <w:b/>
        </w:rPr>
        <w:t>Deskripsi</w:t>
      </w:r>
      <w:r>
        <w:rPr>
          <w:b/>
        </w:rPr>
        <w:t xml:space="preserve"> Use Case Diagram Halaman Admin Profile</w:t>
      </w:r>
    </w:p>
    <w:tbl>
      <w:tblPr>
        <w:tblStyle w:val="KisiTabel"/>
        <w:tblW w:w="0" w:type="auto"/>
        <w:tblInd w:w="-76" w:type="dxa"/>
        <w:tblLook w:val="04A0" w:firstRow="1" w:lastRow="0" w:firstColumn="1" w:lastColumn="0" w:noHBand="0" w:noVBand="1"/>
      </w:tblPr>
      <w:tblGrid>
        <w:gridCol w:w="4105"/>
        <w:gridCol w:w="4105"/>
      </w:tblGrid>
      <w:tr w:rsidR="00FE31FB" w14:paraId="42B185DA" w14:textId="77777777" w:rsidTr="008612CA">
        <w:tc>
          <w:tcPr>
            <w:tcW w:w="4105" w:type="dxa"/>
          </w:tcPr>
          <w:p w14:paraId="4378842C" w14:textId="77777777" w:rsidR="00FE31FB" w:rsidRPr="00306C58" w:rsidRDefault="00FE31FB" w:rsidP="008612CA">
            <w:pPr>
              <w:pStyle w:val="isi"/>
              <w:rPr>
                <w:b/>
                <w:i/>
              </w:rPr>
            </w:pPr>
            <w:r w:rsidRPr="00306C58">
              <w:rPr>
                <w:b/>
                <w:i/>
              </w:rPr>
              <w:t xml:space="preserve">Use Case Name </w:t>
            </w:r>
          </w:p>
        </w:tc>
        <w:tc>
          <w:tcPr>
            <w:tcW w:w="4105" w:type="dxa"/>
          </w:tcPr>
          <w:p w14:paraId="01736334" w14:textId="77777777" w:rsidR="00FE31FB" w:rsidRDefault="00FE31FB" w:rsidP="008612CA">
            <w:pPr>
              <w:pStyle w:val="isi"/>
              <w:rPr>
                <w:b/>
              </w:rPr>
            </w:pPr>
            <w:r>
              <w:rPr>
                <w:b/>
              </w:rPr>
              <w:t xml:space="preserve">Profile </w:t>
            </w:r>
          </w:p>
        </w:tc>
      </w:tr>
      <w:tr w:rsidR="00FE31FB" w14:paraId="431CAF42" w14:textId="77777777" w:rsidTr="008612CA">
        <w:tc>
          <w:tcPr>
            <w:tcW w:w="4105" w:type="dxa"/>
          </w:tcPr>
          <w:p w14:paraId="2F68CC5F" w14:textId="77777777" w:rsidR="00FE31FB" w:rsidRPr="00306C58" w:rsidRDefault="00FE31FB" w:rsidP="008612CA">
            <w:pPr>
              <w:pStyle w:val="isi"/>
              <w:rPr>
                <w:b/>
                <w:i/>
              </w:rPr>
            </w:pPr>
            <w:r w:rsidRPr="00306C58">
              <w:rPr>
                <w:b/>
                <w:i/>
              </w:rPr>
              <w:t>Requirements</w:t>
            </w:r>
          </w:p>
        </w:tc>
        <w:tc>
          <w:tcPr>
            <w:tcW w:w="4105" w:type="dxa"/>
          </w:tcPr>
          <w:p w14:paraId="62752516" w14:textId="0B428B3C" w:rsidR="00FE31FB" w:rsidRPr="00D70A15" w:rsidRDefault="00FE31FB" w:rsidP="008612CA">
            <w:pPr>
              <w:pStyle w:val="isi"/>
            </w:pPr>
            <w:r>
              <w:t>B9, B10</w:t>
            </w:r>
          </w:p>
        </w:tc>
      </w:tr>
      <w:tr w:rsidR="00FE31FB" w14:paraId="7C4FB7DC" w14:textId="77777777" w:rsidTr="008612CA">
        <w:tc>
          <w:tcPr>
            <w:tcW w:w="4105" w:type="dxa"/>
          </w:tcPr>
          <w:p w14:paraId="3E7C50E4" w14:textId="77777777" w:rsidR="00FE31FB" w:rsidRPr="00306C58" w:rsidRDefault="00FE31FB" w:rsidP="008612CA">
            <w:pPr>
              <w:pStyle w:val="isi"/>
              <w:rPr>
                <w:b/>
                <w:i/>
              </w:rPr>
            </w:pPr>
            <w:r w:rsidRPr="00306C58">
              <w:rPr>
                <w:b/>
                <w:i/>
              </w:rPr>
              <w:t>Goal</w:t>
            </w:r>
          </w:p>
        </w:tc>
        <w:tc>
          <w:tcPr>
            <w:tcW w:w="4105" w:type="dxa"/>
          </w:tcPr>
          <w:p w14:paraId="42381378" w14:textId="5C687602" w:rsidR="00FE31FB" w:rsidRPr="00306C58" w:rsidRDefault="00FE31FB" w:rsidP="008612CA">
            <w:pPr>
              <w:pStyle w:val="isi"/>
            </w:pPr>
            <w:r>
              <w:t>Admin</w:t>
            </w:r>
            <w:r w:rsidRPr="00D42AF8">
              <w:t xml:space="preserve"> dapat mengubah informasi profilnya.</w:t>
            </w:r>
          </w:p>
        </w:tc>
      </w:tr>
      <w:tr w:rsidR="00FE31FB" w14:paraId="49436545" w14:textId="77777777" w:rsidTr="008612CA">
        <w:tc>
          <w:tcPr>
            <w:tcW w:w="4105" w:type="dxa"/>
          </w:tcPr>
          <w:p w14:paraId="194D67E3" w14:textId="77777777" w:rsidR="00FE31FB" w:rsidRPr="00306C58" w:rsidRDefault="00FE31FB" w:rsidP="008612CA">
            <w:pPr>
              <w:pStyle w:val="isi"/>
              <w:rPr>
                <w:b/>
                <w:i/>
              </w:rPr>
            </w:pPr>
            <w:r w:rsidRPr="00306C58">
              <w:rPr>
                <w:b/>
                <w:i/>
              </w:rPr>
              <w:t>Pre-Conditions</w:t>
            </w:r>
          </w:p>
        </w:tc>
        <w:tc>
          <w:tcPr>
            <w:tcW w:w="4105" w:type="dxa"/>
          </w:tcPr>
          <w:p w14:paraId="499737C5" w14:textId="7219DFAC" w:rsidR="00FE31FB" w:rsidRPr="00306C58" w:rsidRDefault="00FE31FB" w:rsidP="008612CA">
            <w:pPr>
              <w:pStyle w:val="isi"/>
            </w:pPr>
            <w:r>
              <w:t>Admin</w:t>
            </w:r>
            <w:r w:rsidRPr="00D42AF8">
              <w:t xml:space="preserve"> telah login dan memilih halaman profile.</w:t>
            </w:r>
          </w:p>
        </w:tc>
      </w:tr>
      <w:tr w:rsidR="00FE31FB" w14:paraId="2510AD09" w14:textId="77777777" w:rsidTr="008612CA">
        <w:tc>
          <w:tcPr>
            <w:tcW w:w="4105" w:type="dxa"/>
          </w:tcPr>
          <w:p w14:paraId="3990E6B4" w14:textId="77777777" w:rsidR="00FE31FB" w:rsidRPr="00306C58" w:rsidRDefault="00FE31FB" w:rsidP="008612CA">
            <w:pPr>
              <w:pStyle w:val="isi"/>
              <w:rPr>
                <w:b/>
                <w:i/>
              </w:rPr>
            </w:pPr>
            <w:r w:rsidRPr="00306C58">
              <w:rPr>
                <w:b/>
                <w:i/>
              </w:rPr>
              <w:t>Post-Conditions</w:t>
            </w:r>
          </w:p>
        </w:tc>
        <w:tc>
          <w:tcPr>
            <w:tcW w:w="4105" w:type="dxa"/>
          </w:tcPr>
          <w:p w14:paraId="06EF4AAE" w14:textId="453F1062" w:rsidR="00FE31FB" w:rsidRPr="00306C58" w:rsidRDefault="00FE31FB" w:rsidP="008612CA">
            <w:pPr>
              <w:pStyle w:val="isi"/>
            </w:pPr>
            <w:r w:rsidRPr="00D42AF8">
              <w:t>S</w:t>
            </w:r>
            <w:r>
              <w:t>i</w:t>
            </w:r>
            <w:r w:rsidRPr="00D42AF8">
              <w:t xml:space="preserve">stem memperbarui informasi profil </w:t>
            </w:r>
            <w:r>
              <w:t>admin</w:t>
            </w:r>
            <w:r w:rsidRPr="00D42AF8">
              <w:t>.</w:t>
            </w:r>
          </w:p>
        </w:tc>
      </w:tr>
      <w:tr w:rsidR="00FE31FB" w14:paraId="1BA432CD" w14:textId="77777777" w:rsidTr="008612CA">
        <w:tc>
          <w:tcPr>
            <w:tcW w:w="4105" w:type="dxa"/>
          </w:tcPr>
          <w:p w14:paraId="0BCAF21D" w14:textId="77777777" w:rsidR="00FE31FB" w:rsidRPr="00306C58" w:rsidRDefault="00FE31FB" w:rsidP="008612CA">
            <w:pPr>
              <w:pStyle w:val="isi"/>
              <w:rPr>
                <w:b/>
                <w:i/>
              </w:rPr>
            </w:pPr>
            <w:r w:rsidRPr="00306C58">
              <w:rPr>
                <w:b/>
                <w:i/>
              </w:rPr>
              <w:t xml:space="preserve">Failed Ends Conditions </w:t>
            </w:r>
          </w:p>
        </w:tc>
        <w:tc>
          <w:tcPr>
            <w:tcW w:w="4105" w:type="dxa"/>
          </w:tcPr>
          <w:p w14:paraId="03B6ECB9" w14:textId="100FA4FD" w:rsidR="00FE31FB" w:rsidRPr="00306C58" w:rsidRDefault="00FE31FB" w:rsidP="008612CA">
            <w:pPr>
              <w:pStyle w:val="isi"/>
            </w:pPr>
            <w:r>
              <w:t>Admin</w:t>
            </w:r>
            <w:r w:rsidRPr="00AC3D20">
              <w:t xml:space="preserve"> membatalkan perubahan</w:t>
            </w:r>
            <w:r>
              <w:t xml:space="preserve"> ke halaman dashbord</w:t>
            </w:r>
            <w:r w:rsidRPr="00AC3D20">
              <w:t xml:space="preserve"> atau terjadi error saat penyimpanan perubahan.</w:t>
            </w:r>
          </w:p>
        </w:tc>
      </w:tr>
      <w:tr w:rsidR="00FE31FB" w14:paraId="19A60A65" w14:textId="77777777" w:rsidTr="008612CA">
        <w:tc>
          <w:tcPr>
            <w:tcW w:w="4105" w:type="dxa"/>
          </w:tcPr>
          <w:p w14:paraId="053DA1CA" w14:textId="77777777" w:rsidR="00FE31FB" w:rsidRPr="00306C58" w:rsidRDefault="00FE31FB" w:rsidP="008612CA">
            <w:pPr>
              <w:pStyle w:val="isi"/>
              <w:rPr>
                <w:b/>
                <w:i/>
              </w:rPr>
            </w:pPr>
            <w:r>
              <w:rPr>
                <w:b/>
                <w:i/>
              </w:rPr>
              <w:t>Primary Actors</w:t>
            </w:r>
          </w:p>
        </w:tc>
        <w:tc>
          <w:tcPr>
            <w:tcW w:w="4105" w:type="dxa"/>
          </w:tcPr>
          <w:p w14:paraId="28748884" w14:textId="557472E1" w:rsidR="00FE31FB" w:rsidRPr="00306C58" w:rsidRDefault="00FE31FB" w:rsidP="008612CA">
            <w:pPr>
              <w:pStyle w:val="isi"/>
            </w:pPr>
            <w:r>
              <w:t>Admin</w:t>
            </w:r>
          </w:p>
        </w:tc>
      </w:tr>
      <w:tr w:rsidR="00FE31FB" w14:paraId="72920771" w14:textId="77777777" w:rsidTr="008612CA">
        <w:tc>
          <w:tcPr>
            <w:tcW w:w="4105" w:type="dxa"/>
          </w:tcPr>
          <w:p w14:paraId="11E98163" w14:textId="77777777" w:rsidR="00FE31FB" w:rsidRPr="00306C58" w:rsidRDefault="00FE31FB" w:rsidP="008612CA">
            <w:pPr>
              <w:pStyle w:val="isi"/>
              <w:rPr>
                <w:b/>
                <w:i/>
              </w:rPr>
            </w:pPr>
            <w:r>
              <w:rPr>
                <w:b/>
                <w:i/>
              </w:rPr>
              <w:t>Main Flow / Basic Path</w:t>
            </w:r>
          </w:p>
        </w:tc>
        <w:tc>
          <w:tcPr>
            <w:tcW w:w="4105" w:type="dxa"/>
          </w:tcPr>
          <w:p w14:paraId="46156B63" w14:textId="6F97212F" w:rsidR="00FE31FB" w:rsidRDefault="00FE31FB" w:rsidP="00287D30">
            <w:pPr>
              <w:pStyle w:val="isi"/>
              <w:numPr>
                <w:ilvl w:val="0"/>
                <w:numId w:val="22"/>
              </w:numPr>
              <w:ind w:left="397"/>
            </w:pPr>
            <w:r>
              <w:t>Admin</w:t>
            </w:r>
            <w:r w:rsidRPr="005A0C56">
              <w:t xml:space="preserve"> memilih halaman </w:t>
            </w:r>
            <w:r>
              <w:t>profile</w:t>
            </w:r>
            <w:r w:rsidRPr="005A0C56">
              <w:t>.</w:t>
            </w:r>
          </w:p>
          <w:p w14:paraId="3EC58630" w14:textId="26300C09" w:rsidR="00FE31FB" w:rsidRDefault="00FE31FB" w:rsidP="00287D30">
            <w:pPr>
              <w:pStyle w:val="isi"/>
              <w:numPr>
                <w:ilvl w:val="0"/>
                <w:numId w:val="22"/>
              </w:numPr>
              <w:ind w:left="397"/>
            </w:pPr>
            <w:r w:rsidRPr="00AC3D20">
              <w:t>S</w:t>
            </w:r>
            <w:r>
              <w:t>i</w:t>
            </w:r>
            <w:r w:rsidRPr="00AC3D20">
              <w:t xml:space="preserve">stem menampilkan informasi profil </w:t>
            </w:r>
            <w:r>
              <w:t>admin</w:t>
            </w:r>
            <w:r w:rsidRPr="00AC3D20">
              <w:t>.</w:t>
            </w:r>
          </w:p>
          <w:p w14:paraId="3AB9B562" w14:textId="49FB376D" w:rsidR="00FE31FB" w:rsidRDefault="00FE31FB" w:rsidP="00287D30">
            <w:pPr>
              <w:pStyle w:val="isi"/>
              <w:numPr>
                <w:ilvl w:val="0"/>
                <w:numId w:val="22"/>
              </w:numPr>
              <w:ind w:left="397"/>
            </w:pPr>
            <w:r>
              <w:t>Admin</w:t>
            </w:r>
            <w:r w:rsidRPr="00AC3D20">
              <w:t xml:space="preserve"> mengubah informasi profil yang </w:t>
            </w:r>
            <w:proofErr w:type="gramStart"/>
            <w:r w:rsidRPr="00AC3D20">
              <w:t>diinginkan.</w:t>
            </w:r>
            <w:r w:rsidRPr="005A0C56">
              <w:t>.</w:t>
            </w:r>
            <w:proofErr w:type="gramEnd"/>
          </w:p>
          <w:p w14:paraId="01703132" w14:textId="726B44DE" w:rsidR="00FE31FB" w:rsidRDefault="00FE31FB" w:rsidP="00287D30">
            <w:pPr>
              <w:pStyle w:val="isi"/>
              <w:numPr>
                <w:ilvl w:val="0"/>
                <w:numId w:val="22"/>
              </w:numPr>
              <w:ind w:left="397"/>
            </w:pPr>
            <w:r>
              <w:t>Admin</w:t>
            </w:r>
            <w:r w:rsidRPr="00AC3D20">
              <w:t xml:space="preserve"> menyimpan perubahan.</w:t>
            </w:r>
          </w:p>
          <w:p w14:paraId="481BEE4E" w14:textId="77777777" w:rsidR="00FE31FB" w:rsidRPr="009921FD" w:rsidRDefault="00FE31FB" w:rsidP="00287D30">
            <w:pPr>
              <w:pStyle w:val="isi"/>
              <w:numPr>
                <w:ilvl w:val="0"/>
                <w:numId w:val="22"/>
              </w:numPr>
              <w:ind w:left="397"/>
            </w:pPr>
            <w:r w:rsidRPr="00AC3D20">
              <w:t>S</w:t>
            </w:r>
            <w:r>
              <w:t>i</w:t>
            </w:r>
            <w:r w:rsidRPr="00AC3D20">
              <w:t xml:space="preserve">stem memperbarui informasi profil dan menampilkan pesan </w:t>
            </w:r>
            <w:r>
              <w:t>alert</w:t>
            </w:r>
            <w:r w:rsidRPr="00AC3D20">
              <w:t>.</w:t>
            </w:r>
          </w:p>
        </w:tc>
      </w:tr>
      <w:tr w:rsidR="00FE31FB" w14:paraId="37461841" w14:textId="77777777" w:rsidTr="008612CA">
        <w:tc>
          <w:tcPr>
            <w:tcW w:w="4105" w:type="dxa"/>
          </w:tcPr>
          <w:p w14:paraId="67346EF0" w14:textId="70F8CC4B" w:rsidR="00FE31FB" w:rsidRPr="00C30CDD" w:rsidRDefault="00FE31FB" w:rsidP="008612CA">
            <w:pPr>
              <w:pStyle w:val="isi"/>
              <w:rPr>
                <w:b/>
                <w:i/>
              </w:rPr>
            </w:pPr>
            <w:r w:rsidRPr="00C30CDD">
              <w:rPr>
                <w:b/>
                <w:i/>
              </w:rPr>
              <w:t>Alternate Flow</w:t>
            </w:r>
            <w:r>
              <w:rPr>
                <w:b/>
                <w:i/>
              </w:rPr>
              <w:t xml:space="preserve"> </w:t>
            </w:r>
            <w:r w:rsidRPr="00C30CDD">
              <w:rPr>
                <w:b/>
                <w:i/>
              </w:rPr>
              <w:t xml:space="preserve">/ Invariant </w:t>
            </w:r>
            <w:r w:rsidR="00132D58">
              <w:rPr>
                <w:b/>
                <w:i/>
              </w:rPr>
              <w:t>B</w:t>
            </w:r>
          </w:p>
        </w:tc>
        <w:tc>
          <w:tcPr>
            <w:tcW w:w="4105" w:type="dxa"/>
          </w:tcPr>
          <w:p w14:paraId="6190D4D0" w14:textId="023A87D6" w:rsidR="00FE31FB" w:rsidRDefault="00132D58" w:rsidP="008612CA">
            <w:pPr>
              <w:pStyle w:val="isi"/>
            </w:pPr>
            <w:r>
              <w:t>B</w:t>
            </w:r>
            <w:r w:rsidR="00FE31FB">
              <w:t xml:space="preserve">9. </w:t>
            </w:r>
            <w:r>
              <w:t>Admin</w:t>
            </w:r>
            <w:r w:rsidR="00FE31FB">
              <w:t xml:space="preserve"> bisa memilih halaman profile.</w:t>
            </w:r>
          </w:p>
          <w:p w14:paraId="0C41116C" w14:textId="23BC24BF" w:rsidR="00FE31FB" w:rsidRDefault="00132D58" w:rsidP="008612CA">
            <w:pPr>
              <w:pStyle w:val="isi"/>
            </w:pPr>
            <w:r>
              <w:t>B</w:t>
            </w:r>
            <w:r w:rsidR="00FE31FB">
              <w:t xml:space="preserve">10. </w:t>
            </w:r>
            <w:r>
              <w:t>Admin</w:t>
            </w:r>
            <w:r w:rsidR="00FE31FB">
              <w:t xml:space="preserve"> bisa ubah profile.</w:t>
            </w:r>
          </w:p>
        </w:tc>
      </w:tr>
    </w:tbl>
    <w:p w14:paraId="171D3C0C" w14:textId="3A9B4D0A" w:rsidR="00FE31FB" w:rsidRDefault="00FE31FB" w:rsidP="00FE31FB">
      <w:pPr>
        <w:pStyle w:val="isi"/>
        <w:rPr>
          <w:b/>
        </w:rPr>
      </w:pPr>
    </w:p>
    <w:p w14:paraId="304DD261" w14:textId="6AC6A850" w:rsidR="001C22E0" w:rsidRDefault="001C22E0" w:rsidP="001C22E0">
      <w:pPr>
        <w:pStyle w:val="Keterangan"/>
        <w:rPr>
          <w:b/>
        </w:rPr>
      </w:pPr>
      <w:r w:rsidRPr="001C22E0">
        <w:rPr>
          <w:b/>
        </w:rPr>
        <w:lastRenderedPageBreak/>
        <w:t xml:space="preserve">Tabel IV. </w:t>
      </w:r>
      <w:r w:rsidRPr="001C22E0">
        <w:rPr>
          <w:b/>
        </w:rPr>
        <w:fldChar w:fldCharType="begin"/>
      </w:r>
      <w:r w:rsidRPr="001C22E0">
        <w:rPr>
          <w:b/>
        </w:rPr>
        <w:instrText xml:space="preserve"> SEQ Tabel_IV. \* ARABIC </w:instrText>
      </w:r>
      <w:r w:rsidRPr="001C22E0">
        <w:rPr>
          <w:b/>
        </w:rPr>
        <w:fldChar w:fldCharType="separate"/>
      </w:r>
      <w:r w:rsidR="000B0BEF">
        <w:rPr>
          <w:b/>
          <w:noProof/>
        </w:rPr>
        <w:t>14</w:t>
      </w:r>
      <w:r w:rsidRPr="001C22E0">
        <w:rPr>
          <w:b/>
        </w:rPr>
        <w:fldChar w:fldCharType="end"/>
      </w:r>
      <w:r>
        <w:t xml:space="preserve"> </w:t>
      </w:r>
      <w:r>
        <w:rPr>
          <w:b/>
        </w:rPr>
        <w:t xml:space="preserve"> </w:t>
      </w:r>
      <w:r w:rsidRPr="00CA7119">
        <w:rPr>
          <w:b/>
        </w:rPr>
        <w:t>Deskripsi</w:t>
      </w:r>
      <w:r>
        <w:rPr>
          <w:b/>
        </w:rPr>
        <w:t xml:space="preserve"> Use Case Diagram Halaman Admin Users</w:t>
      </w:r>
    </w:p>
    <w:tbl>
      <w:tblPr>
        <w:tblStyle w:val="KisiTabel"/>
        <w:tblW w:w="0" w:type="auto"/>
        <w:tblInd w:w="-76" w:type="dxa"/>
        <w:tblLook w:val="04A0" w:firstRow="1" w:lastRow="0" w:firstColumn="1" w:lastColumn="0" w:noHBand="0" w:noVBand="1"/>
      </w:tblPr>
      <w:tblGrid>
        <w:gridCol w:w="4105"/>
        <w:gridCol w:w="4105"/>
      </w:tblGrid>
      <w:tr w:rsidR="001C22E0" w14:paraId="13ECED7B" w14:textId="77777777" w:rsidTr="008612CA">
        <w:tc>
          <w:tcPr>
            <w:tcW w:w="4105" w:type="dxa"/>
          </w:tcPr>
          <w:p w14:paraId="348C9F71" w14:textId="77777777" w:rsidR="001C22E0" w:rsidRPr="00306C58" w:rsidRDefault="001C22E0" w:rsidP="008612CA">
            <w:pPr>
              <w:pStyle w:val="isi"/>
              <w:rPr>
                <w:b/>
                <w:i/>
              </w:rPr>
            </w:pPr>
            <w:r w:rsidRPr="00306C58">
              <w:rPr>
                <w:b/>
                <w:i/>
              </w:rPr>
              <w:t xml:space="preserve">Use Case Name </w:t>
            </w:r>
          </w:p>
        </w:tc>
        <w:tc>
          <w:tcPr>
            <w:tcW w:w="4105" w:type="dxa"/>
          </w:tcPr>
          <w:p w14:paraId="11CD817A" w14:textId="4C2E3C1D" w:rsidR="001C22E0" w:rsidRDefault="001C22E0" w:rsidP="008612CA">
            <w:pPr>
              <w:pStyle w:val="isi"/>
              <w:rPr>
                <w:b/>
              </w:rPr>
            </w:pPr>
            <w:r>
              <w:rPr>
                <w:b/>
              </w:rPr>
              <w:t xml:space="preserve">Users </w:t>
            </w:r>
          </w:p>
        </w:tc>
      </w:tr>
      <w:tr w:rsidR="001C22E0" w14:paraId="11974F8D" w14:textId="77777777" w:rsidTr="008612CA">
        <w:tc>
          <w:tcPr>
            <w:tcW w:w="4105" w:type="dxa"/>
          </w:tcPr>
          <w:p w14:paraId="035F3817" w14:textId="77777777" w:rsidR="001C22E0" w:rsidRPr="00306C58" w:rsidRDefault="001C22E0" w:rsidP="008612CA">
            <w:pPr>
              <w:pStyle w:val="isi"/>
              <w:rPr>
                <w:b/>
                <w:i/>
              </w:rPr>
            </w:pPr>
            <w:r w:rsidRPr="00306C58">
              <w:rPr>
                <w:b/>
                <w:i/>
              </w:rPr>
              <w:t>Requirements</w:t>
            </w:r>
          </w:p>
        </w:tc>
        <w:tc>
          <w:tcPr>
            <w:tcW w:w="4105" w:type="dxa"/>
          </w:tcPr>
          <w:p w14:paraId="76F78ADE" w14:textId="6BC0AB07" w:rsidR="001C22E0" w:rsidRPr="00D70A15" w:rsidRDefault="001C22E0" w:rsidP="008612CA">
            <w:pPr>
              <w:pStyle w:val="isi"/>
            </w:pPr>
            <w:r>
              <w:t>B11, B12</w:t>
            </w:r>
          </w:p>
        </w:tc>
      </w:tr>
      <w:tr w:rsidR="001C22E0" w14:paraId="72751EF2" w14:textId="77777777" w:rsidTr="008612CA">
        <w:tc>
          <w:tcPr>
            <w:tcW w:w="4105" w:type="dxa"/>
          </w:tcPr>
          <w:p w14:paraId="74D39316" w14:textId="77777777" w:rsidR="001C22E0" w:rsidRPr="00306C58" w:rsidRDefault="001C22E0" w:rsidP="008612CA">
            <w:pPr>
              <w:pStyle w:val="isi"/>
              <w:rPr>
                <w:b/>
                <w:i/>
              </w:rPr>
            </w:pPr>
            <w:r w:rsidRPr="00306C58">
              <w:rPr>
                <w:b/>
                <w:i/>
              </w:rPr>
              <w:t>Goal</w:t>
            </w:r>
          </w:p>
        </w:tc>
        <w:tc>
          <w:tcPr>
            <w:tcW w:w="4105" w:type="dxa"/>
          </w:tcPr>
          <w:p w14:paraId="73BE9C0A" w14:textId="4BF8D0C7" w:rsidR="001C22E0" w:rsidRPr="00306C58" w:rsidRDefault="001C22E0" w:rsidP="008612CA">
            <w:pPr>
              <w:pStyle w:val="isi"/>
            </w:pPr>
            <w:r w:rsidRPr="001C22E0">
              <w:t>Admin dapat menambah, mengedit, dan menghapus pengguna.</w:t>
            </w:r>
          </w:p>
        </w:tc>
      </w:tr>
      <w:tr w:rsidR="001C22E0" w14:paraId="7D1BADA9" w14:textId="77777777" w:rsidTr="008612CA">
        <w:tc>
          <w:tcPr>
            <w:tcW w:w="4105" w:type="dxa"/>
          </w:tcPr>
          <w:p w14:paraId="123118BC" w14:textId="77777777" w:rsidR="001C22E0" w:rsidRPr="00306C58" w:rsidRDefault="001C22E0" w:rsidP="008612CA">
            <w:pPr>
              <w:pStyle w:val="isi"/>
              <w:rPr>
                <w:b/>
                <w:i/>
              </w:rPr>
            </w:pPr>
            <w:r w:rsidRPr="00306C58">
              <w:rPr>
                <w:b/>
                <w:i/>
              </w:rPr>
              <w:t>Pre-Conditions</w:t>
            </w:r>
          </w:p>
        </w:tc>
        <w:tc>
          <w:tcPr>
            <w:tcW w:w="4105" w:type="dxa"/>
          </w:tcPr>
          <w:p w14:paraId="008EB0A7" w14:textId="6CB513BF" w:rsidR="001C22E0" w:rsidRPr="00306C58" w:rsidRDefault="001C22E0" w:rsidP="008612CA">
            <w:pPr>
              <w:pStyle w:val="isi"/>
            </w:pPr>
            <w:r w:rsidRPr="001C22E0">
              <w:t>Admin telah login dan memilih halaman users.</w:t>
            </w:r>
          </w:p>
        </w:tc>
      </w:tr>
      <w:tr w:rsidR="001C22E0" w14:paraId="79E3BBCE" w14:textId="77777777" w:rsidTr="008612CA">
        <w:tc>
          <w:tcPr>
            <w:tcW w:w="4105" w:type="dxa"/>
          </w:tcPr>
          <w:p w14:paraId="29E2390A" w14:textId="77777777" w:rsidR="001C22E0" w:rsidRPr="00306C58" w:rsidRDefault="001C22E0" w:rsidP="008612CA">
            <w:pPr>
              <w:pStyle w:val="isi"/>
              <w:rPr>
                <w:b/>
                <w:i/>
              </w:rPr>
            </w:pPr>
            <w:r w:rsidRPr="00306C58">
              <w:rPr>
                <w:b/>
                <w:i/>
              </w:rPr>
              <w:t>Post-Conditions</w:t>
            </w:r>
          </w:p>
        </w:tc>
        <w:tc>
          <w:tcPr>
            <w:tcW w:w="4105" w:type="dxa"/>
          </w:tcPr>
          <w:p w14:paraId="66B2F166" w14:textId="4E28BA1E" w:rsidR="001C22E0" w:rsidRPr="00306C58" w:rsidRDefault="001C22E0" w:rsidP="008612CA">
            <w:pPr>
              <w:pStyle w:val="isi"/>
            </w:pPr>
            <w:r w:rsidRPr="001C22E0">
              <w:t>S</w:t>
            </w:r>
            <w:r>
              <w:t>i</w:t>
            </w:r>
            <w:r w:rsidRPr="001C22E0">
              <w:t>stem memperbarui daftar pengguna.</w:t>
            </w:r>
          </w:p>
        </w:tc>
      </w:tr>
      <w:tr w:rsidR="001C22E0" w14:paraId="5B32432F" w14:textId="77777777" w:rsidTr="008612CA">
        <w:tc>
          <w:tcPr>
            <w:tcW w:w="4105" w:type="dxa"/>
          </w:tcPr>
          <w:p w14:paraId="30A8C14D" w14:textId="77777777" w:rsidR="001C22E0" w:rsidRPr="00306C58" w:rsidRDefault="001C22E0" w:rsidP="008612CA">
            <w:pPr>
              <w:pStyle w:val="isi"/>
              <w:rPr>
                <w:b/>
                <w:i/>
              </w:rPr>
            </w:pPr>
            <w:r w:rsidRPr="00306C58">
              <w:rPr>
                <w:b/>
                <w:i/>
              </w:rPr>
              <w:t xml:space="preserve">Failed Ends Conditions </w:t>
            </w:r>
          </w:p>
        </w:tc>
        <w:tc>
          <w:tcPr>
            <w:tcW w:w="4105" w:type="dxa"/>
          </w:tcPr>
          <w:p w14:paraId="550C7D5D" w14:textId="564AE540" w:rsidR="001C22E0" w:rsidRPr="00306C58" w:rsidRDefault="001C22E0" w:rsidP="008612CA">
            <w:pPr>
              <w:pStyle w:val="isi"/>
            </w:pPr>
            <w:r w:rsidRPr="001C22E0">
              <w:t>Admin membatalkan perubahan atau terjadi error saat penyimpanan perubahan.</w:t>
            </w:r>
          </w:p>
        </w:tc>
      </w:tr>
      <w:tr w:rsidR="001C22E0" w14:paraId="68767589" w14:textId="77777777" w:rsidTr="008612CA">
        <w:tc>
          <w:tcPr>
            <w:tcW w:w="4105" w:type="dxa"/>
          </w:tcPr>
          <w:p w14:paraId="32483938" w14:textId="77777777" w:rsidR="001C22E0" w:rsidRPr="00306C58" w:rsidRDefault="001C22E0" w:rsidP="008612CA">
            <w:pPr>
              <w:pStyle w:val="isi"/>
              <w:rPr>
                <w:b/>
                <w:i/>
              </w:rPr>
            </w:pPr>
            <w:r>
              <w:rPr>
                <w:b/>
                <w:i/>
              </w:rPr>
              <w:t>Primary Actors</w:t>
            </w:r>
          </w:p>
        </w:tc>
        <w:tc>
          <w:tcPr>
            <w:tcW w:w="4105" w:type="dxa"/>
          </w:tcPr>
          <w:p w14:paraId="17C7D657" w14:textId="77777777" w:rsidR="001C22E0" w:rsidRPr="00306C58" w:rsidRDefault="001C22E0" w:rsidP="008612CA">
            <w:pPr>
              <w:pStyle w:val="isi"/>
            </w:pPr>
            <w:r>
              <w:t>Admin</w:t>
            </w:r>
          </w:p>
        </w:tc>
      </w:tr>
      <w:tr w:rsidR="001C22E0" w14:paraId="1EE22EB6" w14:textId="77777777" w:rsidTr="008612CA">
        <w:tc>
          <w:tcPr>
            <w:tcW w:w="4105" w:type="dxa"/>
          </w:tcPr>
          <w:p w14:paraId="2387EFDF" w14:textId="77777777" w:rsidR="001C22E0" w:rsidRPr="00306C58" w:rsidRDefault="001C22E0" w:rsidP="008612CA">
            <w:pPr>
              <w:pStyle w:val="isi"/>
              <w:rPr>
                <w:b/>
                <w:i/>
              </w:rPr>
            </w:pPr>
            <w:r>
              <w:rPr>
                <w:b/>
                <w:i/>
              </w:rPr>
              <w:t>Main Flow / Basic Path</w:t>
            </w:r>
          </w:p>
        </w:tc>
        <w:tc>
          <w:tcPr>
            <w:tcW w:w="4105" w:type="dxa"/>
          </w:tcPr>
          <w:p w14:paraId="6AE5DC01" w14:textId="34A3D2F2" w:rsidR="001C22E0" w:rsidRDefault="001C22E0" w:rsidP="00287D30">
            <w:pPr>
              <w:pStyle w:val="isi"/>
              <w:numPr>
                <w:ilvl w:val="0"/>
                <w:numId w:val="23"/>
              </w:numPr>
              <w:ind w:left="397"/>
            </w:pPr>
            <w:r w:rsidRPr="001C22E0">
              <w:t>Admin memilih halaman users.</w:t>
            </w:r>
          </w:p>
          <w:p w14:paraId="2525FC72" w14:textId="0AED45AB" w:rsidR="001C22E0" w:rsidRDefault="001C22E0" w:rsidP="00287D30">
            <w:pPr>
              <w:pStyle w:val="isi"/>
              <w:numPr>
                <w:ilvl w:val="0"/>
                <w:numId w:val="23"/>
              </w:numPr>
              <w:ind w:left="397"/>
            </w:pPr>
            <w:r w:rsidRPr="001C22E0">
              <w:t>S</w:t>
            </w:r>
            <w:r>
              <w:t>i</w:t>
            </w:r>
            <w:r w:rsidRPr="001C22E0">
              <w:t>stem menampilkan daftar pengguna.</w:t>
            </w:r>
          </w:p>
          <w:p w14:paraId="17C86A9F" w14:textId="77777777" w:rsidR="001C22E0" w:rsidRDefault="001C22E0" w:rsidP="00287D30">
            <w:pPr>
              <w:pStyle w:val="isi"/>
              <w:numPr>
                <w:ilvl w:val="0"/>
                <w:numId w:val="23"/>
              </w:numPr>
              <w:ind w:left="397"/>
            </w:pPr>
            <w:r w:rsidRPr="001C22E0">
              <w:t>Admin memilih untuk menambah, mengedit, atau menghapus pengguna.</w:t>
            </w:r>
          </w:p>
          <w:p w14:paraId="44FFC59F" w14:textId="77777777" w:rsidR="001C22E0" w:rsidRDefault="001C22E0" w:rsidP="00287D30">
            <w:pPr>
              <w:pStyle w:val="isi"/>
              <w:numPr>
                <w:ilvl w:val="0"/>
                <w:numId w:val="23"/>
              </w:numPr>
              <w:ind w:left="397"/>
            </w:pPr>
            <w:r w:rsidRPr="001C22E0">
              <w:t>Admin memasukkan</w:t>
            </w:r>
            <w:r>
              <w:t xml:space="preserve">, </w:t>
            </w:r>
            <w:r w:rsidRPr="001C22E0">
              <w:t>mengubah</w:t>
            </w:r>
            <w:r>
              <w:t>, menghapus</w:t>
            </w:r>
            <w:r w:rsidRPr="001C22E0">
              <w:t xml:space="preserve"> informasi pengguna.</w:t>
            </w:r>
          </w:p>
          <w:p w14:paraId="4B918A89" w14:textId="77777777" w:rsidR="001C22E0" w:rsidRDefault="001C22E0" w:rsidP="00287D30">
            <w:pPr>
              <w:pStyle w:val="isi"/>
              <w:numPr>
                <w:ilvl w:val="0"/>
                <w:numId w:val="23"/>
              </w:numPr>
              <w:ind w:left="397"/>
            </w:pPr>
            <w:r w:rsidRPr="001C22E0">
              <w:t>Admin menyimpan perubahan.</w:t>
            </w:r>
          </w:p>
          <w:p w14:paraId="3D5271BD" w14:textId="5B74452B" w:rsidR="001C22E0" w:rsidRPr="009921FD" w:rsidRDefault="001C22E0" w:rsidP="00287D30">
            <w:pPr>
              <w:pStyle w:val="isi"/>
              <w:numPr>
                <w:ilvl w:val="0"/>
                <w:numId w:val="23"/>
              </w:numPr>
              <w:ind w:left="397"/>
            </w:pPr>
            <w:r w:rsidRPr="001C22E0">
              <w:t>S</w:t>
            </w:r>
            <w:r>
              <w:t>i</w:t>
            </w:r>
            <w:r w:rsidRPr="001C22E0">
              <w:t xml:space="preserve">stem memperbarui daftar pengguna dan menampilkan pesan </w:t>
            </w:r>
            <w:r w:rsidR="007C6F71">
              <w:t>alert</w:t>
            </w:r>
            <w:r w:rsidRPr="001C22E0">
              <w:t>.</w:t>
            </w:r>
          </w:p>
        </w:tc>
      </w:tr>
      <w:tr w:rsidR="001C22E0" w14:paraId="11AE9B11" w14:textId="77777777" w:rsidTr="008612CA">
        <w:tc>
          <w:tcPr>
            <w:tcW w:w="4105" w:type="dxa"/>
          </w:tcPr>
          <w:p w14:paraId="6626C7CB" w14:textId="77777777" w:rsidR="001C22E0" w:rsidRPr="00C30CDD" w:rsidRDefault="001C22E0" w:rsidP="008612CA">
            <w:pPr>
              <w:pStyle w:val="isi"/>
              <w:rPr>
                <w:b/>
                <w:i/>
              </w:rPr>
            </w:pPr>
            <w:r w:rsidRPr="00C30CDD">
              <w:rPr>
                <w:b/>
                <w:i/>
              </w:rPr>
              <w:lastRenderedPageBreak/>
              <w:t>Alternate Flow</w:t>
            </w:r>
            <w:r>
              <w:rPr>
                <w:b/>
                <w:i/>
              </w:rPr>
              <w:t xml:space="preserve"> </w:t>
            </w:r>
            <w:r w:rsidRPr="00C30CDD">
              <w:rPr>
                <w:b/>
                <w:i/>
              </w:rPr>
              <w:t xml:space="preserve">/ Invariant </w:t>
            </w:r>
            <w:r>
              <w:rPr>
                <w:b/>
                <w:i/>
              </w:rPr>
              <w:t>B</w:t>
            </w:r>
          </w:p>
        </w:tc>
        <w:tc>
          <w:tcPr>
            <w:tcW w:w="4105" w:type="dxa"/>
          </w:tcPr>
          <w:p w14:paraId="6035F058" w14:textId="77777777" w:rsidR="00736A04" w:rsidRDefault="00736A04" w:rsidP="00736A04">
            <w:pPr>
              <w:pStyle w:val="isi"/>
            </w:pPr>
            <w:r>
              <w:t>B11. Admin bisa memilih halaman users</w:t>
            </w:r>
          </w:p>
          <w:p w14:paraId="37173DE7" w14:textId="10523DA2" w:rsidR="001C22E0" w:rsidRDefault="00736A04" w:rsidP="00736A04">
            <w:pPr>
              <w:pStyle w:val="isi"/>
            </w:pPr>
            <w:r>
              <w:t>B12. Admin bisa menambah users, mengedit users, menghapus users.</w:t>
            </w:r>
          </w:p>
        </w:tc>
      </w:tr>
    </w:tbl>
    <w:p w14:paraId="727F8DF9" w14:textId="77777777" w:rsidR="001C22E0" w:rsidRDefault="001C22E0" w:rsidP="001C22E0">
      <w:pPr>
        <w:pStyle w:val="isi"/>
        <w:rPr>
          <w:b/>
        </w:rPr>
      </w:pPr>
    </w:p>
    <w:p w14:paraId="28FEA10F" w14:textId="33615981" w:rsidR="00BF728A" w:rsidRDefault="00BF728A" w:rsidP="00BF728A">
      <w:pPr>
        <w:pStyle w:val="Keterangan"/>
        <w:rPr>
          <w:b/>
        </w:rPr>
      </w:pPr>
      <w:r w:rsidRPr="00BF728A">
        <w:rPr>
          <w:b/>
        </w:rPr>
        <w:t xml:space="preserve">Tabel IV. </w:t>
      </w:r>
      <w:r w:rsidRPr="00BF728A">
        <w:rPr>
          <w:b/>
        </w:rPr>
        <w:fldChar w:fldCharType="begin"/>
      </w:r>
      <w:r w:rsidRPr="00BF728A">
        <w:rPr>
          <w:b/>
        </w:rPr>
        <w:instrText xml:space="preserve"> SEQ Tabel_IV. \* ARABIC </w:instrText>
      </w:r>
      <w:r w:rsidRPr="00BF728A">
        <w:rPr>
          <w:b/>
        </w:rPr>
        <w:fldChar w:fldCharType="separate"/>
      </w:r>
      <w:r w:rsidR="000B0BEF">
        <w:rPr>
          <w:b/>
          <w:noProof/>
        </w:rPr>
        <w:t>15</w:t>
      </w:r>
      <w:r w:rsidRPr="00BF728A">
        <w:rPr>
          <w:b/>
        </w:rPr>
        <w:fldChar w:fldCharType="end"/>
      </w:r>
      <w:r>
        <w:rPr>
          <w:b/>
        </w:rPr>
        <w:t xml:space="preserve"> </w:t>
      </w:r>
      <w:r w:rsidRPr="00CA7119">
        <w:rPr>
          <w:b/>
        </w:rPr>
        <w:t>Deskripsi</w:t>
      </w:r>
      <w:r>
        <w:rPr>
          <w:b/>
        </w:rPr>
        <w:t xml:space="preserve"> Use Case Diagram Halaman Admin Audio</w:t>
      </w:r>
    </w:p>
    <w:tbl>
      <w:tblPr>
        <w:tblStyle w:val="KisiTabel"/>
        <w:tblW w:w="0" w:type="auto"/>
        <w:tblInd w:w="-76" w:type="dxa"/>
        <w:tblLook w:val="04A0" w:firstRow="1" w:lastRow="0" w:firstColumn="1" w:lastColumn="0" w:noHBand="0" w:noVBand="1"/>
      </w:tblPr>
      <w:tblGrid>
        <w:gridCol w:w="4105"/>
        <w:gridCol w:w="4105"/>
      </w:tblGrid>
      <w:tr w:rsidR="00BF728A" w14:paraId="7B12DEC9" w14:textId="77777777" w:rsidTr="008612CA">
        <w:tc>
          <w:tcPr>
            <w:tcW w:w="4105" w:type="dxa"/>
          </w:tcPr>
          <w:p w14:paraId="4B7576E5" w14:textId="77777777" w:rsidR="00BF728A" w:rsidRPr="00306C58" w:rsidRDefault="00BF728A" w:rsidP="008612CA">
            <w:pPr>
              <w:pStyle w:val="isi"/>
              <w:rPr>
                <w:b/>
                <w:i/>
              </w:rPr>
            </w:pPr>
            <w:r w:rsidRPr="00306C58">
              <w:rPr>
                <w:b/>
                <w:i/>
              </w:rPr>
              <w:t xml:space="preserve">Use Case Name </w:t>
            </w:r>
          </w:p>
        </w:tc>
        <w:tc>
          <w:tcPr>
            <w:tcW w:w="4105" w:type="dxa"/>
          </w:tcPr>
          <w:p w14:paraId="745EFCBD" w14:textId="2E60BC95" w:rsidR="00BF728A" w:rsidRDefault="00BF728A" w:rsidP="008612CA">
            <w:pPr>
              <w:pStyle w:val="isi"/>
              <w:rPr>
                <w:b/>
              </w:rPr>
            </w:pPr>
            <w:r>
              <w:rPr>
                <w:b/>
              </w:rPr>
              <w:t xml:space="preserve">Audio </w:t>
            </w:r>
          </w:p>
        </w:tc>
      </w:tr>
      <w:tr w:rsidR="00BF728A" w14:paraId="6112A15D" w14:textId="77777777" w:rsidTr="008612CA">
        <w:tc>
          <w:tcPr>
            <w:tcW w:w="4105" w:type="dxa"/>
          </w:tcPr>
          <w:p w14:paraId="1DF9B63D" w14:textId="77777777" w:rsidR="00BF728A" w:rsidRPr="00306C58" w:rsidRDefault="00BF728A" w:rsidP="008612CA">
            <w:pPr>
              <w:pStyle w:val="isi"/>
              <w:rPr>
                <w:b/>
                <w:i/>
              </w:rPr>
            </w:pPr>
            <w:r w:rsidRPr="00306C58">
              <w:rPr>
                <w:b/>
                <w:i/>
              </w:rPr>
              <w:t>Requirements</w:t>
            </w:r>
          </w:p>
        </w:tc>
        <w:tc>
          <w:tcPr>
            <w:tcW w:w="4105" w:type="dxa"/>
          </w:tcPr>
          <w:p w14:paraId="0FD10752" w14:textId="15A53DC2" w:rsidR="00BF728A" w:rsidRPr="00D70A15" w:rsidRDefault="00BF728A" w:rsidP="008612CA">
            <w:pPr>
              <w:pStyle w:val="isi"/>
            </w:pPr>
            <w:r>
              <w:t>B13, B14</w:t>
            </w:r>
          </w:p>
        </w:tc>
      </w:tr>
      <w:tr w:rsidR="00BF728A" w14:paraId="06E7F8DC" w14:textId="77777777" w:rsidTr="008612CA">
        <w:tc>
          <w:tcPr>
            <w:tcW w:w="4105" w:type="dxa"/>
          </w:tcPr>
          <w:p w14:paraId="22C55F0E" w14:textId="77777777" w:rsidR="00BF728A" w:rsidRPr="00306C58" w:rsidRDefault="00BF728A" w:rsidP="008612CA">
            <w:pPr>
              <w:pStyle w:val="isi"/>
              <w:rPr>
                <w:b/>
                <w:i/>
              </w:rPr>
            </w:pPr>
            <w:r w:rsidRPr="00306C58">
              <w:rPr>
                <w:b/>
                <w:i/>
              </w:rPr>
              <w:t>Goal</w:t>
            </w:r>
          </w:p>
        </w:tc>
        <w:tc>
          <w:tcPr>
            <w:tcW w:w="4105" w:type="dxa"/>
          </w:tcPr>
          <w:p w14:paraId="08DC4FA4" w14:textId="33E26484" w:rsidR="00BF728A" w:rsidRPr="00306C58" w:rsidRDefault="00BF728A" w:rsidP="008612CA">
            <w:pPr>
              <w:pStyle w:val="isi"/>
            </w:pPr>
            <w:r w:rsidRPr="00BF728A">
              <w:t>Admin dapat menambah, mengedit, dan menghapus audio.</w:t>
            </w:r>
          </w:p>
        </w:tc>
      </w:tr>
      <w:tr w:rsidR="00BF728A" w14:paraId="40D50AA1" w14:textId="77777777" w:rsidTr="008612CA">
        <w:tc>
          <w:tcPr>
            <w:tcW w:w="4105" w:type="dxa"/>
          </w:tcPr>
          <w:p w14:paraId="0C42BED5" w14:textId="77777777" w:rsidR="00BF728A" w:rsidRPr="00306C58" w:rsidRDefault="00BF728A" w:rsidP="008612CA">
            <w:pPr>
              <w:pStyle w:val="isi"/>
              <w:rPr>
                <w:b/>
                <w:i/>
              </w:rPr>
            </w:pPr>
            <w:r w:rsidRPr="00306C58">
              <w:rPr>
                <w:b/>
                <w:i/>
              </w:rPr>
              <w:t>Pre-Conditions</w:t>
            </w:r>
          </w:p>
        </w:tc>
        <w:tc>
          <w:tcPr>
            <w:tcW w:w="4105" w:type="dxa"/>
          </w:tcPr>
          <w:p w14:paraId="779F999D" w14:textId="398866F5" w:rsidR="00BF728A" w:rsidRPr="00306C58" w:rsidRDefault="00BF728A" w:rsidP="008612CA">
            <w:pPr>
              <w:pStyle w:val="isi"/>
            </w:pPr>
            <w:r w:rsidRPr="001C22E0">
              <w:t xml:space="preserve">Admin telah login dan memilih halaman </w:t>
            </w:r>
            <w:r w:rsidR="008D69C1">
              <w:t>audio</w:t>
            </w:r>
            <w:r w:rsidRPr="001C22E0">
              <w:t>.</w:t>
            </w:r>
          </w:p>
        </w:tc>
      </w:tr>
      <w:tr w:rsidR="00BF728A" w14:paraId="339FD124" w14:textId="77777777" w:rsidTr="008612CA">
        <w:tc>
          <w:tcPr>
            <w:tcW w:w="4105" w:type="dxa"/>
          </w:tcPr>
          <w:p w14:paraId="4805A039" w14:textId="77777777" w:rsidR="00BF728A" w:rsidRPr="00306C58" w:rsidRDefault="00BF728A" w:rsidP="008612CA">
            <w:pPr>
              <w:pStyle w:val="isi"/>
              <w:rPr>
                <w:b/>
                <w:i/>
              </w:rPr>
            </w:pPr>
            <w:r w:rsidRPr="00306C58">
              <w:rPr>
                <w:b/>
                <w:i/>
              </w:rPr>
              <w:t>Post-Conditions</w:t>
            </w:r>
          </w:p>
        </w:tc>
        <w:tc>
          <w:tcPr>
            <w:tcW w:w="4105" w:type="dxa"/>
          </w:tcPr>
          <w:p w14:paraId="1AE08D77" w14:textId="12575DD3" w:rsidR="00BF728A" w:rsidRPr="00306C58" w:rsidRDefault="008D69C1" w:rsidP="008612CA">
            <w:pPr>
              <w:pStyle w:val="isi"/>
            </w:pPr>
            <w:r w:rsidRPr="008D69C1">
              <w:t>S</w:t>
            </w:r>
            <w:r>
              <w:t>i</w:t>
            </w:r>
            <w:r w:rsidRPr="008D69C1">
              <w:t xml:space="preserve">stem memperbarui daftar </w:t>
            </w:r>
            <w:proofErr w:type="gramStart"/>
            <w:r w:rsidRPr="008D69C1">
              <w:t>audio.</w:t>
            </w:r>
            <w:r w:rsidR="00BF728A" w:rsidRPr="001C22E0">
              <w:t>.</w:t>
            </w:r>
            <w:proofErr w:type="gramEnd"/>
          </w:p>
        </w:tc>
      </w:tr>
      <w:tr w:rsidR="00BF728A" w14:paraId="7338F5E7" w14:textId="77777777" w:rsidTr="008612CA">
        <w:tc>
          <w:tcPr>
            <w:tcW w:w="4105" w:type="dxa"/>
          </w:tcPr>
          <w:p w14:paraId="152733CA" w14:textId="77777777" w:rsidR="00BF728A" w:rsidRPr="00306C58" w:rsidRDefault="00BF728A" w:rsidP="008612CA">
            <w:pPr>
              <w:pStyle w:val="isi"/>
              <w:rPr>
                <w:b/>
                <w:i/>
              </w:rPr>
            </w:pPr>
            <w:r w:rsidRPr="00306C58">
              <w:rPr>
                <w:b/>
                <w:i/>
              </w:rPr>
              <w:t xml:space="preserve">Failed Ends Conditions </w:t>
            </w:r>
          </w:p>
        </w:tc>
        <w:tc>
          <w:tcPr>
            <w:tcW w:w="4105" w:type="dxa"/>
          </w:tcPr>
          <w:p w14:paraId="1BFA7A77" w14:textId="77777777" w:rsidR="00BF728A" w:rsidRPr="00306C58" w:rsidRDefault="00BF728A" w:rsidP="008612CA">
            <w:pPr>
              <w:pStyle w:val="isi"/>
            </w:pPr>
            <w:r w:rsidRPr="001C22E0">
              <w:t>Admin membatalkan perubahan atau terjadi error saat penyimpanan perubahan.</w:t>
            </w:r>
          </w:p>
        </w:tc>
      </w:tr>
      <w:tr w:rsidR="00BF728A" w14:paraId="6D8E82AF" w14:textId="77777777" w:rsidTr="008612CA">
        <w:tc>
          <w:tcPr>
            <w:tcW w:w="4105" w:type="dxa"/>
          </w:tcPr>
          <w:p w14:paraId="6B3E947A" w14:textId="77777777" w:rsidR="00BF728A" w:rsidRPr="00306C58" w:rsidRDefault="00BF728A" w:rsidP="008612CA">
            <w:pPr>
              <w:pStyle w:val="isi"/>
              <w:rPr>
                <w:b/>
                <w:i/>
              </w:rPr>
            </w:pPr>
            <w:r>
              <w:rPr>
                <w:b/>
                <w:i/>
              </w:rPr>
              <w:t>Primary Actors</w:t>
            </w:r>
          </w:p>
        </w:tc>
        <w:tc>
          <w:tcPr>
            <w:tcW w:w="4105" w:type="dxa"/>
          </w:tcPr>
          <w:p w14:paraId="5AD30C5F" w14:textId="77777777" w:rsidR="00BF728A" w:rsidRPr="00306C58" w:rsidRDefault="00BF728A" w:rsidP="008612CA">
            <w:pPr>
              <w:pStyle w:val="isi"/>
            </w:pPr>
            <w:r>
              <w:t>Admin</w:t>
            </w:r>
          </w:p>
        </w:tc>
      </w:tr>
      <w:tr w:rsidR="00BF728A" w14:paraId="478757EE" w14:textId="77777777" w:rsidTr="008612CA">
        <w:tc>
          <w:tcPr>
            <w:tcW w:w="4105" w:type="dxa"/>
          </w:tcPr>
          <w:p w14:paraId="0F385C2D" w14:textId="77777777" w:rsidR="00BF728A" w:rsidRPr="00306C58" w:rsidRDefault="00BF728A" w:rsidP="008612CA">
            <w:pPr>
              <w:pStyle w:val="isi"/>
              <w:rPr>
                <w:b/>
                <w:i/>
              </w:rPr>
            </w:pPr>
            <w:r>
              <w:rPr>
                <w:b/>
                <w:i/>
              </w:rPr>
              <w:t>Main Flow / Basic Path</w:t>
            </w:r>
            <w:bookmarkStart w:id="38" w:name="_GoBack"/>
            <w:bookmarkEnd w:id="38"/>
          </w:p>
        </w:tc>
        <w:tc>
          <w:tcPr>
            <w:tcW w:w="4105" w:type="dxa"/>
          </w:tcPr>
          <w:p w14:paraId="0034F3B5" w14:textId="25C32483" w:rsidR="00BF728A" w:rsidRDefault="00BF728A" w:rsidP="00287D30">
            <w:pPr>
              <w:pStyle w:val="isi"/>
              <w:numPr>
                <w:ilvl w:val="0"/>
                <w:numId w:val="24"/>
              </w:numPr>
              <w:ind w:left="397"/>
            </w:pPr>
            <w:r w:rsidRPr="001C22E0">
              <w:t xml:space="preserve">Admin memilih halaman </w:t>
            </w:r>
            <w:r w:rsidR="008D69C1">
              <w:t>audio</w:t>
            </w:r>
            <w:r w:rsidRPr="001C22E0">
              <w:t>.</w:t>
            </w:r>
          </w:p>
          <w:p w14:paraId="0A761391" w14:textId="521BA3B8" w:rsidR="00BF728A" w:rsidRDefault="00BF728A" w:rsidP="00287D30">
            <w:pPr>
              <w:pStyle w:val="isi"/>
              <w:numPr>
                <w:ilvl w:val="0"/>
                <w:numId w:val="24"/>
              </w:numPr>
              <w:ind w:left="397"/>
            </w:pPr>
            <w:r w:rsidRPr="001C22E0">
              <w:t>S</w:t>
            </w:r>
            <w:r>
              <w:t>i</w:t>
            </w:r>
            <w:r w:rsidRPr="001C22E0">
              <w:t xml:space="preserve">stem menampilkan daftar </w:t>
            </w:r>
            <w:r w:rsidR="008D69C1">
              <w:t>audio</w:t>
            </w:r>
            <w:r w:rsidRPr="001C22E0">
              <w:t>.</w:t>
            </w:r>
          </w:p>
          <w:p w14:paraId="6ED9469D" w14:textId="37611998" w:rsidR="00BF728A" w:rsidRDefault="00BF728A" w:rsidP="00287D30">
            <w:pPr>
              <w:pStyle w:val="isi"/>
              <w:numPr>
                <w:ilvl w:val="0"/>
                <w:numId w:val="24"/>
              </w:numPr>
              <w:ind w:left="397"/>
            </w:pPr>
            <w:r w:rsidRPr="001C22E0">
              <w:t xml:space="preserve">Admin memilih untuk menambah, mengedit, atau menghapus </w:t>
            </w:r>
            <w:r w:rsidR="008D69C1">
              <w:t>audio</w:t>
            </w:r>
            <w:r w:rsidRPr="001C22E0">
              <w:t>.</w:t>
            </w:r>
          </w:p>
          <w:p w14:paraId="2076F24F" w14:textId="336B391C" w:rsidR="00BF728A" w:rsidRDefault="00BF728A" w:rsidP="00287D30">
            <w:pPr>
              <w:pStyle w:val="isi"/>
              <w:numPr>
                <w:ilvl w:val="0"/>
                <w:numId w:val="24"/>
              </w:numPr>
              <w:ind w:left="397"/>
            </w:pPr>
            <w:r w:rsidRPr="001C22E0">
              <w:t>Admin memasukkan</w:t>
            </w:r>
            <w:r>
              <w:t xml:space="preserve">, </w:t>
            </w:r>
            <w:r w:rsidRPr="001C22E0">
              <w:t>mengubah</w:t>
            </w:r>
            <w:r>
              <w:t>, menghapus</w:t>
            </w:r>
            <w:r w:rsidRPr="001C22E0">
              <w:t xml:space="preserve"> informasi </w:t>
            </w:r>
            <w:r w:rsidR="008D69C1">
              <w:t>audio</w:t>
            </w:r>
            <w:r w:rsidRPr="001C22E0">
              <w:t>.</w:t>
            </w:r>
          </w:p>
          <w:p w14:paraId="0E3A8004" w14:textId="77777777" w:rsidR="00BF728A" w:rsidRDefault="00BF728A" w:rsidP="00287D30">
            <w:pPr>
              <w:pStyle w:val="isi"/>
              <w:numPr>
                <w:ilvl w:val="0"/>
                <w:numId w:val="24"/>
              </w:numPr>
              <w:ind w:left="397"/>
            </w:pPr>
            <w:r w:rsidRPr="001C22E0">
              <w:t>Admin menyimpan perubahan.</w:t>
            </w:r>
          </w:p>
          <w:p w14:paraId="754DDF95" w14:textId="77777777" w:rsidR="00BF728A" w:rsidRPr="009921FD" w:rsidRDefault="00BF728A" w:rsidP="00287D30">
            <w:pPr>
              <w:pStyle w:val="isi"/>
              <w:numPr>
                <w:ilvl w:val="0"/>
                <w:numId w:val="24"/>
              </w:numPr>
              <w:ind w:left="397"/>
            </w:pPr>
            <w:r w:rsidRPr="001C22E0">
              <w:t>S</w:t>
            </w:r>
            <w:r>
              <w:t>i</w:t>
            </w:r>
            <w:r w:rsidRPr="001C22E0">
              <w:t xml:space="preserve">stem memperbarui daftar </w:t>
            </w:r>
            <w:r w:rsidRPr="001C22E0">
              <w:lastRenderedPageBreak/>
              <w:t xml:space="preserve">pengguna dan menampilkan pesan </w:t>
            </w:r>
            <w:r>
              <w:t>alert</w:t>
            </w:r>
            <w:r w:rsidRPr="001C22E0">
              <w:t>.</w:t>
            </w:r>
          </w:p>
        </w:tc>
      </w:tr>
      <w:tr w:rsidR="00BF728A" w14:paraId="3F68D93F" w14:textId="77777777" w:rsidTr="008612CA">
        <w:tc>
          <w:tcPr>
            <w:tcW w:w="4105" w:type="dxa"/>
          </w:tcPr>
          <w:p w14:paraId="2E452898" w14:textId="77777777" w:rsidR="00BF728A" w:rsidRPr="00C30CDD" w:rsidRDefault="00BF728A" w:rsidP="008612CA">
            <w:pPr>
              <w:pStyle w:val="isi"/>
              <w:rPr>
                <w:b/>
                <w:i/>
              </w:rPr>
            </w:pPr>
            <w:r w:rsidRPr="00C30CDD">
              <w:rPr>
                <w:b/>
                <w:i/>
              </w:rPr>
              <w:lastRenderedPageBreak/>
              <w:t>Alternate Flow</w:t>
            </w:r>
            <w:r>
              <w:rPr>
                <w:b/>
                <w:i/>
              </w:rPr>
              <w:t xml:space="preserve"> </w:t>
            </w:r>
            <w:r w:rsidRPr="00C30CDD">
              <w:rPr>
                <w:b/>
                <w:i/>
              </w:rPr>
              <w:t xml:space="preserve">/ Invariant </w:t>
            </w:r>
            <w:r>
              <w:rPr>
                <w:b/>
                <w:i/>
              </w:rPr>
              <w:t>B</w:t>
            </w:r>
          </w:p>
        </w:tc>
        <w:tc>
          <w:tcPr>
            <w:tcW w:w="4105" w:type="dxa"/>
          </w:tcPr>
          <w:p w14:paraId="58B4D045" w14:textId="77777777" w:rsidR="008D69C1" w:rsidRDefault="008D69C1" w:rsidP="008D69C1">
            <w:pPr>
              <w:pStyle w:val="isi"/>
            </w:pPr>
            <w:r>
              <w:t>B13. Admin bisa memilih halaman audio.</w:t>
            </w:r>
          </w:p>
          <w:p w14:paraId="77C443C5" w14:textId="2BA6D450" w:rsidR="00BF728A" w:rsidRDefault="008D69C1" w:rsidP="008D69C1">
            <w:pPr>
              <w:pStyle w:val="isi"/>
            </w:pPr>
            <w:r>
              <w:t>B14. Admin bisa menambah audio, mengedit audio, menghapus audio.</w:t>
            </w:r>
          </w:p>
        </w:tc>
      </w:tr>
    </w:tbl>
    <w:p w14:paraId="34632951" w14:textId="77777777" w:rsidR="00BF728A" w:rsidRDefault="00BF728A" w:rsidP="00BF728A">
      <w:pPr>
        <w:pStyle w:val="isi"/>
        <w:rPr>
          <w:b/>
        </w:rPr>
      </w:pPr>
    </w:p>
    <w:p w14:paraId="701BA639" w14:textId="16643D74" w:rsidR="0074028E" w:rsidRDefault="0074028E" w:rsidP="0074028E">
      <w:pPr>
        <w:pStyle w:val="Keterangan"/>
        <w:rPr>
          <w:b/>
        </w:rPr>
      </w:pPr>
      <w:r w:rsidRPr="0074028E">
        <w:rPr>
          <w:b/>
        </w:rPr>
        <w:t xml:space="preserve">Tabel IV. </w:t>
      </w:r>
      <w:r w:rsidRPr="0074028E">
        <w:rPr>
          <w:b/>
        </w:rPr>
        <w:fldChar w:fldCharType="begin"/>
      </w:r>
      <w:r w:rsidRPr="0074028E">
        <w:rPr>
          <w:b/>
        </w:rPr>
        <w:instrText xml:space="preserve"> SEQ Tabel_IV. \* ARABIC </w:instrText>
      </w:r>
      <w:r w:rsidRPr="0074028E">
        <w:rPr>
          <w:b/>
        </w:rPr>
        <w:fldChar w:fldCharType="separate"/>
      </w:r>
      <w:r w:rsidR="000B0BEF">
        <w:rPr>
          <w:b/>
          <w:noProof/>
        </w:rPr>
        <w:t>16</w:t>
      </w:r>
      <w:r w:rsidRPr="0074028E">
        <w:rPr>
          <w:b/>
        </w:rPr>
        <w:fldChar w:fldCharType="end"/>
      </w:r>
      <w:r>
        <w:rPr>
          <w:b/>
        </w:rPr>
        <w:t xml:space="preserve"> </w:t>
      </w:r>
      <w:r w:rsidRPr="00CA7119">
        <w:rPr>
          <w:b/>
        </w:rPr>
        <w:t>Deskripsi</w:t>
      </w:r>
      <w:r>
        <w:rPr>
          <w:b/>
        </w:rPr>
        <w:t xml:space="preserve"> Use Case Diagram Halaman Admin Schedule</w:t>
      </w:r>
    </w:p>
    <w:tbl>
      <w:tblPr>
        <w:tblStyle w:val="KisiTabel"/>
        <w:tblW w:w="0" w:type="auto"/>
        <w:tblInd w:w="-76" w:type="dxa"/>
        <w:tblLook w:val="04A0" w:firstRow="1" w:lastRow="0" w:firstColumn="1" w:lastColumn="0" w:noHBand="0" w:noVBand="1"/>
      </w:tblPr>
      <w:tblGrid>
        <w:gridCol w:w="4105"/>
        <w:gridCol w:w="4105"/>
      </w:tblGrid>
      <w:tr w:rsidR="0074028E" w14:paraId="21CB576B" w14:textId="77777777" w:rsidTr="008612CA">
        <w:tc>
          <w:tcPr>
            <w:tcW w:w="4105" w:type="dxa"/>
          </w:tcPr>
          <w:p w14:paraId="6FC4BCF5" w14:textId="77777777" w:rsidR="0074028E" w:rsidRPr="00306C58" w:rsidRDefault="0074028E" w:rsidP="008612CA">
            <w:pPr>
              <w:pStyle w:val="isi"/>
              <w:rPr>
                <w:b/>
                <w:i/>
              </w:rPr>
            </w:pPr>
            <w:r w:rsidRPr="00306C58">
              <w:rPr>
                <w:b/>
                <w:i/>
              </w:rPr>
              <w:t xml:space="preserve">Use Case Name </w:t>
            </w:r>
          </w:p>
        </w:tc>
        <w:tc>
          <w:tcPr>
            <w:tcW w:w="4105" w:type="dxa"/>
          </w:tcPr>
          <w:p w14:paraId="699204B4" w14:textId="7F7868A4" w:rsidR="0074028E" w:rsidRDefault="0074028E" w:rsidP="008612CA">
            <w:pPr>
              <w:pStyle w:val="isi"/>
              <w:rPr>
                <w:b/>
              </w:rPr>
            </w:pPr>
            <w:r>
              <w:rPr>
                <w:b/>
              </w:rPr>
              <w:t xml:space="preserve">Schedule </w:t>
            </w:r>
          </w:p>
        </w:tc>
      </w:tr>
      <w:tr w:rsidR="0074028E" w14:paraId="10D0638E" w14:textId="77777777" w:rsidTr="008612CA">
        <w:tc>
          <w:tcPr>
            <w:tcW w:w="4105" w:type="dxa"/>
          </w:tcPr>
          <w:p w14:paraId="10E5582D" w14:textId="77777777" w:rsidR="0074028E" w:rsidRPr="00306C58" w:rsidRDefault="0074028E" w:rsidP="008612CA">
            <w:pPr>
              <w:pStyle w:val="isi"/>
              <w:rPr>
                <w:b/>
                <w:i/>
              </w:rPr>
            </w:pPr>
            <w:r w:rsidRPr="00306C58">
              <w:rPr>
                <w:b/>
                <w:i/>
              </w:rPr>
              <w:t>Requirements</w:t>
            </w:r>
          </w:p>
        </w:tc>
        <w:tc>
          <w:tcPr>
            <w:tcW w:w="4105" w:type="dxa"/>
          </w:tcPr>
          <w:p w14:paraId="49746195" w14:textId="097B60E5" w:rsidR="0074028E" w:rsidRPr="00D70A15" w:rsidRDefault="0074028E" w:rsidP="008612CA">
            <w:pPr>
              <w:pStyle w:val="isi"/>
            </w:pPr>
            <w:r>
              <w:t>B15, B16</w:t>
            </w:r>
          </w:p>
        </w:tc>
      </w:tr>
      <w:tr w:rsidR="0074028E" w14:paraId="01B60E60" w14:textId="77777777" w:rsidTr="008612CA">
        <w:tc>
          <w:tcPr>
            <w:tcW w:w="4105" w:type="dxa"/>
          </w:tcPr>
          <w:p w14:paraId="2587EA92" w14:textId="77777777" w:rsidR="0074028E" w:rsidRPr="00306C58" w:rsidRDefault="0074028E" w:rsidP="008612CA">
            <w:pPr>
              <w:pStyle w:val="isi"/>
              <w:rPr>
                <w:b/>
                <w:i/>
              </w:rPr>
            </w:pPr>
            <w:r w:rsidRPr="00306C58">
              <w:rPr>
                <w:b/>
                <w:i/>
              </w:rPr>
              <w:t>Goal</w:t>
            </w:r>
          </w:p>
        </w:tc>
        <w:tc>
          <w:tcPr>
            <w:tcW w:w="4105" w:type="dxa"/>
          </w:tcPr>
          <w:p w14:paraId="6A3EAE6A" w14:textId="0F7D8D18" w:rsidR="0074028E" w:rsidRPr="00306C58" w:rsidRDefault="0074028E" w:rsidP="008612CA">
            <w:pPr>
              <w:pStyle w:val="isi"/>
            </w:pPr>
            <w:r w:rsidRPr="00BF728A">
              <w:t xml:space="preserve">Admin dapat menambah, mengedit, dan menghapus </w:t>
            </w:r>
            <w:r>
              <w:t>schedule</w:t>
            </w:r>
            <w:r w:rsidRPr="00BF728A">
              <w:t>.</w:t>
            </w:r>
          </w:p>
        </w:tc>
      </w:tr>
      <w:tr w:rsidR="0074028E" w14:paraId="40E8C22D" w14:textId="77777777" w:rsidTr="008612CA">
        <w:tc>
          <w:tcPr>
            <w:tcW w:w="4105" w:type="dxa"/>
          </w:tcPr>
          <w:p w14:paraId="405221A3" w14:textId="77777777" w:rsidR="0074028E" w:rsidRPr="00306C58" w:rsidRDefault="0074028E" w:rsidP="008612CA">
            <w:pPr>
              <w:pStyle w:val="isi"/>
              <w:rPr>
                <w:b/>
                <w:i/>
              </w:rPr>
            </w:pPr>
            <w:r w:rsidRPr="00306C58">
              <w:rPr>
                <w:b/>
                <w:i/>
              </w:rPr>
              <w:t>Pre-Conditions</w:t>
            </w:r>
          </w:p>
        </w:tc>
        <w:tc>
          <w:tcPr>
            <w:tcW w:w="4105" w:type="dxa"/>
          </w:tcPr>
          <w:p w14:paraId="29E13CDD" w14:textId="4073DF97" w:rsidR="0074028E" w:rsidRPr="00306C58" w:rsidRDefault="0074028E" w:rsidP="008612CA">
            <w:pPr>
              <w:pStyle w:val="isi"/>
            </w:pPr>
            <w:r w:rsidRPr="001C22E0">
              <w:t xml:space="preserve">Admin telah login dan memilih halaman </w:t>
            </w:r>
            <w:r>
              <w:t>schedule</w:t>
            </w:r>
            <w:r w:rsidRPr="001C22E0">
              <w:t>.</w:t>
            </w:r>
          </w:p>
        </w:tc>
      </w:tr>
      <w:tr w:rsidR="0074028E" w14:paraId="4491EAF4" w14:textId="77777777" w:rsidTr="008612CA">
        <w:tc>
          <w:tcPr>
            <w:tcW w:w="4105" w:type="dxa"/>
          </w:tcPr>
          <w:p w14:paraId="3C6E14A9" w14:textId="77777777" w:rsidR="0074028E" w:rsidRPr="00306C58" w:rsidRDefault="0074028E" w:rsidP="008612CA">
            <w:pPr>
              <w:pStyle w:val="isi"/>
              <w:rPr>
                <w:b/>
                <w:i/>
              </w:rPr>
            </w:pPr>
            <w:r w:rsidRPr="00306C58">
              <w:rPr>
                <w:b/>
                <w:i/>
              </w:rPr>
              <w:t>Post-Conditions</w:t>
            </w:r>
          </w:p>
        </w:tc>
        <w:tc>
          <w:tcPr>
            <w:tcW w:w="4105" w:type="dxa"/>
          </w:tcPr>
          <w:p w14:paraId="661B68D7" w14:textId="649E5FED" w:rsidR="0074028E" w:rsidRPr="00306C58" w:rsidRDefault="0074028E" w:rsidP="008612CA">
            <w:pPr>
              <w:pStyle w:val="isi"/>
            </w:pPr>
            <w:r w:rsidRPr="008D69C1">
              <w:t>S</w:t>
            </w:r>
            <w:r>
              <w:t>i</w:t>
            </w:r>
            <w:r w:rsidRPr="008D69C1">
              <w:t xml:space="preserve">stem memperbarui daftar </w:t>
            </w:r>
            <w:proofErr w:type="gramStart"/>
            <w:r>
              <w:t>schedule</w:t>
            </w:r>
            <w:r w:rsidRPr="008D69C1">
              <w:t>.</w:t>
            </w:r>
            <w:r w:rsidRPr="001C22E0">
              <w:t>.</w:t>
            </w:r>
            <w:proofErr w:type="gramEnd"/>
          </w:p>
        </w:tc>
      </w:tr>
      <w:tr w:rsidR="0074028E" w14:paraId="066CAB5C" w14:textId="77777777" w:rsidTr="008612CA">
        <w:tc>
          <w:tcPr>
            <w:tcW w:w="4105" w:type="dxa"/>
          </w:tcPr>
          <w:p w14:paraId="2CEF6D3B" w14:textId="77777777" w:rsidR="0074028E" w:rsidRPr="00306C58" w:rsidRDefault="0074028E" w:rsidP="008612CA">
            <w:pPr>
              <w:pStyle w:val="isi"/>
              <w:rPr>
                <w:b/>
                <w:i/>
              </w:rPr>
            </w:pPr>
            <w:r w:rsidRPr="00306C58">
              <w:rPr>
                <w:b/>
                <w:i/>
              </w:rPr>
              <w:t xml:space="preserve">Failed Ends Conditions </w:t>
            </w:r>
          </w:p>
        </w:tc>
        <w:tc>
          <w:tcPr>
            <w:tcW w:w="4105" w:type="dxa"/>
          </w:tcPr>
          <w:p w14:paraId="783E3B0F" w14:textId="77777777" w:rsidR="0074028E" w:rsidRPr="00306C58" w:rsidRDefault="0074028E" w:rsidP="008612CA">
            <w:pPr>
              <w:pStyle w:val="isi"/>
            </w:pPr>
            <w:r w:rsidRPr="001C22E0">
              <w:t>Admin membatalkan perubahan atau terjadi error saat penyimpanan perubahan.</w:t>
            </w:r>
          </w:p>
        </w:tc>
      </w:tr>
      <w:tr w:rsidR="0074028E" w14:paraId="038CBDD6" w14:textId="77777777" w:rsidTr="008612CA">
        <w:tc>
          <w:tcPr>
            <w:tcW w:w="4105" w:type="dxa"/>
          </w:tcPr>
          <w:p w14:paraId="11F6941C" w14:textId="77777777" w:rsidR="0074028E" w:rsidRPr="00306C58" w:rsidRDefault="0074028E" w:rsidP="008612CA">
            <w:pPr>
              <w:pStyle w:val="isi"/>
              <w:rPr>
                <w:b/>
                <w:i/>
              </w:rPr>
            </w:pPr>
            <w:r>
              <w:rPr>
                <w:b/>
                <w:i/>
              </w:rPr>
              <w:t>Primary Actors</w:t>
            </w:r>
          </w:p>
        </w:tc>
        <w:tc>
          <w:tcPr>
            <w:tcW w:w="4105" w:type="dxa"/>
          </w:tcPr>
          <w:p w14:paraId="3B9CA5AD" w14:textId="77777777" w:rsidR="0074028E" w:rsidRPr="00306C58" w:rsidRDefault="0074028E" w:rsidP="008612CA">
            <w:pPr>
              <w:pStyle w:val="isi"/>
            </w:pPr>
            <w:r>
              <w:t>Admin</w:t>
            </w:r>
          </w:p>
        </w:tc>
      </w:tr>
      <w:tr w:rsidR="0074028E" w14:paraId="5E7865AF" w14:textId="77777777" w:rsidTr="008612CA">
        <w:tc>
          <w:tcPr>
            <w:tcW w:w="4105" w:type="dxa"/>
          </w:tcPr>
          <w:p w14:paraId="495B6201" w14:textId="77777777" w:rsidR="0074028E" w:rsidRPr="00306C58" w:rsidRDefault="0074028E" w:rsidP="008612CA">
            <w:pPr>
              <w:pStyle w:val="isi"/>
              <w:rPr>
                <w:b/>
                <w:i/>
              </w:rPr>
            </w:pPr>
            <w:r>
              <w:rPr>
                <w:b/>
                <w:i/>
              </w:rPr>
              <w:t>Main Flow / Basic Path</w:t>
            </w:r>
          </w:p>
        </w:tc>
        <w:tc>
          <w:tcPr>
            <w:tcW w:w="4105" w:type="dxa"/>
          </w:tcPr>
          <w:p w14:paraId="51CBA118" w14:textId="5EE93DCF" w:rsidR="0074028E" w:rsidRDefault="0074028E" w:rsidP="00287D30">
            <w:pPr>
              <w:pStyle w:val="isi"/>
              <w:numPr>
                <w:ilvl w:val="0"/>
                <w:numId w:val="25"/>
              </w:numPr>
              <w:ind w:left="397"/>
            </w:pPr>
            <w:r w:rsidRPr="001C22E0">
              <w:t xml:space="preserve">Admin memilih halaman </w:t>
            </w:r>
            <w:r>
              <w:t>schedule</w:t>
            </w:r>
            <w:r w:rsidRPr="001C22E0">
              <w:t>.</w:t>
            </w:r>
          </w:p>
          <w:p w14:paraId="0BF002AB" w14:textId="5241003E" w:rsidR="0074028E" w:rsidRDefault="0074028E" w:rsidP="00287D30">
            <w:pPr>
              <w:pStyle w:val="isi"/>
              <w:numPr>
                <w:ilvl w:val="0"/>
                <w:numId w:val="25"/>
              </w:numPr>
              <w:ind w:left="397"/>
            </w:pPr>
            <w:r w:rsidRPr="001C22E0">
              <w:t>S</w:t>
            </w:r>
            <w:r>
              <w:t>i</w:t>
            </w:r>
            <w:r w:rsidRPr="001C22E0">
              <w:t xml:space="preserve">stem menampilkan daftar </w:t>
            </w:r>
            <w:r>
              <w:t>schedule</w:t>
            </w:r>
            <w:r w:rsidRPr="001C22E0">
              <w:t>.</w:t>
            </w:r>
          </w:p>
          <w:p w14:paraId="11A311A5" w14:textId="0B8CE55F" w:rsidR="0074028E" w:rsidRDefault="0074028E" w:rsidP="00287D30">
            <w:pPr>
              <w:pStyle w:val="isi"/>
              <w:numPr>
                <w:ilvl w:val="0"/>
                <w:numId w:val="25"/>
              </w:numPr>
              <w:ind w:left="397"/>
            </w:pPr>
            <w:r w:rsidRPr="001C22E0">
              <w:t xml:space="preserve">Admin memilih untuk menambah, mengedit, atau menghapus </w:t>
            </w:r>
            <w:r>
              <w:t>schedule</w:t>
            </w:r>
            <w:r w:rsidRPr="001C22E0">
              <w:t>.</w:t>
            </w:r>
          </w:p>
          <w:p w14:paraId="37E8B145" w14:textId="5B9147E5" w:rsidR="0074028E" w:rsidRDefault="0074028E" w:rsidP="00287D30">
            <w:pPr>
              <w:pStyle w:val="isi"/>
              <w:numPr>
                <w:ilvl w:val="0"/>
                <w:numId w:val="25"/>
              </w:numPr>
              <w:ind w:left="397"/>
            </w:pPr>
            <w:r w:rsidRPr="001C22E0">
              <w:lastRenderedPageBreak/>
              <w:t>Admin memasukkan</w:t>
            </w:r>
            <w:r>
              <w:t xml:space="preserve">, </w:t>
            </w:r>
            <w:r w:rsidRPr="001C22E0">
              <w:t>mengubah</w:t>
            </w:r>
            <w:r>
              <w:t>, menghapus</w:t>
            </w:r>
            <w:r w:rsidRPr="001C22E0">
              <w:t xml:space="preserve"> informasi </w:t>
            </w:r>
            <w:r>
              <w:t>schedule</w:t>
            </w:r>
            <w:r w:rsidRPr="001C22E0">
              <w:t>.</w:t>
            </w:r>
          </w:p>
          <w:p w14:paraId="74E58518" w14:textId="77777777" w:rsidR="0074028E" w:rsidRDefault="0074028E" w:rsidP="00287D30">
            <w:pPr>
              <w:pStyle w:val="isi"/>
              <w:numPr>
                <w:ilvl w:val="0"/>
                <w:numId w:val="25"/>
              </w:numPr>
              <w:ind w:left="397"/>
            </w:pPr>
            <w:r w:rsidRPr="001C22E0">
              <w:t>Admin menyimpan perubahan.</w:t>
            </w:r>
          </w:p>
          <w:p w14:paraId="242FF28A" w14:textId="2D8BEB89" w:rsidR="0074028E" w:rsidRPr="009921FD" w:rsidRDefault="0074028E" w:rsidP="00287D30">
            <w:pPr>
              <w:pStyle w:val="isi"/>
              <w:numPr>
                <w:ilvl w:val="0"/>
                <w:numId w:val="25"/>
              </w:numPr>
              <w:ind w:left="397"/>
            </w:pPr>
            <w:r w:rsidRPr="001C22E0">
              <w:t>S</w:t>
            </w:r>
            <w:r>
              <w:t>i</w:t>
            </w:r>
            <w:r w:rsidRPr="001C22E0">
              <w:t xml:space="preserve">stem memperbarui daftar </w:t>
            </w:r>
            <w:r>
              <w:t>schedule</w:t>
            </w:r>
            <w:r w:rsidRPr="001C22E0">
              <w:t xml:space="preserve"> dan menampilkan pesan </w:t>
            </w:r>
            <w:r>
              <w:t>alert</w:t>
            </w:r>
            <w:r w:rsidRPr="001C22E0">
              <w:t>.</w:t>
            </w:r>
          </w:p>
        </w:tc>
      </w:tr>
      <w:tr w:rsidR="0074028E" w14:paraId="0B1A9179" w14:textId="77777777" w:rsidTr="008612CA">
        <w:tc>
          <w:tcPr>
            <w:tcW w:w="4105" w:type="dxa"/>
          </w:tcPr>
          <w:p w14:paraId="4BE1C457" w14:textId="77777777" w:rsidR="0074028E" w:rsidRPr="00C30CDD" w:rsidRDefault="0074028E" w:rsidP="008612CA">
            <w:pPr>
              <w:pStyle w:val="isi"/>
              <w:rPr>
                <w:b/>
                <w:i/>
              </w:rPr>
            </w:pPr>
            <w:r w:rsidRPr="00C30CDD">
              <w:rPr>
                <w:b/>
                <w:i/>
              </w:rPr>
              <w:lastRenderedPageBreak/>
              <w:t>Alternate Flow</w:t>
            </w:r>
            <w:r>
              <w:rPr>
                <w:b/>
                <w:i/>
              </w:rPr>
              <w:t xml:space="preserve"> </w:t>
            </w:r>
            <w:r w:rsidRPr="00C30CDD">
              <w:rPr>
                <w:b/>
                <w:i/>
              </w:rPr>
              <w:t xml:space="preserve">/ Invariant </w:t>
            </w:r>
            <w:r>
              <w:rPr>
                <w:b/>
                <w:i/>
              </w:rPr>
              <w:t>B</w:t>
            </w:r>
          </w:p>
        </w:tc>
        <w:tc>
          <w:tcPr>
            <w:tcW w:w="4105" w:type="dxa"/>
          </w:tcPr>
          <w:p w14:paraId="0A0A36A6" w14:textId="77777777" w:rsidR="0074028E" w:rsidRDefault="0074028E" w:rsidP="0074028E">
            <w:pPr>
              <w:pStyle w:val="isi"/>
            </w:pPr>
            <w:r>
              <w:t>B15. Admin bisa memilih halaman schedule.</w:t>
            </w:r>
          </w:p>
          <w:p w14:paraId="46E99C36" w14:textId="44DF4184" w:rsidR="0074028E" w:rsidRDefault="0074028E" w:rsidP="0074028E">
            <w:pPr>
              <w:pStyle w:val="isi"/>
            </w:pPr>
            <w:r>
              <w:t>B16. Admin bisa menambah schedule, mengedit schedule, menghapus schedule.</w:t>
            </w:r>
          </w:p>
        </w:tc>
      </w:tr>
    </w:tbl>
    <w:p w14:paraId="154B77DF" w14:textId="080532E2" w:rsidR="0074028E" w:rsidRDefault="0074028E" w:rsidP="0074028E">
      <w:pPr>
        <w:pStyle w:val="isi"/>
        <w:rPr>
          <w:b/>
        </w:rPr>
      </w:pPr>
    </w:p>
    <w:p w14:paraId="521C6AC2" w14:textId="359C69A1" w:rsidR="004F0069" w:rsidRDefault="004F0069" w:rsidP="004F0069">
      <w:pPr>
        <w:pStyle w:val="Keterangan"/>
        <w:rPr>
          <w:b/>
        </w:rPr>
      </w:pPr>
      <w:r w:rsidRPr="004F0069">
        <w:rPr>
          <w:b/>
        </w:rPr>
        <w:t xml:space="preserve">Tabel IV. </w:t>
      </w:r>
      <w:r w:rsidRPr="004F0069">
        <w:rPr>
          <w:b/>
        </w:rPr>
        <w:fldChar w:fldCharType="begin"/>
      </w:r>
      <w:r w:rsidRPr="004F0069">
        <w:rPr>
          <w:b/>
        </w:rPr>
        <w:instrText xml:space="preserve"> SEQ Tabel_IV. \* ARABIC </w:instrText>
      </w:r>
      <w:r w:rsidRPr="004F0069">
        <w:rPr>
          <w:b/>
        </w:rPr>
        <w:fldChar w:fldCharType="separate"/>
      </w:r>
      <w:r w:rsidR="000B0BEF">
        <w:rPr>
          <w:b/>
          <w:noProof/>
        </w:rPr>
        <w:t>17</w:t>
      </w:r>
      <w:r w:rsidRPr="004F0069">
        <w:rPr>
          <w:b/>
        </w:rPr>
        <w:fldChar w:fldCharType="end"/>
      </w:r>
      <w:r w:rsidRPr="004F0069">
        <w:rPr>
          <w:b/>
        </w:rPr>
        <w:t xml:space="preserve"> </w:t>
      </w:r>
      <w:r w:rsidRPr="00CA7119">
        <w:rPr>
          <w:b/>
        </w:rPr>
        <w:t>Deskripsi</w:t>
      </w:r>
      <w:r>
        <w:rPr>
          <w:b/>
        </w:rPr>
        <w:t xml:space="preserve"> Use Case Diagram Halaman Admin Logout</w:t>
      </w:r>
    </w:p>
    <w:tbl>
      <w:tblPr>
        <w:tblStyle w:val="KisiTabel"/>
        <w:tblW w:w="0" w:type="auto"/>
        <w:tblInd w:w="-76" w:type="dxa"/>
        <w:tblLook w:val="04A0" w:firstRow="1" w:lastRow="0" w:firstColumn="1" w:lastColumn="0" w:noHBand="0" w:noVBand="1"/>
      </w:tblPr>
      <w:tblGrid>
        <w:gridCol w:w="4105"/>
        <w:gridCol w:w="4105"/>
      </w:tblGrid>
      <w:tr w:rsidR="004F0069" w14:paraId="785AC0B6" w14:textId="77777777" w:rsidTr="008612CA">
        <w:tc>
          <w:tcPr>
            <w:tcW w:w="4105" w:type="dxa"/>
          </w:tcPr>
          <w:p w14:paraId="27388206" w14:textId="77777777" w:rsidR="004F0069" w:rsidRPr="00306C58" w:rsidRDefault="004F0069" w:rsidP="008612CA">
            <w:pPr>
              <w:pStyle w:val="isi"/>
              <w:rPr>
                <w:b/>
                <w:i/>
              </w:rPr>
            </w:pPr>
            <w:r w:rsidRPr="00306C58">
              <w:rPr>
                <w:b/>
                <w:i/>
              </w:rPr>
              <w:t xml:space="preserve">Use Case Name </w:t>
            </w:r>
          </w:p>
        </w:tc>
        <w:tc>
          <w:tcPr>
            <w:tcW w:w="4105" w:type="dxa"/>
          </w:tcPr>
          <w:p w14:paraId="3DE0E916" w14:textId="77777777" w:rsidR="004F0069" w:rsidRDefault="004F0069" w:rsidP="008612CA">
            <w:pPr>
              <w:pStyle w:val="isi"/>
              <w:rPr>
                <w:b/>
              </w:rPr>
            </w:pPr>
            <w:r>
              <w:rPr>
                <w:b/>
              </w:rPr>
              <w:t xml:space="preserve">Logout </w:t>
            </w:r>
          </w:p>
        </w:tc>
      </w:tr>
      <w:tr w:rsidR="004F0069" w14:paraId="0ABD2E43" w14:textId="77777777" w:rsidTr="008612CA">
        <w:tc>
          <w:tcPr>
            <w:tcW w:w="4105" w:type="dxa"/>
          </w:tcPr>
          <w:p w14:paraId="4CA01082" w14:textId="77777777" w:rsidR="004F0069" w:rsidRPr="00306C58" w:rsidRDefault="004F0069" w:rsidP="008612CA">
            <w:pPr>
              <w:pStyle w:val="isi"/>
              <w:rPr>
                <w:b/>
                <w:i/>
              </w:rPr>
            </w:pPr>
            <w:r w:rsidRPr="00306C58">
              <w:rPr>
                <w:b/>
                <w:i/>
              </w:rPr>
              <w:t>Requirements</w:t>
            </w:r>
          </w:p>
        </w:tc>
        <w:tc>
          <w:tcPr>
            <w:tcW w:w="4105" w:type="dxa"/>
          </w:tcPr>
          <w:p w14:paraId="33A637F3" w14:textId="64E1FC2F" w:rsidR="004F0069" w:rsidRPr="00D70A15" w:rsidRDefault="004F0069" w:rsidP="008612CA">
            <w:pPr>
              <w:pStyle w:val="isi"/>
            </w:pPr>
            <w:r>
              <w:t>B17</w:t>
            </w:r>
          </w:p>
        </w:tc>
      </w:tr>
      <w:tr w:rsidR="004F0069" w14:paraId="6CD66990" w14:textId="77777777" w:rsidTr="008612CA">
        <w:tc>
          <w:tcPr>
            <w:tcW w:w="4105" w:type="dxa"/>
          </w:tcPr>
          <w:p w14:paraId="16A470AC" w14:textId="77777777" w:rsidR="004F0069" w:rsidRPr="00306C58" w:rsidRDefault="004F0069" w:rsidP="008612CA">
            <w:pPr>
              <w:pStyle w:val="isi"/>
              <w:rPr>
                <w:b/>
                <w:i/>
              </w:rPr>
            </w:pPr>
            <w:r w:rsidRPr="00306C58">
              <w:rPr>
                <w:b/>
                <w:i/>
              </w:rPr>
              <w:t>Goal</w:t>
            </w:r>
          </w:p>
        </w:tc>
        <w:tc>
          <w:tcPr>
            <w:tcW w:w="4105" w:type="dxa"/>
          </w:tcPr>
          <w:p w14:paraId="3D833008" w14:textId="487FFC54" w:rsidR="004F0069" w:rsidRPr="00306C58" w:rsidRDefault="004F0069" w:rsidP="008612CA">
            <w:pPr>
              <w:pStyle w:val="isi"/>
            </w:pPr>
            <w:r>
              <w:t>Admin</w:t>
            </w:r>
            <w:r w:rsidRPr="00A57E27">
              <w:t xml:space="preserve"> dapat keluar dari sistem</w:t>
            </w:r>
            <w:r>
              <w:t>.</w:t>
            </w:r>
          </w:p>
        </w:tc>
      </w:tr>
      <w:tr w:rsidR="004F0069" w14:paraId="00F56F3E" w14:textId="77777777" w:rsidTr="008612CA">
        <w:tc>
          <w:tcPr>
            <w:tcW w:w="4105" w:type="dxa"/>
          </w:tcPr>
          <w:p w14:paraId="789C9E2A" w14:textId="77777777" w:rsidR="004F0069" w:rsidRPr="00306C58" w:rsidRDefault="004F0069" w:rsidP="008612CA">
            <w:pPr>
              <w:pStyle w:val="isi"/>
              <w:rPr>
                <w:b/>
                <w:i/>
              </w:rPr>
            </w:pPr>
            <w:r w:rsidRPr="00306C58">
              <w:rPr>
                <w:b/>
                <w:i/>
              </w:rPr>
              <w:t>Pre-Conditions</w:t>
            </w:r>
          </w:p>
        </w:tc>
        <w:tc>
          <w:tcPr>
            <w:tcW w:w="4105" w:type="dxa"/>
          </w:tcPr>
          <w:p w14:paraId="2B6C9DFB" w14:textId="47A2B478" w:rsidR="004F0069" w:rsidRPr="00306C58" w:rsidRDefault="004F0069" w:rsidP="008612CA">
            <w:pPr>
              <w:pStyle w:val="isi"/>
            </w:pPr>
            <w:r>
              <w:t>Admin</w:t>
            </w:r>
            <w:r w:rsidRPr="00A57E27">
              <w:t xml:space="preserve"> telah login.</w:t>
            </w:r>
          </w:p>
        </w:tc>
      </w:tr>
      <w:tr w:rsidR="004F0069" w14:paraId="112949C4" w14:textId="77777777" w:rsidTr="008612CA">
        <w:tc>
          <w:tcPr>
            <w:tcW w:w="4105" w:type="dxa"/>
          </w:tcPr>
          <w:p w14:paraId="62B954D2" w14:textId="77777777" w:rsidR="004F0069" w:rsidRPr="00306C58" w:rsidRDefault="004F0069" w:rsidP="008612CA">
            <w:pPr>
              <w:pStyle w:val="isi"/>
              <w:rPr>
                <w:b/>
                <w:i/>
              </w:rPr>
            </w:pPr>
            <w:r w:rsidRPr="00306C58">
              <w:rPr>
                <w:b/>
                <w:i/>
              </w:rPr>
              <w:t>Post-Conditions</w:t>
            </w:r>
          </w:p>
        </w:tc>
        <w:tc>
          <w:tcPr>
            <w:tcW w:w="4105" w:type="dxa"/>
          </w:tcPr>
          <w:p w14:paraId="7AF7D813" w14:textId="77777777" w:rsidR="004F0069" w:rsidRPr="00306C58" w:rsidRDefault="004F0069" w:rsidP="008612CA">
            <w:pPr>
              <w:pStyle w:val="isi"/>
            </w:pPr>
            <w:r w:rsidRPr="00A57E27">
              <w:t>S</w:t>
            </w:r>
            <w:r>
              <w:t>i</w:t>
            </w:r>
            <w:r w:rsidRPr="00A57E27">
              <w:t>stem mengakhiri sesi user dan kembali ke halaman login.</w:t>
            </w:r>
          </w:p>
        </w:tc>
      </w:tr>
      <w:tr w:rsidR="004F0069" w14:paraId="3BA99F26" w14:textId="77777777" w:rsidTr="008612CA">
        <w:tc>
          <w:tcPr>
            <w:tcW w:w="4105" w:type="dxa"/>
          </w:tcPr>
          <w:p w14:paraId="77FF973A" w14:textId="77777777" w:rsidR="004F0069" w:rsidRPr="00306C58" w:rsidRDefault="004F0069" w:rsidP="008612CA">
            <w:pPr>
              <w:pStyle w:val="isi"/>
              <w:rPr>
                <w:b/>
                <w:i/>
              </w:rPr>
            </w:pPr>
            <w:r w:rsidRPr="00306C58">
              <w:rPr>
                <w:b/>
                <w:i/>
              </w:rPr>
              <w:t xml:space="preserve">Failed Ends Conditions </w:t>
            </w:r>
          </w:p>
        </w:tc>
        <w:tc>
          <w:tcPr>
            <w:tcW w:w="4105" w:type="dxa"/>
          </w:tcPr>
          <w:p w14:paraId="235980A9" w14:textId="77777777" w:rsidR="004F0069" w:rsidRPr="00306C58" w:rsidRDefault="004F0069" w:rsidP="008612CA">
            <w:pPr>
              <w:pStyle w:val="isi"/>
            </w:pPr>
            <w:r w:rsidRPr="00A57E27">
              <w:t>Terjadi error saat proses logout</w:t>
            </w:r>
            <w:r>
              <w:t xml:space="preserve"> dari server</w:t>
            </w:r>
            <w:r w:rsidRPr="00A57E27">
              <w:t>.</w:t>
            </w:r>
          </w:p>
        </w:tc>
      </w:tr>
      <w:tr w:rsidR="004F0069" w14:paraId="3C3D97BA" w14:textId="77777777" w:rsidTr="008612CA">
        <w:tc>
          <w:tcPr>
            <w:tcW w:w="4105" w:type="dxa"/>
          </w:tcPr>
          <w:p w14:paraId="754B40C7" w14:textId="77777777" w:rsidR="004F0069" w:rsidRPr="00306C58" w:rsidRDefault="004F0069" w:rsidP="008612CA">
            <w:pPr>
              <w:pStyle w:val="isi"/>
              <w:rPr>
                <w:b/>
                <w:i/>
              </w:rPr>
            </w:pPr>
            <w:r>
              <w:rPr>
                <w:b/>
                <w:i/>
              </w:rPr>
              <w:t>Primary Actors</w:t>
            </w:r>
          </w:p>
        </w:tc>
        <w:tc>
          <w:tcPr>
            <w:tcW w:w="4105" w:type="dxa"/>
          </w:tcPr>
          <w:p w14:paraId="63011989" w14:textId="5E8E5051" w:rsidR="004F0069" w:rsidRPr="00306C58" w:rsidRDefault="004F0069" w:rsidP="008612CA">
            <w:pPr>
              <w:pStyle w:val="isi"/>
            </w:pPr>
            <w:r>
              <w:t>Admin</w:t>
            </w:r>
          </w:p>
        </w:tc>
      </w:tr>
      <w:tr w:rsidR="004F0069" w14:paraId="7FFA97D0" w14:textId="77777777" w:rsidTr="008612CA">
        <w:tc>
          <w:tcPr>
            <w:tcW w:w="4105" w:type="dxa"/>
          </w:tcPr>
          <w:p w14:paraId="21F2972F" w14:textId="77777777" w:rsidR="004F0069" w:rsidRPr="00306C58" w:rsidRDefault="004F0069" w:rsidP="008612CA">
            <w:pPr>
              <w:pStyle w:val="isi"/>
              <w:rPr>
                <w:b/>
                <w:i/>
              </w:rPr>
            </w:pPr>
            <w:r>
              <w:rPr>
                <w:b/>
                <w:i/>
              </w:rPr>
              <w:t>Main Flow / Basic Path</w:t>
            </w:r>
          </w:p>
        </w:tc>
        <w:tc>
          <w:tcPr>
            <w:tcW w:w="4105" w:type="dxa"/>
          </w:tcPr>
          <w:p w14:paraId="729EAD07" w14:textId="47D1ABB9" w:rsidR="004F0069" w:rsidRDefault="004F0069" w:rsidP="00287D30">
            <w:pPr>
              <w:pStyle w:val="isi"/>
              <w:numPr>
                <w:ilvl w:val="0"/>
                <w:numId w:val="26"/>
              </w:numPr>
              <w:ind w:left="397"/>
            </w:pPr>
            <w:r>
              <w:t>Admin</w:t>
            </w:r>
            <w:r w:rsidRPr="008E6D13">
              <w:t xml:space="preserve"> memilih opsi </w:t>
            </w:r>
            <w:proofErr w:type="gramStart"/>
            <w:r w:rsidRPr="008E6D13">
              <w:t>logout.</w:t>
            </w:r>
            <w:r w:rsidRPr="005A0C56">
              <w:t>.</w:t>
            </w:r>
            <w:proofErr w:type="gramEnd"/>
          </w:p>
          <w:p w14:paraId="4C60E645" w14:textId="57C29D99" w:rsidR="004F0069" w:rsidRDefault="004F0069" w:rsidP="00287D30">
            <w:pPr>
              <w:pStyle w:val="isi"/>
              <w:numPr>
                <w:ilvl w:val="0"/>
                <w:numId w:val="26"/>
              </w:numPr>
              <w:ind w:left="397"/>
            </w:pPr>
            <w:r w:rsidRPr="008E6D13">
              <w:t>S</w:t>
            </w:r>
            <w:r>
              <w:t>i</w:t>
            </w:r>
            <w:r w:rsidRPr="008E6D13">
              <w:t xml:space="preserve">stem mengakhiri sesi </w:t>
            </w:r>
            <w:r w:rsidR="00590E29">
              <w:t>admin</w:t>
            </w:r>
            <w:r w:rsidRPr="008E6D13">
              <w:t>.</w:t>
            </w:r>
          </w:p>
          <w:p w14:paraId="3C6EC14E" w14:textId="77777777" w:rsidR="004F0069" w:rsidRPr="009921FD" w:rsidRDefault="004F0069" w:rsidP="00287D30">
            <w:pPr>
              <w:pStyle w:val="isi"/>
              <w:numPr>
                <w:ilvl w:val="0"/>
                <w:numId w:val="26"/>
              </w:numPr>
              <w:ind w:left="397"/>
            </w:pPr>
            <w:r w:rsidRPr="008E6D13">
              <w:t>S</w:t>
            </w:r>
            <w:r>
              <w:t>i</w:t>
            </w:r>
            <w:r w:rsidRPr="008E6D13">
              <w:t>stem menampilkan halaman login.</w:t>
            </w:r>
          </w:p>
        </w:tc>
      </w:tr>
      <w:tr w:rsidR="004F0069" w14:paraId="6AAB4DC8" w14:textId="77777777" w:rsidTr="008612CA">
        <w:tc>
          <w:tcPr>
            <w:tcW w:w="4105" w:type="dxa"/>
          </w:tcPr>
          <w:p w14:paraId="4B9EF588" w14:textId="5FE4414B" w:rsidR="004F0069" w:rsidRPr="00C30CDD" w:rsidRDefault="004F0069" w:rsidP="008612CA">
            <w:pPr>
              <w:pStyle w:val="isi"/>
              <w:rPr>
                <w:b/>
                <w:i/>
              </w:rPr>
            </w:pPr>
            <w:r w:rsidRPr="00C30CDD">
              <w:rPr>
                <w:b/>
                <w:i/>
              </w:rPr>
              <w:lastRenderedPageBreak/>
              <w:t>Alternate Flow</w:t>
            </w:r>
            <w:r>
              <w:rPr>
                <w:b/>
                <w:i/>
              </w:rPr>
              <w:t xml:space="preserve"> </w:t>
            </w:r>
            <w:r w:rsidRPr="00C30CDD">
              <w:rPr>
                <w:b/>
                <w:i/>
              </w:rPr>
              <w:t xml:space="preserve">/ Invariant </w:t>
            </w:r>
            <w:r w:rsidR="00590E29">
              <w:rPr>
                <w:b/>
                <w:i/>
              </w:rPr>
              <w:t>B</w:t>
            </w:r>
          </w:p>
        </w:tc>
        <w:tc>
          <w:tcPr>
            <w:tcW w:w="4105" w:type="dxa"/>
          </w:tcPr>
          <w:p w14:paraId="2C3E3CB2" w14:textId="39F942AA" w:rsidR="004F0069" w:rsidRDefault="00590E29" w:rsidP="008612CA">
            <w:pPr>
              <w:pStyle w:val="isi"/>
            </w:pPr>
            <w:r>
              <w:t>B</w:t>
            </w:r>
            <w:r w:rsidR="004F0069">
              <w:t>1</w:t>
            </w:r>
            <w:r>
              <w:t>7.</w:t>
            </w:r>
            <w:r w:rsidR="004F0069">
              <w:t xml:space="preserve"> </w:t>
            </w:r>
            <w:r>
              <w:t>Admin</w:t>
            </w:r>
            <w:r w:rsidR="004F0069">
              <w:t xml:space="preserve"> bisa logout</w:t>
            </w:r>
          </w:p>
        </w:tc>
      </w:tr>
    </w:tbl>
    <w:p w14:paraId="48D3D8AF" w14:textId="0954E08D" w:rsidR="004F0069" w:rsidRDefault="004F0069" w:rsidP="004F0069">
      <w:pPr>
        <w:pStyle w:val="isi"/>
        <w:rPr>
          <w:b/>
        </w:rPr>
      </w:pPr>
    </w:p>
    <w:p w14:paraId="18373932" w14:textId="61554064" w:rsidR="00C84D49" w:rsidRDefault="00C84D49" w:rsidP="00287D30">
      <w:pPr>
        <w:pStyle w:val="isi"/>
        <w:numPr>
          <w:ilvl w:val="0"/>
          <w:numId w:val="29"/>
        </w:numPr>
        <w:ind w:left="284" w:hanging="284"/>
        <w:rPr>
          <w:b/>
        </w:rPr>
      </w:pPr>
      <w:r>
        <w:rPr>
          <w:b/>
        </w:rPr>
        <w:t>Activity Diagram</w:t>
      </w:r>
    </w:p>
    <w:p w14:paraId="23F1D8A7" w14:textId="1FA74D4A" w:rsidR="00252944" w:rsidRDefault="00B90B09" w:rsidP="00287D30">
      <w:pPr>
        <w:pStyle w:val="isi"/>
        <w:numPr>
          <w:ilvl w:val="0"/>
          <w:numId w:val="27"/>
        </w:numPr>
        <w:ind w:left="284" w:hanging="284"/>
      </w:pPr>
      <w:r w:rsidRPr="00B90B09">
        <w:rPr>
          <w:b/>
          <w:i/>
        </w:rPr>
        <w:t>Activity Digram Halaman Users</w:t>
      </w:r>
      <w:r>
        <w:t>:</w:t>
      </w:r>
    </w:p>
    <w:p w14:paraId="709B77B5" w14:textId="4E09CAC3" w:rsidR="00B671AD" w:rsidRDefault="00A639EA" w:rsidP="00415F5B">
      <w:pPr>
        <w:pStyle w:val="isi"/>
      </w:pPr>
      <w:r>
        <w:t xml:space="preserve">1. </w:t>
      </w:r>
      <w:r w:rsidR="00646D01">
        <w:t xml:space="preserve">Fitur </w:t>
      </w:r>
      <w:r w:rsidR="00B671AD">
        <w:t>Login</w:t>
      </w:r>
    </w:p>
    <w:p w14:paraId="704CC1B5" w14:textId="67CF767B" w:rsidR="00415F5B" w:rsidRDefault="00B671AD" w:rsidP="00B671AD">
      <w:pPr>
        <w:pStyle w:val="isi"/>
        <w:jc w:val="center"/>
      </w:pPr>
      <w:r>
        <w:rPr>
          <w:noProof/>
        </w:rPr>
        <w:drawing>
          <wp:inline distT="0" distB="0" distL="0" distR="0" wp14:anchorId="7CD319E8" wp14:editId="51BC1F24">
            <wp:extent cx="3914775" cy="6105525"/>
            <wp:effectExtent l="0" t="0" r="9525" b="9525"/>
            <wp:docPr id="36"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in_users.png"/>
                    <pic:cNvPicPr/>
                  </pic:nvPicPr>
                  <pic:blipFill>
                    <a:blip r:embed="rId60">
                      <a:extLst>
                        <a:ext uri="{28A0092B-C50C-407E-A947-70E740481C1C}">
                          <a14:useLocalDpi xmlns:a14="http://schemas.microsoft.com/office/drawing/2010/main" val="0"/>
                        </a:ext>
                      </a:extLst>
                    </a:blip>
                    <a:stretch>
                      <a:fillRect/>
                    </a:stretch>
                  </pic:blipFill>
                  <pic:spPr>
                    <a:xfrm>
                      <a:off x="0" y="0"/>
                      <a:ext cx="3914775" cy="6105525"/>
                    </a:xfrm>
                    <a:prstGeom prst="rect">
                      <a:avLst/>
                    </a:prstGeom>
                  </pic:spPr>
                </pic:pic>
              </a:graphicData>
            </a:graphic>
          </wp:inline>
        </w:drawing>
      </w:r>
    </w:p>
    <w:p w14:paraId="1D0134FC" w14:textId="6D223BF2" w:rsidR="00054B17" w:rsidRDefault="00A639EA" w:rsidP="00054B17">
      <w:pPr>
        <w:pStyle w:val="isi"/>
      </w:pPr>
      <w:r>
        <w:t xml:space="preserve">2. </w:t>
      </w:r>
      <w:r w:rsidR="00054B17">
        <w:t>Fitur Dashboard</w:t>
      </w:r>
    </w:p>
    <w:p w14:paraId="08A0927D" w14:textId="34919E2C" w:rsidR="00054B17" w:rsidRDefault="00054B17" w:rsidP="00054B17">
      <w:pPr>
        <w:pStyle w:val="isi"/>
        <w:jc w:val="center"/>
      </w:pPr>
      <w:r>
        <w:rPr>
          <w:noProof/>
        </w:rPr>
        <w:lastRenderedPageBreak/>
        <w:drawing>
          <wp:inline distT="0" distB="0" distL="0" distR="0" wp14:anchorId="516DD666" wp14:editId="7DC6EDC7">
            <wp:extent cx="3914775" cy="6105525"/>
            <wp:effectExtent l="0" t="0" r="9525" b="9525"/>
            <wp:docPr id="42" name="Gambar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gin_users.png"/>
                    <pic:cNvPicPr/>
                  </pic:nvPicPr>
                  <pic:blipFill>
                    <a:blip r:embed="rId60">
                      <a:extLst>
                        <a:ext uri="{28A0092B-C50C-407E-A947-70E740481C1C}">
                          <a14:useLocalDpi xmlns:a14="http://schemas.microsoft.com/office/drawing/2010/main" val="0"/>
                        </a:ext>
                      </a:extLst>
                    </a:blip>
                    <a:stretch>
                      <a:fillRect/>
                    </a:stretch>
                  </pic:blipFill>
                  <pic:spPr>
                    <a:xfrm>
                      <a:off x="0" y="0"/>
                      <a:ext cx="3914775" cy="6105525"/>
                    </a:xfrm>
                    <a:prstGeom prst="rect">
                      <a:avLst/>
                    </a:prstGeom>
                  </pic:spPr>
                </pic:pic>
              </a:graphicData>
            </a:graphic>
          </wp:inline>
        </w:drawing>
      </w:r>
    </w:p>
    <w:p w14:paraId="56B2E502" w14:textId="0B71A4F2" w:rsidR="00B671AD" w:rsidRDefault="00A639EA" w:rsidP="00415F5B">
      <w:pPr>
        <w:pStyle w:val="isi"/>
      </w:pPr>
      <w:r>
        <w:t xml:space="preserve">3. </w:t>
      </w:r>
      <w:r w:rsidR="00646D01">
        <w:t xml:space="preserve">Fitur </w:t>
      </w:r>
      <w:r w:rsidR="00B671AD">
        <w:t>Text to speech</w:t>
      </w:r>
    </w:p>
    <w:p w14:paraId="2815A355" w14:textId="2F205913" w:rsidR="00B671AD" w:rsidRDefault="00B671AD" w:rsidP="00B671AD">
      <w:pPr>
        <w:pStyle w:val="isi"/>
        <w:jc w:val="center"/>
      </w:pPr>
      <w:r>
        <w:rPr>
          <w:noProof/>
        </w:rPr>
        <w:lastRenderedPageBreak/>
        <w:drawing>
          <wp:inline distT="0" distB="0" distL="0" distR="0" wp14:anchorId="4E5791E8" wp14:editId="6CC69FD4">
            <wp:extent cx="3845560" cy="8711565"/>
            <wp:effectExtent l="0" t="0" r="2540" b="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ext_to_speech_users.png"/>
                    <pic:cNvPicPr/>
                  </pic:nvPicPr>
                  <pic:blipFill>
                    <a:blip r:embed="rId61">
                      <a:extLst>
                        <a:ext uri="{28A0092B-C50C-407E-A947-70E740481C1C}">
                          <a14:useLocalDpi xmlns:a14="http://schemas.microsoft.com/office/drawing/2010/main" val="0"/>
                        </a:ext>
                      </a:extLst>
                    </a:blip>
                    <a:stretch>
                      <a:fillRect/>
                    </a:stretch>
                  </pic:blipFill>
                  <pic:spPr>
                    <a:xfrm>
                      <a:off x="0" y="0"/>
                      <a:ext cx="3845560" cy="8711565"/>
                    </a:xfrm>
                    <a:prstGeom prst="rect">
                      <a:avLst/>
                    </a:prstGeom>
                  </pic:spPr>
                </pic:pic>
              </a:graphicData>
            </a:graphic>
          </wp:inline>
        </w:drawing>
      </w:r>
    </w:p>
    <w:p w14:paraId="0705F277" w14:textId="39E7C50C" w:rsidR="0015498F" w:rsidRDefault="00A639EA" w:rsidP="0015498F">
      <w:pPr>
        <w:pStyle w:val="isi"/>
        <w:jc w:val="left"/>
      </w:pPr>
      <w:r>
        <w:lastRenderedPageBreak/>
        <w:t xml:space="preserve">4. </w:t>
      </w:r>
      <w:r w:rsidR="00646D01">
        <w:t xml:space="preserve">Fitur </w:t>
      </w:r>
      <w:r w:rsidR="0015498F">
        <w:t xml:space="preserve">Library </w:t>
      </w:r>
    </w:p>
    <w:p w14:paraId="689B6439" w14:textId="1DF06C17" w:rsidR="0015498F" w:rsidRDefault="0015498F" w:rsidP="0015498F">
      <w:pPr>
        <w:pStyle w:val="isi"/>
        <w:jc w:val="center"/>
      </w:pPr>
      <w:r>
        <w:rPr>
          <w:noProof/>
        </w:rPr>
        <w:drawing>
          <wp:inline distT="0" distB="0" distL="0" distR="0" wp14:anchorId="09D624D7" wp14:editId="5BE29163">
            <wp:extent cx="3845560" cy="7820025"/>
            <wp:effectExtent l="0" t="0" r="2540" b="9525"/>
            <wp:docPr id="38" name="Gambar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ibrary_users.png"/>
                    <pic:cNvPicPr/>
                  </pic:nvPicPr>
                  <pic:blipFill>
                    <a:blip r:embed="rId62">
                      <a:extLst>
                        <a:ext uri="{28A0092B-C50C-407E-A947-70E740481C1C}">
                          <a14:useLocalDpi xmlns:a14="http://schemas.microsoft.com/office/drawing/2010/main" val="0"/>
                        </a:ext>
                      </a:extLst>
                    </a:blip>
                    <a:stretch>
                      <a:fillRect/>
                    </a:stretch>
                  </pic:blipFill>
                  <pic:spPr>
                    <a:xfrm>
                      <a:off x="0" y="0"/>
                      <a:ext cx="3845560" cy="7820025"/>
                    </a:xfrm>
                    <a:prstGeom prst="rect">
                      <a:avLst/>
                    </a:prstGeom>
                  </pic:spPr>
                </pic:pic>
              </a:graphicData>
            </a:graphic>
          </wp:inline>
        </w:drawing>
      </w:r>
    </w:p>
    <w:p w14:paraId="2B6F8220" w14:textId="458FC4EC" w:rsidR="0015498F" w:rsidRDefault="00A639EA" w:rsidP="00A639EA">
      <w:pPr>
        <w:pStyle w:val="isi"/>
      </w:pPr>
      <w:r>
        <w:t xml:space="preserve">5. </w:t>
      </w:r>
      <w:r w:rsidR="00646D01">
        <w:t xml:space="preserve">Fitur </w:t>
      </w:r>
      <w:r w:rsidR="0015498F">
        <w:t xml:space="preserve">Play Time </w:t>
      </w:r>
    </w:p>
    <w:p w14:paraId="777216CD" w14:textId="7E9C6C69" w:rsidR="0015498F" w:rsidRDefault="0015498F" w:rsidP="0015498F">
      <w:pPr>
        <w:pStyle w:val="isi"/>
        <w:jc w:val="center"/>
      </w:pPr>
      <w:r>
        <w:rPr>
          <w:noProof/>
        </w:rPr>
        <w:lastRenderedPageBreak/>
        <w:drawing>
          <wp:inline distT="0" distB="0" distL="0" distR="0" wp14:anchorId="4B23836C" wp14:editId="589BE22F">
            <wp:extent cx="3845560" cy="8711565"/>
            <wp:effectExtent l="0" t="0" r="2540" b="0"/>
            <wp:docPr id="39" name="Gambar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laytime_users.png"/>
                    <pic:cNvPicPr/>
                  </pic:nvPicPr>
                  <pic:blipFill>
                    <a:blip r:embed="rId63">
                      <a:extLst>
                        <a:ext uri="{28A0092B-C50C-407E-A947-70E740481C1C}">
                          <a14:useLocalDpi xmlns:a14="http://schemas.microsoft.com/office/drawing/2010/main" val="0"/>
                        </a:ext>
                      </a:extLst>
                    </a:blip>
                    <a:stretch>
                      <a:fillRect/>
                    </a:stretch>
                  </pic:blipFill>
                  <pic:spPr>
                    <a:xfrm>
                      <a:off x="0" y="0"/>
                      <a:ext cx="3845560" cy="8711565"/>
                    </a:xfrm>
                    <a:prstGeom prst="rect">
                      <a:avLst/>
                    </a:prstGeom>
                  </pic:spPr>
                </pic:pic>
              </a:graphicData>
            </a:graphic>
          </wp:inline>
        </w:drawing>
      </w:r>
    </w:p>
    <w:p w14:paraId="51F7EF5B" w14:textId="71B4B32D" w:rsidR="00646D01" w:rsidRDefault="00A639EA" w:rsidP="00646D01">
      <w:pPr>
        <w:pStyle w:val="isi"/>
        <w:jc w:val="left"/>
      </w:pPr>
      <w:r>
        <w:lastRenderedPageBreak/>
        <w:t xml:space="preserve">6. </w:t>
      </w:r>
      <w:r w:rsidR="00646D01">
        <w:t>Fitur Profile</w:t>
      </w:r>
    </w:p>
    <w:p w14:paraId="788F7CE1" w14:textId="40230C3B" w:rsidR="00646D01" w:rsidRDefault="00D4434E" w:rsidP="00D4434E">
      <w:pPr>
        <w:pStyle w:val="isi"/>
        <w:jc w:val="center"/>
      </w:pPr>
      <w:r>
        <w:rPr>
          <w:noProof/>
        </w:rPr>
        <w:drawing>
          <wp:inline distT="0" distB="0" distL="0" distR="0" wp14:anchorId="4E36FC1C" wp14:editId="0BF7604B">
            <wp:extent cx="3695700" cy="8029575"/>
            <wp:effectExtent l="0" t="0" r="0" b="9525"/>
            <wp:docPr id="50" name="Gambar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users_profile_revisi.png"/>
                    <pic:cNvPicPr/>
                  </pic:nvPicPr>
                  <pic:blipFill>
                    <a:blip r:embed="rId64">
                      <a:extLst>
                        <a:ext uri="{28A0092B-C50C-407E-A947-70E740481C1C}">
                          <a14:useLocalDpi xmlns:a14="http://schemas.microsoft.com/office/drawing/2010/main" val="0"/>
                        </a:ext>
                      </a:extLst>
                    </a:blip>
                    <a:stretch>
                      <a:fillRect/>
                    </a:stretch>
                  </pic:blipFill>
                  <pic:spPr>
                    <a:xfrm>
                      <a:off x="0" y="0"/>
                      <a:ext cx="3695700" cy="8029575"/>
                    </a:xfrm>
                    <a:prstGeom prst="rect">
                      <a:avLst/>
                    </a:prstGeom>
                  </pic:spPr>
                </pic:pic>
              </a:graphicData>
            </a:graphic>
          </wp:inline>
        </w:drawing>
      </w:r>
    </w:p>
    <w:p w14:paraId="1B990E53" w14:textId="2C5F3085" w:rsidR="002769C9" w:rsidRDefault="00A639EA" w:rsidP="002769C9">
      <w:pPr>
        <w:pStyle w:val="isi"/>
        <w:jc w:val="left"/>
      </w:pPr>
      <w:r>
        <w:lastRenderedPageBreak/>
        <w:t xml:space="preserve">7. </w:t>
      </w:r>
      <w:r w:rsidR="002769C9">
        <w:t>Fitur Logout</w:t>
      </w:r>
    </w:p>
    <w:p w14:paraId="689C83F1" w14:textId="3C6E631E" w:rsidR="002769C9" w:rsidRDefault="002769C9" w:rsidP="002769C9">
      <w:pPr>
        <w:pStyle w:val="isi"/>
        <w:jc w:val="center"/>
      </w:pPr>
      <w:r>
        <w:rPr>
          <w:noProof/>
        </w:rPr>
        <w:drawing>
          <wp:inline distT="0" distB="0" distL="0" distR="0" wp14:anchorId="71DD5D26" wp14:editId="58F16675">
            <wp:extent cx="3914775" cy="7343775"/>
            <wp:effectExtent l="0" t="0" r="9525" b="9525"/>
            <wp:docPr id="54" name="Gambar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dmin_logout.png"/>
                    <pic:cNvPicPr/>
                  </pic:nvPicPr>
                  <pic:blipFill>
                    <a:blip r:embed="rId65">
                      <a:extLst>
                        <a:ext uri="{28A0092B-C50C-407E-A947-70E740481C1C}">
                          <a14:useLocalDpi xmlns:a14="http://schemas.microsoft.com/office/drawing/2010/main" val="0"/>
                        </a:ext>
                      </a:extLst>
                    </a:blip>
                    <a:stretch>
                      <a:fillRect/>
                    </a:stretch>
                  </pic:blipFill>
                  <pic:spPr>
                    <a:xfrm>
                      <a:off x="0" y="0"/>
                      <a:ext cx="3914775" cy="7343775"/>
                    </a:xfrm>
                    <a:prstGeom prst="rect">
                      <a:avLst/>
                    </a:prstGeom>
                  </pic:spPr>
                </pic:pic>
              </a:graphicData>
            </a:graphic>
          </wp:inline>
        </w:drawing>
      </w:r>
    </w:p>
    <w:p w14:paraId="4510CCBF" w14:textId="5898A436" w:rsidR="00421805" w:rsidRDefault="00CA02AE" w:rsidP="00287D30">
      <w:pPr>
        <w:pStyle w:val="isi"/>
        <w:numPr>
          <w:ilvl w:val="0"/>
          <w:numId w:val="27"/>
        </w:numPr>
        <w:ind w:left="284" w:hanging="284"/>
        <w:rPr>
          <w:b/>
          <w:i/>
        </w:rPr>
      </w:pPr>
      <w:r w:rsidRPr="00CA02AE">
        <w:rPr>
          <w:b/>
          <w:i/>
        </w:rPr>
        <w:t>Activity Diagram Halaman Admin</w:t>
      </w:r>
    </w:p>
    <w:p w14:paraId="72E0945D" w14:textId="6837278B" w:rsidR="00C50397" w:rsidRDefault="00A639EA" w:rsidP="00C50397">
      <w:pPr>
        <w:pStyle w:val="isi"/>
      </w:pPr>
      <w:r>
        <w:t xml:space="preserve">1. </w:t>
      </w:r>
      <w:r w:rsidR="007C7470">
        <w:t xml:space="preserve">Fitur login </w:t>
      </w:r>
    </w:p>
    <w:p w14:paraId="726E702C" w14:textId="539CEC9E" w:rsidR="007C7470" w:rsidRDefault="007C7470" w:rsidP="007C7470">
      <w:pPr>
        <w:pStyle w:val="isi"/>
        <w:jc w:val="center"/>
      </w:pPr>
      <w:r>
        <w:rPr>
          <w:noProof/>
        </w:rPr>
        <w:lastRenderedPageBreak/>
        <w:drawing>
          <wp:inline distT="0" distB="0" distL="0" distR="0" wp14:anchorId="0C8D16ED" wp14:editId="393D085B">
            <wp:extent cx="3914775" cy="6200775"/>
            <wp:effectExtent l="0" t="0" r="9525" b="9525"/>
            <wp:docPr id="41" name="Gambar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_login.png"/>
                    <pic:cNvPicPr/>
                  </pic:nvPicPr>
                  <pic:blipFill>
                    <a:blip r:embed="rId66">
                      <a:extLst>
                        <a:ext uri="{28A0092B-C50C-407E-A947-70E740481C1C}">
                          <a14:useLocalDpi xmlns:a14="http://schemas.microsoft.com/office/drawing/2010/main" val="0"/>
                        </a:ext>
                      </a:extLst>
                    </a:blip>
                    <a:stretch>
                      <a:fillRect/>
                    </a:stretch>
                  </pic:blipFill>
                  <pic:spPr>
                    <a:xfrm>
                      <a:off x="0" y="0"/>
                      <a:ext cx="3914775" cy="6200775"/>
                    </a:xfrm>
                    <a:prstGeom prst="rect">
                      <a:avLst/>
                    </a:prstGeom>
                  </pic:spPr>
                </pic:pic>
              </a:graphicData>
            </a:graphic>
          </wp:inline>
        </w:drawing>
      </w:r>
    </w:p>
    <w:p w14:paraId="462E5705" w14:textId="11CFA670" w:rsidR="00054B17" w:rsidRDefault="00A639EA" w:rsidP="00054B17">
      <w:pPr>
        <w:pStyle w:val="isi"/>
      </w:pPr>
      <w:r>
        <w:t xml:space="preserve">2. </w:t>
      </w:r>
      <w:r w:rsidR="00054B17">
        <w:t>Fitur Dashboard</w:t>
      </w:r>
    </w:p>
    <w:p w14:paraId="5A95409D" w14:textId="41E393EE" w:rsidR="00054B17" w:rsidRDefault="00054B17" w:rsidP="00054B17">
      <w:pPr>
        <w:pStyle w:val="isi"/>
        <w:jc w:val="center"/>
      </w:pPr>
      <w:r>
        <w:rPr>
          <w:noProof/>
        </w:rPr>
        <w:lastRenderedPageBreak/>
        <w:drawing>
          <wp:inline distT="0" distB="0" distL="0" distR="0" wp14:anchorId="154D9217" wp14:editId="5BEA2D95">
            <wp:extent cx="3914775" cy="6200775"/>
            <wp:effectExtent l="0" t="0" r="9525" b="9525"/>
            <wp:docPr id="43" name="Gambar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dmin_login.png"/>
                    <pic:cNvPicPr/>
                  </pic:nvPicPr>
                  <pic:blipFill>
                    <a:blip r:embed="rId66">
                      <a:extLst>
                        <a:ext uri="{28A0092B-C50C-407E-A947-70E740481C1C}">
                          <a14:useLocalDpi xmlns:a14="http://schemas.microsoft.com/office/drawing/2010/main" val="0"/>
                        </a:ext>
                      </a:extLst>
                    </a:blip>
                    <a:stretch>
                      <a:fillRect/>
                    </a:stretch>
                  </pic:blipFill>
                  <pic:spPr>
                    <a:xfrm>
                      <a:off x="0" y="0"/>
                      <a:ext cx="3914775" cy="6200775"/>
                    </a:xfrm>
                    <a:prstGeom prst="rect">
                      <a:avLst/>
                    </a:prstGeom>
                  </pic:spPr>
                </pic:pic>
              </a:graphicData>
            </a:graphic>
          </wp:inline>
        </w:drawing>
      </w:r>
    </w:p>
    <w:p w14:paraId="52AEF364" w14:textId="0756024F" w:rsidR="00054B17" w:rsidRDefault="00A639EA" w:rsidP="00054B17">
      <w:pPr>
        <w:pStyle w:val="isi"/>
      </w:pPr>
      <w:r>
        <w:t xml:space="preserve">3. </w:t>
      </w:r>
      <w:r w:rsidR="00054B17">
        <w:t>Fitur Text To Speech</w:t>
      </w:r>
    </w:p>
    <w:p w14:paraId="49081A75" w14:textId="3660F2E1" w:rsidR="00054B17" w:rsidRDefault="00054B17" w:rsidP="00054B17">
      <w:pPr>
        <w:pStyle w:val="isi"/>
        <w:jc w:val="center"/>
      </w:pPr>
      <w:r>
        <w:rPr>
          <w:noProof/>
        </w:rPr>
        <w:lastRenderedPageBreak/>
        <w:drawing>
          <wp:inline distT="0" distB="0" distL="0" distR="0" wp14:anchorId="21DACC4A" wp14:editId="04F49767">
            <wp:extent cx="3845560" cy="8711565"/>
            <wp:effectExtent l="0" t="0" r="2540" b="0"/>
            <wp:docPr id="44" name="Gambar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dmin_text_to_speech.png"/>
                    <pic:cNvPicPr/>
                  </pic:nvPicPr>
                  <pic:blipFill>
                    <a:blip r:embed="rId67">
                      <a:extLst>
                        <a:ext uri="{28A0092B-C50C-407E-A947-70E740481C1C}">
                          <a14:useLocalDpi xmlns:a14="http://schemas.microsoft.com/office/drawing/2010/main" val="0"/>
                        </a:ext>
                      </a:extLst>
                    </a:blip>
                    <a:stretch>
                      <a:fillRect/>
                    </a:stretch>
                  </pic:blipFill>
                  <pic:spPr>
                    <a:xfrm>
                      <a:off x="0" y="0"/>
                      <a:ext cx="3845560" cy="8711565"/>
                    </a:xfrm>
                    <a:prstGeom prst="rect">
                      <a:avLst/>
                    </a:prstGeom>
                  </pic:spPr>
                </pic:pic>
              </a:graphicData>
            </a:graphic>
          </wp:inline>
        </w:drawing>
      </w:r>
    </w:p>
    <w:p w14:paraId="40527EE0" w14:textId="79192CE7" w:rsidR="00054B17" w:rsidRDefault="00A639EA" w:rsidP="00054B17">
      <w:pPr>
        <w:pStyle w:val="isi"/>
      </w:pPr>
      <w:r>
        <w:lastRenderedPageBreak/>
        <w:t xml:space="preserve">4. </w:t>
      </w:r>
      <w:r w:rsidR="00054B17">
        <w:t>Fitur Library</w:t>
      </w:r>
    </w:p>
    <w:p w14:paraId="7A4F550F" w14:textId="146CD731" w:rsidR="00054B17" w:rsidRDefault="00054B17" w:rsidP="00054B17">
      <w:pPr>
        <w:pStyle w:val="isi"/>
        <w:jc w:val="center"/>
      </w:pPr>
      <w:r>
        <w:rPr>
          <w:noProof/>
        </w:rPr>
        <w:drawing>
          <wp:inline distT="0" distB="0" distL="0" distR="0" wp14:anchorId="35FC6F27" wp14:editId="42C95086">
            <wp:extent cx="3845560" cy="6315075"/>
            <wp:effectExtent l="0" t="0" r="2540" b="9525"/>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dmin_library.png"/>
                    <pic:cNvPicPr/>
                  </pic:nvPicPr>
                  <pic:blipFill>
                    <a:blip r:embed="rId68">
                      <a:extLst>
                        <a:ext uri="{28A0092B-C50C-407E-A947-70E740481C1C}">
                          <a14:useLocalDpi xmlns:a14="http://schemas.microsoft.com/office/drawing/2010/main" val="0"/>
                        </a:ext>
                      </a:extLst>
                    </a:blip>
                    <a:stretch>
                      <a:fillRect/>
                    </a:stretch>
                  </pic:blipFill>
                  <pic:spPr>
                    <a:xfrm>
                      <a:off x="0" y="0"/>
                      <a:ext cx="3845560" cy="6315075"/>
                    </a:xfrm>
                    <a:prstGeom prst="rect">
                      <a:avLst/>
                    </a:prstGeom>
                  </pic:spPr>
                </pic:pic>
              </a:graphicData>
            </a:graphic>
          </wp:inline>
        </w:drawing>
      </w:r>
    </w:p>
    <w:p w14:paraId="2E8834E4" w14:textId="29B996C4" w:rsidR="00B84E99" w:rsidRDefault="00A639EA" w:rsidP="00B84E99">
      <w:pPr>
        <w:pStyle w:val="isi"/>
      </w:pPr>
      <w:r>
        <w:t xml:space="preserve">5. </w:t>
      </w:r>
      <w:r w:rsidR="00B84E99">
        <w:t>Fitur Play Time</w:t>
      </w:r>
    </w:p>
    <w:p w14:paraId="1FFCD819" w14:textId="2532CCF3" w:rsidR="00B84E99" w:rsidRDefault="00B84E99" w:rsidP="00B84E99">
      <w:pPr>
        <w:pStyle w:val="isi"/>
        <w:jc w:val="center"/>
      </w:pPr>
      <w:r>
        <w:rPr>
          <w:noProof/>
        </w:rPr>
        <w:lastRenderedPageBreak/>
        <w:drawing>
          <wp:inline distT="0" distB="0" distL="0" distR="0" wp14:anchorId="46026F58" wp14:editId="1E82C03D">
            <wp:extent cx="3845560" cy="6334125"/>
            <wp:effectExtent l="0" t="0" r="2540" b="9525"/>
            <wp:docPr id="46" name="Gambar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dmin_play_time.png"/>
                    <pic:cNvPicPr/>
                  </pic:nvPicPr>
                  <pic:blipFill>
                    <a:blip r:embed="rId69">
                      <a:extLst>
                        <a:ext uri="{28A0092B-C50C-407E-A947-70E740481C1C}">
                          <a14:useLocalDpi xmlns:a14="http://schemas.microsoft.com/office/drawing/2010/main" val="0"/>
                        </a:ext>
                      </a:extLst>
                    </a:blip>
                    <a:stretch>
                      <a:fillRect/>
                    </a:stretch>
                  </pic:blipFill>
                  <pic:spPr>
                    <a:xfrm>
                      <a:off x="0" y="0"/>
                      <a:ext cx="3845560" cy="6334125"/>
                    </a:xfrm>
                    <a:prstGeom prst="rect">
                      <a:avLst/>
                    </a:prstGeom>
                  </pic:spPr>
                </pic:pic>
              </a:graphicData>
            </a:graphic>
          </wp:inline>
        </w:drawing>
      </w:r>
    </w:p>
    <w:p w14:paraId="28ED5B9F" w14:textId="1ECE80CA" w:rsidR="007C73D3" w:rsidRDefault="00A639EA" w:rsidP="007C73D3">
      <w:pPr>
        <w:pStyle w:val="isi"/>
      </w:pPr>
      <w:r>
        <w:t xml:space="preserve">6. </w:t>
      </w:r>
      <w:r w:rsidR="007C73D3">
        <w:t xml:space="preserve">Fitur Profile </w:t>
      </w:r>
    </w:p>
    <w:p w14:paraId="769FA8F0" w14:textId="53CE26F8" w:rsidR="007C73D3" w:rsidRDefault="007C73D3" w:rsidP="007C73D3">
      <w:pPr>
        <w:pStyle w:val="isi"/>
        <w:jc w:val="center"/>
      </w:pPr>
      <w:r>
        <w:rPr>
          <w:noProof/>
        </w:rPr>
        <w:lastRenderedPageBreak/>
        <w:drawing>
          <wp:inline distT="0" distB="0" distL="0" distR="0" wp14:anchorId="61E8C642" wp14:editId="37B284BC">
            <wp:extent cx="3533775" cy="7705725"/>
            <wp:effectExtent l="0" t="0" r="9525" b="9525"/>
            <wp:docPr id="48" name="Gambar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dmin_profile_.png"/>
                    <pic:cNvPicPr/>
                  </pic:nvPicPr>
                  <pic:blipFill>
                    <a:blip r:embed="rId70">
                      <a:extLst>
                        <a:ext uri="{28A0092B-C50C-407E-A947-70E740481C1C}">
                          <a14:useLocalDpi xmlns:a14="http://schemas.microsoft.com/office/drawing/2010/main" val="0"/>
                        </a:ext>
                      </a:extLst>
                    </a:blip>
                    <a:stretch>
                      <a:fillRect/>
                    </a:stretch>
                  </pic:blipFill>
                  <pic:spPr>
                    <a:xfrm>
                      <a:off x="0" y="0"/>
                      <a:ext cx="3533775" cy="7705725"/>
                    </a:xfrm>
                    <a:prstGeom prst="rect">
                      <a:avLst/>
                    </a:prstGeom>
                  </pic:spPr>
                </pic:pic>
              </a:graphicData>
            </a:graphic>
          </wp:inline>
        </w:drawing>
      </w:r>
    </w:p>
    <w:p w14:paraId="26B9D754" w14:textId="53A674D2" w:rsidR="00BE0A3C" w:rsidRDefault="00A639EA" w:rsidP="00BE0A3C">
      <w:pPr>
        <w:pStyle w:val="isi"/>
      </w:pPr>
      <w:r>
        <w:t xml:space="preserve">7. </w:t>
      </w:r>
      <w:r w:rsidR="00BE0A3C">
        <w:t>Fitur Users</w:t>
      </w:r>
    </w:p>
    <w:p w14:paraId="61E0EAE0" w14:textId="1E505895" w:rsidR="00BE0A3C" w:rsidRDefault="00BF2D5D" w:rsidP="00BF2D5D">
      <w:pPr>
        <w:pStyle w:val="isi"/>
        <w:jc w:val="center"/>
      </w:pPr>
      <w:r>
        <w:rPr>
          <w:noProof/>
        </w:rPr>
        <w:lastRenderedPageBreak/>
        <w:drawing>
          <wp:inline distT="0" distB="0" distL="0" distR="0" wp14:anchorId="646A0DE8" wp14:editId="349DAE35">
            <wp:extent cx="3914775" cy="5353050"/>
            <wp:effectExtent l="0" t="0" r="9525" b="0"/>
            <wp:docPr id="51" name="Gambar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dmin_users.png"/>
                    <pic:cNvPicPr/>
                  </pic:nvPicPr>
                  <pic:blipFill>
                    <a:blip r:embed="rId71">
                      <a:extLst>
                        <a:ext uri="{28A0092B-C50C-407E-A947-70E740481C1C}">
                          <a14:useLocalDpi xmlns:a14="http://schemas.microsoft.com/office/drawing/2010/main" val="0"/>
                        </a:ext>
                      </a:extLst>
                    </a:blip>
                    <a:stretch>
                      <a:fillRect/>
                    </a:stretch>
                  </pic:blipFill>
                  <pic:spPr>
                    <a:xfrm>
                      <a:off x="0" y="0"/>
                      <a:ext cx="3914775" cy="5353050"/>
                    </a:xfrm>
                    <a:prstGeom prst="rect">
                      <a:avLst/>
                    </a:prstGeom>
                  </pic:spPr>
                </pic:pic>
              </a:graphicData>
            </a:graphic>
          </wp:inline>
        </w:drawing>
      </w:r>
    </w:p>
    <w:p w14:paraId="0B630A8C" w14:textId="6D6F61E6" w:rsidR="00BF2D5D" w:rsidRDefault="00A639EA" w:rsidP="00BF2D5D">
      <w:pPr>
        <w:pStyle w:val="isi"/>
      </w:pPr>
      <w:r>
        <w:t xml:space="preserve">8. </w:t>
      </w:r>
      <w:r w:rsidR="00BF2D5D">
        <w:t xml:space="preserve">Fitur </w:t>
      </w:r>
      <w:r w:rsidR="002769C9">
        <w:t>Audio</w:t>
      </w:r>
    </w:p>
    <w:p w14:paraId="7A2DA33D" w14:textId="083C7D44" w:rsidR="002769C9" w:rsidRDefault="002769C9" w:rsidP="002769C9">
      <w:pPr>
        <w:pStyle w:val="isi"/>
        <w:jc w:val="center"/>
      </w:pPr>
      <w:r>
        <w:rPr>
          <w:noProof/>
        </w:rPr>
        <w:lastRenderedPageBreak/>
        <w:drawing>
          <wp:inline distT="0" distB="0" distL="0" distR="0" wp14:anchorId="1733BA76" wp14:editId="1BDADA48">
            <wp:extent cx="3914775" cy="5781675"/>
            <wp:effectExtent l="0" t="0" r="9525" b="9525"/>
            <wp:docPr id="52" name="Gambar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admin_audio.png"/>
                    <pic:cNvPicPr/>
                  </pic:nvPicPr>
                  <pic:blipFill>
                    <a:blip r:embed="rId72">
                      <a:extLst>
                        <a:ext uri="{28A0092B-C50C-407E-A947-70E740481C1C}">
                          <a14:useLocalDpi xmlns:a14="http://schemas.microsoft.com/office/drawing/2010/main" val="0"/>
                        </a:ext>
                      </a:extLst>
                    </a:blip>
                    <a:stretch>
                      <a:fillRect/>
                    </a:stretch>
                  </pic:blipFill>
                  <pic:spPr>
                    <a:xfrm>
                      <a:off x="0" y="0"/>
                      <a:ext cx="3914775" cy="5781675"/>
                    </a:xfrm>
                    <a:prstGeom prst="rect">
                      <a:avLst/>
                    </a:prstGeom>
                  </pic:spPr>
                </pic:pic>
              </a:graphicData>
            </a:graphic>
          </wp:inline>
        </w:drawing>
      </w:r>
    </w:p>
    <w:p w14:paraId="139E5F2A" w14:textId="66BB4257" w:rsidR="002769C9" w:rsidRDefault="00A639EA" w:rsidP="002769C9">
      <w:pPr>
        <w:pStyle w:val="isi"/>
      </w:pPr>
      <w:r>
        <w:t xml:space="preserve">9. </w:t>
      </w:r>
      <w:r w:rsidR="002769C9">
        <w:t>Fitur Schedule</w:t>
      </w:r>
    </w:p>
    <w:p w14:paraId="5446EB76" w14:textId="61EA18AF" w:rsidR="002769C9" w:rsidRDefault="002769C9" w:rsidP="002769C9">
      <w:pPr>
        <w:pStyle w:val="isi"/>
        <w:jc w:val="center"/>
      </w:pPr>
      <w:r>
        <w:rPr>
          <w:noProof/>
        </w:rPr>
        <w:lastRenderedPageBreak/>
        <w:drawing>
          <wp:inline distT="0" distB="0" distL="0" distR="0" wp14:anchorId="5FAA2D8E" wp14:editId="54051456">
            <wp:extent cx="3914775" cy="5638800"/>
            <wp:effectExtent l="0" t="0" r="9525" b="0"/>
            <wp:docPr id="53" name="Gambar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admin_schedule.png"/>
                    <pic:cNvPicPr/>
                  </pic:nvPicPr>
                  <pic:blipFill>
                    <a:blip r:embed="rId73">
                      <a:extLst>
                        <a:ext uri="{28A0092B-C50C-407E-A947-70E740481C1C}">
                          <a14:useLocalDpi xmlns:a14="http://schemas.microsoft.com/office/drawing/2010/main" val="0"/>
                        </a:ext>
                      </a:extLst>
                    </a:blip>
                    <a:stretch>
                      <a:fillRect/>
                    </a:stretch>
                  </pic:blipFill>
                  <pic:spPr>
                    <a:xfrm>
                      <a:off x="0" y="0"/>
                      <a:ext cx="3914775" cy="5638800"/>
                    </a:xfrm>
                    <a:prstGeom prst="rect">
                      <a:avLst/>
                    </a:prstGeom>
                  </pic:spPr>
                </pic:pic>
              </a:graphicData>
            </a:graphic>
          </wp:inline>
        </w:drawing>
      </w:r>
    </w:p>
    <w:p w14:paraId="6CC1CB90" w14:textId="22932717" w:rsidR="002769C9" w:rsidRDefault="00A639EA" w:rsidP="002769C9">
      <w:pPr>
        <w:pStyle w:val="isi"/>
      </w:pPr>
      <w:r>
        <w:t xml:space="preserve">10. </w:t>
      </w:r>
      <w:r w:rsidR="002769C9">
        <w:t xml:space="preserve">Fitur Logout </w:t>
      </w:r>
    </w:p>
    <w:p w14:paraId="6249A3AA" w14:textId="53B425C3" w:rsidR="002769C9" w:rsidRPr="007C7470" w:rsidRDefault="002769C9" w:rsidP="002769C9">
      <w:pPr>
        <w:pStyle w:val="isi"/>
        <w:jc w:val="center"/>
      </w:pPr>
      <w:r>
        <w:rPr>
          <w:noProof/>
        </w:rPr>
        <w:lastRenderedPageBreak/>
        <w:drawing>
          <wp:inline distT="0" distB="0" distL="0" distR="0" wp14:anchorId="411999B5" wp14:editId="2ABBCAA6">
            <wp:extent cx="3914775" cy="6010275"/>
            <wp:effectExtent l="0" t="0" r="9525" b="9525"/>
            <wp:docPr id="55" name="Gambar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users_logout.png"/>
                    <pic:cNvPicPr/>
                  </pic:nvPicPr>
                  <pic:blipFill>
                    <a:blip r:embed="rId74">
                      <a:extLst>
                        <a:ext uri="{28A0092B-C50C-407E-A947-70E740481C1C}">
                          <a14:useLocalDpi xmlns:a14="http://schemas.microsoft.com/office/drawing/2010/main" val="0"/>
                        </a:ext>
                      </a:extLst>
                    </a:blip>
                    <a:stretch>
                      <a:fillRect/>
                    </a:stretch>
                  </pic:blipFill>
                  <pic:spPr>
                    <a:xfrm>
                      <a:off x="0" y="0"/>
                      <a:ext cx="3914775" cy="6010275"/>
                    </a:xfrm>
                    <a:prstGeom prst="rect">
                      <a:avLst/>
                    </a:prstGeom>
                  </pic:spPr>
                </pic:pic>
              </a:graphicData>
            </a:graphic>
          </wp:inline>
        </w:drawing>
      </w:r>
    </w:p>
    <w:p w14:paraId="463E5B90" w14:textId="79635CB7" w:rsidR="00FD0445" w:rsidRDefault="009F041C" w:rsidP="00FD0445">
      <w:pPr>
        <w:pStyle w:val="Judul2"/>
      </w:pPr>
      <w:bookmarkStart w:id="39" w:name="_Toc168344654"/>
      <w:r>
        <w:t>Rancangan Bangun Interface</w:t>
      </w:r>
      <w:bookmarkEnd w:id="39"/>
    </w:p>
    <w:p w14:paraId="73E8BE4E" w14:textId="5F7AB304" w:rsidR="00F64ABE" w:rsidRDefault="00F64ABE" w:rsidP="00F64ABE">
      <w:pPr>
        <w:pStyle w:val="Judul3"/>
      </w:pPr>
      <w:r>
        <w:t>Database</w:t>
      </w:r>
    </w:p>
    <w:p w14:paraId="01329246" w14:textId="6221FA53" w:rsidR="00F64ABE" w:rsidRDefault="00B60DF6" w:rsidP="00B60DF6">
      <w:pPr>
        <w:pStyle w:val="isi"/>
      </w:pPr>
      <w:r w:rsidRPr="00B60DF6">
        <w:t>Struktur database SIAMI</w:t>
      </w:r>
      <w:r w:rsidR="001B2DA1">
        <w:t xml:space="preserve"> bernama basis data smart_audio_db</w:t>
      </w:r>
      <w:r w:rsidRPr="00B60DF6">
        <w:t xml:space="preserve"> terdiri dari beberapa tabel utama, yaitu tabel </w:t>
      </w:r>
      <w:r>
        <w:t>users</w:t>
      </w:r>
      <w:r w:rsidRPr="00B60DF6">
        <w:t xml:space="preserve">, tabel </w:t>
      </w:r>
      <w:r>
        <w:t>audio</w:t>
      </w:r>
      <w:r w:rsidRPr="00B60DF6">
        <w:t xml:space="preserve">, tabel </w:t>
      </w:r>
      <w:r>
        <w:t>schedule</w:t>
      </w:r>
      <w:r w:rsidRPr="00B60DF6">
        <w:t xml:space="preserve">, </w:t>
      </w:r>
      <w:r>
        <w:t>table session</w:t>
      </w:r>
      <w:r w:rsidR="006B5157">
        <w:t>s</w:t>
      </w:r>
      <w:r>
        <w:t>.</w:t>
      </w:r>
    </w:p>
    <w:p w14:paraId="3B33EDAA" w14:textId="31EA79A6" w:rsidR="00B60DF6" w:rsidRDefault="00552E80" w:rsidP="00287D30">
      <w:pPr>
        <w:pStyle w:val="isi"/>
        <w:numPr>
          <w:ilvl w:val="0"/>
          <w:numId w:val="32"/>
        </w:numPr>
        <w:ind w:left="284"/>
        <w:rPr>
          <w:b/>
          <w:i/>
        </w:rPr>
      </w:pPr>
      <w:r w:rsidRPr="00552E80">
        <w:rPr>
          <w:b/>
          <w:i/>
        </w:rPr>
        <w:t>Entity Relationship Diagram</w:t>
      </w:r>
    </w:p>
    <w:p w14:paraId="1EE7BE98" w14:textId="2086FC9E" w:rsidR="003C5AFF" w:rsidRDefault="00193F61" w:rsidP="006039F5">
      <w:pPr>
        <w:pStyle w:val="isi"/>
        <w:ind w:left="-76"/>
        <w:rPr>
          <w:noProof/>
        </w:rPr>
      </w:pPr>
      <w:r>
        <w:rPr>
          <w:noProof/>
        </w:rPr>
        <w:lastRenderedPageBreak/>
        <w:drawing>
          <wp:inline distT="0" distB="0" distL="0" distR="0" wp14:anchorId="75960F6A" wp14:editId="70392952">
            <wp:extent cx="5219700" cy="3264535"/>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d_diagram_draw_io_revisi.png"/>
                    <pic:cNvPicPr/>
                  </pic:nvPicPr>
                  <pic:blipFill>
                    <a:blip r:embed="rId75">
                      <a:extLst>
                        <a:ext uri="{28A0092B-C50C-407E-A947-70E740481C1C}">
                          <a14:useLocalDpi xmlns:a14="http://schemas.microsoft.com/office/drawing/2010/main" val="0"/>
                        </a:ext>
                      </a:extLst>
                    </a:blip>
                    <a:stretch>
                      <a:fillRect/>
                    </a:stretch>
                  </pic:blipFill>
                  <pic:spPr>
                    <a:xfrm>
                      <a:off x="0" y="0"/>
                      <a:ext cx="5219700" cy="3264535"/>
                    </a:xfrm>
                    <a:prstGeom prst="rect">
                      <a:avLst/>
                    </a:prstGeom>
                  </pic:spPr>
                </pic:pic>
              </a:graphicData>
            </a:graphic>
          </wp:inline>
        </w:drawing>
      </w:r>
    </w:p>
    <w:p w14:paraId="0138E085" w14:textId="5FB1475B" w:rsidR="00133F74" w:rsidRDefault="00D246CD" w:rsidP="00287D30">
      <w:pPr>
        <w:pStyle w:val="isi"/>
        <w:numPr>
          <w:ilvl w:val="0"/>
          <w:numId w:val="32"/>
        </w:numPr>
        <w:ind w:left="284" w:hanging="284"/>
        <w:rPr>
          <w:b/>
          <w:i/>
        </w:rPr>
      </w:pPr>
      <w:r w:rsidRPr="00D246CD">
        <w:rPr>
          <w:b/>
          <w:i/>
        </w:rPr>
        <w:t>Logical Record Structure</w:t>
      </w:r>
    </w:p>
    <w:p w14:paraId="2F0B53F6" w14:textId="6E748D64" w:rsidR="00133F74" w:rsidRDefault="00F73A20" w:rsidP="00133F74">
      <w:pPr>
        <w:pStyle w:val="isi"/>
        <w:rPr>
          <w:b/>
        </w:rPr>
      </w:pPr>
      <w:r>
        <w:rPr>
          <w:b/>
          <w:noProof/>
        </w:rPr>
        <w:drawing>
          <wp:inline distT="0" distB="0" distL="0" distR="0" wp14:anchorId="207FBC05" wp14:editId="6BC902E2">
            <wp:extent cx="5219700" cy="2713355"/>
            <wp:effectExtent l="0" t="0" r="0" b="0"/>
            <wp:docPr id="34" name="Gamba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agram_lrs.png"/>
                    <pic:cNvPicPr/>
                  </pic:nvPicPr>
                  <pic:blipFill>
                    <a:blip r:embed="rId76">
                      <a:extLst>
                        <a:ext uri="{28A0092B-C50C-407E-A947-70E740481C1C}">
                          <a14:useLocalDpi xmlns:a14="http://schemas.microsoft.com/office/drawing/2010/main" val="0"/>
                        </a:ext>
                      </a:extLst>
                    </a:blip>
                    <a:stretch>
                      <a:fillRect/>
                    </a:stretch>
                  </pic:blipFill>
                  <pic:spPr>
                    <a:xfrm>
                      <a:off x="0" y="0"/>
                      <a:ext cx="5219700" cy="2713355"/>
                    </a:xfrm>
                    <a:prstGeom prst="rect">
                      <a:avLst/>
                    </a:prstGeom>
                  </pic:spPr>
                </pic:pic>
              </a:graphicData>
            </a:graphic>
          </wp:inline>
        </w:drawing>
      </w:r>
    </w:p>
    <w:p w14:paraId="08611E4E" w14:textId="2EEFBAC4" w:rsidR="00F272F5" w:rsidRDefault="00F272F5" w:rsidP="00287D30">
      <w:pPr>
        <w:pStyle w:val="isi"/>
        <w:numPr>
          <w:ilvl w:val="0"/>
          <w:numId w:val="32"/>
        </w:numPr>
        <w:ind w:left="284" w:hanging="284"/>
        <w:rPr>
          <w:b/>
        </w:rPr>
      </w:pPr>
      <w:r>
        <w:rPr>
          <w:b/>
        </w:rPr>
        <w:t>Spesifikasi File</w:t>
      </w:r>
    </w:p>
    <w:p w14:paraId="0DE71B03" w14:textId="32771B15" w:rsidR="008D3305" w:rsidRDefault="00F5266B" w:rsidP="00F5266B">
      <w:pPr>
        <w:pStyle w:val="isi"/>
      </w:pPr>
      <w:r w:rsidRPr="00F5266B">
        <w:t>Spesifikasi file yang ada pada website ini tersimpan pada database dengan parameter-parameter sebagai berikut:</w:t>
      </w:r>
    </w:p>
    <w:p w14:paraId="79D47682" w14:textId="76779769" w:rsidR="00F5266B" w:rsidRDefault="008D3305" w:rsidP="008D3305">
      <w:pPr>
        <w:pStyle w:val="isi"/>
      </w:pPr>
      <w:r>
        <w:t xml:space="preserve">1. </w:t>
      </w:r>
      <w:r w:rsidR="00F5266B">
        <w:t>Spesifiksi File Users</w:t>
      </w:r>
    </w:p>
    <w:p w14:paraId="6618CB0A" w14:textId="2B71A566" w:rsidR="00F5266B" w:rsidRDefault="00F5266B" w:rsidP="00F5266B">
      <w:pPr>
        <w:pStyle w:val="isi"/>
      </w:pPr>
      <w:r>
        <w:t xml:space="preserve">Nama </w:t>
      </w:r>
      <w:proofErr w:type="gramStart"/>
      <w:r>
        <w:t>Database :</w:t>
      </w:r>
      <w:proofErr w:type="gramEnd"/>
      <w:r>
        <w:t xml:space="preserve"> smart_audio_db</w:t>
      </w:r>
    </w:p>
    <w:p w14:paraId="41E2FD91" w14:textId="527F8CCE" w:rsidR="00F5266B" w:rsidRDefault="00F5266B" w:rsidP="00F5266B">
      <w:pPr>
        <w:pStyle w:val="isi"/>
      </w:pPr>
      <w:r>
        <w:t xml:space="preserve">Nama File </w:t>
      </w:r>
      <w:proofErr w:type="gramStart"/>
      <w:r>
        <w:tab/>
      </w:r>
      <w:r w:rsidR="009B6D23">
        <w:t xml:space="preserve"> </w:t>
      </w:r>
      <w:r>
        <w:t xml:space="preserve"> :</w:t>
      </w:r>
      <w:proofErr w:type="gramEnd"/>
      <w:r>
        <w:t xml:space="preserve"> users</w:t>
      </w:r>
    </w:p>
    <w:p w14:paraId="44761607" w14:textId="032F8EA2" w:rsidR="00F5266B" w:rsidRDefault="00F5266B" w:rsidP="00F5266B">
      <w:pPr>
        <w:pStyle w:val="isi"/>
      </w:pPr>
      <w:r>
        <w:lastRenderedPageBreak/>
        <w:t xml:space="preserve">Akronim </w:t>
      </w:r>
      <w:proofErr w:type="gramStart"/>
      <w:r w:rsidR="009B6D23">
        <w:tab/>
      </w:r>
      <w:r w:rsidR="008D3305">
        <w:t xml:space="preserve">  </w:t>
      </w:r>
      <w:r>
        <w:t>:</w:t>
      </w:r>
      <w:proofErr w:type="gramEnd"/>
      <w:r w:rsidR="008D3305">
        <w:t xml:space="preserve"> users.myd</w:t>
      </w:r>
    </w:p>
    <w:p w14:paraId="4B957F6B" w14:textId="475CF54D" w:rsidR="008D3305" w:rsidRDefault="008D3305" w:rsidP="00F5266B">
      <w:pPr>
        <w:pStyle w:val="isi"/>
      </w:pPr>
      <w:r>
        <w:t xml:space="preserve">Tipe File </w:t>
      </w:r>
      <w:proofErr w:type="gramStart"/>
      <w:r>
        <w:tab/>
        <w:t xml:space="preserve">  :</w:t>
      </w:r>
      <w:proofErr w:type="gramEnd"/>
      <w:r>
        <w:t xml:space="preserve"> File Master</w:t>
      </w:r>
    </w:p>
    <w:p w14:paraId="4549C436" w14:textId="76416F6F" w:rsidR="008D3305" w:rsidRDefault="008D3305" w:rsidP="00F5266B">
      <w:pPr>
        <w:pStyle w:val="isi"/>
      </w:pPr>
      <w:r>
        <w:t xml:space="preserve">Akses File </w:t>
      </w:r>
      <w:proofErr w:type="gramStart"/>
      <w:r>
        <w:tab/>
        <w:t xml:space="preserve">  :</w:t>
      </w:r>
      <w:proofErr w:type="gramEnd"/>
      <w:r>
        <w:t xml:space="preserve"> Random</w:t>
      </w:r>
    </w:p>
    <w:p w14:paraId="69BF10CC" w14:textId="4DB606D6" w:rsidR="008D3305" w:rsidRDefault="008D3305" w:rsidP="00F5266B">
      <w:pPr>
        <w:pStyle w:val="isi"/>
      </w:pPr>
      <w:r>
        <w:t xml:space="preserve">Panjang </w:t>
      </w:r>
      <w:proofErr w:type="gramStart"/>
      <w:r>
        <w:t>Record :</w:t>
      </w:r>
      <w:proofErr w:type="gramEnd"/>
      <w:r>
        <w:t xml:space="preserve"> </w:t>
      </w:r>
      <w:r w:rsidR="007B3364">
        <w:t>1031</w:t>
      </w:r>
    </w:p>
    <w:p w14:paraId="02865CD1" w14:textId="7A4CEA43" w:rsidR="008D3305" w:rsidRDefault="008D3305" w:rsidP="00F5266B">
      <w:pPr>
        <w:pStyle w:val="isi"/>
      </w:pPr>
      <w:r>
        <w:t xml:space="preserve">Kunci Field </w:t>
      </w:r>
      <w:r>
        <w:tab/>
        <w:t xml:space="preserve"> </w:t>
      </w:r>
      <w:proofErr w:type="gramStart"/>
      <w:r>
        <w:t xml:space="preserve">  :</w:t>
      </w:r>
      <w:proofErr w:type="gramEnd"/>
      <w:r>
        <w:t xml:space="preserve"> id</w:t>
      </w:r>
    </w:p>
    <w:p w14:paraId="73C4057F" w14:textId="0767BC3A" w:rsidR="007B3364" w:rsidRDefault="007B3364" w:rsidP="007B3364">
      <w:pPr>
        <w:pStyle w:val="Keterangan"/>
      </w:pPr>
      <w:r w:rsidRPr="007B3364">
        <w:rPr>
          <w:b/>
        </w:rPr>
        <w:t xml:space="preserve">Tabel IV. </w:t>
      </w:r>
      <w:r w:rsidRPr="007B3364">
        <w:rPr>
          <w:b/>
        </w:rPr>
        <w:fldChar w:fldCharType="begin"/>
      </w:r>
      <w:r w:rsidRPr="007B3364">
        <w:rPr>
          <w:b/>
        </w:rPr>
        <w:instrText xml:space="preserve"> SEQ Tabel_IV. \* ARABIC </w:instrText>
      </w:r>
      <w:r w:rsidRPr="007B3364">
        <w:rPr>
          <w:b/>
        </w:rPr>
        <w:fldChar w:fldCharType="separate"/>
      </w:r>
      <w:r w:rsidR="000B0BEF">
        <w:rPr>
          <w:b/>
          <w:noProof/>
        </w:rPr>
        <w:t>18</w:t>
      </w:r>
      <w:r w:rsidRPr="007B3364">
        <w:rPr>
          <w:b/>
        </w:rPr>
        <w:fldChar w:fldCharType="end"/>
      </w:r>
      <w:r>
        <w:t xml:space="preserve"> Spesifikasi File Users</w:t>
      </w:r>
    </w:p>
    <w:tbl>
      <w:tblPr>
        <w:tblStyle w:val="KisiTabel"/>
        <w:tblW w:w="8359" w:type="dxa"/>
        <w:tblLook w:val="04A0" w:firstRow="1" w:lastRow="0" w:firstColumn="1" w:lastColumn="0" w:noHBand="0" w:noVBand="1"/>
      </w:tblPr>
      <w:tblGrid>
        <w:gridCol w:w="846"/>
        <w:gridCol w:w="1843"/>
        <w:gridCol w:w="1415"/>
        <w:gridCol w:w="1368"/>
        <w:gridCol w:w="1369"/>
        <w:gridCol w:w="1518"/>
      </w:tblGrid>
      <w:tr w:rsidR="008D3305" w14:paraId="5CE3393C" w14:textId="77777777" w:rsidTr="007B3364">
        <w:tc>
          <w:tcPr>
            <w:tcW w:w="846" w:type="dxa"/>
          </w:tcPr>
          <w:p w14:paraId="0F5FD866" w14:textId="0E6CD00D" w:rsidR="008D3305" w:rsidRDefault="008D3305" w:rsidP="008D3305">
            <w:pPr>
              <w:pStyle w:val="isi"/>
              <w:jc w:val="center"/>
            </w:pPr>
            <w:r>
              <w:t>No</w:t>
            </w:r>
          </w:p>
        </w:tc>
        <w:tc>
          <w:tcPr>
            <w:tcW w:w="1843" w:type="dxa"/>
          </w:tcPr>
          <w:p w14:paraId="6AFD8935" w14:textId="2C0ECD95" w:rsidR="008D3305" w:rsidRDefault="008D3305" w:rsidP="008D3305">
            <w:pPr>
              <w:pStyle w:val="isi"/>
              <w:jc w:val="center"/>
            </w:pPr>
            <w:r>
              <w:t>Elemen Data</w:t>
            </w:r>
          </w:p>
        </w:tc>
        <w:tc>
          <w:tcPr>
            <w:tcW w:w="1415" w:type="dxa"/>
          </w:tcPr>
          <w:p w14:paraId="1B85B363" w14:textId="43E2B3EB" w:rsidR="008D3305" w:rsidRDefault="008D3305" w:rsidP="008D3305">
            <w:pPr>
              <w:pStyle w:val="isi"/>
              <w:jc w:val="center"/>
            </w:pPr>
            <w:r>
              <w:t>Nama Field</w:t>
            </w:r>
          </w:p>
        </w:tc>
        <w:tc>
          <w:tcPr>
            <w:tcW w:w="1368" w:type="dxa"/>
          </w:tcPr>
          <w:p w14:paraId="733F9DA0" w14:textId="5774C802" w:rsidR="008D3305" w:rsidRDefault="008D3305" w:rsidP="008D3305">
            <w:pPr>
              <w:pStyle w:val="isi"/>
              <w:jc w:val="center"/>
            </w:pPr>
            <w:r>
              <w:t>Type</w:t>
            </w:r>
          </w:p>
        </w:tc>
        <w:tc>
          <w:tcPr>
            <w:tcW w:w="1369" w:type="dxa"/>
          </w:tcPr>
          <w:p w14:paraId="6A8EF9F6" w14:textId="6305C87D" w:rsidR="008D3305" w:rsidRDefault="008D3305" w:rsidP="008D3305">
            <w:pPr>
              <w:pStyle w:val="isi"/>
              <w:jc w:val="center"/>
            </w:pPr>
            <w:r>
              <w:t>Size</w:t>
            </w:r>
          </w:p>
        </w:tc>
        <w:tc>
          <w:tcPr>
            <w:tcW w:w="1518" w:type="dxa"/>
          </w:tcPr>
          <w:p w14:paraId="0A182F82" w14:textId="3564AE94" w:rsidR="008D3305" w:rsidRDefault="008D3305" w:rsidP="008D3305">
            <w:pPr>
              <w:pStyle w:val="isi"/>
              <w:jc w:val="center"/>
            </w:pPr>
            <w:r>
              <w:t>Keterangan</w:t>
            </w:r>
          </w:p>
        </w:tc>
      </w:tr>
      <w:tr w:rsidR="008D3305" w14:paraId="33037E16" w14:textId="77777777" w:rsidTr="007B3364">
        <w:tc>
          <w:tcPr>
            <w:tcW w:w="846" w:type="dxa"/>
          </w:tcPr>
          <w:p w14:paraId="4743C03E" w14:textId="7E4C52F1" w:rsidR="008D3305" w:rsidRDefault="008D3305" w:rsidP="008D3305">
            <w:pPr>
              <w:pStyle w:val="isi"/>
              <w:jc w:val="center"/>
            </w:pPr>
            <w:r>
              <w:t>1</w:t>
            </w:r>
          </w:p>
        </w:tc>
        <w:tc>
          <w:tcPr>
            <w:tcW w:w="1843" w:type="dxa"/>
          </w:tcPr>
          <w:p w14:paraId="0D32F753" w14:textId="134E915B" w:rsidR="008D3305" w:rsidRDefault="007B3364" w:rsidP="00F5266B">
            <w:pPr>
              <w:pStyle w:val="isi"/>
            </w:pPr>
            <w:r>
              <w:t>Id users</w:t>
            </w:r>
          </w:p>
        </w:tc>
        <w:tc>
          <w:tcPr>
            <w:tcW w:w="1415" w:type="dxa"/>
          </w:tcPr>
          <w:p w14:paraId="7746D4BC" w14:textId="399F4696" w:rsidR="008D3305" w:rsidRDefault="007B3364" w:rsidP="00F5266B">
            <w:pPr>
              <w:pStyle w:val="isi"/>
            </w:pPr>
            <w:r>
              <w:t>id</w:t>
            </w:r>
          </w:p>
        </w:tc>
        <w:tc>
          <w:tcPr>
            <w:tcW w:w="1368" w:type="dxa"/>
          </w:tcPr>
          <w:p w14:paraId="735C293A" w14:textId="5AD1623A" w:rsidR="008D3305" w:rsidRDefault="007B3364" w:rsidP="00F5266B">
            <w:pPr>
              <w:pStyle w:val="isi"/>
            </w:pPr>
            <w:r>
              <w:t>Int</w:t>
            </w:r>
          </w:p>
        </w:tc>
        <w:tc>
          <w:tcPr>
            <w:tcW w:w="1369" w:type="dxa"/>
          </w:tcPr>
          <w:p w14:paraId="31A69CDE" w14:textId="29A8A901" w:rsidR="008D3305" w:rsidRDefault="007B3364" w:rsidP="00F5266B">
            <w:pPr>
              <w:pStyle w:val="isi"/>
            </w:pPr>
            <w:r>
              <w:t>11</w:t>
            </w:r>
          </w:p>
        </w:tc>
        <w:tc>
          <w:tcPr>
            <w:tcW w:w="1518" w:type="dxa"/>
          </w:tcPr>
          <w:p w14:paraId="5FDCC1CB" w14:textId="2B61DB08" w:rsidR="008D3305" w:rsidRDefault="007B3364" w:rsidP="00F5266B">
            <w:pPr>
              <w:pStyle w:val="isi"/>
            </w:pPr>
            <w:r>
              <w:t>Primary Key</w:t>
            </w:r>
          </w:p>
        </w:tc>
      </w:tr>
      <w:tr w:rsidR="007B3364" w14:paraId="38326078" w14:textId="77777777" w:rsidTr="007B3364">
        <w:tc>
          <w:tcPr>
            <w:tcW w:w="846" w:type="dxa"/>
          </w:tcPr>
          <w:p w14:paraId="12635A05" w14:textId="7FABB548" w:rsidR="007B3364" w:rsidRDefault="007B3364" w:rsidP="008D3305">
            <w:pPr>
              <w:pStyle w:val="isi"/>
              <w:jc w:val="center"/>
            </w:pPr>
            <w:r>
              <w:t>2</w:t>
            </w:r>
          </w:p>
        </w:tc>
        <w:tc>
          <w:tcPr>
            <w:tcW w:w="1843" w:type="dxa"/>
          </w:tcPr>
          <w:p w14:paraId="08813149" w14:textId="26D77651" w:rsidR="007B3364" w:rsidRDefault="007B3364" w:rsidP="00F5266B">
            <w:pPr>
              <w:pStyle w:val="isi"/>
            </w:pPr>
            <w:r>
              <w:t>Username users</w:t>
            </w:r>
          </w:p>
        </w:tc>
        <w:tc>
          <w:tcPr>
            <w:tcW w:w="1415" w:type="dxa"/>
          </w:tcPr>
          <w:p w14:paraId="5F4C6B39" w14:textId="3AD7ADF7" w:rsidR="007B3364" w:rsidRDefault="007B3364" w:rsidP="00F5266B">
            <w:pPr>
              <w:pStyle w:val="isi"/>
            </w:pPr>
            <w:r>
              <w:t>username</w:t>
            </w:r>
          </w:p>
        </w:tc>
        <w:tc>
          <w:tcPr>
            <w:tcW w:w="1368" w:type="dxa"/>
          </w:tcPr>
          <w:p w14:paraId="11BA6245" w14:textId="61C19DB3" w:rsidR="007B3364" w:rsidRDefault="007B3364" w:rsidP="00F5266B">
            <w:pPr>
              <w:pStyle w:val="isi"/>
            </w:pPr>
            <w:r>
              <w:t xml:space="preserve">Varchar </w:t>
            </w:r>
          </w:p>
        </w:tc>
        <w:tc>
          <w:tcPr>
            <w:tcW w:w="1369" w:type="dxa"/>
          </w:tcPr>
          <w:p w14:paraId="3658AE82" w14:textId="03C7FD00" w:rsidR="007B3364" w:rsidRDefault="007B3364" w:rsidP="00F5266B">
            <w:pPr>
              <w:pStyle w:val="isi"/>
            </w:pPr>
            <w:r>
              <w:t>255</w:t>
            </w:r>
          </w:p>
        </w:tc>
        <w:tc>
          <w:tcPr>
            <w:tcW w:w="1518" w:type="dxa"/>
          </w:tcPr>
          <w:p w14:paraId="032B88F9" w14:textId="77777777" w:rsidR="007B3364" w:rsidRDefault="007B3364" w:rsidP="00F5266B">
            <w:pPr>
              <w:pStyle w:val="isi"/>
            </w:pPr>
          </w:p>
        </w:tc>
      </w:tr>
      <w:tr w:rsidR="007B3364" w14:paraId="48EFF634" w14:textId="77777777" w:rsidTr="007B3364">
        <w:tc>
          <w:tcPr>
            <w:tcW w:w="846" w:type="dxa"/>
          </w:tcPr>
          <w:p w14:paraId="5DBB0A02" w14:textId="38C500A2" w:rsidR="007B3364" w:rsidRDefault="007B3364" w:rsidP="008D3305">
            <w:pPr>
              <w:pStyle w:val="isi"/>
              <w:jc w:val="center"/>
            </w:pPr>
            <w:r>
              <w:t>3</w:t>
            </w:r>
          </w:p>
        </w:tc>
        <w:tc>
          <w:tcPr>
            <w:tcW w:w="1843" w:type="dxa"/>
          </w:tcPr>
          <w:p w14:paraId="6B7BD168" w14:textId="581E0C6B" w:rsidR="007B3364" w:rsidRDefault="007B3364" w:rsidP="00F5266B">
            <w:pPr>
              <w:pStyle w:val="isi"/>
            </w:pPr>
            <w:r>
              <w:t>Email users</w:t>
            </w:r>
          </w:p>
        </w:tc>
        <w:tc>
          <w:tcPr>
            <w:tcW w:w="1415" w:type="dxa"/>
          </w:tcPr>
          <w:p w14:paraId="081D6517" w14:textId="09951A10" w:rsidR="007B3364" w:rsidRDefault="007B3364" w:rsidP="00F5266B">
            <w:pPr>
              <w:pStyle w:val="isi"/>
            </w:pPr>
            <w:r>
              <w:t xml:space="preserve">email </w:t>
            </w:r>
          </w:p>
        </w:tc>
        <w:tc>
          <w:tcPr>
            <w:tcW w:w="1368" w:type="dxa"/>
          </w:tcPr>
          <w:p w14:paraId="6ABBE2D1" w14:textId="5B499045" w:rsidR="007B3364" w:rsidRDefault="007B3364" w:rsidP="00F5266B">
            <w:pPr>
              <w:pStyle w:val="isi"/>
            </w:pPr>
            <w:r>
              <w:t xml:space="preserve">Varchar </w:t>
            </w:r>
          </w:p>
        </w:tc>
        <w:tc>
          <w:tcPr>
            <w:tcW w:w="1369" w:type="dxa"/>
          </w:tcPr>
          <w:p w14:paraId="44F9665C" w14:textId="5FEFC86D" w:rsidR="007B3364" w:rsidRDefault="007B3364" w:rsidP="00F5266B">
            <w:pPr>
              <w:pStyle w:val="isi"/>
            </w:pPr>
            <w:r>
              <w:t>255</w:t>
            </w:r>
          </w:p>
        </w:tc>
        <w:tc>
          <w:tcPr>
            <w:tcW w:w="1518" w:type="dxa"/>
          </w:tcPr>
          <w:p w14:paraId="2ED8A99F" w14:textId="77777777" w:rsidR="007B3364" w:rsidRDefault="007B3364" w:rsidP="00F5266B">
            <w:pPr>
              <w:pStyle w:val="isi"/>
            </w:pPr>
          </w:p>
        </w:tc>
      </w:tr>
      <w:tr w:rsidR="007B3364" w14:paraId="099A5C37" w14:textId="77777777" w:rsidTr="007B3364">
        <w:tc>
          <w:tcPr>
            <w:tcW w:w="846" w:type="dxa"/>
          </w:tcPr>
          <w:p w14:paraId="32F36F11" w14:textId="01D05C1D" w:rsidR="007B3364" w:rsidRDefault="007B3364" w:rsidP="008D3305">
            <w:pPr>
              <w:pStyle w:val="isi"/>
              <w:jc w:val="center"/>
            </w:pPr>
            <w:r>
              <w:t>4</w:t>
            </w:r>
          </w:p>
        </w:tc>
        <w:tc>
          <w:tcPr>
            <w:tcW w:w="1843" w:type="dxa"/>
          </w:tcPr>
          <w:p w14:paraId="3FF8BA37" w14:textId="21DC15F5" w:rsidR="007B3364" w:rsidRDefault="007B3364" w:rsidP="00F5266B">
            <w:pPr>
              <w:pStyle w:val="isi"/>
            </w:pPr>
            <w:r>
              <w:t>Password users</w:t>
            </w:r>
          </w:p>
        </w:tc>
        <w:tc>
          <w:tcPr>
            <w:tcW w:w="1415" w:type="dxa"/>
          </w:tcPr>
          <w:p w14:paraId="440C9E0E" w14:textId="43671881" w:rsidR="007B3364" w:rsidRDefault="007B3364" w:rsidP="00F5266B">
            <w:pPr>
              <w:pStyle w:val="isi"/>
            </w:pPr>
            <w:r>
              <w:t>password</w:t>
            </w:r>
          </w:p>
        </w:tc>
        <w:tc>
          <w:tcPr>
            <w:tcW w:w="1368" w:type="dxa"/>
          </w:tcPr>
          <w:p w14:paraId="33186344" w14:textId="5A7B9126" w:rsidR="007B3364" w:rsidRDefault="007B3364" w:rsidP="00F5266B">
            <w:pPr>
              <w:pStyle w:val="isi"/>
            </w:pPr>
            <w:r>
              <w:t xml:space="preserve">Varchar </w:t>
            </w:r>
          </w:p>
        </w:tc>
        <w:tc>
          <w:tcPr>
            <w:tcW w:w="1369" w:type="dxa"/>
          </w:tcPr>
          <w:p w14:paraId="49A4FBEC" w14:textId="3CAED184" w:rsidR="007B3364" w:rsidRDefault="007B3364" w:rsidP="00F5266B">
            <w:pPr>
              <w:pStyle w:val="isi"/>
            </w:pPr>
            <w:r>
              <w:t>255</w:t>
            </w:r>
          </w:p>
        </w:tc>
        <w:tc>
          <w:tcPr>
            <w:tcW w:w="1518" w:type="dxa"/>
          </w:tcPr>
          <w:p w14:paraId="59616CDE" w14:textId="77777777" w:rsidR="007B3364" w:rsidRDefault="007B3364" w:rsidP="00F5266B">
            <w:pPr>
              <w:pStyle w:val="isi"/>
            </w:pPr>
          </w:p>
        </w:tc>
      </w:tr>
      <w:tr w:rsidR="007B3364" w14:paraId="660B2063" w14:textId="77777777" w:rsidTr="007B3364">
        <w:tc>
          <w:tcPr>
            <w:tcW w:w="846" w:type="dxa"/>
          </w:tcPr>
          <w:p w14:paraId="04F38EB7" w14:textId="2693D9DC" w:rsidR="007B3364" w:rsidRDefault="007B3364" w:rsidP="008D3305">
            <w:pPr>
              <w:pStyle w:val="isi"/>
              <w:jc w:val="center"/>
            </w:pPr>
            <w:r>
              <w:t>5</w:t>
            </w:r>
          </w:p>
        </w:tc>
        <w:tc>
          <w:tcPr>
            <w:tcW w:w="1843" w:type="dxa"/>
          </w:tcPr>
          <w:p w14:paraId="0EB6B7E8" w14:textId="72FFD2CC" w:rsidR="007B3364" w:rsidRDefault="007B3364" w:rsidP="00F5266B">
            <w:pPr>
              <w:pStyle w:val="isi"/>
            </w:pPr>
            <w:r>
              <w:t>Role users</w:t>
            </w:r>
          </w:p>
        </w:tc>
        <w:tc>
          <w:tcPr>
            <w:tcW w:w="1415" w:type="dxa"/>
          </w:tcPr>
          <w:p w14:paraId="12BA0651" w14:textId="7AA2DC95" w:rsidR="007B3364" w:rsidRDefault="007B3364" w:rsidP="00F5266B">
            <w:pPr>
              <w:pStyle w:val="isi"/>
            </w:pPr>
            <w:r>
              <w:t xml:space="preserve">Role </w:t>
            </w:r>
          </w:p>
        </w:tc>
        <w:tc>
          <w:tcPr>
            <w:tcW w:w="1368" w:type="dxa"/>
          </w:tcPr>
          <w:p w14:paraId="05910C66" w14:textId="6C786DFE" w:rsidR="007B3364" w:rsidRDefault="007B3364" w:rsidP="00F5266B">
            <w:pPr>
              <w:pStyle w:val="isi"/>
            </w:pPr>
            <w:r>
              <w:t xml:space="preserve">Varchar </w:t>
            </w:r>
          </w:p>
        </w:tc>
        <w:tc>
          <w:tcPr>
            <w:tcW w:w="1369" w:type="dxa"/>
          </w:tcPr>
          <w:p w14:paraId="289556A9" w14:textId="510F6BF2" w:rsidR="007B3364" w:rsidRDefault="007B3364" w:rsidP="00F5266B">
            <w:pPr>
              <w:pStyle w:val="isi"/>
            </w:pPr>
            <w:r>
              <w:t>255</w:t>
            </w:r>
          </w:p>
        </w:tc>
        <w:tc>
          <w:tcPr>
            <w:tcW w:w="1518" w:type="dxa"/>
          </w:tcPr>
          <w:p w14:paraId="042A4E51" w14:textId="77777777" w:rsidR="007B3364" w:rsidRDefault="007B3364" w:rsidP="00F5266B">
            <w:pPr>
              <w:pStyle w:val="isi"/>
            </w:pPr>
          </w:p>
        </w:tc>
      </w:tr>
    </w:tbl>
    <w:p w14:paraId="6DC48E71" w14:textId="77777777" w:rsidR="008D3305" w:rsidRDefault="008D3305" w:rsidP="00F5266B">
      <w:pPr>
        <w:pStyle w:val="isi"/>
      </w:pPr>
    </w:p>
    <w:p w14:paraId="3930E60D" w14:textId="31DA5552" w:rsidR="008D3305" w:rsidRDefault="007B3364" w:rsidP="00F5266B">
      <w:pPr>
        <w:pStyle w:val="isi"/>
      </w:pPr>
      <w:r>
        <w:t>2. Spesifikasi File Audio</w:t>
      </w:r>
    </w:p>
    <w:p w14:paraId="6A0EBB0D" w14:textId="77777777" w:rsidR="007B3364" w:rsidRDefault="007B3364" w:rsidP="007B3364">
      <w:pPr>
        <w:pStyle w:val="isi"/>
      </w:pPr>
      <w:r>
        <w:t xml:space="preserve">Nama </w:t>
      </w:r>
      <w:proofErr w:type="gramStart"/>
      <w:r>
        <w:t>Database :</w:t>
      </w:r>
      <w:proofErr w:type="gramEnd"/>
      <w:r>
        <w:t xml:space="preserve"> smart_audio_db</w:t>
      </w:r>
    </w:p>
    <w:p w14:paraId="522ADF01" w14:textId="3A491DFA" w:rsidR="007B3364" w:rsidRDefault="007B3364" w:rsidP="007B3364">
      <w:pPr>
        <w:pStyle w:val="isi"/>
      </w:pPr>
      <w:r>
        <w:t xml:space="preserve">Nama File </w:t>
      </w:r>
      <w:proofErr w:type="gramStart"/>
      <w:r>
        <w:tab/>
      </w:r>
      <w:r w:rsidR="009B6D23">
        <w:t xml:space="preserve"> </w:t>
      </w:r>
      <w:r>
        <w:t xml:space="preserve"> :</w:t>
      </w:r>
      <w:proofErr w:type="gramEnd"/>
      <w:r>
        <w:t xml:space="preserve"> audio</w:t>
      </w:r>
    </w:p>
    <w:p w14:paraId="51B9F7D0" w14:textId="3C523F09" w:rsidR="007B3364" w:rsidRDefault="007B3364" w:rsidP="007B3364">
      <w:pPr>
        <w:pStyle w:val="isi"/>
      </w:pPr>
      <w:r>
        <w:t xml:space="preserve">Akronim </w:t>
      </w:r>
      <w:proofErr w:type="gramStart"/>
      <w:r>
        <w:tab/>
      </w:r>
      <w:r w:rsidR="009B6D23">
        <w:t xml:space="preserve"> </w:t>
      </w:r>
      <w:r>
        <w:t xml:space="preserve"> :</w:t>
      </w:r>
      <w:proofErr w:type="gramEnd"/>
      <w:r>
        <w:t xml:space="preserve"> audio.myd</w:t>
      </w:r>
    </w:p>
    <w:p w14:paraId="6664C738" w14:textId="4BC76A9F" w:rsidR="007B3364" w:rsidRDefault="007B3364" w:rsidP="007B3364">
      <w:pPr>
        <w:pStyle w:val="isi"/>
      </w:pPr>
      <w:r>
        <w:t xml:space="preserve">Tipe File </w:t>
      </w:r>
      <w:proofErr w:type="gramStart"/>
      <w:r>
        <w:tab/>
        <w:t xml:space="preserve">  :</w:t>
      </w:r>
      <w:proofErr w:type="gramEnd"/>
      <w:r>
        <w:t xml:space="preserve"> File Master</w:t>
      </w:r>
    </w:p>
    <w:p w14:paraId="433B9552" w14:textId="0DECAD77" w:rsidR="007B3364" w:rsidRDefault="007B3364" w:rsidP="007B3364">
      <w:pPr>
        <w:pStyle w:val="isi"/>
      </w:pPr>
      <w:r>
        <w:t xml:space="preserve">Akses File </w:t>
      </w:r>
      <w:proofErr w:type="gramStart"/>
      <w:r>
        <w:tab/>
        <w:t xml:space="preserve">  :</w:t>
      </w:r>
      <w:proofErr w:type="gramEnd"/>
      <w:r>
        <w:t xml:space="preserve"> Random</w:t>
      </w:r>
    </w:p>
    <w:p w14:paraId="5FDC4CCB" w14:textId="06FF5F03" w:rsidR="007B3364" w:rsidRDefault="007B3364" w:rsidP="007B3364">
      <w:pPr>
        <w:pStyle w:val="isi"/>
      </w:pPr>
      <w:r>
        <w:t xml:space="preserve">Panjang </w:t>
      </w:r>
      <w:proofErr w:type="gramStart"/>
      <w:r>
        <w:t>Record :</w:t>
      </w:r>
      <w:proofErr w:type="gramEnd"/>
      <w:r>
        <w:t xml:space="preserve"> </w:t>
      </w:r>
      <w:r w:rsidR="00D03B23">
        <w:t>266</w:t>
      </w:r>
    </w:p>
    <w:p w14:paraId="217AF811" w14:textId="544F0360" w:rsidR="007B3364" w:rsidRDefault="007B3364" w:rsidP="007B3364">
      <w:pPr>
        <w:pStyle w:val="isi"/>
      </w:pPr>
      <w:r>
        <w:t xml:space="preserve">Kunci Field </w:t>
      </w:r>
      <w:r>
        <w:tab/>
        <w:t xml:space="preserve"> </w:t>
      </w:r>
      <w:proofErr w:type="gramStart"/>
      <w:r>
        <w:t xml:space="preserve"> </w:t>
      </w:r>
      <w:r w:rsidR="009B6D23">
        <w:t xml:space="preserve"> </w:t>
      </w:r>
      <w:r>
        <w:t>:</w:t>
      </w:r>
      <w:proofErr w:type="gramEnd"/>
      <w:r>
        <w:t xml:space="preserve"> id</w:t>
      </w:r>
    </w:p>
    <w:p w14:paraId="4ACADFCE" w14:textId="020EBA10" w:rsidR="007B3364" w:rsidRDefault="007B3364" w:rsidP="007B3364">
      <w:pPr>
        <w:pStyle w:val="Keterangan"/>
      </w:pPr>
      <w:r w:rsidRPr="007B3364">
        <w:rPr>
          <w:b/>
        </w:rPr>
        <w:t xml:space="preserve">Tabel IV. </w:t>
      </w:r>
      <w:r w:rsidRPr="007B3364">
        <w:rPr>
          <w:b/>
        </w:rPr>
        <w:fldChar w:fldCharType="begin"/>
      </w:r>
      <w:r w:rsidRPr="007B3364">
        <w:rPr>
          <w:b/>
        </w:rPr>
        <w:instrText xml:space="preserve"> SEQ Tabel_IV. \* ARABIC </w:instrText>
      </w:r>
      <w:r w:rsidRPr="007B3364">
        <w:rPr>
          <w:b/>
        </w:rPr>
        <w:fldChar w:fldCharType="separate"/>
      </w:r>
      <w:r w:rsidR="000B0BEF">
        <w:rPr>
          <w:b/>
          <w:noProof/>
        </w:rPr>
        <w:t>19</w:t>
      </w:r>
      <w:r w:rsidRPr="007B3364">
        <w:rPr>
          <w:b/>
        </w:rPr>
        <w:fldChar w:fldCharType="end"/>
      </w:r>
      <w:r>
        <w:t xml:space="preserve"> Spesifikasi File Audio</w:t>
      </w:r>
    </w:p>
    <w:tbl>
      <w:tblPr>
        <w:tblStyle w:val="KisiTabel"/>
        <w:tblW w:w="8359" w:type="dxa"/>
        <w:tblLayout w:type="fixed"/>
        <w:tblLook w:val="04A0" w:firstRow="1" w:lastRow="0" w:firstColumn="1" w:lastColumn="0" w:noHBand="0" w:noVBand="1"/>
      </w:tblPr>
      <w:tblGrid>
        <w:gridCol w:w="751"/>
        <w:gridCol w:w="1938"/>
        <w:gridCol w:w="2126"/>
        <w:gridCol w:w="1134"/>
        <w:gridCol w:w="947"/>
        <w:gridCol w:w="1463"/>
      </w:tblGrid>
      <w:tr w:rsidR="007B3364" w14:paraId="40E96BE9" w14:textId="77777777" w:rsidTr="00D03B23">
        <w:tc>
          <w:tcPr>
            <w:tcW w:w="751" w:type="dxa"/>
          </w:tcPr>
          <w:p w14:paraId="5E423FFC" w14:textId="77777777" w:rsidR="007B3364" w:rsidRDefault="007B3364" w:rsidP="00B45B66">
            <w:pPr>
              <w:pStyle w:val="isi"/>
              <w:jc w:val="center"/>
            </w:pPr>
            <w:r>
              <w:t>No</w:t>
            </w:r>
          </w:p>
        </w:tc>
        <w:tc>
          <w:tcPr>
            <w:tcW w:w="1938" w:type="dxa"/>
          </w:tcPr>
          <w:p w14:paraId="2E9D99A3" w14:textId="77777777" w:rsidR="007B3364" w:rsidRDefault="007B3364" w:rsidP="00B45B66">
            <w:pPr>
              <w:pStyle w:val="isi"/>
              <w:jc w:val="center"/>
            </w:pPr>
            <w:r>
              <w:t>Elemen Data</w:t>
            </w:r>
          </w:p>
        </w:tc>
        <w:tc>
          <w:tcPr>
            <w:tcW w:w="2126" w:type="dxa"/>
          </w:tcPr>
          <w:p w14:paraId="6F1BDC0D" w14:textId="77777777" w:rsidR="007B3364" w:rsidRDefault="007B3364" w:rsidP="00B45B66">
            <w:pPr>
              <w:pStyle w:val="isi"/>
              <w:jc w:val="center"/>
            </w:pPr>
            <w:r>
              <w:t>Nama Field</w:t>
            </w:r>
          </w:p>
        </w:tc>
        <w:tc>
          <w:tcPr>
            <w:tcW w:w="1134" w:type="dxa"/>
          </w:tcPr>
          <w:p w14:paraId="1AD5D6C3" w14:textId="77777777" w:rsidR="007B3364" w:rsidRDefault="007B3364" w:rsidP="00B45B66">
            <w:pPr>
              <w:pStyle w:val="isi"/>
              <w:jc w:val="center"/>
            </w:pPr>
            <w:r>
              <w:t>Type</w:t>
            </w:r>
          </w:p>
        </w:tc>
        <w:tc>
          <w:tcPr>
            <w:tcW w:w="947" w:type="dxa"/>
          </w:tcPr>
          <w:p w14:paraId="189CAA05" w14:textId="77777777" w:rsidR="007B3364" w:rsidRDefault="007B3364" w:rsidP="00B45B66">
            <w:pPr>
              <w:pStyle w:val="isi"/>
              <w:jc w:val="center"/>
            </w:pPr>
            <w:r>
              <w:t>Size</w:t>
            </w:r>
          </w:p>
        </w:tc>
        <w:tc>
          <w:tcPr>
            <w:tcW w:w="1463" w:type="dxa"/>
          </w:tcPr>
          <w:p w14:paraId="4D33379D" w14:textId="77777777" w:rsidR="007B3364" w:rsidRDefault="007B3364" w:rsidP="00B45B66">
            <w:pPr>
              <w:pStyle w:val="isi"/>
              <w:jc w:val="center"/>
            </w:pPr>
            <w:r>
              <w:t>Keterangan</w:t>
            </w:r>
          </w:p>
        </w:tc>
      </w:tr>
      <w:tr w:rsidR="007B3364" w14:paraId="3F896453" w14:textId="77777777" w:rsidTr="00D03B23">
        <w:tc>
          <w:tcPr>
            <w:tcW w:w="751" w:type="dxa"/>
          </w:tcPr>
          <w:p w14:paraId="55DD965F" w14:textId="77777777" w:rsidR="007B3364" w:rsidRDefault="007B3364" w:rsidP="00B45B66">
            <w:pPr>
              <w:pStyle w:val="isi"/>
              <w:jc w:val="center"/>
            </w:pPr>
            <w:r>
              <w:t>1</w:t>
            </w:r>
          </w:p>
        </w:tc>
        <w:tc>
          <w:tcPr>
            <w:tcW w:w="1938" w:type="dxa"/>
          </w:tcPr>
          <w:p w14:paraId="30DE945A" w14:textId="6E96E7F1" w:rsidR="007B3364" w:rsidRDefault="007B3364" w:rsidP="00B45B66">
            <w:pPr>
              <w:pStyle w:val="isi"/>
            </w:pPr>
            <w:r>
              <w:t>Id audio</w:t>
            </w:r>
          </w:p>
        </w:tc>
        <w:tc>
          <w:tcPr>
            <w:tcW w:w="2126" w:type="dxa"/>
          </w:tcPr>
          <w:p w14:paraId="65EE125D" w14:textId="77777777" w:rsidR="007B3364" w:rsidRDefault="007B3364" w:rsidP="00B45B66">
            <w:pPr>
              <w:pStyle w:val="isi"/>
            </w:pPr>
            <w:r>
              <w:t>id</w:t>
            </w:r>
          </w:p>
        </w:tc>
        <w:tc>
          <w:tcPr>
            <w:tcW w:w="1134" w:type="dxa"/>
          </w:tcPr>
          <w:p w14:paraId="79437989" w14:textId="77777777" w:rsidR="007B3364" w:rsidRDefault="007B3364" w:rsidP="00B45B66">
            <w:pPr>
              <w:pStyle w:val="isi"/>
            </w:pPr>
            <w:r>
              <w:t>Int</w:t>
            </w:r>
          </w:p>
        </w:tc>
        <w:tc>
          <w:tcPr>
            <w:tcW w:w="947" w:type="dxa"/>
          </w:tcPr>
          <w:p w14:paraId="2C9A715C" w14:textId="77777777" w:rsidR="007B3364" w:rsidRDefault="007B3364" w:rsidP="00B45B66">
            <w:pPr>
              <w:pStyle w:val="isi"/>
            </w:pPr>
            <w:r>
              <w:t>11</w:t>
            </w:r>
          </w:p>
        </w:tc>
        <w:tc>
          <w:tcPr>
            <w:tcW w:w="1463" w:type="dxa"/>
          </w:tcPr>
          <w:p w14:paraId="3BFBA22D" w14:textId="77777777" w:rsidR="007B3364" w:rsidRDefault="007B3364" w:rsidP="00B45B66">
            <w:pPr>
              <w:pStyle w:val="isi"/>
            </w:pPr>
            <w:r>
              <w:t>Primary Key</w:t>
            </w:r>
          </w:p>
        </w:tc>
      </w:tr>
      <w:tr w:rsidR="007B3364" w14:paraId="60AC3859" w14:textId="77777777" w:rsidTr="00D03B23">
        <w:tc>
          <w:tcPr>
            <w:tcW w:w="751" w:type="dxa"/>
          </w:tcPr>
          <w:p w14:paraId="14DAA50A" w14:textId="77777777" w:rsidR="007B3364" w:rsidRDefault="007B3364" w:rsidP="00B45B66">
            <w:pPr>
              <w:pStyle w:val="isi"/>
              <w:jc w:val="center"/>
            </w:pPr>
            <w:r>
              <w:lastRenderedPageBreak/>
              <w:t>2</w:t>
            </w:r>
          </w:p>
        </w:tc>
        <w:tc>
          <w:tcPr>
            <w:tcW w:w="1938" w:type="dxa"/>
          </w:tcPr>
          <w:p w14:paraId="22FA1ECA" w14:textId="63DBDB1C" w:rsidR="007B3364" w:rsidRDefault="007B3364" w:rsidP="00B45B66">
            <w:pPr>
              <w:pStyle w:val="isi"/>
            </w:pPr>
            <w:r>
              <w:t xml:space="preserve">Blob </w:t>
            </w:r>
          </w:p>
        </w:tc>
        <w:tc>
          <w:tcPr>
            <w:tcW w:w="2126" w:type="dxa"/>
          </w:tcPr>
          <w:p w14:paraId="707C0106" w14:textId="032E05CD" w:rsidR="007B3364" w:rsidRDefault="00D03B23" w:rsidP="00B45B66">
            <w:pPr>
              <w:pStyle w:val="isi"/>
            </w:pPr>
            <w:r>
              <w:t>a</w:t>
            </w:r>
            <w:r w:rsidR="007B3364">
              <w:t>udio_name_input</w:t>
            </w:r>
          </w:p>
        </w:tc>
        <w:tc>
          <w:tcPr>
            <w:tcW w:w="1134" w:type="dxa"/>
          </w:tcPr>
          <w:p w14:paraId="6040349F" w14:textId="7DC15AC0" w:rsidR="007B3364" w:rsidRDefault="007B3364" w:rsidP="00B45B66">
            <w:pPr>
              <w:pStyle w:val="isi"/>
            </w:pPr>
            <w:r>
              <w:t xml:space="preserve">longblob </w:t>
            </w:r>
          </w:p>
        </w:tc>
        <w:tc>
          <w:tcPr>
            <w:tcW w:w="947" w:type="dxa"/>
          </w:tcPr>
          <w:p w14:paraId="1A2F91E7" w14:textId="7DC38031" w:rsidR="007B3364" w:rsidRDefault="007B3364" w:rsidP="00B45B66">
            <w:pPr>
              <w:pStyle w:val="isi"/>
            </w:pPr>
          </w:p>
        </w:tc>
        <w:tc>
          <w:tcPr>
            <w:tcW w:w="1463" w:type="dxa"/>
          </w:tcPr>
          <w:p w14:paraId="2DFD121A" w14:textId="77777777" w:rsidR="007B3364" w:rsidRDefault="007B3364" w:rsidP="00B45B66">
            <w:pPr>
              <w:pStyle w:val="isi"/>
            </w:pPr>
          </w:p>
        </w:tc>
      </w:tr>
      <w:tr w:rsidR="007B3364" w14:paraId="04590EC7" w14:textId="77777777" w:rsidTr="00D03B23">
        <w:tc>
          <w:tcPr>
            <w:tcW w:w="751" w:type="dxa"/>
          </w:tcPr>
          <w:p w14:paraId="49FAA46B" w14:textId="77777777" w:rsidR="007B3364" w:rsidRDefault="007B3364" w:rsidP="00B45B66">
            <w:pPr>
              <w:pStyle w:val="isi"/>
              <w:jc w:val="center"/>
            </w:pPr>
            <w:r>
              <w:t>3</w:t>
            </w:r>
          </w:p>
        </w:tc>
        <w:tc>
          <w:tcPr>
            <w:tcW w:w="1938" w:type="dxa"/>
          </w:tcPr>
          <w:p w14:paraId="2F8280E7" w14:textId="3AA932C1" w:rsidR="007B3364" w:rsidRDefault="007B3364" w:rsidP="00B45B66">
            <w:pPr>
              <w:pStyle w:val="isi"/>
            </w:pPr>
            <w:r>
              <w:t>Keterangan audio</w:t>
            </w:r>
          </w:p>
        </w:tc>
        <w:tc>
          <w:tcPr>
            <w:tcW w:w="2126" w:type="dxa"/>
          </w:tcPr>
          <w:p w14:paraId="3C97E434" w14:textId="21B7306B" w:rsidR="007B3364" w:rsidRDefault="00D03B23" w:rsidP="00B45B66">
            <w:pPr>
              <w:pStyle w:val="isi"/>
            </w:pPr>
            <w:r>
              <w:t>keterangan_audio</w:t>
            </w:r>
            <w:r w:rsidR="007B3364">
              <w:t xml:space="preserve"> </w:t>
            </w:r>
          </w:p>
        </w:tc>
        <w:tc>
          <w:tcPr>
            <w:tcW w:w="1134" w:type="dxa"/>
          </w:tcPr>
          <w:p w14:paraId="2A1A60E7" w14:textId="77777777" w:rsidR="007B3364" w:rsidRDefault="007B3364" w:rsidP="00B45B66">
            <w:pPr>
              <w:pStyle w:val="isi"/>
            </w:pPr>
            <w:r>
              <w:t xml:space="preserve">Varchar </w:t>
            </w:r>
          </w:p>
        </w:tc>
        <w:tc>
          <w:tcPr>
            <w:tcW w:w="947" w:type="dxa"/>
          </w:tcPr>
          <w:p w14:paraId="510458BB" w14:textId="77777777" w:rsidR="007B3364" w:rsidRDefault="007B3364" w:rsidP="00B45B66">
            <w:pPr>
              <w:pStyle w:val="isi"/>
            </w:pPr>
            <w:r>
              <w:t>255</w:t>
            </w:r>
          </w:p>
        </w:tc>
        <w:tc>
          <w:tcPr>
            <w:tcW w:w="1463" w:type="dxa"/>
          </w:tcPr>
          <w:p w14:paraId="2ECCDD78" w14:textId="77777777" w:rsidR="007B3364" w:rsidRDefault="007B3364" w:rsidP="00B45B66">
            <w:pPr>
              <w:pStyle w:val="isi"/>
            </w:pPr>
          </w:p>
        </w:tc>
      </w:tr>
    </w:tbl>
    <w:p w14:paraId="2007E5FC" w14:textId="0BA387C4" w:rsidR="007B3364" w:rsidRDefault="007B3364" w:rsidP="00F5266B">
      <w:pPr>
        <w:pStyle w:val="isi"/>
      </w:pPr>
    </w:p>
    <w:p w14:paraId="1B9C106B" w14:textId="4F1CDDED" w:rsidR="00725DA0" w:rsidRDefault="00725DA0" w:rsidP="00F5266B">
      <w:pPr>
        <w:pStyle w:val="isi"/>
      </w:pPr>
      <w:r>
        <w:t>3. Spesifiksi File Schedule</w:t>
      </w:r>
    </w:p>
    <w:p w14:paraId="217AADD5" w14:textId="060227ED" w:rsidR="009B6D23" w:rsidRDefault="009B6D23" w:rsidP="00F5266B">
      <w:pPr>
        <w:pStyle w:val="isi"/>
      </w:pPr>
      <w:r>
        <w:t xml:space="preserve">Nama </w:t>
      </w:r>
      <w:proofErr w:type="gramStart"/>
      <w:r>
        <w:t>Database :</w:t>
      </w:r>
      <w:proofErr w:type="gramEnd"/>
      <w:r>
        <w:t xml:space="preserve"> smart_audio_db</w:t>
      </w:r>
    </w:p>
    <w:p w14:paraId="6383FDA9" w14:textId="77777777" w:rsidR="009B6D23" w:rsidRDefault="009B6D23" w:rsidP="00F5266B">
      <w:pPr>
        <w:pStyle w:val="isi"/>
      </w:pPr>
      <w:r>
        <w:t xml:space="preserve">Nama File </w:t>
      </w:r>
      <w:proofErr w:type="gramStart"/>
      <w:r>
        <w:tab/>
        <w:t xml:space="preserve">  :</w:t>
      </w:r>
      <w:proofErr w:type="gramEnd"/>
      <w:r>
        <w:t xml:space="preserve"> schedule</w:t>
      </w:r>
    </w:p>
    <w:p w14:paraId="1D3CEEC7" w14:textId="77777777" w:rsidR="009B6D23" w:rsidRDefault="009B6D23" w:rsidP="00F5266B">
      <w:pPr>
        <w:pStyle w:val="isi"/>
      </w:pPr>
      <w:r>
        <w:t>Akronim</w:t>
      </w:r>
      <w:proofErr w:type="gramStart"/>
      <w:r>
        <w:tab/>
        <w:t xml:space="preserve">  :</w:t>
      </w:r>
      <w:proofErr w:type="gramEnd"/>
      <w:r>
        <w:t xml:space="preserve"> schedule.myd</w:t>
      </w:r>
    </w:p>
    <w:p w14:paraId="6BD1A464" w14:textId="2621118E" w:rsidR="009B6D23" w:rsidRDefault="009B6D23" w:rsidP="00F5266B">
      <w:pPr>
        <w:pStyle w:val="isi"/>
      </w:pPr>
      <w:r>
        <w:t xml:space="preserve">Tipe File </w:t>
      </w:r>
      <w:proofErr w:type="gramStart"/>
      <w:r>
        <w:tab/>
        <w:t xml:space="preserve">  :</w:t>
      </w:r>
      <w:proofErr w:type="gramEnd"/>
      <w:r>
        <w:t xml:space="preserve"> File Master</w:t>
      </w:r>
    </w:p>
    <w:p w14:paraId="5DAB3F5D" w14:textId="5D4988F8" w:rsidR="009B6D23" w:rsidRDefault="009B6D23" w:rsidP="00F5266B">
      <w:pPr>
        <w:pStyle w:val="isi"/>
      </w:pPr>
      <w:r>
        <w:t xml:space="preserve">Akses File </w:t>
      </w:r>
      <w:proofErr w:type="gramStart"/>
      <w:r>
        <w:tab/>
        <w:t xml:space="preserve">  :</w:t>
      </w:r>
      <w:proofErr w:type="gramEnd"/>
      <w:r>
        <w:t xml:space="preserve"> Random</w:t>
      </w:r>
    </w:p>
    <w:p w14:paraId="43B075A8" w14:textId="522C0FC2" w:rsidR="009B6D23" w:rsidRDefault="009B6D23" w:rsidP="00F5266B">
      <w:pPr>
        <w:pStyle w:val="isi"/>
      </w:pPr>
      <w:r>
        <w:t xml:space="preserve">Panjang </w:t>
      </w:r>
      <w:proofErr w:type="gramStart"/>
      <w:r>
        <w:t>Record :</w:t>
      </w:r>
      <w:proofErr w:type="gramEnd"/>
      <w:r>
        <w:t xml:space="preserve"> </w:t>
      </w:r>
      <w:r w:rsidR="00630D26">
        <w:t>277</w:t>
      </w:r>
    </w:p>
    <w:p w14:paraId="05BAA0B8" w14:textId="26F22D93" w:rsidR="009B6D23" w:rsidRDefault="009B6D23" w:rsidP="00F5266B">
      <w:pPr>
        <w:pStyle w:val="isi"/>
      </w:pPr>
      <w:r>
        <w:t xml:space="preserve">Kunci Field </w:t>
      </w:r>
      <w:proofErr w:type="gramStart"/>
      <w:r>
        <w:tab/>
        <w:t xml:space="preserve">  :</w:t>
      </w:r>
      <w:proofErr w:type="gramEnd"/>
      <w:r>
        <w:t xml:space="preserve"> id</w:t>
      </w:r>
    </w:p>
    <w:p w14:paraId="33CB2F01" w14:textId="1AE86D04" w:rsidR="009B6D23" w:rsidRDefault="009B6D23" w:rsidP="009B6D23">
      <w:pPr>
        <w:pStyle w:val="Keterangan"/>
      </w:pPr>
      <w:r w:rsidRPr="009B6D23">
        <w:rPr>
          <w:b/>
        </w:rPr>
        <w:t xml:space="preserve">Tabel IV. </w:t>
      </w:r>
      <w:r w:rsidRPr="009B6D23">
        <w:rPr>
          <w:b/>
        </w:rPr>
        <w:fldChar w:fldCharType="begin"/>
      </w:r>
      <w:r w:rsidRPr="009B6D23">
        <w:rPr>
          <w:b/>
        </w:rPr>
        <w:instrText xml:space="preserve"> SEQ Tabel_IV. \* ARABIC </w:instrText>
      </w:r>
      <w:r w:rsidRPr="009B6D23">
        <w:rPr>
          <w:b/>
        </w:rPr>
        <w:fldChar w:fldCharType="separate"/>
      </w:r>
      <w:r w:rsidR="000B0BEF">
        <w:rPr>
          <w:b/>
          <w:noProof/>
        </w:rPr>
        <w:t>20</w:t>
      </w:r>
      <w:r w:rsidRPr="009B6D23">
        <w:rPr>
          <w:b/>
        </w:rPr>
        <w:fldChar w:fldCharType="end"/>
      </w:r>
      <w:r>
        <w:rPr>
          <w:b/>
        </w:rPr>
        <w:t xml:space="preserve"> </w:t>
      </w:r>
      <w:r w:rsidRPr="009B6D23">
        <w:t>Spesifikasi File</w:t>
      </w:r>
      <w:r>
        <w:t xml:space="preserve"> Schedule</w:t>
      </w:r>
    </w:p>
    <w:tbl>
      <w:tblPr>
        <w:tblStyle w:val="KisiTabel"/>
        <w:tblW w:w="8500" w:type="dxa"/>
        <w:tblLook w:val="04A0" w:firstRow="1" w:lastRow="0" w:firstColumn="1" w:lastColumn="0" w:noHBand="0" w:noVBand="1"/>
      </w:tblPr>
      <w:tblGrid>
        <w:gridCol w:w="599"/>
        <w:gridCol w:w="2242"/>
        <w:gridCol w:w="2229"/>
        <w:gridCol w:w="1089"/>
        <w:gridCol w:w="825"/>
        <w:gridCol w:w="1516"/>
      </w:tblGrid>
      <w:tr w:rsidR="00630D26" w14:paraId="63055AA8" w14:textId="77777777" w:rsidTr="00630D26">
        <w:tc>
          <w:tcPr>
            <w:tcW w:w="599" w:type="dxa"/>
          </w:tcPr>
          <w:p w14:paraId="16BF0BC4" w14:textId="77777777" w:rsidR="009B6D23" w:rsidRDefault="009B6D23" w:rsidP="00B45B66">
            <w:pPr>
              <w:pStyle w:val="isi"/>
              <w:jc w:val="center"/>
            </w:pPr>
            <w:r>
              <w:t>No</w:t>
            </w:r>
          </w:p>
        </w:tc>
        <w:tc>
          <w:tcPr>
            <w:tcW w:w="2242" w:type="dxa"/>
          </w:tcPr>
          <w:p w14:paraId="3A331C65" w14:textId="77777777" w:rsidR="009B6D23" w:rsidRDefault="009B6D23" w:rsidP="00B45B66">
            <w:pPr>
              <w:pStyle w:val="isi"/>
              <w:jc w:val="center"/>
            </w:pPr>
            <w:r>
              <w:t>Elemen Data</w:t>
            </w:r>
          </w:p>
        </w:tc>
        <w:tc>
          <w:tcPr>
            <w:tcW w:w="2229" w:type="dxa"/>
          </w:tcPr>
          <w:p w14:paraId="55D51F63" w14:textId="77777777" w:rsidR="009B6D23" w:rsidRDefault="009B6D23" w:rsidP="00B45B66">
            <w:pPr>
              <w:pStyle w:val="isi"/>
              <w:jc w:val="center"/>
            </w:pPr>
            <w:r>
              <w:t>Nama Field</w:t>
            </w:r>
          </w:p>
        </w:tc>
        <w:tc>
          <w:tcPr>
            <w:tcW w:w="1089" w:type="dxa"/>
          </w:tcPr>
          <w:p w14:paraId="6C220ADA" w14:textId="77777777" w:rsidR="009B6D23" w:rsidRDefault="009B6D23" w:rsidP="00B45B66">
            <w:pPr>
              <w:pStyle w:val="isi"/>
              <w:jc w:val="center"/>
            </w:pPr>
            <w:r>
              <w:t>Type</w:t>
            </w:r>
          </w:p>
        </w:tc>
        <w:tc>
          <w:tcPr>
            <w:tcW w:w="825" w:type="dxa"/>
          </w:tcPr>
          <w:p w14:paraId="710750FE" w14:textId="77777777" w:rsidR="009B6D23" w:rsidRDefault="009B6D23" w:rsidP="00B45B66">
            <w:pPr>
              <w:pStyle w:val="isi"/>
              <w:jc w:val="center"/>
            </w:pPr>
            <w:r>
              <w:t>Size</w:t>
            </w:r>
          </w:p>
        </w:tc>
        <w:tc>
          <w:tcPr>
            <w:tcW w:w="1516" w:type="dxa"/>
          </w:tcPr>
          <w:p w14:paraId="40BB0D98" w14:textId="77777777" w:rsidR="009B6D23" w:rsidRDefault="009B6D23" w:rsidP="00B45B66">
            <w:pPr>
              <w:pStyle w:val="isi"/>
              <w:jc w:val="center"/>
            </w:pPr>
            <w:r>
              <w:t>Keterangan</w:t>
            </w:r>
          </w:p>
        </w:tc>
      </w:tr>
      <w:tr w:rsidR="00630D26" w14:paraId="556F02E9" w14:textId="77777777" w:rsidTr="00630D26">
        <w:tc>
          <w:tcPr>
            <w:tcW w:w="599" w:type="dxa"/>
          </w:tcPr>
          <w:p w14:paraId="5F73C216" w14:textId="77777777" w:rsidR="009B6D23" w:rsidRDefault="009B6D23" w:rsidP="00B45B66">
            <w:pPr>
              <w:pStyle w:val="isi"/>
              <w:jc w:val="center"/>
            </w:pPr>
            <w:r>
              <w:t>1</w:t>
            </w:r>
          </w:p>
        </w:tc>
        <w:tc>
          <w:tcPr>
            <w:tcW w:w="2242" w:type="dxa"/>
          </w:tcPr>
          <w:p w14:paraId="76E9A4C6" w14:textId="10FCE9F0" w:rsidR="009B6D23" w:rsidRDefault="009B6D23" w:rsidP="00B45B66">
            <w:pPr>
              <w:pStyle w:val="isi"/>
            </w:pPr>
            <w:r>
              <w:t>Id schedule</w:t>
            </w:r>
          </w:p>
        </w:tc>
        <w:tc>
          <w:tcPr>
            <w:tcW w:w="2229" w:type="dxa"/>
          </w:tcPr>
          <w:p w14:paraId="7C633783" w14:textId="77777777" w:rsidR="009B6D23" w:rsidRDefault="009B6D23" w:rsidP="00B45B66">
            <w:pPr>
              <w:pStyle w:val="isi"/>
            </w:pPr>
            <w:r>
              <w:t>id</w:t>
            </w:r>
          </w:p>
        </w:tc>
        <w:tc>
          <w:tcPr>
            <w:tcW w:w="1089" w:type="dxa"/>
          </w:tcPr>
          <w:p w14:paraId="055598E6" w14:textId="77777777" w:rsidR="009B6D23" w:rsidRDefault="009B6D23" w:rsidP="00B45B66">
            <w:pPr>
              <w:pStyle w:val="isi"/>
            </w:pPr>
            <w:r>
              <w:t>Int</w:t>
            </w:r>
          </w:p>
        </w:tc>
        <w:tc>
          <w:tcPr>
            <w:tcW w:w="825" w:type="dxa"/>
          </w:tcPr>
          <w:p w14:paraId="3FD77038" w14:textId="77777777" w:rsidR="009B6D23" w:rsidRDefault="009B6D23" w:rsidP="00B45B66">
            <w:pPr>
              <w:pStyle w:val="isi"/>
            </w:pPr>
            <w:r>
              <w:t>11</w:t>
            </w:r>
          </w:p>
        </w:tc>
        <w:tc>
          <w:tcPr>
            <w:tcW w:w="1516" w:type="dxa"/>
          </w:tcPr>
          <w:p w14:paraId="46F8E4D1" w14:textId="77777777" w:rsidR="009B6D23" w:rsidRDefault="009B6D23" w:rsidP="00B45B66">
            <w:pPr>
              <w:pStyle w:val="isi"/>
            </w:pPr>
            <w:r>
              <w:t>Primary Key</w:t>
            </w:r>
          </w:p>
        </w:tc>
      </w:tr>
      <w:tr w:rsidR="00630D26" w14:paraId="338B0355" w14:textId="77777777" w:rsidTr="00630D26">
        <w:tc>
          <w:tcPr>
            <w:tcW w:w="599" w:type="dxa"/>
          </w:tcPr>
          <w:p w14:paraId="1ECF8E72" w14:textId="77777777" w:rsidR="009B6D23" w:rsidRDefault="009B6D23" w:rsidP="00B45B66">
            <w:pPr>
              <w:pStyle w:val="isi"/>
              <w:jc w:val="center"/>
            </w:pPr>
            <w:r>
              <w:t>2</w:t>
            </w:r>
          </w:p>
        </w:tc>
        <w:tc>
          <w:tcPr>
            <w:tcW w:w="2242" w:type="dxa"/>
          </w:tcPr>
          <w:p w14:paraId="1B98712D" w14:textId="09910635" w:rsidR="009B6D23" w:rsidRDefault="009B6D23" w:rsidP="00B45B66">
            <w:pPr>
              <w:pStyle w:val="isi"/>
            </w:pPr>
            <w:r>
              <w:t>Jam schedule</w:t>
            </w:r>
          </w:p>
        </w:tc>
        <w:tc>
          <w:tcPr>
            <w:tcW w:w="2229" w:type="dxa"/>
          </w:tcPr>
          <w:p w14:paraId="423A82F2" w14:textId="326244BD" w:rsidR="009B6D23" w:rsidRDefault="009B6D23" w:rsidP="00B45B66">
            <w:pPr>
              <w:pStyle w:val="isi"/>
            </w:pPr>
            <w:r>
              <w:t>jam</w:t>
            </w:r>
          </w:p>
        </w:tc>
        <w:tc>
          <w:tcPr>
            <w:tcW w:w="1089" w:type="dxa"/>
          </w:tcPr>
          <w:p w14:paraId="59BE4F36" w14:textId="6A2E948A" w:rsidR="009B6D23" w:rsidRDefault="009B6D23" w:rsidP="00B45B66">
            <w:pPr>
              <w:pStyle w:val="isi"/>
            </w:pPr>
            <w:r>
              <w:t xml:space="preserve">time </w:t>
            </w:r>
          </w:p>
        </w:tc>
        <w:tc>
          <w:tcPr>
            <w:tcW w:w="825" w:type="dxa"/>
          </w:tcPr>
          <w:p w14:paraId="74F1A786" w14:textId="421712CE" w:rsidR="009B6D23" w:rsidRDefault="009B6D23" w:rsidP="00B45B66">
            <w:pPr>
              <w:pStyle w:val="isi"/>
            </w:pPr>
          </w:p>
        </w:tc>
        <w:tc>
          <w:tcPr>
            <w:tcW w:w="1516" w:type="dxa"/>
          </w:tcPr>
          <w:p w14:paraId="75B4C8DF" w14:textId="77777777" w:rsidR="009B6D23" w:rsidRDefault="009B6D23" w:rsidP="00B45B66">
            <w:pPr>
              <w:pStyle w:val="isi"/>
            </w:pPr>
          </w:p>
        </w:tc>
      </w:tr>
      <w:tr w:rsidR="00630D26" w14:paraId="4921F51D" w14:textId="77777777" w:rsidTr="00630D26">
        <w:tc>
          <w:tcPr>
            <w:tcW w:w="599" w:type="dxa"/>
          </w:tcPr>
          <w:p w14:paraId="770B9224" w14:textId="77777777" w:rsidR="009B6D23" w:rsidRDefault="009B6D23" w:rsidP="00B45B66">
            <w:pPr>
              <w:pStyle w:val="isi"/>
              <w:jc w:val="center"/>
            </w:pPr>
            <w:r>
              <w:t>3</w:t>
            </w:r>
          </w:p>
        </w:tc>
        <w:tc>
          <w:tcPr>
            <w:tcW w:w="2242" w:type="dxa"/>
          </w:tcPr>
          <w:p w14:paraId="11F26D1C" w14:textId="125BAE12" w:rsidR="009B6D23" w:rsidRDefault="00630D26" w:rsidP="00B45B66">
            <w:pPr>
              <w:pStyle w:val="isi"/>
            </w:pPr>
            <w:r>
              <w:t xml:space="preserve">Keterangan schedule </w:t>
            </w:r>
          </w:p>
        </w:tc>
        <w:tc>
          <w:tcPr>
            <w:tcW w:w="2229" w:type="dxa"/>
          </w:tcPr>
          <w:p w14:paraId="1C5092BB" w14:textId="0E1EFC3C" w:rsidR="009B6D23" w:rsidRDefault="00630D26" w:rsidP="00B45B66">
            <w:pPr>
              <w:pStyle w:val="isi"/>
            </w:pPr>
            <w:r>
              <w:t>keterangan_schedule</w:t>
            </w:r>
            <w:r w:rsidR="009B6D23">
              <w:t xml:space="preserve"> </w:t>
            </w:r>
          </w:p>
        </w:tc>
        <w:tc>
          <w:tcPr>
            <w:tcW w:w="1089" w:type="dxa"/>
          </w:tcPr>
          <w:p w14:paraId="5A19D551" w14:textId="77777777" w:rsidR="009B6D23" w:rsidRDefault="009B6D23" w:rsidP="00B45B66">
            <w:pPr>
              <w:pStyle w:val="isi"/>
            </w:pPr>
            <w:r>
              <w:t xml:space="preserve">Varchar </w:t>
            </w:r>
          </w:p>
        </w:tc>
        <w:tc>
          <w:tcPr>
            <w:tcW w:w="825" w:type="dxa"/>
          </w:tcPr>
          <w:p w14:paraId="2C1965E9" w14:textId="77777777" w:rsidR="009B6D23" w:rsidRDefault="009B6D23" w:rsidP="00B45B66">
            <w:pPr>
              <w:pStyle w:val="isi"/>
            </w:pPr>
            <w:r>
              <w:t>255</w:t>
            </w:r>
          </w:p>
        </w:tc>
        <w:tc>
          <w:tcPr>
            <w:tcW w:w="1516" w:type="dxa"/>
          </w:tcPr>
          <w:p w14:paraId="65675B2F" w14:textId="77777777" w:rsidR="009B6D23" w:rsidRDefault="009B6D23" w:rsidP="00B45B66">
            <w:pPr>
              <w:pStyle w:val="isi"/>
            </w:pPr>
          </w:p>
        </w:tc>
      </w:tr>
      <w:tr w:rsidR="00630D26" w14:paraId="75B10095" w14:textId="77777777" w:rsidTr="00630D26">
        <w:tc>
          <w:tcPr>
            <w:tcW w:w="599" w:type="dxa"/>
          </w:tcPr>
          <w:p w14:paraId="36C5279C" w14:textId="77777777" w:rsidR="009B6D23" w:rsidRDefault="009B6D23" w:rsidP="00B45B66">
            <w:pPr>
              <w:pStyle w:val="isi"/>
              <w:jc w:val="center"/>
            </w:pPr>
            <w:r>
              <w:t>4</w:t>
            </w:r>
          </w:p>
        </w:tc>
        <w:tc>
          <w:tcPr>
            <w:tcW w:w="2242" w:type="dxa"/>
          </w:tcPr>
          <w:p w14:paraId="448D6FDA" w14:textId="485B671E" w:rsidR="009B6D23" w:rsidRDefault="00630D26" w:rsidP="00B45B66">
            <w:pPr>
              <w:pStyle w:val="isi"/>
            </w:pPr>
            <w:r>
              <w:t>Audio id</w:t>
            </w:r>
          </w:p>
        </w:tc>
        <w:tc>
          <w:tcPr>
            <w:tcW w:w="2229" w:type="dxa"/>
          </w:tcPr>
          <w:p w14:paraId="0108D26B" w14:textId="29BD5C1C" w:rsidR="009B6D23" w:rsidRDefault="00630D26" w:rsidP="00B45B66">
            <w:pPr>
              <w:pStyle w:val="isi"/>
            </w:pPr>
            <w:r>
              <w:t>audioId</w:t>
            </w:r>
          </w:p>
        </w:tc>
        <w:tc>
          <w:tcPr>
            <w:tcW w:w="1089" w:type="dxa"/>
          </w:tcPr>
          <w:p w14:paraId="4A7D0CA4" w14:textId="7E8D6D80" w:rsidR="009B6D23" w:rsidRDefault="00630D26" w:rsidP="00B45B66">
            <w:pPr>
              <w:pStyle w:val="isi"/>
            </w:pPr>
            <w:r>
              <w:t xml:space="preserve">Int </w:t>
            </w:r>
            <w:r w:rsidR="009B6D23">
              <w:t xml:space="preserve"> </w:t>
            </w:r>
          </w:p>
        </w:tc>
        <w:tc>
          <w:tcPr>
            <w:tcW w:w="825" w:type="dxa"/>
          </w:tcPr>
          <w:p w14:paraId="3A5ACB24" w14:textId="37F1797F" w:rsidR="009B6D23" w:rsidRDefault="00630D26" w:rsidP="00B45B66">
            <w:pPr>
              <w:pStyle w:val="isi"/>
            </w:pPr>
            <w:r>
              <w:t>11</w:t>
            </w:r>
          </w:p>
        </w:tc>
        <w:tc>
          <w:tcPr>
            <w:tcW w:w="1516" w:type="dxa"/>
          </w:tcPr>
          <w:p w14:paraId="48300808" w14:textId="71ADDCB1" w:rsidR="009B6D23" w:rsidRDefault="00DD7264" w:rsidP="00B45B66">
            <w:pPr>
              <w:pStyle w:val="isi"/>
            </w:pPr>
            <w:r>
              <w:t>Foreign Key</w:t>
            </w:r>
          </w:p>
        </w:tc>
      </w:tr>
    </w:tbl>
    <w:p w14:paraId="3C2DE8E0" w14:textId="64CC40EE" w:rsidR="00923EE0" w:rsidRDefault="00923EE0" w:rsidP="00F5266B">
      <w:pPr>
        <w:pStyle w:val="isi"/>
        <w:rPr>
          <w:b/>
        </w:rPr>
      </w:pPr>
    </w:p>
    <w:p w14:paraId="0AE3DD8E" w14:textId="73175BA7" w:rsidR="00842374" w:rsidRDefault="00842374" w:rsidP="00F5266B">
      <w:pPr>
        <w:pStyle w:val="isi"/>
      </w:pPr>
      <w:r w:rsidRPr="00842374">
        <w:t xml:space="preserve">4. </w:t>
      </w:r>
      <w:r>
        <w:t>Spesifikasi File Sessions</w:t>
      </w:r>
    </w:p>
    <w:p w14:paraId="19DE666D" w14:textId="77777777" w:rsidR="00842374" w:rsidRDefault="00842374" w:rsidP="00842374">
      <w:pPr>
        <w:pStyle w:val="isi"/>
      </w:pPr>
      <w:r>
        <w:t xml:space="preserve">Nama </w:t>
      </w:r>
      <w:proofErr w:type="gramStart"/>
      <w:r>
        <w:t>Database :</w:t>
      </w:r>
      <w:proofErr w:type="gramEnd"/>
      <w:r>
        <w:t xml:space="preserve"> smart_audio_db</w:t>
      </w:r>
    </w:p>
    <w:p w14:paraId="040C1069" w14:textId="18DB38A8" w:rsidR="00842374" w:rsidRDefault="00842374" w:rsidP="00842374">
      <w:pPr>
        <w:pStyle w:val="isi"/>
      </w:pPr>
      <w:r>
        <w:t xml:space="preserve">Nama File </w:t>
      </w:r>
      <w:proofErr w:type="gramStart"/>
      <w:r>
        <w:tab/>
        <w:t xml:space="preserve">  :</w:t>
      </w:r>
      <w:proofErr w:type="gramEnd"/>
      <w:r>
        <w:t xml:space="preserve"> sessions</w:t>
      </w:r>
    </w:p>
    <w:p w14:paraId="5DDE3115" w14:textId="171B71AA" w:rsidR="00842374" w:rsidRDefault="00842374" w:rsidP="00842374">
      <w:pPr>
        <w:pStyle w:val="isi"/>
      </w:pPr>
      <w:r>
        <w:t>Akronim</w:t>
      </w:r>
      <w:proofErr w:type="gramStart"/>
      <w:r>
        <w:tab/>
        <w:t xml:space="preserve">  :</w:t>
      </w:r>
      <w:proofErr w:type="gramEnd"/>
      <w:r>
        <w:t xml:space="preserve"> sessions.myd</w:t>
      </w:r>
    </w:p>
    <w:p w14:paraId="300DE186" w14:textId="77777777" w:rsidR="00842374" w:rsidRDefault="00842374" w:rsidP="00842374">
      <w:pPr>
        <w:pStyle w:val="isi"/>
      </w:pPr>
      <w:r>
        <w:t xml:space="preserve">Tipe File </w:t>
      </w:r>
      <w:proofErr w:type="gramStart"/>
      <w:r>
        <w:tab/>
        <w:t xml:space="preserve">  :</w:t>
      </w:r>
      <w:proofErr w:type="gramEnd"/>
      <w:r>
        <w:t xml:space="preserve"> File Master</w:t>
      </w:r>
    </w:p>
    <w:p w14:paraId="1F91A4ED" w14:textId="77777777" w:rsidR="00842374" w:rsidRDefault="00842374" w:rsidP="00842374">
      <w:pPr>
        <w:pStyle w:val="isi"/>
      </w:pPr>
      <w:r>
        <w:t xml:space="preserve">Akses File </w:t>
      </w:r>
      <w:proofErr w:type="gramStart"/>
      <w:r>
        <w:tab/>
        <w:t xml:space="preserve">  :</w:t>
      </w:r>
      <w:proofErr w:type="gramEnd"/>
      <w:r>
        <w:t xml:space="preserve"> Random</w:t>
      </w:r>
    </w:p>
    <w:p w14:paraId="3170EA5F" w14:textId="4558159F" w:rsidR="00842374" w:rsidRDefault="00842374" w:rsidP="00842374">
      <w:pPr>
        <w:pStyle w:val="isi"/>
      </w:pPr>
      <w:r>
        <w:t xml:space="preserve">Panjang </w:t>
      </w:r>
      <w:proofErr w:type="gramStart"/>
      <w:r>
        <w:t>Record :</w:t>
      </w:r>
      <w:proofErr w:type="gramEnd"/>
      <w:r>
        <w:t xml:space="preserve"> </w:t>
      </w:r>
      <w:r w:rsidR="000B0BEF">
        <w:t>36</w:t>
      </w:r>
    </w:p>
    <w:p w14:paraId="53DC02EC" w14:textId="5F424CE0" w:rsidR="00842374" w:rsidRDefault="00842374" w:rsidP="00842374">
      <w:pPr>
        <w:pStyle w:val="isi"/>
      </w:pPr>
      <w:r>
        <w:lastRenderedPageBreak/>
        <w:t xml:space="preserve">Kunci Field </w:t>
      </w:r>
      <w:proofErr w:type="gramStart"/>
      <w:r>
        <w:tab/>
        <w:t xml:space="preserve">  :</w:t>
      </w:r>
      <w:proofErr w:type="gramEnd"/>
      <w:r>
        <w:t xml:space="preserve"> sid</w:t>
      </w:r>
    </w:p>
    <w:p w14:paraId="0D8C1E98" w14:textId="45D0A7CC" w:rsidR="000B0BEF" w:rsidRPr="000B0BEF" w:rsidRDefault="000B0BEF" w:rsidP="000B0BEF">
      <w:pPr>
        <w:pStyle w:val="Keterangan"/>
        <w:rPr>
          <w:b/>
        </w:rPr>
      </w:pPr>
      <w:r w:rsidRPr="000B0BEF">
        <w:rPr>
          <w:b/>
        </w:rPr>
        <w:t xml:space="preserve">Tabel IV. </w:t>
      </w:r>
      <w:r w:rsidRPr="000B0BEF">
        <w:rPr>
          <w:b/>
        </w:rPr>
        <w:fldChar w:fldCharType="begin"/>
      </w:r>
      <w:r w:rsidRPr="000B0BEF">
        <w:rPr>
          <w:b/>
        </w:rPr>
        <w:instrText xml:space="preserve"> SEQ Tabel_IV. \* ARABIC </w:instrText>
      </w:r>
      <w:r w:rsidRPr="000B0BEF">
        <w:rPr>
          <w:b/>
        </w:rPr>
        <w:fldChar w:fldCharType="separate"/>
      </w:r>
      <w:r w:rsidRPr="000B0BEF">
        <w:rPr>
          <w:b/>
          <w:noProof/>
        </w:rPr>
        <w:t>21</w:t>
      </w:r>
      <w:r w:rsidRPr="000B0BEF">
        <w:rPr>
          <w:b/>
        </w:rPr>
        <w:fldChar w:fldCharType="end"/>
      </w:r>
      <w:r>
        <w:rPr>
          <w:b/>
        </w:rPr>
        <w:t xml:space="preserve"> </w:t>
      </w:r>
      <w:r w:rsidRPr="009B6D23">
        <w:t>Spesifikasi File</w:t>
      </w:r>
      <w:r>
        <w:t xml:space="preserve"> Sessions</w:t>
      </w:r>
    </w:p>
    <w:tbl>
      <w:tblPr>
        <w:tblStyle w:val="KisiTabel"/>
        <w:tblW w:w="8500" w:type="dxa"/>
        <w:tblLook w:val="04A0" w:firstRow="1" w:lastRow="0" w:firstColumn="1" w:lastColumn="0" w:noHBand="0" w:noVBand="1"/>
      </w:tblPr>
      <w:tblGrid>
        <w:gridCol w:w="598"/>
        <w:gridCol w:w="2239"/>
        <w:gridCol w:w="2226"/>
        <w:gridCol w:w="1096"/>
        <w:gridCol w:w="825"/>
        <w:gridCol w:w="1516"/>
      </w:tblGrid>
      <w:tr w:rsidR="00842374" w14:paraId="7F4F7C96" w14:textId="77777777" w:rsidTr="00B45B66">
        <w:tc>
          <w:tcPr>
            <w:tcW w:w="599" w:type="dxa"/>
          </w:tcPr>
          <w:p w14:paraId="2517856C" w14:textId="77777777" w:rsidR="00842374" w:rsidRDefault="00842374" w:rsidP="00B45B66">
            <w:pPr>
              <w:pStyle w:val="isi"/>
              <w:jc w:val="center"/>
            </w:pPr>
            <w:r>
              <w:t>No</w:t>
            </w:r>
          </w:p>
        </w:tc>
        <w:tc>
          <w:tcPr>
            <w:tcW w:w="2242" w:type="dxa"/>
          </w:tcPr>
          <w:p w14:paraId="126651FC" w14:textId="77777777" w:rsidR="00842374" w:rsidRDefault="00842374" w:rsidP="00B45B66">
            <w:pPr>
              <w:pStyle w:val="isi"/>
              <w:jc w:val="center"/>
            </w:pPr>
            <w:r>
              <w:t>Elemen Data</w:t>
            </w:r>
          </w:p>
        </w:tc>
        <w:tc>
          <w:tcPr>
            <w:tcW w:w="2229" w:type="dxa"/>
          </w:tcPr>
          <w:p w14:paraId="7A63EA8A" w14:textId="77777777" w:rsidR="00842374" w:rsidRDefault="00842374" w:rsidP="00B45B66">
            <w:pPr>
              <w:pStyle w:val="isi"/>
              <w:jc w:val="center"/>
            </w:pPr>
            <w:r>
              <w:t>Nama Field</w:t>
            </w:r>
          </w:p>
        </w:tc>
        <w:tc>
          <w:tcPr>
            <w:tcW w:w="1089" w:type="dxa"/>
          </w:tcPr>
          <w:p w14:paraId="6629A099" w14:textId="77777777" w:rsidR="00842374" w:rsidRDefault="00842374" w:rsidP="00B45B66">
            <w:pPr>
              <w:pStyle w:val="isi"/>
              <w:jc w:val="center"/>
            </w:pPr>
            <w:r>
              <w:t>Type</w:t>
            </w:r>
          </w:p>
        </w:tc>
        <w:tc>
          <w:tcPr>
            <w:tcW w:w="825" w:type="dxa"/>
          </w:tcPr>
          <w:p w14:paraId="66030025" w14:textId="77777777" w:rsidR="00842374" w:rsidRDefault="00842374" w:rsidP="00B45B66">
            <w:pPr>
              <w:pStyle w:val="isi"/>
              <w:jc w:val="center"/>
            </w:pPr>
            <w:r>
              <w:t>Size</w:t>
            </w:r>
          </w:p>
        </w:tc>
        <w:tc>
          <w:tcPr>
            <w:tcW w:w="1516" w:type="dxa"/>
          </w:tcPr>
          <w:p w14:paraId="1C29813B" w14:textId="77777777" w:rsidR="00842374" w:rsidRDefault="00842374" w:rsidP="00B45B66">
            <w:pPr>
              <w:pStyle w:val="isi"/>
              <w:jc w:val="center"/>
            </w:pPr>
            <w:r>
              <w:t>Keterangan</w:t>
            </w:r>
          </w:p>
        </w:tc>
      </w:tr>
      <w:tr w:rsidR="00842374" w14:paraId="7DFDF8FF" w14:textId="77777777" w:rsidTr="00B45B66">
        <w:tc>
          <w:tcPr>
            <w:tcW w:w="599" w:type="dxa"/>
          </w:tcPr>
          <w:p w14:paraId="276B83A0" w14:textId="77777777" w:rsidR="00842374" w:rsidRDefault="00842374" w:rsidP="00B45B66">
            <w:pPr>
              <w:pStyle w:val="isi"/>
              <w:jc w:val="center"/>
            </w:pPr>
            <w:r>
              <w:t>1</w:t>
            </w:r>
          </w:p>
        </w:tc>
        <w:tc>
          <w:tcPr>
            <w:tcW w:w="2242" w:type="dxa"/>
          </w:tcPr>
          <w:p w14:paraId="62A551C9" w14:textId="567AA280" w:rsidR="00842374" w:rsidRDefault="000B0BEF" w:rsidP="00B45B66">
            <w:pPr>
              <w:pStyle w:val="isi"/>
            </w:pPr>
            <w:r>
              <w:t xml:space="preserve">Session </w:t>
            </w:r>
            <w:r w:rsidR="00842374">
              <w:t>sid</w:t>
            </w:r>
          </w:p>
        </w:tc>
        <w:tc>
          <w:tcPr>
            <w:tcW w:w="2229" w:type="dxa"/>
          </w:tcPr>
          <w:p w14:paraId="7B3F82DA" w14:textId="1E08FFE5" w:rsidR="00842374" w:rsidRDefault="00842374" w:rsidP="00B45B66">
            <w:pPr>
              <w:pStyle w:val="isi"/>
            </w:pPr>
            <w:r>
              <w:t>sid</w:t>
            </w:r>
          </w:p>
        </w:tc>
        <w:tc>
          <w:tcPr>
            <w:tcW w:w="1089" w:type="dxa"/>
          </w:tcPr>
          <w:p w14:paraId="4E8BE88B" w14:textId="20D53295" w:rsidR="00842374" w:rsidRDefault="000B0BEF" w:rsidP="00B45B66">
            <w:pPr>
              <w:pStyle w:val="isi"/>
            </w:pPr>
            <w:r>
              <w:t xml:space="preserve">Varchar </w:t>
            </w:r>
          </w:p>
        </w:tc>
        <w:tc>
          <w:tcPr>
            <w:tcW w:w="825" w:type="dxa"/>
          </w:tcPr>
          <w:p w14:paraId="6865065E" w14:textId="4912A5B5" w:rsidR="00842374" w:rsidRDefault="000B0BEF" w:rsidP="00B45B66">
            <w:pPr>
              <w:pStyle w:val="isi"/>
            </w:pPr>
            <w:r>
              <w:t>36</w:t>
            </w:r>
          </w:p>
        </w:tc>
        <w:tc>
          <w:tcPr>
            <w:tcW w:w="1516" w:type="dxa"/>
          </w:tcPr>
          <w:p w14:paraId="06B2373E" w14:textId="77777777" w:rsidR="00842374" w:rsidRDefault="00842374" w:rsidP="00B45B66">
            <w:pPr>
              <w:pStyle w:val="isi"/>
            </w:pPr>
            <w:r>
              <w:t>Primary Key</w:t>
            </w:r>
          </w:p>
        </w:tc>
      </w:tr>
      <w:tr w:rsidR="00842374" w14:paraId="0EAF8A1D" w14:textId="77777777" w:rsidTr="00B45B66">
        <w:tc>
          <w:tcPr>
            <w:tcW w:w="599" w:type="dxa"/>
          </w:tcPr>
          <w:p w14:paraId="134646AD" w14:textId="77777777" w:rsidR="00842374" w:rsidRDefault="00842374" w:rsidP="00B45B66">
            <w:pPr>
              <w:pStyle w:val="isi"/>
              <w:jc w:val="center"/>
            </w:pPr>
            <w:r>
              <w:t>2</w:t>
            </w:r>
          </w:p>
        </w:tc>
        <w:tc>
          <w:tcPr>
            <w:tcW w:w="2242" w:type="dxa"/>
          </w:tcPr>
          <w:p w14:paraId="0A120E07" w14:textId="4C94E72C" w:rsidR="00842374" w:rsidRDefault="000B0BEF" w:rsidP="00B45B66">
            <w:pPr>
              <w:pStyle w:val="isi"/>
            </w:pPr>
            <w:r>
              <w:t>Expires session</w:t>
            </w:r>
          </w:p>
        </w:tc>
        <w:tc>
          <w:tcPr>
            <w:tcW w:w="2229" w:type="dxa"/>
          </w:tcPr>
          <w:p w14:paraId="71B0D857" w14:textId="7B9407ED" w:rsidR="00842374" w:rsidRDefault="00842374" w:rsidP="00B45B66">
            <w:pPr>
              <w:pStyle w:val="isi"/>
            </w:pPr>
            <w:r>
              <w:t>expires</w:t>
            </w:r>
          </w:p>
        </w:tc>
        <w:tc>
          <w:tcPr>
            <w:tcW w:w="1089" w:type="dxa"/>
          </w:tcPr>
          <w:p w14:paraId="28686B7B" w14:textId="1025104E" w:rsidR="00842374" w:rsidRDefault="000B0BEF" w:rsidP="00B45B66">
            <w:pPr>
              <w:pStyle w:val="isi"/>
            </w:pPr>
            <w:r>
              <w:t xml:space="preserve">Datetime </w:t>
            </w:r>
            <w:r w:rsidR="00842374">
              <w:t xml:space="preserve"> </w:t>
            </w:r>
          </w:p>
        </w:tc>
        <w:tc>
          <w:tcPr>
            <w:tcW w:w="825" w:type="dxa"/>
          </w:tcPr>
          <w:p w14:paraId="48F01A7C" w14:textId="77777777" w:rsidR="00842374" w:rsidRDefault="00842374" w:rsidP="00B45B66">
            <w:pPr>
              <w:pStyle w:val="isi"/>
            </w:pPr>
          </w:p>
        </w:tc>
        <w:tc>
          <w:tcPr>
            <w:tcW w:w="1516" w:type="dxa"/>
          </w:tcPr>
          <w:p w14:paraId="3E34E7DB" w14:textId="77777777" w:rsidR="00842374" w:rsidRDefault="00842374" w:rsidP="00B45B66">
            <w:pPr>
              <w:pStyle w:val="isi"/>
            </w:pPr>
          </w:p>
        </w:tc>
      </w:tr>
      <w:tr w:rsidR="00842374" w14:paraId="37570DC1" w14:textId="77777777" w:rsidTr="00B45B66">
        <w:tc>
          <w:tcPr>
            <w:tcW w:w="599" w:type="dxa"/>
          </w:tcPr>
          <w:p w14:paraId="7F522DEF" w14:textId="77777777" w:rsidR="00842374" w:rsidRDefault="00842374" w:rsidP="00B45B66">
            <w:pPr>
              <w:pStyle w:val="isi"/>
              <w:jc w:val="center"/>
            </w:pPr>
            <w:r>
              <w:t>3</w:t>
            </w:r>
          </w:p>
        </w:tc>
        <w:tc>
          <w:tcPr>
            <w:tcW w:w="2242" w:type="dxa"/>
          </w:tcPr>
          <w:p w14:paraId="0EB91AE5" w14:textId="5CA46295" w:rsidR="00842374" w:rsidRDefault="000B0BEF" w:rsidP="00B45B66">
            <w:pPr>
              <w:pStyle w:val="isi"/>
            </w:pPr>
            <w:r>
              <w:t>Data session</w:t>
            </w:r>
          </w:p>
        </w:tc>
        <w:tc>
          <w:tcPr>
            <w:tcW w:w="2229" w:type="dxa"/>
          </w:tcPr>
          <w:p w14:paraId="6E497A69" w14:textId="52EFBEA4" w:rsidR="00842374" w:rsidRDefault="000B0BEF" w:rsidP="00B45B66">
            <w:pPr>
              <w:pStyle w:val="isi"/>
            </w:pPr>
            <w:r>
              <w:t>data</w:t>
            </w:r>
            <w:r w:rsidR="00842374">
              <w:t xml:space="preserve"> </w:t>
            </w:r>
          </w:p>
        </w:tc>
        <w:tc>
          <w:tcPr>
            <w:tcW w:w="1089" w:type="dxa"/>
          </w:tcPr>
          <w:p w14:paraId="13EA0954" w14:textId="29792B86" w:rsidR="00842374" w:rsidRDefault="000B0BEF" w:rsidP="00B45B66">
            <w:pPr>
              <w:pStyle w:val="isi"/>
            </w:pPr>
            <w:r>
              <w:t xml:space="preserve">Text </w:t>
            </w:r>
            <w:r w:rsidR="00842374">
              <w:t xml:space="preserve"> </w:t>
            </w:r>
          </w:p>
        </w:tc>
        <w:tc>
          <w:tcPr>
            <w:tcW w:w="825" w:type="dxa"/>
          </w:tcPr>
          <w:p w14:paraId="1474A6AC" w14:textId="66F6A73D" w:rsidR="00842374" w:rsidRDefault="00842374" w:rsidP="00B45B66">
            <w:pPr>
              <w:pStyle w:val="isi"/>
            </w:pPr>
          </w:p>
        </w:tc>
        <w:tc>
          <w:tcPr>
            <w:tcW w:w="1516" w:type="dxa"/>
          </w:tcPr>
          <w:p w14:paraId="5A2ACF14" w14:textId="77777777" w:rsidR="00842374" w:rsidRDefault="00842374" w:rsidP="00B45B66">
            <w:pPr>
              <w:pStyle w:val="isi"/>
            </w:pPr>
          </w:p>
        </w:tc>
      </w:tr>
    </w:tbl>
    <w:p w14:paraId="6223FE44" w14:textId="77777777" w:rsidR="00842374" w:rsidRPr="00842374" w:rsidRDefault="00842374" w:rsidP="00F5266B">
      <w:pPr>
        <w:pStyle w:val="isi"/>
      </w:pPr>
    </w:p>
    <w:p w14:paraId="1B2F132D" w14:textId="45DE0DCC" w:rsidR="00DA38FA" w:rsidRDefault="00DA38FA" w:rsidP="00DA38FA">
      <w:pPr>
        <w:pStyle w:val="Judul3"/>
      </w:pPr>
      <w:r>
        <w:t>Software Architecture</w:t>
      </w:r>
    </w:p>
    <w:p w14:paraId="72C4258C" w14:textId="67A195DA" w:rsidR="00DA38FA" w:rsidRDefault="00DA38FA" w:rsidP="00DA38FA">
      <w:pPr>
        <w:pStyle w:val="isi"/>
        <w:numPr>
          <w:ilvl w:val="0"/>
          <w:numId w:val="37"/>
        </w:numPr>
        <w:ind w:left="284" w:hanging="284"/>
        <w:rPr>
          <w:b/>
        </w:rPr>
      </w:pPr>
      <w:r w:rsidRPr="00DA38FA">
        <w:rPr>
          <w:b/>
        </w:rPr>
        <w:t>Class D</w:t>
      </w:r>
      <w:r>
        <w:rPr>
          <w:b/>
        </w:rPr>
        <w:t>iagram</w:t>
      </w:r>
    </w:p>
    <w:p w14:paraId="7385C868" w14:textId="2FAA132D" w:rsidR="00DA38FA" w:rsidRDefault="00DA38FA" w:rsidP="00DA38FA">
      <w:pPr>
        <w:pStyle w:val="isi"/>
      </w:pPr>
      <w:r w:rsidRPr="00DA38FA">
        <w:t xml:space="preserve">Berikut ini adalah contoh gambar class diagram dari sistem </w:t>
      </w:r>
      <w:r>
        <w:t>SIAMI.</w:t>
      </w:r>
    </w:p>
    <w:p w14:paraId="083A9E01" w14:textId="74F395B3" w:rsidR="00DD7264" w:rsidRDefault="0025395D" w:rsidP="00DA38FA">
      <w:pPr>
        <w:pStyle w:val="isi"/>
      </w:pPr>
      <w:r>
        <w:rPr>
          <w:noProof/>
        </w:rPr>
        <w:drawing>
          <wp:inline distT="0" distB="0" distL="0" distR="0" wp14:anchorId="0D5D1D9F" wp14:editId="7A2263C3">
            <wp:extent cx="5219700" cy="4950460"/>
            <wp:effectExtent l="0" t="0" r="0" b="0"/>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lass_diagrm.png"/>
                    <pic:cNvPicPr/>
                  </pic:nvPicPr>
                  <pic:blipFill>
                    <a:blip r:embed="rId77">
                      <a:extLst>
                        <a:ext uri="{28A0092B-C50C-407E-A947-70E740481C1C}">
                          <a14:useLocalDpi xmlns:a14="http://schemas.microsoft.com/office/drawing/2010/main" val="0"/>
                        </a:ext>
                      </a:extLst>
                    </a:blip>
                    <a:stretch>
                      <a:fillRect/>
                    </a:stretch>
                  </pic:blipFill>
                  <pic:spPr>
                    <a:xfrm>
                      <a:off x="0" y="0"/>
                      <a:ext cx="5219700" cy="4950460"/>
                    </a:xfrm>
                    <a:prstGeom prst="rect">
                      <a:avLst/>
                    </a:prstGeom>
                  </pic:spPr>
                </pic:pic>
              </a:graphicData>
            </a:graphic>
          </wp:inline>
        </w:drawing>
      </w:r>
    </w:p>
    <w:p w14:paraId="3FC2DD3A" w14:textId="0888F835" w:rsidR="00DD7264" w:rsidRDefault="00DD7264" w:rsidP="00DD7264">
      <w:pPr>
        <w:pStyle w:val="isi"/>
        <w:numPr>
          <w:ilvl w:val="0"/>
          <w:numId w:val="37"/>
        </w:numPr>
        <w:ind w:left="284" w:hanging="284"/>
        <w:rPr>
          <w:b/>
        </w:rPr>
      </w:pPr>
      <w:r w:rsidRPr="00DD7264">
        <w:rPr>
          <w:b/>
        </w:rPr>
        <w:lastRenderedPageBreak/>
        <w:t>Sequence Diagram</w:t>
      </w:r>
    </w:p>
    <w:p w14:paraId="09A6BCCF" w14:textId="078D7FB9" w:rsidR="00DD7264" w:rsidRDefault="00727F34" w:rsidP="00727F34">
      <w:pPr>
        <w:pStyle w:val="isi"/>
        <w:numPr>
          <w:ilvl w:val="0"/>
          <w:numId w:val="38"/>
        </w:numPr>
        <w:ind w:left="284" w:hanging="284"/>
        <w:rPr>
          <w:b/>
        </w:rPr>
      </w:pPr>
      <w:r>
        <w:rPr>
          <w:b/>
        </w:rPr>
        <w:t>Sequence Diagram Halaman User</w:t>
      </w:r>
    </w:p>
    <w:p w14:paraId="5A699C32" w14:textId="1680EC95" w:rsidR="00727F34" w:rsidRDefault="00B545BE" w:rsidP="00B545BE">
      <w:pPr>
        <w:pStyle w:val="isi"/>
      </w:pPr>
      <w:r>
        <w:t>1. Fitur Login</w:t>
      </w:r>
    </w:p>
    <w:p w14:paraId="657BA175" w14:textId="211AFDF4" w:rsidR="00B545BE" w:rsidRDefault="00B545BE" w:rsidP="00B545BE">
      <w:pPr>
        <w:pStyle w:val="isi"/>
      </w:pPr>
      <w:r>
        <w:rPr>
          <w:noProof/>
        </w:rPr>
        <w:drawing>
          <wp:inline distT="0" distB="0" distL="0" distR="0" wp14:anchorId="238D3F8D" wp14:editId="550F0AD5">
            <wp:extent cx="5219700" cy="4202430"/>
            <wp:effectExtent l="0" t="0" r="0" b="7620"/>
            <wp:docPr id="809602311" name="Gambar 80960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1" name="dashboard_user.png"/>
                    <pic:cNvPicPr/>
                  </pic:nvPicPr>
                  <pic:blipFill>
                    <a:blip r:embed="rId78">
                      <a:extLst>
                        <a:ext uri="{28A0092B-C50C-407E-A947-70E740481C1C}">
                          <a14:useLocalDpi xmlns:a14="http://schemas.microsoft.com/office/drawing/2010/main" val="0"/>
                        </a:ext>
                      </a:extLst>
                    </a:blip>
                    <a:stretch>
                      <a:fillRect/>
                    </a:stretch>
                  </pic:blipFill>
                  <pic:spPr>
                    <a:xfrm>
                      <a:off x="0" y="0"/>
                      <a:ext cx="5219700" cy="4202430"/>
                    </a:xfrm>
                    <a:prstGeom prst="rect">
                      <a:avLst/>
                    </a:prstGeom>
                  </pic:spPr>
                </pic:pic>
              </a:graphicData>
            </a:graphic>
          </wp:inline>
        </w:drawing>
      </w:r>
    </w:p>
    <w:p w14:paraId="73BC0CB7" w14:textId="79246DD5" w:rsidR="00B545BE" w:rsidRDefault="00B545BE" w:rsidP="00727F34">
      <w:pPr>
        <w:pStyle w:val="isi"/>
      </w:pPr>
      <w:r>
        <w:t>2. Fitur Dashboard</w:t>
      </w:r>
    </w:p>
    <w:p w14:paraId="05967A9F" w14:textId="5A222551" w:rsidR="00B545BE" w:rsidRDefault="00B545BE" w:rsidP="00727F34">
      <w:pPr>
        <w:pStyle w:val="isi"/>
      </w:pPr>
      <w:r>
        <w:rPr>
          <w:noProof/>
        </w:rPr>
        <w:lastRenderedPageBreak/>
        <w:drawing>
          <wp:inline distT="0" distB="0" distL="0" distR="0" wp14:anchorId="6AFE8989" wp14:editId="6C28BE4F">
            <wp:extent cx="5219700" cy="4202430"/>
            <wp:effectExtent l="0" t="0" r="0" b="7620"/>
            <wp:docPr id="809602312" name="Gambar 809602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2" name="dashboard_user.png"/>
                    <pic:cNvPicPr/>
                  </pic:nvPicPr>
                  <pic:blipFill>
                    <a:blip r:embed="rId78">
                      <a:extLst>
                        <a:ext uri="{28A0092B-C50C-407E-A947-70E740481C1C}">
                          <a14:useLocalDpi xmlns:a14="http://schemas.microsoft.com/office/drawing/2010/main" val="0"/>
                        </a:ext>
                      </a:extLst>
                    </a:blip>
                    <a:stretch>
                      <a:fillRect/>
                    </a:stretch>
                  </pic:blipFill>
                  <pic:spPr>
                    <a:xfrm>
                      <a:off x="0" y="0"/>
                      <a:ext cx="5219700" cy="4202430"/>
                    </a:xfrm>
                    <a:prstGeom prst="rect">
                      <a:avLst/>
                    </a:prstGeom>
                  </pic:spPr>
                </pic:pic>
              </a:graphicData>
            </a:graphic>
          </wp:inline>
        </w:drawing>
      </w:r>
    </w:p>
    <w:p w14:paraId="297048D8" w14:textId="31B592C2" w:rsidR="00B545BE" w:rsidRDefault="00B545BE" w:rsidP="00727F34">
      <w:pPr>
        <w:pStyle w:val="isi"/>
      </w:pPr>
      <w:r>
        <w:t>3. Fitur Text To Speech</w:t>
      </w:r>
    </w:p>
    <w:p w14:paraId="1DCBF259" w14:textId="16635F80" w:rsidR="00B545BE" w:rsidRDefault="00F206A7" w:rsidP="00727F34">
      <w:pPr>
        <w:pStyle w:val="isi"/>
      </w:pPr>
      <w:r>
        <w:rPr>
          <w:noProof/>
        </w:rPr>
        <w:drawing>
          <wp:inline distT="0" distB="0" distL="0" distR="0" wp14:anchorId="7D535D2E" wp14:editId="0AC4AF24">
            <wp:extent cx="5219700" cy="3642360"/>
            <wp:effectExtent l="0" t="0" r="0" b="0"/>
            <wp:docPr id="809602313" name="Gambar 809602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3" name="tts_user.png"/>
                    <pic:cNvPicPr/>
                  </pic:nvPicPr>
                  <pic:blipFill>
                    <a:blip r:embed="rId79">
                      <a:extLst>
                        <a:ext uri="{28A0092B-C50C-407E-A947-70E740481C1C}">
                          <a14:useLocalDpi xmlns:a14="http://schemas.microsoft.com/office/drawing/2010/main" val="0"/>
                        </a:ext>
                      </a:extLst>
                    </a:blip>
                    <a:stretch>
                      <a:fillRect/>
                    </a:stretch>
                  </pic:blipFill>
                  <pic:spPr>
                    <a:xfrm>
                      <a:off x="0" y="0"/>
                      <a:ext cx="5219700" cy="3642360"/>
                    </a:xfrm>
                    <a:prstGeom prst="rect">
                      <a:avLst/>
                    </a:prstGeom>
                  </pic:spPr>
                </pic:pic>
              </a:graphicData>
            </a:graphic>
          </wp:inline>
        </w:drawing>
      </w:r>
    </w:p>
    <w:p w14:paraId="5E23F2E2" w14:textId="6BAE5BCE" w:rsidR="00F206A7" w:rsidRDefault="00F206A7" w:rsidP="00727F34">
      <w:pPr>
        <w:pStyle w:val="isi"/>
      </w:pPr>
      <w:r>
        <w:lastRenderedPageBreak/>
        <w:t>4. Fitur Library</w:t>
      </w:r>
    </w:p>
    <w:p w14:paraId="7F16AA96" w14:textId="09D8BFE2" w:rsidR="00F206A7" w:rsidRDefault="00F206A7" w:rsidP="00727F34">
      <w:pPr>
        <w:pStyle w:val="isi"/>
      </w:pPr>
      <w:r>
        <w:rPr>
          <w:noProof/>
        </w:rPr>
        <w:drawing>
          <wp:inline distT="0" distB="0" distL="0" distR="0" wp14:anchorId="501CF7BB" wp14:editId="3E495BFE">
            <wp:extent cx="5219700" cy="3841115"/>
            <wp:effectExtent l="0" t="0" r="0" b="6985"/>
            <wp:docPr id="809602314" name="Gambar 809602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4" name="library_user.png"/>
                    <pic:cNvPicPr/>
                  </pic:nvPicPr>
                  <pic:blipFill>
                    <a:blip r:embed="rId80">
                      <a:extLst>
                        <a:ext uri="{28A0092B-C50C-407E-A947-70E740481C1C}">
                          <a14:useLocalDpi xmlns:a14="http://schemas.microsoft.com/office/drawing/2010/main" val="0"/>
                        </a:ext>
                      </a:extLst>
                    </a:blip>
                    <a:stretch>
                      <a:fillRect/>
                    </a:stretch>
                  </pic:blipFill>
                  <pic:spPr>
                    <a:xfrm>
                      <a:off x="0" y="0"/>
                      <a:ext cx="5219700" cy="3841115"/>
                    </a:xfrm>
                    <a:prstGeom prst="rect">
                      <a:avLst/>
                    </a:prstGeom>
                  </pic:spPr>
                </pic:pic>
              </a:graphicData>
            </a:graphic>
          </wp:inline>
        </w:drawing>
      </w:r>
    </w:p>
    <w:p w14:paraId="5B45FCD1" w14:textId="70B484BD" w:rsidR="00F206A7" w:rsidRDefault="00F206A7" w:rsidP="00727F34">
      <w:pPr>
        <w:pStyle w:val="isi"/>
      </w:pPr>
      <w:r>
        <w:t>5. Fitur Play Time</w:t>
      </w:r>
    </w:p>
    <w:p w14:paraId="585533F0" w14:textId="0AA94737" w:rsidR="00F206A7" w:rsidRDefault="00F206A7" w:rsidP="00727F34">
      <w:pPr>
        <w:pStyle w:val="isi"/>
      </w:pPr>
      <w:r>
        <w:rPr>
          <w:noProof/>
        </w:rPr>
        <w:drawing>
          <wp:inline distT="0" distB="0" distL="0" distR="0" wp14:anchorId="1B1DD0B0" wp14:editId="63E8E8A1">
            <wp:extent cx="5219700" cy="3811905"/>
            <wp:effectExtent l="0" t="0" r="0" b="0"/>
            <wp:docPr id="809602315" name="Gambar 809602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5" name="plytime_user.png"/>
                    <pic:cNvPicPr/>
                  </pic:nvPicPr>
                  <pic:blipFill>
                    <a:blip r:embed="rId81">
                      <a:extLst>
                        <a:ext uri="{28A0092B-C50C-407E-A947-70E740481C1C}">
                          <a14:useLocalDpi xmlns:a14="http://schemas.microsoft.com/office/drawing/2010/main" val="0"/>
                        </a:ext>
                      </a:extLst>
                    </a:blip>
                    <a:stretch>
                      <a:fillRect/>
                    </a:stretch>
                  </pic:blipFill>
                  <pic:spPr>
                    <a:xfrm>
                      <a:off x="0" y="0"/>
                      <a:ext cx="5219700" cy="3811905"/>
                    </a:xfrm>
                    <a:prstGeom prst="rect">
                      <a:avLst/>
                    </a:prstGeom>
                  </pic:spPr>
                </pic:pic>
              </a:graphicData>
            </a:graphic>
          </wp:inline>
        </w:drawing>
      </w:r>
    </w:p>
    <w:p w14:paraId="76A9EA0F" w14:textId="49DF2BA3" w:rsidR="00F206A7" w:rsidRDefault="00230CAE" w:rsidP="00727F34">
      <w:pPr>
        <w:pStyle w:val="isi"/>
      </w:pPr>
      <w:r>
        <w:lastRenderedPageBreak/>
        <w:t>6. Fitur Profile</w:t>
      </w:r>
    </w:p>
    <w:p w14:paraId="1199DCEA" w14:textId="6A88C00B" w:rsidR="00230CAE" w:rsidRDefault="00230CAE" w:rsidP="00727F34">
      <w:pPr>
        <w:pStyle w:val="isi"/>
      </w:pPr>
      <w:r>
        <w:rPr>
          <w:noProof/>
        </w:rPr>
        <w:drawing>
          <wp:inline distT="0" distB="0" distL="0" distR="0" wp14:anchorId="1D157123" wp14:editId="4915F5EF">
            <wp:extent cx="5219700" cy="3841115"/>
            <wp:effectExtent l="0" t="0" r="0" b="6985"/>
            <wp:docPr id="809602316" name="Gambar 809602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6" name="profile_user.png"/>
                    <pic:cNvPicPr/>
                  </pic:nvPicPr>
                  <pic:blipFill>
                    <a:blip r:embed="rId82">
                      <a:extLst>
                        <a:ext uri="{28A0092B-C50C-407E-A947-70E740481C1C}">
                          <a14:useLocalDpi xmlns:a14="http://schemas.microsoft.com/office/drawing/2010/main" val="0"/>
                        </a:ext>
                      </a:extLst>
                    </a:blip>
                    <a:stretch>
                      <a:fillRect/>
                    </a:stretch>
                  </pic:blipFill>
                  <pic:spPr>
                    <a:xfrm>
                      <a:off x="0" y="0"/>
                      <a:ext cx="5219700" cy="3841115"/>
                    </a:xfrm>
                    <a:prstGeom prst="rect">
                      <a:avLst/>
                    </a:prstGeom>
                  </pic:spPr>
                </pic:pic>
              </a:graphicData>
            </a:graphic>
          </wp:inline>
        </w:drawing>
      </w:r>
    </w:p>
    <w:p w14:paraId="1B3C4741" w14:textId="7A3054E7" w:rsidR="00230CAE" w:rsidRDefault="00230CAE" w:rsidP="00727F34">
      <w:pPr>
        <w:pStyle w:val="isi"/>
      </w:pPr>
      <w:r>
        <w:t>7. Fitur Logout</w:t>
      </w:r>
    </w:p>
    <w:p w14:paraId="2B361742" w14:textId="54CAFFCF" w:rsidR="00230CAE" w:rsidRDefault="00230CAE" w:rsidP="00727F34">
      <w:pPr>
        <w:pStyle w:val="isi"/>
      </w:pPr>
      <w:r>
        <w:rPr>
          <w:noProof/>
        </w:rPr>
        <w:drawing>
          <wp:inline distT="0" distB="0" distL="0" distR="0" wp14:anchorId="0AC48497" wp14:editId="12B11969">
            <wp:extent cx="5219700" cy="3841115"/>
            <wp:effectExtent l="0" t="0" r="0" b="6985"/>
            <wp:docPr id="809602317" name="Gambar 809602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7" name="logout_user.png"/>
                    <pic:cNvPicPr/>
                  </pic:nvPicPr>
                  <pic:blipFill>
                    <a:blip r:embed="rId83">
                      <a:extLst>
                        <a:ext uri="{28A0092B-C50C-407E-A947-70E740481C1C}">
                          <a14:useLocalDpi xmlns:a14="http://schemas.microsoft.com/office/drawing/2010/main" val="0"/>
                        </a:ext>
                      </a:extLst>
                    </a:blip>
                    <a:stretch>
                      <a:fillRect/>
                    </a:stretch>
                  </pic:blipFill>
                  <pic:spPr>
                    <a:xfrm>
                      <a:off x="0" y="0"/>
                      <a:ext cx="5219700" cy="3841115"/>
                    </a:xfrm>
                    <a:prstGeom prst="rect">
                      <a:avLst/>
                    </a:prstGeom>
                  </pic:spPr>
                </pic:pic>
              </a:graphicData>
            </a:graphic>
          </wp:inline>
        </w:drawing>
      </w:r>
    </w:p>
    <w:p w14:paraId="418BF069" w14:textId="46456545" w:rsidR="00EE2F11" w:rsidRDefault="00EE2F11" w:rsidP="00EE2F11">
      <w:pPr>
        <w:pStyle w:val="isi"/>
        <w:numPr>
          <w:ilvl w:val="0"/>
          <w:numId w:val="38"/>
        </w:numPr>
        <w:ind w:left="284" w:hanging="284"/>
        <w:rPr>
          <w:b/>
        </w:rPr>
      </w:pPr>
      <w:r w:rsidRPr="00EE2F11">
        <w:rPr>
          <w:b/>
        </w:rPr>
        <w:lastRenderedPageBreak/>
        <w:t>Sequence Diagram Halaman Admin</w:t>
      </w:r>
    </w:p>
    <w:p w14:paraId="6F4AD04B" w14:textId="3FAC9CD2" w:rsidR="00EE2F11" w:rsidRDefault="00EE2F11" w:rsidP="00EE2F11">
      <w:pPr>
        <w:pStyle w:val="isi"/>
        <w:rPr>
          <w:b/>
        </w:rPr>
      </w:pPr>
      <w:r>
        <w:rPr>
          <w:b/>
        </w:rPr>
        <w:t>1</w:t>
      </w:r>
      <w:r w:rsidRPr="00EE2F11">
        <w:t>. Fitur Login</w:t>
      </w:r>
      <w:r>
        <w:rPr>
          <w:b/>
        </w:rPr>
        <w:t xml:space="preserve"> </w:t>
      </w:r>
    </w:p>
    <w:p w14:paraId="5C08F01E" w14:textId="7069E471" w:rsidR="00EE2F11" w:rsidRPr="00EE2F11" w:rsidRDefault="00EE2F11" w:rsidP="00EE2F11">
      <w:pPr>
        <w:pStyle w:val="isi"/>
        <w:rPr>
          <w:b/>
        </w:rPr>
      </w:pPr>
      <w:r>
        <w:rPr>
          <w:b/>
          <w:noProof/>
        </w:rPr>
        <w:drawing>
          <wp:inline distT="0" distB="0" distL="0" distR="0" wp14:anchorId="296DAD9A" wp14:editId="482B1C45">
            <wp:extent cx="5219700" cy="4238625"/>
            <wp:effectExtent l="0" t="0" r="0" b="9525"/>
            <wp:docPr id="809602318" name="Gambar 809602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8" name="login_admin.png"/>
                    <pic:cNvPicPr/>
                  </pic:nvPicPr>
                  <pic:blipFill>
                    <a:blip r:embed="rId84">
                      <a:extLst>
                        <a:ext uri="{28A0092B-C50C-407E-A947-70E740481C1C}">
                          <a14:useLocalDpi xmlns:a14="http://schemas.microsoft.com/office/drawing/2010/main" val="0"/>
                        </a:ext>
                      </a:extLst>
                    </a:blip>
                    <a:stretch>
                      <a:fillRect/>
                    </a:stretch>
                  </pic:blipFill>
                  <pic:spPr>
                    <a:xfrm>
                      <a:off x="0" y="0"/>
                      <a:ext cx="5219700" cy="4238625"/>
                    </a:xfrm>
                    <a:prstGeom prst="rect">
                      <a:avLst/>
                    </a:prstGeom>
                  </pic:spPr>
                </pic:pic>
              </a:graphicData>
            </a:graphic>
          </wp:inline>
        </w:drawing>
      </w:r>
    </w:p>
    <w:p w14:paraId="51EFE3BD" w14:textId="093EBC55" w:rsidR="00E94161" w:rsidRDefault="00E94161" w:rsidP="00727F34">
      <w:pPr>
        <w:pStyle w:val="isi"/>
      </w:pPr>
      <w:r>
        <w:t>2. Fitur Dashboard</w:t>
      </w:r>
    </w:p>
    <w:p w14:paraId="46CBD0F6" w14:textId="1A635F42" w:rsidR="00E94161" w:rsidRDefault="00E94161" w:rsidP="00727F34">
      <w:pPr>
        <w:pStyle w:val="isi"/>
      </w:pPr>
      <w:r>
        <w:rPr>
          <w:noProof/>
        </w:rPr>
        <w:lastRenderedPageBreak/>
        <w:drawing>
          <wp:inline distT="0" distB="0" distL="0" distR="0" wp14:anchorId="714A2923" wp14:editId="46AA4BA8">
            <wp:extent cx="5219700" cy="4238625"/>
            <wp:effectExtent l="0" t="0" r="0" b="9525"/>
            <wp:docPr id="809602319" name="Gambar 809602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19" name="login_admin.png"/>
                    <pic:cNvPicPr/>
                  </pic:nvPicPr>
                  <pic:blipFill>
                    <a:blip r:embed="rId84">
                      <a:extLst>
                        <a:ext uri="{28A0092B-C50C-407E-A947-70E740481C1C}">
                          <a14:useLocalDpi xmlns:a14="http://schemas.microsoft.com/office/drawing/2010/main" val="0"/>
                        </a:ext>
                      </a:extLst>
                    </a:blip>
                    <a:stretch>
                      <a:fillRect/>
                    </a:stretch>
                  </pic:blipFill>
                  <pic:spPr>
                    <a:xfrm>
                      <a:off x="0" y="0"/>
                      <a:ext cx="5219700" cy="4238625"/>
                    </a:xfrm>
                    <a:prstGeom prst="rect">
                      <a:avLst/>
                    </a:prstGeom>
                  </pic:spPr>
                </pic:pic>
              </a:graphicData>
            </a:graphic>
          </wp:inline>
        </w:drawing>
      </w:r>
    </w:p>
    <w:p w14:paraId="45837E5E" w14:textId="56B3541E" w:rsidR="00E94161" w:rsidRDefault="00E94161" w:rsidP="00727F34">
      <w:pPr>
        <w:pStyle w:val="isi"/>
      </w:pPr>
      <w:r>
        <w:t>3. Fitur Text To Speech</w:t>
      </w:r>
    </w:p>
    <w:p w14:paraId="38AEF2D8" w14:textId="653E6C03" w:rsidR="00E94161" w:rsidRDefault="00E94161" w:rsidP="00727F34">
      <w:pPr>
        <w:pStyle w:val="isi"/>
      </w:pPr>
      <w:r>
        <w:rPr>
          <w:noProof/>
        </w:rPr>
        <w:drawing>
          <wp:inline distT="0" distB="0" distL="0" distR="0" wp14:anchorId="26C29F1C" wp14:editId="18F6E03A">
            <wp:extent cx="5219700" cy="3669665"/>
            <wp:effectExtent l="0" t="0" r="0" b="6985"/>
            <wp:docPr id="809602320" name="Gambar 809602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0" name="tts_admin.png"/>
                    <pic:cNvPicPr/>
                  </pic:nvPicPr>
                  <pic:blipFill>
                    <a:blip r:embed="rId85">
                      <a:extLst>
                        <a:ext uri="{28A0092B-C50C-407E-A947-70E740481C1C}">
                          <a14:useLocalDpi xmlns:a14="http://schemas.microsoft.com/office/drawing/2010/main" val="0"/>
                        </a:ext>
                      </a:extLst>
                    </a:blip>
                    <a:stretch>
                      <a:fillRect/>
                    </a:stretch>
                  </pic:blipFill>
                  <pic:spPr>
                    <a:xfrm>
                      <a:off x="0" y="0"/>
                      <a:ext cx="5219700" cy="3669665"/>
                    </a:xfrm>
                    <a:prstGeom prst="rect">
                      <a:avLst/>
                    </a:prstGeom>
                  </pic:spPr>
                </pic:pic>
              </a:graphicData>
            </a:graphic>
          </wp:inline>
        </w:drawing>
      </w:r>
    </w:p>
    <w:p w14:paraId="1FB7F536" w14:textId="1CB20A85" w:rsidR="00E94161" w:rsidRDefault="00E94161" w:rsidP="00727F34">
      <w:pPr>
        <w:pStyle w:val="isi"/>
      </w:pPr>
      <w:r>
        <w:lastRenderedPageBreak/>
        <w:t>4. Fitur Library</w:t>
      </w:r>
    </w:p>
    <w:p w14:paraId="754A436A" w14:textId="254594E2" w:rsidR="00E94161" w:rsidRDefault="00E94161" w:rsidP="00727F34">
      <w:pPr>
        <w:pStyle w:val="isi"/>
      </w:pPr>
      <w:r>
        <w:rPr>
          <w:noProof/>
        </w:rPr>
        <w:drawing>
          <wp:inline distT="0" distB="0" distL="0" distR="0" wp14:anchorId="796D756B" wp14:editId="0BD48E1D">
            <wp:extent cx="5219700" cy="3782060"/>
            <wp:effectExtent l="0" t="0" r="0" b="8890"/>
            <wp:docPr id="809602321" name="Gambar 80960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1" name="library_admin.png"/>
                    <pic:cNvPicPr/>
                  </pic:nvPicPr>
                  <pic:blipFill>
                    <a:blip r:embed="rId86">
                      <a:extLst>
                        <a:ext uri="{28A0092B-C50C-407E-A947-70E740481C1C}">
                          <a14:useLocalDpi xmlns:a14="http://schemas.microsoft.com/office/drawing/2010/main" val="0"/>
                        </a:ext>
                      </a:extLst>
                    </a:blip>
                    <a:stretch>
                      <a:fillRect/>
                    </a:stretch>
                  </pic:blipFill>
                  <pic:spPr>
                    <a:xfrm>
                      <a:off x="0" y="0"/>
                      <a:ext cx="5219700" cy="3782060"/>
                    </a:xfrm>
                    <a:prstGeom prst="rect">
                      <a:avLst/>
                    </a:prstGeom>
                  </pic:spPr>
                </pic:pic>
              </a:graphicData>
            </a:graphic>
          </wp:inline>
        </w:drawing>
      </w:r>
    </w:p>
    <w:p w14:paraId="7D129B42" w14:textId="7BB39438" w:rsidR="004F2741" w:rsidRDefault="004F2741" w:rsidP="00727F34">
      <w:pPr>
        <w:pStyle w:val="isi"/>
      </w:pPr>
      <w:r>
        <w:t>5. Fitur Play Time</w:t>
      </w:r>
    </w:p>
    <w:p w14:paraId="334A25B3" w14:textId="7900E6D1" w:rsidR="004F2741" w:rsidRDefault="004F2741" w:rsidP="00727F34">
      <w:pPr>
        <w:pStyle w:val="isi"/>
      </w:pPr>
      <w:r>
        <w:rPr>
          <w:noProof/>
        </w:rPr>
        <w:drawing>
          <wp:inline distT="0" distB="0" distL="0" distR="0" wp14:anchorId="32A3E885" wp14:editId="0156E4D9">
            <wp:extent cx="5219700" cy="3753485"/>
            <wp:effectExtent l="0" t="0" r="0" b="0"/>
            <wp:docPr id="809602322" name="Gambar 809602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2" name="playtime_admin.png"/>
                    <pic:cNvPicPr/>
                  </pic:nvPicPr>
                  <pic:blipFill>
                    <a:blip r:embed="rId87">
                      <a:extLst>
                        <a:ext uri="{28A0092B-C50C-407E-A947-70E740481C1C}">
                          <a14:useLocalDpi xmlns:a14="http://schemas.microsoft.com/office/drawing/2010/main" val="0"/>
                        </a:ext>
                      </a:extLst>
                    </a:blip>
                    <a:stretch>
                      <a:fillRect/>
                    </a:stretch>
                  </pic:blipFill>
                  <pic:spPr>
                    <a:xfrm>
                      <a:off x="0" y="0"/>
                      <a:ext cx="5219700" cy="3753485"/>
                    </a:xfrm>
                    <a:prstGeom prst="rect">
                      <a:avLst/>
                    </a:prstGeom>
                  </pic:spPr>
                </pic:pic>
              </a:graphicData>
            </a:graphic>
          </wp:inline>
        </w:drawing>
      </w:r>
    </w:p>
    <w:p w14:paraId="2F970476" w14:textId="3E845D84" w:rsidR="00F21839" w:rsidRDefault="00F21839" w:rsidP="00727F34">
      <w:pPr>
        <w:pStyle w:val="isi"/>
      </w:pPr>
      <w:r>
        <w:lastRenderedPageBreak/>
        <w:t>6. Fitur Profile</w:t>
      </w:r>
    </w:p>
    <w:p w14:paraId="77045ECD" w14:textId="439716E8" w:rsidR="00F21839" w:rsidRDefault="00F21839" w:rsidP="00727F34">
      <w:pPr>
        <w:pStyle w:val="isi"/>
      </w:pPr>
      <w:r>
        <w:rPr>
          <w:noProof/>
        </w:rPr>
        <w:drawing>
          <wp:inline distT="0" distB="0" distL="0" distR="0" wp14:anchorId="165688F1" wp14:editId="45134C4C">
            <wp:extent cx="5219700" cy="3811905"/>
            <wp:effectExtent l="0" t="0" r="0" b="0"/>
            <wp:docPr id="809602323" name="Gambar 809602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3" name="profile_admin.png"/>
                    <pic:cNvPicPr/>
                  </pic:nvPicPr>
                  <pic:blipFill>
                    <a:blip r:embed="rId88">
                      <a:extLst>
                        <a:ext uri="{28A0092B-C50C-407E-A947-70E740481C1C}">
                          <a14:useLocalDpi xmlns:a14="http://schemas.microsoft.com/office/drawing/2010/main" val="0"/>
                        </a:ext>
                      </a:extLst>
                    </a:blip>
                    <a:stretch>
                      <a:fillRect/>
                    </a:stretch>
                  </pic:blipFill>
                  <pic:spPr>
                    <a:xfrm>
                      <a:off x="0" y="0"/>
                      <a:ext cx="5219700" cy="3811905"/>
                    </a:xfrm>
                    <a:prstGeom prst="rect">
                      <a:avLst/>
                    </a:prstGeom>
                  </pic:spPr>
                </pic:pic>
              </a:graphicData>
            </a:graphic>
          </wp:inline>
        </w:drawing>
      </w:r>
    </w:p>
    <w:p w14:paraId="3C0059A8" w14:textId="72442E7F" w:rsidR="00F21839" w:rsidRDefault="00F21839" w:rsidP="00727F34">
      <w:pPr>
        <w:pStyle w:val="isi"/>
      </w:pPr>
      <w:r>
        <w:t>7. Fitur Users</w:t>
      </w:r>
    </w:p>
    <w:p w14:paraId="3CB8BB1E" w14:textId="19A5580E" w:rsidR="00F21839" w:rsidRDefault="00F21839" w:rsidP="00727F34">
      <w:pPr>
        <w:pStyle w:val="isi"/>
      </w:pPr>
      <w:r>
        <w:rPr>
          <w:noProof/>
        </w:rPr>
        <w:drawing>
          <wp:inline distT="0" distB="0" distL="0" distR="0" wp14:anchorId="772FDD96" wp14:editId="0BED3624">
            <wp:extent cx="5219700" cy="3811905"/>
            <wp:effectExtent l="0" t="0" r="0" b="0"/>
            <wp:docPr id="809602324" name="Gambar 809602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4" name="users_admin.png"/>
                    <pic:cNvPicPr/>
                  </pic:nvPicPr>
                  <pic:blipFill>
                    <a:blip r:embed="rId89">
                      <a:extLst>
                        <a:ext uri="{28A0092B-C50C-407E-A947-70E740481C1C}">
                          <a14:useLocalDpi xmlns:a14="http://schemas.microsoft.com/office/drawing/2010/main" val="0"/>
                        </a:ext>
                      </a:extLst>
                    </a:blip>
                    <a:stretch>
                      <a:fillRect/>
                    </a:stretch>
                  </pic:blipFill>
                  <pic:spPr>
                    <a:xfrm>
                      <a:off x="0" y="0"/>
                      <a:ext cx="5219700" cy="3811905"/>
                    </a:xfrm>
                    <a:prstGeom prst="rect">
                      <a:avLst/>
                    </a:prstGeom>
                  </pic:spPr>
                </pic:pic>
              </a:graphicData>
            </a:graphic>
          </wp:inline>
        </w:drawing>
      </w:r>
    </w:p>
    <w:p w14:paraId="6BAC1561" w14:textId="2B9B2097" w:rsidR="00F21839" w:rsidRDefault="00F21839" w:rsidP="00727F34">
      <w:pPr>
        <w:pStyle w:val="isi"/>
      </w:pPr>
      <w:r>
        <w:lastRenderedPageBreak/>
        <w:t>8. Fitur Audio</w:t>
      </w:r>
    </w:p>
    <w:p w14:paraId="793E0BDB" w14:textId="7BA50647" w:rsidR="00F21839" w:rsidRDefault="00F21839" w:rsidP="00727F34">
      <w:pPr>
        <w:pStyle w:val="isi"/>
      </w:pPr>
      <w:r>
        <w:rPr>
          <w:noProof/>
        </w:rPr>
        <w:drawing>
          <wp:inline distT="0" distB="0" distL="0" distR="0" wp14:anchorId="04EEC8EF" wp14:editId="598E78D3">
            <wp:extent cx="5219700" cy="3811905"/>
            <wp:effectExtent l="0" t="0" r="0" b="0"/>
            <wp:docPr id="809602325" name="Gambar 809602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5" name="audio_admin.png"/>
                    <pic:cNvPicPr/>
                  </pic:nvPicPr>
                  <pic:blipFill>
                    <a:blip r:embed="rId90">
                      <a:extLst>
                        <a:ext uri="{28A0092B-C50C-407E-A947-70E740481C1C}">
                          <a14:useLocalDpi xmlns:a14="http://schemas.microsoft.com/office/drawing/2010/main" val="0"/>
                        </a:ext>
                      </a:extLst>
                    </a:blip>
                    <a:stretch>
                      <a:fillRect/>
                    </a:stretch>
                  </pic:blipFill>
                  <pic:spPr>
                    <a:xfrm>
                      <a:off x="0" y="0"/>
                      <a:ext cx="5219700" cy="3811905"/>
                    </a:xfrm>
                    <a:prstGeom prst="rect">
                      <a:avLst/>
                    </a:prstGeom>
                  </pic:spPr>
                </pic:pic>
              </a:graphicData>
            </a:graphic>
          </wp:inline>
        </w:drawing>
      </w:r>
    </w:p>
    <w:p w14:paraId="1FE9B124" w14:textId="5EEB0639" w:rsidR="00F21839" w:rsidRDefault="00F21839" w:rsidP="00727F34">
      <w:pPr>
        <w:pStyle w:val="isi"/>
      </w:pPr>
      <w:r>
        <w:t>9. Fitur Schedule</w:t>
      </w:r>
    </w:p>
    <w:p w14:paraId="795A952A" w14:textId="2237730C" w:rsidR="00F21839" w:rsidRDefault="00F21839" w:rsidP="00727F34">
      <w:pPr>
        <w:pStyle w:val="isi"/>
      </w:pPr>
      <w:r>
        <w:rPr>
          <w:noProof/>
        </w:rPr>
        <w:drawing>
          <wp:inline distT="0" distB="0" distL="0" distR="0" wp14:anchorId="44454F4D" wp14:editId="29F034B2">
            <wp:extent cx="5219700" cy="3753485"/>
            <wp:effectExtent l="0" t="0" r="0" b="0"/>
            <wp:docPr id="809602326" name="Gambar 809602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6" name="schedule_admin.png"/>
                    <pic:cNvPicPr/>
                  </pic:nvPicPr>
                  <pic:blipFill>
                    <a:blip r:embed="rId91">
                      <a:extLst>
                        <a:ext uri="{28A0092B-C50C-407E-A947-70E740481C1C}">
                          <a14:useLocalDpi xmlns:a14="http://schemas.microsoft.com/office/drawing/2010/main" val="0"/>
                        </a:ext>
                      </a:extLst>
                    </a:blip>
                    <a:stretch>
                      <a:fillRect/>
                    </a:stretch>
                  </pic:blipFill>
                  <pic:spPr>
                    <a:xfrm>
                      <a:off x="0" y="0"/>
                      <a:ext cx="5219700" cy="3753485"/>
                    </a:xfrm>
                    <a:prstGeom prst="rect">
                      <a:avLst/>
                    </a:prstGeom>
                  </pic:spPr>
                </pic:pic>
              </a:graphicData>
            </a:graphic>
          </wp:inline>
        </w:drawing>
      </w:r>
    </w:p>
    <w:p w14:paraId="621B398C" w14:textId="6797DD70" w:rsidR="00F21839" w:rsidRDefault="00F21839" w:rsidP="00727F34">
      <w:pPr>
        <w:pStyle w:val="isi"/>
      </w:pPr>
      <w:r>
        <w:lastRenderedPageBreak/>
        <w:t>10. Fitur Logout</w:t>
      </w:r>
    </w:p>
    <w:p w14:paraId="741E92CC" w14:textId="18B4EDD2" w:rsidR="00B545BE" w:rsidRDefault="00F21839" w:rsidP="00727F34">
      <w:pPr>
        <w:pStyle w:val="isi"/>
      </w:pPr>
      <w:r>
        <w:rPr>
          <w:noProof/>
        </w:rPr>
        <w:drawing>
          <wp:inline distT="0" distB="0" distL="0" distR="0" wp14:anchorId="005892F5" wp14:editId="16E9E39A">
            <wp:extent cx="5219700" cy="3476625"/>
            <wp:effectExtent l="0" t="0" r="0" b="9525"/>
            <wp:docPr id="809602327" name="Gambar 809602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27" name="logout_admin.png"/>
                    <pic:cNvPicPr/>
                  </pic:nvPicPr>
                  <pic:blipFill>
                    <a:blip r:embed="rId92">
                      <a:extLst>
                        <a:ext uri="{28A0092B-C50C-407E-A947-70E740481C1C}">
                          <a14:useLocalDpi xmlns:a14="http://schemas.microsoft.com/office/drawing/2010/main" val="0"/>
                        </a:ext>
                      </a:extLst>
                    </a:blip>
                    <a:stretch>
                      <a:fillRect/>
                    </a:stretch>
                  </pic:blipFill>
                  <pic:spPr>
                    <a:xfrm>
                      <a:off x="0" y="0"/>
                      <a:ext cx="5219700" cy="3476625"/>
                    </a:xfrm>
                    <a:prstGeom prst="rect">
                      <a:avLst/>
                    </a:prstGeom>
                  </pic:spPr>
                </pic:pic>
              </a:graphicData>
            </a:graphic>
          </wp:inline>
        </w:drawing>
      </w:r>
    </w:p>
    <w:p w14:paraId="7014442A" w14:textId="0D1509FC" w:rsidR="000F575F" w:rsidRDefault="000F575F" w:rsidP="000F575F">
      <w:pPr>
        <w:pStyle w:val="isi"/>
        <w:numPr>
          <w:ilvl w:val="0"/>
          <w:numId w:val="38"/>
        </w:numPr>
        <w:ind w:left="284" w:hanging="284"/>
        <w:rPr>
          <w:b/>
        </w:rPr>
      </w:pPr>
      <w:r w:rsidRPr="000F575F">
        <w:rPr>
          <w:b/>
        </w:rPr>
        <w:t>Component Diagram</w:t>
      </w:r>
    </w:p>
    <w:p w14:paraId="7B2CC47C" w14:textId="12BD1F1C" w:rsidR="000F575F" w:rsidRDefault="008D2D0C" w:rsidP="000F575F">
      <w:pPr>
        <w:pStyle w:val="isi"/>
        <w:rPr>
          <w:b/>
        </w:rPr>
      </w:pPr>
      <w:r>
        <w:rPr>
          <w:b/>
          <w:noProof/>
        </w:rPr>
        <w:drawing>
          <wp:inline distT="0" distB="0" distL="0" distR="0" wp14:anchorId="2682F762" wp14:editId="7E4AB2DF">
            <wp:extent cx="5219700" cy="2964180"/>
            <wp:effectExtent l="0" t="0" r="0" b="7620"/>
            <wp:docPr id="809602332" name="Gambar 809602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602332" name="Component Model.jpg"/>
                    <pic:cNvPicPr/>
                  </pic:nvPicPr>
                  <pic:blipFill>
                    <a:blip r:embed="rId93">
                      <a:extLst>
                        <a:ext uri="{28A0092B-C50C-407E-A947-70E740481C1C}">
                          <a14:useLocalDpi xmlns:a14="http://schemas.microsoft.com/office/drawing/2010/main" val="0"/>
                        </a:ext>
                      </a:extLst>
                    </a:blip>
                    <a:stretch>
                      <a:fillRect/>
                    </a:stretch>
                  </pic:blipFill>
                  <pic:spPr>
                    <a:xfrm>
                      <a:off x="0" y="0"/>
                      <a:ext cx="5219700" cy="2964180"/>
                    </a:xfrm>
                    <a:prstGeom prst="rect">
                      <a:avLst/>
                    </a:prstGeom>
                  </pic:spPr>
                </pic:pic>
              </a:graphicData>
            </a:graphic>
          </wp:inline>
        </w:drawing>
      </w:r>
    </w:p>
    <w:p w14:paraId="7C5F1FA7" w14:textId="28A67B23" w:rsidR="008D2D0C" w:rsidRDefault="008D2D0C" w:rsidP="008D2D0C">
      <w:pPr>
        <w:pStyle w:val="isi"/>
        <w:numPr>
          <w:ilvl w:val="0"/>
          <w:numId w:val="38"/>
        </w:numPr>
        <w:ind w:left="284" w:hanging="284"/>
        <w:rPr>
          <w:b/>
        </w:rPr>
      </w:pPr>
      <w:r>
        <w:rPr>
          <w:b/>
        </w:rPr>
        <w:t>Deployment Diagram</w:t>
      </w:r>
    </w:p>
    <w:p w14:paraId="15CEB666" w14:textId="7340287A" w:rsidR="008D2D0C" w:rsidRPr="000F575F" w:rsidRDefault="00B45B66" w:rsidP="008D2D0C">
      <w:pPr>
        <w:pStyle w:val="isi"/>
        <w:rPr>
          <w:b/>
        </w:rPr>
      </w:pPr>
      <w:r>
        <w:rPr>
          <w:b/>
          <w:noProof/>
        </w:rPr>
        <w:lastRenderedPageBreak/>
        <w:drawing>
          <wp:inline distT="0" distB="0" distL="0" distR="0" wp14:anchorId="7F5DD46A" wp14:editId="08CFEF62">
            <wp:extent cx="5219700" cy="3009265"/>
            <wp:effectExtent l="0" t="0" r="0" b="635"/>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ployment Model.jpg"/>
                    <pic:cNvPicPr/>
                  </pic:nvPicPr>
                  <pic:blipFill>
                    <a:blip r:embed="rId94">
                      <a:extLst>
                        <a:ext uri="{28A0092B-C50C-407E-A947-70E740481C1C}">
                          <a14:useLocalDpi xmlns:a14="http://schemas.microsoft.com/office/drawing/2010/main" val="0"/>
                        </a:ext>
                      </a:extLst>
                    </a:blip>
                    <a:stretch>
                      <a:fillRect/>
                    </a:stretch>
                  </pic:blipFill>
                  <pic:spPr>
                    <a:xfrm>
                      <a:off x="0" y="0"/>
                      <a:ext cx="5219700" cy="3009265"/>
                    </a:xfrm>
                    <a:prstGeom prst="rect">
                      <a:avLst/>
                    </a:prstGeom>
                  </pic:spPr>
                </pic:pic>
              </a:graphicData>
            </a:graphic>
          </wp:inline>
        </w:drawing>
      </w:r>
    </w:p>
    <w:p w14:paraId="59B887E7" w14:textId="5728FDFC" w:rsidR="009F041C" w:rsidRDefault="009F041C" w:rsidP="009F041C">
      <w:pPr>
        <w:pStyle w:val="Judul2"/>
      </w:pPr>
      <w:bookmarkStart w:id="40" w:name="_Toc168344655"/>
      <w:r>
        <w:t>Implementasi</w:t>
      </w:r>
      <w:bookmarkEnd w:id="40"/>
    </w:p>
    <w:p w14:paraId="76E20512" w14:textId="0EB8DD03" w:rsidR="009F041C" w:rsidRDefault="009F041C" w:rsidP="009F041C">
      <w:pPr>
        <w:pStyle w:val="Judul3"/>
      </w:pPr>
      <w:bookmarkStart w:id="41" w:name="_Toc168344656"/>
      <w:r>
        <w:t>Schedule</w:t>
      </w:r>
      <w:bookmarkEnd w:id="41"/>
    </w:p>
    <w:p w14:paraId="65036C1E" w14:textId="0F1F0DF9" w:rsidR="009F041C" w:rsidRPr="009F041C" w:rsidRDefault="009F041C" w:rsidP="009F041C">
      <w:pPr>
        <w:pStyle w:val="Judul3"/>
      </w:pPr>
      <w:bookmarkStart w:id="42" w:name="_Toc168344657"/>
      <w:r>
        <w:t>Biaya</w:t>
      </w:r>
      <w:bookmarkEnd w:id="42"/>
    </w:p>
    <w:p w14:paraId="6F512A9E" w14:textId="3567D1D7" w:rsidR="009F041C" w:rsidRDefault="009F041C" w:rsidP="009F041C">
      <w:pPr>
        <w:pStyle w:val="Judul2"/>
      </w:pPr>
      <w:bookmarkStart w:id="43" w:name="_Toc168344658"/>
      <w:r>
        <w:t>Pengujian</w:t>
      </w:r>
      <w:bookmarkEnd w:id="43"/>
    </w:p>
    <w:p w14:paraId="3FA6108D" w14:textId="46354020" w:rsidR="009F041C" w:rsidRDefault="009F041C" w:rsidP="009F041C">
      <w:pPr>
        <w:pStyle w:val="Judul3"/>
      </w:pPr>
      <w:bookmarkStart w:id="44" w:name="_Toc168344659"/>
      <w:r>
        <w:t>Data Pengujian</w:t>
      </w:r>
      <w:bookmarkEnd w:id="44"/>
    </w:p>
    <w:p w14:paraId="021036B1" w14:textId="0A9BD09D" w:rsidR="009F041C" w:rsidRDefault="009F041C" w:rsidP="009F041C">
      <w:pPr>
        <w:pStyle w:val="Judul3"/>
      </w:pPr>
      <w:bookmarkStart w:id="45" w:name="_Toc168344660"/>
      <w:r>
        <w:t>Deskripsi Pengujian</w:t>
      </w:r>
      <w:bookmarkEnd w:id="45"/>
    </w:p>
    <w:p w14:paraId="29F4B06E" w14:textId="4070120F" w:rsidR="009F041C" w:rsidRDefault="009F041C" w:rsidP="009F041C">
      <w:pPr>
        <w:pStyle w:val="Judul3"/>
      </w:pPr>
      <w:bookmarkStart w:id="46" w:name="_Toc168344661"/>
      <w:r>
        <w:t>Prosedur Pengujian</w:t>
      </w:r>
      <w:bookmarkEnd w:id="46"/>
    </w:p>
    <w:p w14:paraId="6AE9EA69" w14:textId="7D4D2890" w:rsidR="009F041C" w:rsidRPr="009F041C" w:rsidRDefault="009F041C" w:rsidP="009F041C">
      <w:pPr>
        <w:pStyle w:val="Judul3"/>
      </w:pPr>
      <w:bookmarkStart w:id="47" w:name="_Toc168344662"/>
      <w:r>
        <w:t>Hasil Pengujian</w:t>
      </w:r>
      <w:bookmarkEnd w:id="47"/>
    </w:p>
    <w:p w14:paraId="01197509" w14:textId="141A2403" w:rsidR="009F041C" w:rsidRDefault="009F041C" w:rsidP="009F041C">
      <w:pPr>
        <w:pStyle w:val="Judul2"/>
      </w:pPr>
      <w:bookmarkStart w:id="48" w:name="_Toc168344663"/>
      <w:r>
        <w:t>Support</w:t>
      </w:r>
      <w:bookmarkEnd w:id="48"/>
    </w:p>
    <w:p w14:paraId="27E19670" w14:textId="377C6C94" w:rsidR="009F041C" w:rsidRDefault="009F041C" w:rsidP="009F041C">
      <w:pPr>
        <w:pStyle w:val="Judul3"/>
      </w:pPr>
      <w:bookmarkStart w:id="49" w:name="_Toc168344664"/>
      <w:r>
        <w:t>Spesifikasi File</w:t>
      </w:r>
      <w:bookmarkEnd w:id="49"/>
    </w:p>
    <w:p w14:paraId="4E409B74" w14:textId="0399B378" w:rsidR="009F041C" w:rsidRDefault="009F041C" w:rsidP="009F041C">
      <w:pPr>
        <w:pStyle w:val="Judul3"/>
      </w:pPr>
      <w:bookmarkStart w:id="50" w:name="_Toc168344665"/>
      <w:r>
        <w:t>Spesifikasi Hardware</w:t>
      </w:r>
      <w:bookmarkEnd w:id="50"/>
    </w:p>
    <w:p w14:paraId="49E438C4" w14:textId="4167DD8C" w:rsidR="009F041C" w:rsidRDefault="009F041C" w:rsidP="009F041C">
      <w:pPr>
        <w:pStyle w:val="Judul3"/>
      </w:pPr>
      <w:bookmarkStart w:id="51" w:name="_Toc168344666"/>
      <w:r>
        <w:t>Hosting</w:t>
      </w:r>
      <w:bookmarkEnd w:id="51"/>
    </w:p>
    <w:p w14:paraId="54C08947" w14:textId="77777777" w:rsidR="009F041C" w:rsidRPr="009F041C" w:rsidRDefault="009F041C" w:rsidP="009F041C"/>
    <w:p w14:paraId="6C70DCFE" w14:textId="77777777" w:rsidR="009F041C" w:rsidRPr="009F041C" w:rsidRDefault="009F041C" w:rsidP="009F041C"/>
    <w:p w14:paraId="675D4430" w14:textId="77777777" w:rsidR="009F041C" w:rsidRPr="009F041C" w:rsidRDefault="009F041C" w:rsidP="009F041C"/>
    <w:p w14:paraId="54B51CDA" w14:textId="77777777" w:rsidR="009F041C" w:rsidRDefault="009F041C" w:rsidP="009F041C"/>
    <w:p w14:paraId="7D68E90B" w14:textId="4320B934" w:rsidR="009F041C" w:rsidRPr="009F041C" w:rsidRDefault="009F041C" w:rsidP="009F041C">
      <w:pPr>
        <w:sectPr w:rsidR="009F041C" w:rsidRPr="009F041C" w:rsidSect="00B175E8">
          <w:headerReference w:type="even" r:id="rId95"/>
          <w:headerReference w:type="default" r:id="rId96"/>
          <w:footerReference w:type="default" r:id="rId97"/>
          <w:headerReference w:type="first" r:id="rId98"/>
          <w:pgSz w:w="11906" w:h="16838" w:code="9"/>
          <w:pgMar w:top="1701" w:right="1418" w:bottom="1418" w:left="2268" w:header="709" w:footer="170" w:gutter="0"/>
          <w:cols w:space="708"/>
          <w:titlePg/>
          <w:docGrid w:linePitch="360"/>
        </w:sectPr>
      </w:pPr>
    </w:p>
    <w:p w14:paraId="3ACFDCA1" w14:textId="5F30CB25" w:rsidR="008744A3" w:rsidRDefault="008744A3" w:rsidP="002D7306">
      <w:pPr>
        <w:pStyle w:val="Judul1"/>
        <w:ind w:hanging="6"/>
      </w:pPr>
      <w:r>
        <w:lastRenderedPageBreak/>
        <w:br/>
      </w:r>
      <w:bookmarkStart w:id="52" w:name="_Toc168344667"/>
      <w:r w:rsidR="002D7306">
        <w:t>PENUTUP</w:t>
      </w:r>
      <w:bookmarkEnd w:id="52"/>
    </w:p>
    <w:p w14:paraId="0A0295F5" w14:textId="77777777" w:rsidR="00AF6D44" w:rsidRPr="00AF6D44" w:rsidRDefault="00AF6D44" w:rsidP="00AF6D44"/>
    <w:p w14:paraId="6AD594D1" w14:textId="17C6561C" w:rsidR="005219AD" w:rsidRDefault="005219AD" w:rsidP="001A095F">
      <w:pPr>
        <w:pStyle w:val="Judul2"/>
      </w:pPr>
      <w:bookmarkStart w:id="53" w:name="_Toc168344668"/>
      <w:r>
        <w:t>Kesimpulan</w:t>
      </w:r>
      <w:bookmarkEnd w:id="53"/>
    </w:p>
    <w:p w14:paraId="726707E2" w14:textId="189C9160" w:rsidR="00006D39" w:rsidRPr="00006D39" w:rsidRDefault="005219AD" w:rsidP="001A095F">
      <w:pPr>
        <w:pStyle w:val="Judul2"/>
      </w:pPr>
      <w:bookmarkStart w:id="54" w:name="_Toc168344669"/>
      <w:r>
        <w:t>Saran-saran</w:t>
      </w:r>
      <w:bookmarkEnd w:id="54"/>
    </w:p>
    <w:p w14:paraId="561FA467" w14:textId="16F2DDDC" w:rsidR="002D7306" w:rsidRDefault="002D7306" w:rsidP="002D7306"/>
    <w:p w14:paraId="723745ED" w14:textId="77777777" w:rsidR="003A5FBF" w:rsidRDefault="003A5FBF" w:rsidP="00D26A6B">
      <w:pPr>
        <w:pStyle w:val="Judul1"/>
        <w:numPr>
          <w:ilvl w:val="0"/>
          <w:numId w:val="0"/>
        </w:numPr>
        <w:sectPr w:rsidR="003A5FBF" w:rsidSect="00B175E8">
          <w:pgSz w:w="11906" w:h="16838" w:code="9"/>
          <w:pgMar w:top="1701" w:right="1418" w:bottom="1418" w:left="2268" w:header="709" w:footer="170" w:gutter="0"/>
          <w:cols w:space="708"/>
          <w:titlePg/>
          <w:docGrid w:linePitch="360"/>
        </w:sectPr>
      </w:pPr>
    </w:p>
    <w:p w14:paraId="54F33CCA" w14:textId="077BCD8C" w:rsidR="003A5FBF" w:rsidRDefault="002D7306" w:rsidP="00D26A6B">
      <w:pPr>
        <w:pStyle w:val="Judul1"/>
        <w:numPr>
          <w:ilvl w:val="0"/>
          <w:numId w:val="0"/>
        </w:numPr>
      </w:pPr>
      <w:bookmarkStart w:id="55" w:name="_Toc168344670"/>
      <w:r>
        <w:lastRenderedPageBreak/>
        <w:t>DAFTAR PUSTAKA</w:t>
      </w:r>
      <w:bookmarkEnd w:id="55"/>
    </w:p>
    <w:p w14:paraId="223CAE3D" w14:textId="20B69252" w:rsidR="00CA0E8A" w:rsidRPr="00CA0E8A" w:rsidRDefault="00AD13CE" w:rsidP="00CA0E8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A0E8A" w:rsidRPr="00CA0E8A">
        <w:rPr>
          <w:rFonts w:ascii="Calibri" w:hAnsi="Calibri" w:cs="Calibri"/>
          <w:noProof/>
          <w:szCs w:val="24"/>
        </w:rPr>
        <w:t xml:space="preserve">Aditya, R., Pranatawijaya, V. H., &amp; Putra, P. B. A. A. (2021). Rancang Bangun Aplikasi Monitoring Kegiatan Menggunakan Metode Prototype. </w:t>
      </w:r>
      <w:r w:rsidR="00CA0E8A" w:rsidRPr="00CA0E8A">
        <w:rPr>
          <w:rFonts w:ascii="Calibri" w:hAnsi="Calibri" w:cs="Calibri"/>
          <w:i/>
          <w:iCs/>
          <w:noProof/>
          <w:szCs w:val="24"/>
        </w:rPr>
        <w:t>Journal of Information Technology and Computer Science</w:t>
      </w:r>
      <w:r w:rsidR="00CA0E8A" w:rsidRPr="00CA0E8A">
        <w:rPr>
          <w:rFonts w:ascii="Calibri" w:hAnsi="Calibri" w:cs="Calibri"/>
          <w:noProof/>
          <w:szCs w:val="24"/>
        </w:rPr>
        <w:t xml:space="preserve">, </w:t>
      </w:r>
      <w:r w:rsidR="00CA0E8A" w:rsidRPr="00CA0E8A">
        <w:rPr>
          <w:rFonts w:ascii="Calibri" w:hAnsi="Calibri" w:cs="Calibri"/>
          <w:i/>
          <w:iCs/>
          <w:noProof/>
          <w:szCs w:val="24"/>
        </w:rPr>
        <w:t>1</w:t>
      </w:r>
      <w:r w:rsidR="00CA0E8A" w:rsidRPr="00CA0E8A">
        <w:rPr>
          <w:rFonts w:ascii="Calibri" w:hAnsi="Calibri" w:cs="Calibri"/>
          <w:noProof/>
          <w:szCs w:val="24"/>
        </w:rPr>
        <w:t>(1), 47–57.</w:t>
      </w:r>
    </w:p>
    <w:p w14:paraId="0CF5288A"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Agustini, &amp; Kurniawan, W. J. (2019). Sistem E-Learning Do’a dan Iqro’ dalam Peningkatan Proses Pembelajaran pada TK Amal Ikhlas. </w:t>
      </w:r>
      <w:r w:rsidRPr="00CA0E8A">
        <w:rPr>
          <w:rFonts w:ascii="Calibri" w:hAnsi="Calibri" w:cs="Calibri"/>
          <w:i/>
          <w:iCs/>
          <w:noProof/>
          <w:szCs w:val="24"/>
        </w:rPr>
        <w:t>Jurnal Mahasiswa Aplikasi Teknologi Komputer Dan Informasi</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3), 154–159. http://www.ejournal.pelitaindonesia.ac.id/JMApTeKsi/index.php/JOM/article/view/526</w:t>
      </w:r>
    </w:p>
    <w:p w14:paraId="3420E976"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Alfarizi, S., Rizqi Mulyawan, A., Gunawan, D., &amp; Aryanti, R. (2021). Implementasi Unified Modelling Language Pada Sistem Informasi Nasgor Delivery Berbasis Web. </w:t>
      </w:r>
      <w:r w:rsidRPr="00CA0E8A">
        <w:rPr>
          <w:rFonts w:ascii="Calibri" w:hAnsi="Calibri" w:cs="Calibri"/>
          <w:i/>
          <w:iCs/>
          <w:noProof/>
          <w:szCs w:val="24"/>
        </w:rPr>
        <w:t>Jurnal Interkom: Jurnal Publikasi Ilmiah Bidang Teknologi Informasi Dan Komunikasi</w:t>
      </w:r>
      <w:r w:rsidRPr="00CA0E8A">
        <w:rPr>
          <w:rFonts w:ascii="Calibri" w:hAnsi="Calibri" w:cs="Calibri"/>
          <w:noProof/>
          <w:szCs w:val="24"/>
        </w:rPr>
        <w:t xml:space="preserve">, </w:t>
      </w:r>
      <w:r w:rsidRPr="00CA0E8A">
        <w:rPr>
          <w:rFonts w:ascii="Calibri" w:hAnsi="Calibri" w:cs="Calibri"/>
          <w:i/>
          <w:iCs/>
          <w:noProof/>
          <w:szCs w:val="24"/>
        </w:rPr>
        <w:t>15</w:t>
      </w:r>
      <w:r w:rsidRPr="00CA0E8A">
        <w:rPr>
          <w:rFonts w:ascii="Calibri" w:hAnsi="Calibri" w:cs="Calibri"/>
          <w:noProof/>
          <w:szCs w:val="24"/>
        </w:rPr>
        <w:t>(2), 42–52. https://doi.org/10.35969/interkom.v15i2.93</w:t>
      </w:r>
    </w:p>
    <w:p w14:paraId="6DA9179A"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Alimuddin, A., Niaga Siman Juntak, J., Ayu Erni Jusnita, R., Murniawaty, I., &amp; Yunita Wono, H. (2023). Nipa-Nipa Lama Antang No. 23 Makassar, Sulawesi Selatan 2 Universitas Kristen Teknologi Solo. </w:t>
      </w:r>
      <w:r w:rsidRPr="00CA0E8A">
        <w:rPr>
          <w:rFonts w:ascii="Calibri" w:hAnsi="Calibri" w:cs="Calibri"/>
          <w:i/>
          <w:iCs/>
          <w:noProof/>
          <w:szCs w:val="24"/>
        </w:rPr>
        <w:t>Menur Pumpungan, Kec. Sukolilo, Kota SBY</w:t>
      </w:r>
      <w:r w:rsidRPr="00CA0E8A">
        <w:rPr>
          <w:rFonts w:ascii="Calibri" w:hAnsi="Calibri" w:cs="Calibri"/>
          <w:noProof/>
          <w:szCs w:val="24"/>
        </w:rPr>
        <w:t xml:space="preserve">, </w:t>
      </w:r>
      <w:r w:rsidRPr="00CA0E8A">
        <w:rPr>
          <w:rFonts w:ascii="Calibri" w:hAnsi="Calibri" w:cs="Calibri"/>
          <w:i/>
          <w:iCs/>
          <w:noProof/>
          <w:szCs w:val="24"/>
        </w:rPr>
        <w:t>05</w:t>
      </w:r>
      <w:r w:rsidRPr="00CA0E8A">
        <w:rPr>
          <w:rFonts w:ascii="Calibri" w:hAnsi="Calibri" w:cs="Calibri"/>
          <w:noProof/>
          <w:szCs w:val="24"/>
        </w:rPr>
        <w:t>(04), 36–38.</w:t>
      </w:r>
    </w:p>
    <w:p w14:paraId="0AFB5095"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Bhalla, A., Garg, S., &amp; Singh, P. (2020). Present Day Web-Development Using Reactjs. </w:t>
      </w:r>
      <w:r w:rsidRPr="00CA0E8A">
        <w:rPr>
          <w:rFonts w:ascii="Calibri" w:hAnsi="Calibri" w:cs="Calibri"/>
          <w:i/>
          <w:iCs/>
          <w:noProof/>
          <w:szCs w:val="24"/>
        </w:rPr>
        <w:t>International Research Journal of Engineering and Technology</w:t>
      </w:r>
      <w:r w:rsidRPr="00CA0E8A">
        <w:rPr>
          <w:rFonts w:ascii="Calibri" w:hAnsi="Calibri" w:cs="Calibri"/>
          <w:noProof/>
          <w:szCs w:val="24"/>
        </w:rPr>
        <w:t xml:space="preserve">, </w:t>
      </w:r>
      <w:r w:rsidRPr="00CA0E8A">
        <w:rPr>
          <w:rFonts w:ascii="Calibri" w:hAnsi="Calibri" w:cs="Calibri"/>
          <w:i/>
          <w:iCs/>
          <w:noProof/>
          <w:szCs w:val="24"/>
        </w:rPr>
        <w:t>7</w:t>
      </w:r>
      <w:r w:rsidRPr="00CA0E8A">
        <w:rPr>
          <w:rFonts w:ascii="Calibri" w:hAnsi="Calibri" w:cs="Calibri"/>
          <w:noProof/>
          <w:szCs w:val="24"/>
        </w:rPr>
        <w:t>(5), 1154–1157. www.irjet.net</w:t>
      </w:r>
    </w:p>
    <w:p w14:paraId="664F0B50"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Chandra, D. A., Jubeir, M., &amp; Wahyudi, S. (2022). Development Of School Agenda Announcement By Using Autopost System. </w:t>
      </w:r>
      <w:r w:rsidRPr="00CA0E8A">
        <w:rPr>
          <w:rFonts w:ascii="Calibri" w:hAnsi="Calibri" w:cs="Calibri"/>
          <w:i/>
          <w:iCs/>
          <w:noProof/>
          <w:szCs w:val="24"/>
        </w:rPr>
        <w:t>Journal of Ict Aplications and System</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2), 91–99. https://doi.org/10.56313/jictas.v1i2.164</w:t>
      </w:r>
    </w:p>
    <w:p w14:paraId="0171FC32"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Dermawan, D. A., Mashuri, C., Permadi, G. S., Gunawan, D. A., &amp; Widiasih, D. (2022). </w:t>
      </w:r>
      <w:r w:rsidRPr="00CA0E8A">
        <w:rPr>
          <w:rFonts w:ascii="Calibri" w:hAnsi="Calibri" w:cs="Calibri"/>
          <w:i/>
          <w:iCs/>
          <w:noProof/>
          <w:szCs w:val="24"/>
        </w:rPr>
        <w:t>Membuat Game Berbasis Website Menggunakan Bahasa Javascript dan PHP</w:t>
      </w:r>
      <w:r w:rsidRPr="00CA0E8A">
        <w:rPr>
          <w:rFonts w:ascii="Calibri" w:hAnsi="Calibri" w:cs="Calibri"/>
          <w:noProof/>
          <w:szCs w:val="24"/>
        </w:rPr>
        <w:t>. www.rcipress.rcipublisher.org</w:t>
      </w:r>
    </w:p>
    <w:p w14:paraId="0CE4AE82"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Dhika, H., Isnain, N., &amp; Tofan, M. (2019). Manajemen Villa Menggunakan Java Netbeans Dan Mysql. </w:t>
      </w:r>
      <w:r w:rsidRPr="00CA0E8A">
        <w:rPr>
          <w:rFonts w:ascii="Calibri" w:hAnsi="Calibri" w:cs="Calibri"/>
          <w:i/>
          <w:iCs/>
          <w:noProof/>
          <w:szCs w:val="24"/>
        </w:rPr>
        <w:t>IKRA-ITH INFORMATIKA : Jurnal Komputer Dan Informatika</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2), 104–110.</w:t>
      </w:r>
    </w:p>
    <w:p w14:paraId="3C076860"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Dinku, Z. (2022). </w:t>
      </w:r>
      <w:r w:rsidRPr="00CA0E8A">
        <w:rPr>
          <w:rFonts w:ascii="Calibri" w:hAnsi="Calibri" w:cs="Calibri"/>
          <w:i/>
          <w:iCs/>
          <w:noProof/>
          <w:szCs w:val="24"/>
        </w:rPr>
        <w:t>React.js vs. Next.js</w:t>
      </w:r>
      <w:r w:rsidRPr="00CA0E8A">
        <w:rPr>
          <w:rFonts w:ascii="Calibri" w:hAnsi="Calibri" w:cs="Calibri"/>
          <w:noProof/>
          <w:szCs w:val="24"/>
        </w:rPr>
        <w:t xml:space="preserve">. </w:t>
      </w:r>
      <w:r w:rsidRPr="00CA0E8A">
        <w:rPr>
          <w:rFonts w:ascii="Calibri" w:hAnsi="Calibri" w:cs="Calibri"/>
          <w:i/>
          <w:iCs/>
          <w:noProof/>
          <w:szCs w:val="24"/>
        </w:rPr>
        <w:t>May</w:t>
      </w:r>
      <w:r w:rsidRPr="00CA0E8A">
        <w:rPr>
          <w:rFonts w:ascii="Calibri" w:hAnsi="Calibri" w:cs="Calibri"/>
          <w:noProof/>
          <w:szCs w:val="24"/>
        </w:rPr>
        <w:t>, 9–10. https://www.theseus.fi/bitstream/handle/10024/750122/Dinku_Zerihun.pdf</w:t>
      </w:r>
    </w:p>
    <w:p w14:paraId="033C043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Eriana, E. S., &amp; Zein, D. A. (2019). Artificial Intelligence. </w:t>
      </w:r>
      <w:r w:rsidRPr="00CA0E8A">
        <w:rPr>
          <w:rFonts w:ascii="Calibri" w:hAnsi="Calibri" w:cs="Calibri"/>
          <w:i/>
          <w:iCs/>
          <w:noProof/>
          <w:szCs w:val="24"/>
        </w:rPr>
        <w:t>Angewandte Chemie International Edition, 6(11), 951–952.</w:t>
      </w:r>
    </w:p>
    <w:p w14:paraId="307B0308"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Ferdiansyah, D. (2022). </w:t>
      </w:r>
      <w:r w:rsidRPr="00CA0E8A">
        <w:rPr>
          <w:rFonts w:ascii="Calibri" w:hAnsi="Calibri" w:cs="Calibri"/>
          <w:i/>
          <w:iCs/>
          <w:noProof/>
          <w:szCs w:val="24"/>
        </w:rPr>
        <w:t>Sistem Informasi Penjualan Berbasis Web Pada Hetz Shop</w:t>
      </w:r>
      <w:r w:rsidRPr="00CA0E8A">
        <w:rPr>
          <w:rFonts w:ascii="Calibri" w:hAnsi="Calibri" w:cs="Calibri"/>
          <w:noProof/>
          <w:szCs w:val="24"/>
        </w:rPr>
        <w:t>. 14.</w:t>
      </w:r>
    </w:p>
    <w:p w14:paraId="7A301B34"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Fetriany, I., &amp; Sobari, I. A. (2020). Perancangan Aplikasi Simulasi Ujian Nasional Berstandar Komputer Berbasis Web Di Sds Mentari Jakarta Barat. </w:t>
      </w:r>
      <w:r w:rsidRPr="00CA0E8A">
        <w:rPr>
          <w:rFonts w:ascii="Calibri" w:hAnsi="Calibri" w:cs="Calibri"/>
          <w:i/>
          <w:iCs/>
          <w:noProof/>
          <w:szCs w:val="24"/>
        </w:rPr>
        <w:t>Komputa : Jurnal Ilmiah Komputer Dan Informatika</w:t>
      </w:r>
      <w:r w:rsidRPr="00CA0E8A">
        <w:rPr>
          <w:rFonts w:ascii="Calibri" w:hAnsi="Calibri" w:cs="Calibri"/>
          <w:noProof/>
          <w:szCs w:val="24"/>
        </w:rPr>
        <w:t xml:space="preserve">, </w:t>
      </w:r>
      <w:r w:rsidRPr="00CA0E8A">
        <w:rPr>
          <w:rFonts w:ascii="Calibri" w:hAnsi="Calibri" w:cs="Calibri"/>
          <w:i/>
          <w:iCs/>
          <w:noProof/>
          <w:szCs w:val="24"/>
        </w:rPr>
        <w:t>9</w:t>
      </w:r>
      <w:r w:rsidRPr="00CA0E8A">
        <w:rPr>
          <w:rFonts w:ascii="Calibri" w:hAnsi="Calibri" w:cs="Calibri"/>
          <w:noProof/>
          <w:szCs w:val="24"/>
        </w:rPr>
        <w:t>(2), 51–58. https://doi.org/10.34010/komputa.v9i2.5256</w:t>
      </w:r>
    </w:p>
    <w:p w14:paraId="22908DC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Gutama, A., Arwan, A., &amp; Fanani, L. (2019). Pengembangan Kakas Bantu Pembangkitan Kasus Uji pada Model-Based Testing Berdasarkan Activity Diagram. </w:t>
      </w:r>
      <w:r w:rsidRPr="00CA0E8A">
        <w:rPr>
          <w:rFonts w:ascii="Calibri" w:hAnsi="Calibri" w:cs="Calibri"/>
          <w:i/>
          <w:iCs/>
          <w:noProof/>
          <w:szCs w:val="24"/>
        </w:rPr>
        <w:t>Jurnal Pengembangan Teknologi Informasi Dan Ilmu Komputer</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9), 8325–8334. http://j-ptiik.ub.ac.id</w:t>
      </w:r>
    </w:p>
    <w:p w14:paraId="1E9CF1AD"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Hafsari, R., Aribe, E., &amp; Maulana, N. (2023). Perancangan Sistem Informasi Manajemen Inventori Dan Penjualan Pada Perusahaan Pt.Inhutani V. </w:t>
      </w:r>
      <w:r w:rsidRPr="00CA0E8A">
        <w:rPr>
          <w:rFonts w:ascii="Calibri" w:hAnsi="Calibri" w:cs="Calibri"/>
          <w:i/>
          <w:iCs/>
          <w:noProof/>
          <w:szCs w:val="24"/>
        </w:rPr>
        <w:t xml:space="preserve">PROSISKO: Jurnal </w:t>
      </w:r>
      <w:r w:rsidRPr="00CA0E8A">
        <w:rPr>
          <w:rFonts w:ascii="Calibri" w:hAnsi="Calibri" w:cs="Calibri"/>
          <w:i/>
          <w:iCs/>
          <w:noProof/>
          <w:szCs w:val="24"/>
        </w:rPr>
        <w:lastRenderedPageBreak/>
        <w:t>Pengembangan Riset Dan Observasi Sistem Komputer</w:t>
      </w:r>
      <w:r w:rsidRPr="00CA0E8A">
        <w:rPr>
          <w:rFonts w:ascii="Calibri" w:hAnsi="Calibri" w:cs="Calibri"/>
          <w:noProof/>
          <w:szCs w:val="24"/>
        </w:rPr>
        <w:t xml:space="preserve">, </w:t>
      </w:r>
      <w:r w:rsidRPr="00CA0E8A">
        <w:rPr>
          <w:rFonts w:ascii="Calibri" w:hAnsi="Calibri" w:cs="Calibri"/>
          <w:i/>
          <w:iCs/>
          <w:noProof/>
          <w:szCs w:val="24"/>
        </w:rPr>
        <w:t>10</w:t>
      </w:r>
      <w:r w:rsidRPr="00CA0E8A">
        <w:rPr>
          <w:rFonts w:ascii="Calibri" w:hAnsi="Calibri" w:cs="Calibri"/>
          <w:noProof/>
          <w:szCs w:val="24"/>
        </w:rPr>
        <w:t>(2), 109–116. https://doi.org/10.30656/prosisko.v10i2.7001</w:t>
      </w:r>
    </w:p>
    <w:p w14:paraId="05F04B86"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Hanifah, D. N., Ibrahim, I., &amp; Sriyeni, Y. (2023). Perancangan Aplikasi Jasa Salon Menggunakan Model Prototipe. </w:t>
      </w:r>
      <w:r w:rsidRPr="00CA0E8A">
        <w:rPr>
          <w:rFonts w:ascii="Calibri" w:hAnsi="Calibri" w:cs="Calibri"/>
          <w:i/>
          <w:iCs/>
          <w:noProof/>
          <w:szCs w:val="24"/>
        </w:rPr>
        <w:t>MDP Student Conference</w:t>
      </w:r>
      <w:r w:rsidRPr="00CA0E8A">
        <w:rPr>
          <w:rFonts w:ascii="Calibri" w:hAnsi="Calibri" w:cs="Calibri"/>
          <w:noProof/>
          <w:szCs w:val="24"/>
        </w:rPr>
        <w:t xml:space="preserve">, </w:t>
      </w:r>
      <w:r w:rsidRPr="00CA0E8A">
        <w:rPr>
          <w:rFonts w:ascii="Calibri" w:hAnsi="Calibri" w:cs="Calibri"/>
          <w:i/>
          <w:iCs/>
          <w:noProof/>
          <w:szCs w:val="24"/>
        </w:rPr>
        <w:t>2</w:t>
      </w:r>
      <w:r w:rsidRPr="00CA0E8A">
        <w:rPr>
          <w:rFonts w:ascii="Calibri" w:hAnsi="Calibri" w:cs="Calibri"/>
          <w:noProof/>
          <w:szCs w:val="24"/>
        </w:rPr>
        <w:t>(1), 558–567. https://doi.org/10.35957/mdp-sc.v2i1.4495</w:t>
      </w:r>
    </w:p>
    <w:p w14:paraId="6E8E06B4"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Hasanah, Fitria Nur, Untari, R. S. (2020). </w:t>
      </w:r>
      <w:r w:rsidRPr="00CA0E8A">
        <w:rPr>
          <w:rFonts w:ascii="Calibri" w:hAnsi="Calibri" w:cs="Calibri"/>
          <w:i/>
          <w:iCs/>
          <w:noProof/>
          <w:szCs w:val="24"/>
        </w:rPr>
        <w:t>REKAYASA PERANGKAT LUNAK</w:t>
      </w:r>
      <w:r w:rsidRPr="00CA0E8A">
        <w:rPr>
          <w:rFonts w:ascii="Calibri" w:hAnsi="Calibri" w:cs="Calibri"/>
          <w:noProof/>
          <w:szCs w:val="24"/>
        </w:rPr>
        <w:t>. UMSIDA Press.</w:t>
      </w:r>
    </w:p>
    <w:p w14:paraId="59A41BFA"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Hikmawati, N., Sufiyanto, M. I., &amp; Jamilah. (2023). Konsep dan Implementasi Kecerdasan Buatan (Artificial Intelligence) dalam Manajemen Kurikulum SD/MI. </w:t>
      </w:r>
      <w:r w:rsidRPr="00CA0E8A">
        <w:rPr>
          <w:rFonts w:ascii="Calibri" w:hAnsi="Calibri" w:cs="Calibri"/>
          <w:i/>
          <w:iCs/>
          <w:noProof/>
          <w:szCs w:val="24"/>
        </w:rPr>
        <w:t>Abuya: Jurnal Pendidikan Dasar</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1), 1–16. https://jurnalinkadha.org/index.php/abuya/article/view/278</w:t>
      </w:r>
    </w:p>
    <w:p w14:paraId="07D237F1"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Kiamanesh, L. (2023). </w:t>
      </w:r>
      <w:r w:rsidRPr="00CA0E8A">
        <w:rPr>
          <w:rFonts w:ascii="Calibri" w:hAnsi="Calibri" w:cs="Calibri"/>
          <w:i/>
          <w:iCs/>
          <w:noProof/>
          <w:szCs w:val="24"/>
        </w:rPr>
        <w:t>To Read or to Listen : The Effect of Text-to-Speech Software and Accents on Comprehension of Digital Media</w:t>
      </w:r>
      <w:r w:rsidRPr="00CA0E8A">
        <w:rPr>
          <w:rFonts w:ascii="Calibri" w:hAnsi="Calibri" w:cs="Calibri"/>
          <w:noProof/>
          <w:szCs w:val="24"/>
        </w:rPr>
        <w:t xml:space="preserve">. </w:t>
      </w:r>
      <w:r w:rsidRPr="00CA0E8A">
        <w:rPr>
          <w:rFonts w:ascii="Calibri" w:hAnsi="Calibri" w:cs="Calibri"/>
          <w:i/>
          <w:iCs/>
          <w:noProof/>
          <w:szCs w:val="24"/>
        </w:rPr>
        <w:t>29</w:t>
      </w:r>
      <w:r w:rsidRPr="00CA0E8A">
        <w:rPr>
          <w:rFonts w:ascii="Calibri" w:hAnsi="Calibri" w:cs="Calibri"/>
          <w:noProof/>
          <w:szCs w:val="24"/>
        </w:rPr>
        <w:t>(1).</w:t>
      </w:r>
    </w:p>
    <w:p w14:paraId="26B8BE2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Kumar, D. H. V., B S, P. K., Kumar, P. S., M S, S. L., &amp; B, S. (2021). Department Announcement System Using Arduino. </w:t>
      </w:r>
      <w:r w:rsidRPr="00CA0E8A">
        <w:rPr>
          <w:rFonts w:ascii="Calibri" w:hAnsi="Calibri" w:cs="Calibri"/>
          <w:i/>
          <w:iCs/>
          <w:noProof/>
          <w:szCs w:val="24"/>
        </w:rPr>
        <w:t>International Journal of Scientific Research in Science and Technology</w:t>
      </w:r>
      <w:r w:rsidRPr="00CA0E8A">
        <w:rPr>
          <w:rFonts w:ascii="Calibri" w:hAnsi="Calibri" w:cs="Calibri"/>
          <w:noProof/>
          <w:szCs w:val="24"/>
        </w:rPr>
        <w:t>, 341–347. https://doi.org/10.32628/ijsrst218377</w:t>
      </w:r>
    </w:p>
    <w:p w14:paraId="18643225"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Maufidhoh, I., &amp; Maghfirah, I. (2023). Implementasi Pembelajaran Berbasis Artificial Intelligence Melalui Media Puzzle Maker Pada Siswa Sekolah Dasar. </w:t>
      </w:r>
      <w:r w:rsidRPr="00CA0E8A">
        <w:rPr>
          <w:rFonts w:ascii="Calibri" w:hAnsi="Calibri" w:cs="Calibri"/>
          <w:i/>
          <w:iCs/>
          <w:noProof/>
          <w:szCs w:val="24"/>
        </w:rPr>
        <w:t>ABUYA: Jurnal Pendidikan Dasar</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1), 29–43.</w:t>
      </w:r>
    </w:p>
    <w:p w14:paraId="56E46399"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Michelle Larassati Ayusmara Latukolan, Achmad Arwan, &amp; Mahardeka Tri Ananta. (2019). Pengembangan Sistem Pemetaan Otomatis Entity Relationship Diagram Ke Dalam Database. </w:t>
      </w:r>
      <w:r w:rsidRPr="00CA0E8A">
        <w:rPr>
          <w:rFonts w:ascii="Calibri" w:hAnsi="Calibri" w:cs="Calibri"/>
          <w:i/>
          <w:iCs/>
          <w:noProof/>
          <w:szCs w:val="24"/>
        </w:rPr>
        <w:t>Jurnal Pengembangan Teknologi Informasi Dan Ilmu Komputer</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4), 4058–4065. http://j-ptiik.ub.ac.id</w:t>
      </w:r>
    </w:p>
    <w:p w14:paraId="12CDBA3A"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MRizky, A. (2020). </w:t>
      </w:r>
      <w:r w:rsidRPr="00CA0E8A">
        <w:rPr>
          <w:rFonts w:ascii="MS Gothic" w:eastAsia="MS Gothic" w:hAnsi="MS Gothic" w:cs="MS Gothic" w:hint="eastAsia"/>
          <w:noProof/>
          <w:szCs w:val="24"/>
        </w:rPr>
        <w:t>済無</w:t>
      </w:r>
      <w:r w:rsidRPr="00CA0E8A">
        <w:rPr>
          <w:rFonts w:ascii="Calibri" w:hAnsi="Calibri" w:cs="Calibri"/>
          <w:noProof/>
          <w:szCs w:val="24"/>
        </w:rPr>
        <w:t xml:space="preserve">No Title No Title No Title. </w:t>
      </w:r>
      <w:r w:rsidRPr="00CA0E8A">
        <w:rPr>
          <w:rFonts w:ascii="Calibri" w:hAnsi="Calibri" w:cs="Calibri"/>
          <w:i/>
          <w:iCs/>
          <w:noProof/>
          <w:szCs w:val="24"/>
        </w:rPr>
        <w:t>Paper Knowledge . Toward a Media History of Documents</w:t>
      </w:r>
      <w:r w:rsidRPr="00CA0E8A">
        <w:rPr>
          <w:rFonts w:ascii="Calibri" w:hAnsi="Calibri" w:cs="Calibri"/>
          <w:noProof/>
          <w:szCs w:val="24"/>
        </w:rPr>
        <w:t xml:space="preserve">, </w:t>
      </w:r>
      <w:r w:rsidRPr="00CA0E8A">
        <w:rPr>
          <w:rFonts w:ascii="Calibri" w:hAnsi="Calibri" w:cs="Calibri"/>
          <w:i/>
          <w:iCs/>
          <w:noProof/>
          <w:szCs w:val="24"/>
        </w:rPr>
        <w:t>8</w:t>
      </w:r>
      <w:r w:rsidRPr="00CA0E8A">
        <w:rPr>
          <w:rFonts w:ascii="Calibri" w:hAnsi="Calibri" w:cs="Calibri"/>
          <w:noProof/>
          <w:szCs w:val="24"/>
        </w:rPr>
        <w:t>(4), 12–26.</w:t>
      </w:r>
    </w:p>
    <w:p w14:paraId="796E0E25"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Novamizanti, L., Siadari, T. S., &amp; Akhyar, F. (2022). Pelatihan Pengenalan Dan Aplikasi Kecerdasan Artificial Untuk Guru &amp; Siswa Smk Telkom Bandung. </w:t>
      </w:r>
      <w:r w:rsidRPr="00CA0E8A">
        <w:rPr>
          <w:rFonts w:ascii="Calibri" w:hAnsi="Calibri" w:cs="Calibri"/>
          <w:i/>
          <w:iCs/>
          <w:noProof/>
          <w:szCs w:val="24"/>
        </w:rPr>
        <w:t>Prosiding COSECANT : Community Service and Engagement Seminar</w:t>
      </w:r>
      <w:r w:rsidRPr="00CA0E8A">
        <w:rPr>
          <w:rFonts w:ascii="Calibri" w:hAnsi="Calibri" w:cs="Calibri"/>
          <w:noProof/>
          <w:szCs w:val="24"/>
        </w:rPr>
        <w:t xml:space="preserve">, </w:t>
      </w:r>
      <w:r w:rsidRPr="00CA0E8A">
        <w:rPr>
          <w:rFonts w:ascii="Calibri" w:hAnsi="Calibri" w:cs="Calibri"/>
          <w:i/>
          <w:iCs/>
          <w:noProof/>
          <w:szCs w:val="24"/>
        </w:rPr>
        <w:t>2</w:t>
      </w:r>
      <w:r w:rsidRPr="00CA0E8A">
        <w:rPr>
          <w:rFonts w:ascii="Calibri" w:hAnsi="Calibri" w:cs="Calibri"/>
          <w:noProof/>
          <w:szCs w:val="24"/>
        </w:rPr>
        <w:t>(1), 2–5. https://doi.org/10.25124/cosecant.v2i1.18418</w:t>
      </w:r>
    </w:p>
    <w:p w14:paraId="0E21A1CC"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Novendri. (2019). Pengertian Web. </w:t>
      </w:r>
      <w:r w:rsidRPr="00CA0E8A">
        <w:rPr>
          <w:rFonts w:ascii="Calibri" w:hAnsi="Calibri" w:cs="Calibri"/>
          <w:i/>
          <w:iCs/>
          <w:noProof/>
          <w:szCs w:val="24"/>
        </w:rPr>
        <w:t>Lentera Dumai</w:t>
      </w:r>
      <w:r w:rsidRPr="00CA0E8A">
        <w:rPr>
          <w:rFonts w:ascii="Calibri" w:hAnsi="Calibri" w:cs="Calibri"/>
          <w:noProof/>
          <w:szCs w:val="24"/>
        </w:rPr>
        <w:t xml:space="preserve">, </w:t>
      </w:r>
      <w:r w:rsidRPr="00CA0E8A">
        <w:rPr>
          <w:rFonts w:ascii="Calibri" w:hAnsi="Calibri" w:cs="Calibri"/>
          <w:i/>
          <w:iCs/>
          <w:noProof/>
          <w:szCs w:val="24"/>
        </w:rPr>
        <w:t>10</w:t>
      </w:r>
      <w:r w:rsidRPr="00CA0E8A">
        <w:rPr>
          <w:rFonts w:ascii="Calibri" w:hAnsi="Calibri" w:cs="Calibri"/>
          <w:noProof/>
          <w:szCs w:val="24"/>
        </w:rPr>
        <w:t>(2), 46–57.</w:t>
      </w:r>
    </w:p>
    <w:p w14:paraId="3B48C86E"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Noviantoro, A., Silviana, A. B., Fitriani, R. R., &amp; Permatasari, H. P. (2022). Rancangan Dan Implementasi Aplikasi Sewa Lapangan Badminton Wilayah Depok Berbasis Web. </w:t>
      </w:r>
      <w:r w:rsidRPr="00CA0E8A">
        <w:rPr>
          <w:rFonts w:ascii="Calibri" w:hAnsi="Calibri" w:cs="Calibri"/>
          <w:i/>
          <w:iCs/>
          <w:noProof/>
          <w:szCs w:val="24"/>
        </w:rPr>
        <w:t>Jurnal Teknik Dan Science</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2), 88–103. https://doi.org/10.56127/jts.v1i2.108</w:t>
      </w:r>
    </w:p>
    <w:p w14:paraId="723DFC13"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Nurhidayah, Septi , fauzan, mohammad nurkamal, Rahayu,  woro isti. (2020). </w:t>
      </w:r>
      <w:r w:rsidRPr="00CA0E8A">
        <w:rPr>
          <w:rFonts w:ascii="Calibri" w:hAnsi="Calibri" w:cs="Calibri"/>
          <w:i/>
          <w:iCs/>
          <w:noProof/>
          <w:szCs w:val="24"/>
        </w:rPr>
        <w:t>IMPLEMENTASI METODE ANALYTHIC HIERARCHY PROCESS (AHP) DENGAN PHP</w:t>
      </w:r>
      <w:r w:rsidRPr="00CA0E8A">
        <w:rPr>
          <w:rFonts w:ascii="Calibri" w:hAnsi="Calibri" w:cs="Calibri"/>
          <w:noProof/>
          <w:szCs w:val="24"/>
        </w:rPr>
        <w:t>. Kreatif Industri Nusantara.</w:t>
      </w:r>
    </w:p>
    <w:p w14:paraId="4EFC561E"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ahlevi, R., &amp; Rosyani, P. (2021). Perancangan Sistem Informasi Penerimaan Peserta Didik Baru Berbasis Web pada SD Negeri Bebeg Kota Sukabumi. </w:t>
      </w:r>
      <w:r w:rsidRPr="00CA0E8A">
        <w:rPr>
          <w:rFonts w:ascii="Calibri" w:hAnsi="Calibri" w:cs="Calibri"/>
          <w:i/>
          <w:iCs/>
          <w:noProof/>
          <w:szCs w:val="24"/>
        </w:rPr>
        <w:t>Repository Universitas Bina Sarana Informatika (RUBSI)</w:t>
      </w:r>
      <w:r w:rsidRPr="00CA0E8A">
        <w:rPr>
          <w:rFonts w:ascii="Calibri" w:hAnsi="Calibri" w:cs="Calibri"/>
          <w:noProof/>
          <w:szCs w:val="24"/>
        </w:rPr>
        <w:t xml:space="preserve">, </w:t>
      </w:r>
      <w:r w:rsidRPr="00CA0E8A">
        <w:rPr>
          <w:rFonts w:ascii="Calibri" w:hAnsi="Calibri" w:cs="Calibri"/>
          <w:i/>
          <w:iCs/>
          <w:noProof/>
          <w:szCs w:val="24"/>
        </w:rPr>
        <w:t>8</w:t>
      </w:r>
      <w:r w:rsidRPr="00CA0E8A">
        <w:rPr>
          <w:rFonts w:ascii="Calibri" w:hAnsi="Calibri" w:cs="Calibri"/>
          <w:noProof/>
          <w:szCs w:val="24"/>
        </w:rPr>
        <w:t>(5), 1–92. https://doi.org/10.30865/jurikom.v8i5.3626</w:t>
      </w:r>
    </w:p>
    <w:p w14:paraId="4180A86C"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akaya, R., Tapate, A. R., &amp; Suleman, S. (2020). Perancangan Aplikasi Penjualan Hewan Ternak Untuk Qurban Dan Aqiqah Dengan Metode Unified Modeling Language (Uml). </w:t>
      </w:r>
      <w:r w:rsidRPr="00CA0E8A">
        <w:rPr>
          <w:rFonts w:ascii="Calibri" w:hAnsi="Calibri" w:cs="Calibri"/>
          <w:i/>
          <w:iCs/>
          <w:noProof/>
          <w:szCs w:val="24"/>
        </w:rPr>
        <w:t>Jurnal Technopreneur (JTech)</w:t>
      </w:r>
      <w:r w:rsidRPr="00CA0E8A">
        <w:rPr>
          <w:rFonts w:ascii="Calibri" w:hAnsi="Calibri" w:cs="Calibri"/>
          <w:noProof/>
          <w:szCs w:val="24"/>
        </w:rPr>
        <w:t xml:space="preserve">, </w:t>
      </w:r>
      <w:r w:rsidRPr="00CA0E8A">
        <w:rPr>
          <w:rFonts w:ascii="Calibri" w:hAnsi="Calibri" w:cs="Calibri"/>
          <w:i/>
          <w:iCs/>
          <w:noProof/>
          <w:szCs w:val="24"/>
        </w:rPr>
        <w:t>8</w:t>
      </w:r>
      <w:r w:rsidRPr="00CA0E8A">
        <w:rPr>
          <w:rFonts w:ascii="Calibri" w:hAnsi="Calibri" w:cs="Calibri"/>
          <w:noProof/>
          <w:szCs w:val="24"/>
        </w:rPr>
        <w:t>(1), 31–40. https://doi.org/10.30869/jtech.v8i1.531</w:t>
      </w:r>
    </w:p>
    <w:p w14:paraId="7FCA03C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arjito, P. J., Rahmawati, O., &amp; Ulum, F. (2023). Rancang Bangun Aplikasi E-Agribisnis Untuk </w:t>
      </w:r>
      <w:r w:rsidRPr="00CA0E8A">
        <w:rPr>
          <w:rFonts w:ascii="Calibri" w:hAnsi="Calibri" w:cs="Calibri"/>
          <w:noProof/>
          <w:szCs w:val="24"/>
        </w:rPr>
        <w:lastRenderedPageBreak/>
        <w:t xml:space="preserve">Meningkatkan Penjualan Hasil Tanaman Hortikultura. </w:t>
      </w:r>
      <w:r w:rsidRPr="00CA0E8A">
        <w:rPr>
          <w:rFonts w:ascii="Calibri" w:hAnsi="Calibri" w:cs="Calibri"/>
          <w:i/>
          <w:iCs/>
          <w:noProof/>
          <w:szCs w:val="24"/>
        </w:rPr>
        <w:t>Jurnal Informatika Dan Rekayasa Perangkat Lunak</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3), 354–365. https://doi.org/10.33365/jatika.v3i3.2362</w:t>
      </w:r>
    </w:p>
    <w:p w14:paraId="04010E78"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asyarani, L. (2023). Revitalisasi Akuntansi dengan Penerapan Kecerdasan Buatan (Artificial Intelligence). </w:t>
      </w:r>
      <w:r w:rsidRPr="00CA0E8A">
        <w:rPr>
          <w:rFonts w:ascii="Calibri" w:hAnsi="Calibri" w:cs="Calibri"/>
          <w:i/>
          <w:iCs/>
          <w:noProof/>
          <w:szCs w:val="24"/>
        </w:rPr>
        <w:t>Jurnal Ilmu Data</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2), 1–14. http://ilmudata.org/index.php/ilmudata/article/view/323</w:t>
      </w:r>
    </w:p>
    <w:p w14:paraId="3794C538"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ulungan, S. M., Febrianti, R., Lestari, T., Gurning, N., &amp; Fitriana, N. (2023). Analisis Teknik Entity-Relationship Diagram Dalam Perancangan Database. </w:t>
      </w:r>
      <w:r w:rsidRPr="00CA0E8A">
        <w:rPr>
          <w:rFonts w:ascii="Calibri" w:hAnsi="Calibri" w:cs="Calibri"/>
          <w:i/>
          <w:iCs/>
          <w:noProof/>
          <w:szCs w:val="24"/>
        </w:rPr>
        <w:t>Jurnal Ekonomi Manajemen Dan Bisnis (JEMB)</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2), 98–102. https://doi.org/10.47233/jemb.v1i2.533</w:t>
      </w:r>
    </w:p>
    <w:p w14:paraId="615ED4F3"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Putra, F. K. (2022). Penerapan Metode Prototyping Dalam Rancangan Sistem Informasi Absensi Berbasis Website. </w:t>
      </w:r>
      <w:r w:rsidRPr="00CA0E8A">
        <w:rPr>
          <w:rFonts w:ascii="Calibri" w:hAnsi="Calibri" w:cs="Calibri"/>
          <w:i/>
          <w:iCs/>
          <w:noProof/>
          <w:szCs w:val="24"/>
        </w:rPr>
        <w:t>Journal of Information System Research (JOSH)</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4), 431–436. https://doi.org/10.47065/josh.v3i4.1835</w:t>
      </w:r>
    </w:p>
    <w:p w14:paraId="0E1C65C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Rahadi, N. W., &amp; Vikasari, C. (2020). Pengujian Software Aplikasi Perawatan Barang Milik Negara Menggunakan Metode Black Box Testing Equivalence Partitions. </w:t>
      </w:r>
      <w:r w:rsidRPr="00CA0E8A">
        <w:rPr>
          <w:rFonts w:ascii="Calibri" w:hAnsi="Calibri" w:cs="Calibri"/>
          <w:i/>
          <w:iCs/>
          <w:noProof/>
          <w:szCs w:val="24"/>
        </w:rPr>
        <w:t>Infotekmesin</w:t>
      </w:r>
      <w:r w:rsidRPr="00CA0E8A">
        <w:rPr>
          <w:rFonts w:ascii="Calibri" w:hAnsi="Calibri" w:cs="Calibri"/>
          <w:noProof/>
          <w:szCs w:val="24"/>
        </w:rPr>
        <w:t xml:space="preserve">, </w:t>
      </w:r>
      <w:r w:rsidRPr="00CA0E8A">
        <w:rPr>
          <w:rFonts w:ascii="Calibri" w:hAnsi="Calibri" w:cs="Calibri"/>
          <w:i/>
          <w:iCs/>
          <w:noProof/>
          <w:szCs w:val="24"/>
        </w:rPr>
        <w:t>11</w:t>
      </w:r>
      <w:r w:rsidRPr="00CA0E8A">
        <w:rPr>
          <w:rFonts w:ascii="Calibri" w:hAnsi="Calibri" w:cs="Calibri"/>
          <w:noProof/>
          <w:szCs w:val="24"/>
        </w:rPr>
        <w:t>(1), 57–61. https://doi.org/10.35970/infotekmesin.v11i1.124</w:t>
      </w:r>
    </w:p>
    <w:p w14:paraId="7279C55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Rahadiantino, L. (2022). Implementasi Pembelajaran Artificial Intelligence Bagi Siswa Sekolah Dasar di Kota Batu, Malang, Jawa Timur. </w:t>
      </w:r>
      <w:r w:rsidRPr="00CA0E8A">
        <w:rPr>
          <w:rFonts w:ascii="Calibri" w:hAnsi="Calibri" w:cs="Calibri"/>
          <w:i/>
          <w:iCs/>
          <w:noProof/>
          <w:szCs w:val="24"/>
        </w:rPr>
        <w:t>Jurnal Inovasi Pendidikan Dan Pembelajaran Sekolah Dasar</w:t>
      </w:r>
      <w:r w:rsidRPr="00CA0E8A">
        <w:rPr>
          <w:rFonts w:ascii="Calibri" w:hAnsi="Calibri" w:cs="Calibri"/>
          <w:noProof/>
          <w:szCs w:val="24"/>
        </w:rPr>
        <w:t xml:space="preserve">, </w:t>
      </w:r>
      <w:r w:rsidRPr="00CA0E8A">
        <w:rPr>
          <w:rFonts w:ascii="Calibri" w:hAnsi="Calibri" w:cs="Calibri"/>
          <w:i/>
          <w:iCs/>
          <w:noProof/>
          <w:szCs w:val="24"/>
        </w:rPr>
        <w:t>6</w:t>
      </w:r>
      <w:r w:rsidRPr="00CA0E8A">
        <w:rPr>
          <w:rFonts w:ascii="Calibri" w:hAnsi="Calibri" w:cs="Calibri"/>
          <w:noProof/>
          <w:szCs w:val="24"/>
        </w:rPr>
        <w:t>(1). https://doi.org/10.24036/jippsd.v6i1.115857</w:t>
      </w:r>
    </w:p>
    <w:p w14:paraId="44951F22"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Rohmanto, R., &amp; Setiawan, T. (2022). Perbandingan Efektivitas Sistem Pembelajaran Luring dan Daring Menggunakan Metode Use case dan Sequence Diagram. </w:t>
      </w:r>
      <w:r w:rsidRPr="00CA0E8A">
        <w:rPr>
          <w:rFonts w:ascii="Calibri" w:hAnsi="Calibri" w:cs="Calibri"/>
          <w:i/>
          <w:iCs/>
          <w:noProof/>
          <w:szCs w:val="24"/>
        </w:rPr>
        <w:t>INTERNAL (Information System Journal)</w:t>
      </w:r>
      <w:r w:rsidRPr="00CA0E8A">
        <w:rPr>
          <w:rFonts w:ascii="Calibri" w:hAnsi="Calibri" w:cs="Calibri"/>
          <w:noProof/>
          <w:szCs w:val="24"/>
        </w:rPr>
        <w:t xml:space="preserve">, </w:t>
      </w:r>
      <w:r w:rsidRPr="00CA0E8A">
        <w:rPr>
          <w:rFonts w:ascii="Calibri" w:hAnsi="Calibri" w:cs="Calibri"/>
          <w:i/>
          <w:iCs/>
          <w:noProof/>
          <w:szCs w:val="24"/>
        </w:rPr>
        <w:t>5</w:t>
      </w:r>
      <w:r w:rsidRPr="00CA0E8A">
        <w:rPr>
          <w:rFonts w:ascii="Calibri" w:hAnsi="Calibri" w:cs="Calibri"/>
          <w:noProof/>
          <w:szCs w:val="24"/>
        </w:rPr>
        <w:t>(1), 53–62. https://doi.org/10.32627/internal.v5i1.506</w:t>
      </w:r>
    </w:p>
    <w:p w14:paraId="27D8248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Romadhon, M. H., Yudhistira, Y., &amp; Mukrodin, M. (2021). Sistem Informasi Rental Mobil Berbsasis Android Dan Website Menggunakan Framework Codeigniter 3 Studi Kasus : CV Kopja Mandiri. </w:t>
      </w:r>
      <w:r w:rsidRPr="00CA0E8A">
        <w:rPr>
          <w:rFonts w:ascii="Calibri" w:hAnsi="Calibri" w:cs="Calibri"/>
          <w:i/>
          <w:iCs/>
          <w:noProof/>
          <w:szCs w:val="24"/>
        </w:rPr>
        <w:t>Jurnal Sistem Informasi Dan Teknologi Peradaban (JSITP)</w:t>
      </w:r>
      <w:r w:rsidRPr="00CA0E8A">
        <w:rPr>
          <w:rFonts w:ascii="Calibri" w:hAnsi="Calibri" w:cs="Calibri"/>
          <w:noProof/>
          <w:szCs w:val="24"/>
        </w:rPr>
        <w:t xml:space="preserve">, </w:t>
      </w:r>
      <w:r w:rsidRPr="00CA0E8A">
        <w:rPr>
          <w:rFonts w:ascii="Calibri" w:hAnsi="Calibri" w:cs="Calibri"/>
          <w:i/>
          <w:iCs/>
          <w:noProof/>
          <w:szCs w:val="24"/>
        </w:rPr>
        <w:t>2</w:t>
      </w:r>
      <w:r w:rsidRPr="00CA0E8A">
        <w:rPr>
          <w:rFonts w:ascii="Calibri" w:hAnsi="Calibri" w:cs="Calibri"/>
          <w:noProof/>
          <w:szCs w:val="24"/>
        </w:rPr>
        <w:t>(1), 30–36.</w:t>
      </w:r>
    </w:p>
    <w:p w14:paraId="29FF472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ari, I. P., Jannah, A., Meuraxa, A. M., Syahfitri, A., &amp; Omar, R. (2022). Perancangan Sistem Informasi Penginputan Database Mahasiswa Berbasis Web. </w:t>
      </w:r>
      <w:r w:rsidRPr="00CA0E8A">
        <w:rPr>
          <w:rFonts w:ascii="Calibri" w:hAnsi="Calibri" w:cs="Calibri"/>
          <w:i/>
          <w:iCs/>
          <w:noProof/>
          <w:szCs w:val="24"/>
        </w:rPr>
        <w:t>Hello World Jurnal Ilmu Komputer</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2), 106–110. https://doi.org/10.56211/helloworld.v1i2.57</w:t>
      </w:r>
    </w:p>
    <w:p w14:paraId="415AA99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ari, I. purnama. (2021). </w:t>
      </w:r>
      <w:r w:rsidRPr="00CA0E8A">
        <w:rPr>
          <w:rFonts w:ascii="Calibri" w:hAnsi="Calibri" w:cs="Calibri"/>
          <w:i/>
          <w:iCs/>
          <w:noProof/>
          <w:szCs w:val="24"/>
        </w:rPr>
        <w:t>REKAYASA PERANGKAT LUNAK</w:t>
      </w:r>
      <w:r w:rsidRPr="00CA0E8A">
        <w:rPr>
          <w:rFonts w:ascii="Calibri" w:hAnsi="Calibri" w:cs="Calibri"/>
          <w:noProof/>
          <w:szCs w:val="24"/>
        </w:rPr>
        <w:t>. UMSU press.</w:t>
      </w:r>
    </w:p>
    <w:p w14:paraId="4E2A008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hadiq, J., Safei, A., &amp; Loly, R. W. R. (2021). Pengujian Aplikasi Peminjaman Kendaraan Operasional Kantor Menggunakan BlackBox Testing. </w:t>
      </w:r>
      <w:r w:rsidRPr="00CA0E8A">
        <w:rPr>
          <w:rFonts w:ascii="Calibri" w:hAnsi="Calibri" w:cs="Calibri"/>
          <w:i/>
          <w:iCs/>
          <w:noProof/>
          <w:szCs w:val="24"/>
        </w:rPr>
        <w:t>INFORMATION MANAGEMENT FOR EDUCATORS AND PROFESSIONALS : Journal of Information Management</w:t>
      </w:r>
      <w:r w:rsidRPr="00CA0E8A">
        <w:rPr>
          <w:rFonts w:ascii="Calibri" w:hAnsi="Calibri" w:cs="Calibri"/>
          <w:noProof/>
          <w:szCs w:val="24"/>
        </w:rPr>
        <w:t xml:space="preserve">, </w:t>
      </w:r>
      <w:r w:rsidRPr="00CA0E8A">
        <w:rPr>
          <w:rFonts w:ascii="Calibri" w:hAnsi="Calibri" w:cs="Calibri"/>
          <w:i/>
          <w:iCs/>
          <w:noProof/>
          <w:szCs w:val="24"/>
        </w:rPr>
        <w:t>5</w:t>
      </w:r>
      <w:r w:rsidRPr="00CA0E8A">
        <w:rPr>
          <w:rFonts w:ascii="Calibri" w:hAnsi="Calibri" w:cs="Calibri"/>
          <w:noProof/>
          <w:szCs w:val="24"/>
        </w:rPr>
        <w:t>(2), 97. https://doi.org/10.51211/imbi.v5i2.1561</w:t>
      </w:r>
    </w:p>
    <w:p w14:paraId="3C63AEC9"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IHOTANG, H. T. (2019). </w:t>
      </w:r>
      <w:r w:rsidRPr="00CA0E8A">
        <w:rPr>
          <w:rFonts w:ascii="Calibri" w:hAnsi="Calibri" w:cs="Calibri"/>
          <w:i/>
          <w:iCs/>
          <w:noProof/>
          <w:szCs w:val="24"/>
        </w:rPr>
        <w:t>Sistem Informasi Pengagendaan Surat Berbasis Web Pada Pengadilan Tinggi Medan</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1), 6–9. https://doi.org/10.31227/osf.io/bhj5q</w:t>
      </w:r>
    </w:p>
    <w:p w14:paraId="57352A23"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iregar, H. F., &amp; Melani, M. (2019). Perancangan Aplikasi Komik Hadist Berbasis Multimedia. </w:t>
      </w:r>
      <w:r w:rsidRPr="00CA0E8A">
        <w:rPr>
          <w:rFonts w:ascii="Calibri" w:hAnsi="Calibri" w:cs="Calibri"/>
          <w:i/>
          <w:iCs/>
          <w:noProof/>
          <w:szCs w:val="24"/>
        </w:rPr>
        <w:t>Jurnal Teknologi Informasi</w:t>
      </w:r>
      <w:r w:rsidRPr="00CA0E8A">
        <w:rPr>
          <w:rFonts w:ascii="Calibri" w:hAnsi="Calibri" w:cs="Calibri"/>
          <w:noProof/>
          <w:szCs w:val="24"/>
        </w:rPr>
        <w:t xml:space="preserve">, </w:t>
      </w:r>
      <w:r w:rsidRPr="00CA0E8A">
        <w:rPr>
          <w:rFonts w:ascii="Calibri" w:hAnsi="Calibri" w:cs="Calibri"/>
          <w:i/>
          <w:iCs/>
          <w:noProof/>
          <w:szCs w:val="24"/>
        </w:rPr>
        <w:t>2</w:t>
      </w:r>
      <w:r w:rsidRPr="00CA0E8A">
        <w:rPr>
          <w:rFonts w:ascii="Calibri" w:hAnsi="Calibri" w:cs="Calibri"/>
          <w:noProof/>
          <w:szCs w:val="24"/>
        </w:rPr>
        <w:t>(2), 113. https://doi.org/10.36294/jurti.v2i2.425</w:t>
      </w:r>
    </w:p>
    <w:p w14:paraId="2D9E67BE"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iswidiyanto, S., Munif, A., Wijayanti, D., &amp; Haryadi, E. (2020). Sistem Informasi Penyewaan Rumah Kontrakan Berbasis Web Dengan Menggunakan Metode Prototype. </w:t>
      </w:r>
      <w:r w:rsidRPr="00CA0E8A">
        <w:rPr>
          <w:rFonts w:ascii="Calibri" w:hAnsi="Calibri" w:cs="Calibri"/>
          <w:i/>
          <w:iCs/>
          <w:noProof/>
          <w:szCs w:val="24"/>
        </w:rPr>
        <w:t>Jurnal Interkom: Jurnal Publikasi Ilmiah Bidang Teknologi Informasi Dan Komunikasi</w:t>
      </w:r>
      <w:r w:rsidRPr="00CA0E8A">
        <w:rPr>
          <w:rFonts w:ascii="Calibri" w:hAnsi="Calibri" w:cs="Calibri"/>
          <w:noProof/>
          <w:szCs w:val="24"/>
        </w:rPr>
        <w:t xml:space="preserve">, </w:t>
      </w:r>
      <w:r w:rsidRPr="00CA0E8A">
        <w:rPr>
          <w:rFonts w:ascii="Calibri" w:hAnsi="Calibri" w:cs="Calibri"/>
          <w:i/>
          <w:iCs/>
          <w:noProof/>
          <w:szCs w:val="24"/>
        </w:rPr>
        <w:t>15</w:t>
      </w:r>
      <w:r w:rsidRPr="00CA0E8A">
        <w:rPr>
          <w:rFonts w:ascii="Calibri" w:hAnsi="Calibri" w:cs="Calibri"/>
          <w:noProof/>
          <w:szCs w:val="24"/>
        </w:rPr>
        <w:t>(1), 18–25. https://doi.org/10.35969/interkom.v15i1.64</w:t>
      </w:r>
    </w:p>
    <w:p w14:paraId="30FEB47F"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obron, M., &amp; Lubis. (2021). Implementasi Artificial Intelligence Pada System Manufaktur Terpadu. </w:t>
      </w:r>
      <w:r w:rsidRPr="00CA0E8A">
        <w:rPr>
          <w:rFonts w:ascii="Calibri" w:hAnsi="Calibri" w:cs="Calibri"/>
          <w:i/>
          <w:iCs/>
          <w:noProof/>
          <w:szCs w:val="24"/>
        </w:rPr>
        <w:t>Seminar Nasional Teknik (SEMNASTEK) UISU</w:t>
      </w:r>
      <w:r w:rsidRPr="00CA0E8A">
        <w:rPr>
          <w:rFonts w:ascii="Calibri" w:hAnsi="Calibri" w:cs="Calibri"/>
          <w:noProof/>
          <w:szCs w:val="24"/>
        </w:rPr>
        <w:t xml:space="preserve">, </w:t>
      </w:r>
      <w:r w:rsidRPr="00CA0E8A">
        <w:rPr>
          <w:rFonts w:ascii="Calibri" w:hAnsi="Calibri" w:cs="Calibri"/>
          <w:i/>
          <w:iCs/>
          <w:noProof/>
          <w:szCs w:val="24"/>
        </w:rPr>
        <w:t>4</w:t>
      </w:r>
      <w:r w:rsidRPr="00CA0E8A">
        <w:rPr>
          <w:rFonts w:ascii="Calibri" w:hAnsi="Calibri" w:cs="Calibri"/>
          <w:noProof/>
          <w:szCs w:val="24"/>
        </w:rPr>
        <w:t xml:space="preserve">(1), 1–7. </w:t>
      </w:r>
      <w:r w:rsidRPr="00CA0E8A">
        <w:rPr>
          <w:rFonts w:ascii="Calibri" w:hAnsi="Calibri" w:cs="Calibri"/>
          <w:noProof/>
          <w:szCs w:val="24"/>
        </w:rPr>
        <w:lastRenderedPageBreak/>
        <w:t>https://jurnal.uisu.ac.id/index.php/semnastek/article/view/4134</w:t>
      </w:r>
    </w:p>
    <w:p w14:paraId="365F4920"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usanty, F. (2024). Implementasi Pendidikan Pesantren Pada Sekolah Islam Terpadu Raudhatul Ulum Sakatiga Di Era Society 5.0. </w:t>
      </w:r>
      <w:r w:rsidRPr="00CA0E8A">
        <w:rPr>
          <w:rFonts w:ascii="Calibri" w:hAnsi="Calibri" w:cs="Calibri"/>
          <w:i/>
          <w:iCs/>
          <w:noProof/>
          <w:szCs w:val="24"/>
        </w:rPr>
        <w:t>EDUCATE: Journal of Education and Culture</w:t>
      </w:r>
      <w:r w:rsidRPr="00CA0E8A">
        <w:rPr>
          <w:rFonts w:ascii="Calibri" w:hAnsi="Calibri" w:cs="Calibri"/>
          <w:noProof/>
          <w:szCs w:val="24"/>
        </w:rPr>
        <w:t>, 269–278. https://ejournal.rumahriset.id/index.php/educate/article/view/112%0Ahttps://ejournal.rumahriset.id/index.php/educate/article/download/112/60</w:t>
      </w:r>
    </w:p>
    <w:p w14:paraId="00851411"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yarif, M., &amp; Nugraha, W. (2020). Pemodelan Diagram Uml Sistem Pembayaran Tunai Pada Transaksi E-Commerce. </w:t>
      </w:r>
      <w:r w:rsidRPr="00CA0E8A">
        <w:rPr>
          <w:rFonts w:ascii="Calibri" w:hAnsi="Calibri" w:cs="Calibri"/>
          <w:i/>
          <w:iCs/>
          <w:noProof/>
          <w:szCs w:val="24"/>
        </w:rPr>
        <w:t>JTIK (Jurnal Teknik Informatika Kaputama)</w:t>
      </w:r>
      <w:r w:rsidRPr="00CA0E8A">
        <w:rPr>
          <w:rFonts w:ascii="Calibri" w:hAnsi="Calibri" w:cs="Calibri"/>
          <w:noProof/>
          <w:szCs w:val="24"/>
        </w:rPr>
        <w:t xml:space="preserve">, </w:t>
      </w:r>
      <w:r w:rsidRPr="00CA0E8A">
        <w:rPr>
          <w:rFonts w:ascii="Calibri" w:hAnsi="Calibri" w:cs="Calibri"/>
          <w:i/>
          <w:iCs/>
          <w:noProof/>
          <w:szCs w:val="24"/>
        </w:rPr>
        <w:t>4</w:t>
      </w:r>
      <w:r w:rsidRPr="00CA0E8A">
        <w:rPr>
          <w:rFonts w:ascii="Calibri" w:hAnsi="Calibri" w:cs="Calibri"/>
          <w:noProof/>
          <w:szCs w:val="24"/>
        </w:rPr>
        <w:t>(1), 64–70. https://doi.org/10.59697/jtik.v4i1.636</w:t>
      </w:r>
    </w:p>
    <w:p w14:paraId="0C5F6F93"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Syarif, M., &amp; Pratama, E. B. (2021). Analisis Metode Pengujian Perangkat Lunak Blackbox Testing Dan Pemodelan Diagram Uml Pada Aplikasi Veterinary Services Yang Dikembangkan Dengan Model Waterfall. </w:t>
      </w:r>
      <w:r w:rsidRPr="00CA0E8A">
        <w:rPr>
          <w:rFonts w:ascii="Calibri" w:hAnsi="Calibri" w:cs="Calibri"/>
          <w:i/>
          <w:iCs/>
          <w:noProof/>
          <w:szCs w:val="24"/>
        </w:rPr>
        <w:t>Jurnal Teknik Informatika Kaputama (JTIK)</w:t>
      </w:r>
      <w:r w:rsidRPr="00CA0E8A">
        <w:rPr>
          <w:rFonts w:ascii="Calibri" w:hAnsi="Calibri" w:cs="Calibri"/>
          <w:noProof/>
          <w:szCs w:val="24"/>
        </w:rPr>
        <w:t xml:space="preserve">, </w:t>
      </w:r>
      <w:r w:rsidRPr="00CA0E8A">
        <w:rPr>
          <w:rFonts w:ascii="Calibri" w:hAnsi="Calibri" w:cs="Calibri"/>
          <w:i/>
          <w:iCs/>
          <w:noProof/>
          <w:szCs w:val="24"/>
        </w:rPr>
        <w:t>5</w:t>
      </w:r>
      <w:r w:rsidRPr="00CA0E8A">
        <w:rPr>
          <w:rFonts w:ascii="Calibri" w:hAnsi="Calibri" w:cs="Calibri"/>
          <w:noProof/>
          <w:szCs w:val="24"/>
        </w:rPr>
        <w:t>(2), 253–258.</w:t>
      </w:r>
    </w:p>
    <w:p w14:paraId="44481200"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Taufik, M., Hudiono, Aisah, Hariyadi, A., Perdana, R. H. Y., &amp; Rakhmania, A. E. (2021). Pelatihan Instalasi dan Penataan Sistem Tata Suara Masjid. </w:t>
      </w:r>
      <w:r w:rsidRPr="00CA0E8A">
        <w:rPr>
          <w:rFonts w:ascii="Calibri" w:hAnsi="Calibri" w:cs="Calibri"/>
          <w:i/>
          <w:iCs/>
          <w:noProof/>
          <w:szCs w:val="24"/>
        </w:rPr>
        <w:t>AJAD : Jurnal Pengabdian Kepada Masyarakat</w:t>
      </w:r>
      <w:r w:rsidRPr="00CA0E8A">
        <w:rPr>
          <w:rFonts w:ascii="Calibri" w:hAnsi="Calibri" w:cs="Calibri"/>
          <w:noProof/>
          <w:szCs w:val="24"/>
        </w:rPr>
        <w:t xml:space="preserve">, </w:t>
      </w:r>
      <w:r w:rsidRPr="00CA0E8A">
        <w:rPr>
          <w:rFonts w:ascii="Calibri" w:hAnsi="Calibri" w:cs="Calibri"/>
          <w:i/>
          <w:iCs/>
          <w:noProof/>
          <w:szCs w:val="24"/>
        </w:rPr>
        <w:t>1</w:t>
      </w:r>
      <w:r w:rsidRPr="00CA0E8A">
        <w:rPr>
          <w:rFonts w:ascii="Calibri" w:hAnsi="Calibri" w:cs="Calibri"/>
          <w:noProof/>
          <w:szCs w:val="24"/>
        </w:rPr>
        <w:t>(2), 69–76. https://doi.org/10.35870/ajad.v1i2.15</w:t>
      </w:r>
    </w:p>
    <w:p w14:paraId="1BE766CD"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Toni, D. M. L. M. W. (2019). Rancang Bangun Integrasi Aplikasi Public Address System Text To Speech Dan Flight Information Display System Berbasis Wireless Guna Meningkatkan Kualitas Pelayanan Jasa Informasi Di Bandar Udara Halim Perdana Kusum. </w:t>
      </w:r>
      <w:r w:rsidRPr="00CA0E8A">
        <w:rPr>
          <w:rFonts w:ascii="Calibri" w:hAnsi="Calibri" w:cs="Calibri"/>
          <w:i/>
          <w:iCs/>
          <w:noProof/>
          <w:szCs w:val="24"/>
        </w:rPr>
        <w:t>Langit Biru: Jurnal Ilmiah Aviasi</w:t>
      </w:r>
      <w:r w:rsidRPr="00CA0E8A">
        <w:rPr>
          <w:rFonts w:ascii="Calibri" w:hAnsi="Calibri" w:cs="Calibri"/>
          <w:noProof/>
          <w:szCs w:val="24"/>
        </w:rPr>
        <w:t xml:space="preserve">, </w:t>
      </w:r>
      <w:r w:rsidRPr="00CA0E8A">
        <w:rPr>
          <w:rFonts w:ascii="Calibri" w:hAnsi="Calibri" w:cs="Calibri"/>
          <w:i/>
          <w:iCs/>
          <w:noProof/>
          <w:szCs w:val="24"/>
        </w:rPr>
        <w:t>Vol 12 No 1 (2019): Langit Biru: Jurnal Ilmiah Aviasi</w:t>
      </w:r>
      <w:r w:rsidRPr="00CA0E8A">
        <w:rPr>
          <w:rFonts w:ascii="Calibri" w:hAnsi="Calibri" w:cs="Calibri"/>
          <w:noProof/>
          <w:szCs w:val="24"/>
        </w:rPr>
        <w:t>, 39–44. https://journal.ppicurug.ac.id/index.php/jurnal-ilmiah-aviasi/article/view/141/134</w:t>
      </w:r>
    </w:p>
    <w:p w14:paraId="175F8BB6"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Utami, F. H. (2022). </w:t>
      </w:r>
      <w:r w:rsidRPr="00CA0E8A">
        <w:rPr>
          <w:rFonts w:ascii="Calibri" w:hAnsi="Calibri" w:cs="Calibri"/>
          <w:i/>
          <w:iCs/>
          <w:noProof/>
          <w:szCs w:val="24"/>
        </w:rPr>
        <w:t>Aplikasi Pelayanan Antrian Pasien Menggunakan Metode FCFS Menggunakan PHP dan MySQL</w:t>
      </w:r>
      <w:r w:rsidRPr="00CA0E8A">
        <w:rPr>
          <w:rFonts w:ascii="Calibri" w:hAnsi="Calibri" w:cs="Calibri"/>
          <w:noProof/>
          <w:szCs w:val="24"/>
        </w:rPr>
        <w:t xml:space="preserve">. </w:t>
      </w:r>
      <w:r w:rsidRPr="00CA0E8A">
        <w:rPr>
          <w:rFonts w:ascii="Calibri" w:hAnsi="Calibri" w:cs="Calibri"/>
          <w:i/>
          <w:iCs/>
          <w:noProof/>
          <w:szCs w:val="24"/>
        </w:rPr>
        <w:t>18</w:t>
      </w:r>
      <w:r w:rsidRPr="00CA0E8A">
        <w:rPr>
          <w:rFonts w:ascii="Calibri" w:hAnsi="Calibri" w:cs="Calibri"/>
          <w:noProof/>
          <w:szCs w:val="24"/>
        </w:rPr>
        <w:t>(1), 153–160.</w:t>
      </w:r>
    </w:p>
    <w:p w14:paraId="477F724C"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Widasari, E. R., Fitriyah, H., Utaminingrum, F., &amp; Primananda, R. (2023). Pelatihan Pengenalan Dan Penerapan Teknologi Artificial Intelligence Untuk Meningkatkan Kompetensi Guru Smk Negeri 5 Kota Malang. </w:t>
      </w:r>
      <w:r w:rsidRPr="00CA0E8A">
        <w:rPr>
          <w:rFonts w:ascii="Calibri" w:hAnsi="Calibri" w:cs="Calibri"/>
          <w:i/>
          <w:iCs/>
          <w:noProof/>
          <w:szCs w:val="24"/>
        </w:rPr>
        <w:t>Jurnal Pengabdian Masyarakat Teknologi Informasi Dan Informatika (DIMASLOKA)</w:t>
      </w:r>
      <w:r w:rsidRPr="00CA0E8A">
        <w:rPr>
          <w:rFonts w:ascii="Calibri" w:hAnsi="Calibri" w:cs="Calibri"/>
          <w:noProof/>
          <w:szCs w:val="24"/>
        </w:rPr>
        <w:t xml:space="preserve">, </w:t>
      </w:r>
      <w:r w:rsidRPr="00CA0E8A">
        <w:rPr>
          <w:rFonts w:ascii="Calibri" w:hAnsi="Calibri" w:cs="Calibri"/>
          <w:i/>
          <w:iCs/>
          <w:noProof/>
          <w:szCs w:val="24"/>
        </w:rPr>
        <w:t>2</w:t>
      </w:r>
      <w:r w:rsidRPr="00CA0E8A">
        <w:rPr>
          <w:rFonts w:ascii="Calibri" w:hAnsi="Calibri" w:cs="Calibri"/>
          <w:noProof/>
          <w:szCs w:val="24"/>
        </w:rPr>
        <w:t>(1), 29–34.</w:t>
      </w:r>
    </w:p>
    <w:p w14:paraId="7F50BBC0"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William, W., &amp; Andah, B. D. (2020). Penerapan Electronic Customer Relationship Management (E-Crm) Dalam Upaya Meningkatkan Pendapatan Penjualan Pada Pt. Cipta Aneka Buah. </w:t>
      </w:r>
      <w:r w:rsidRPr="00CA0E8A">
        <w:rPr>
          <w:rFonts w:ascii="Calibri" w:hAnsi="Calibri" w:cs="Calibri"/>
          <w:i/>
          <w:iCs/>
          <w:noProof/>
          <w:szCs w:val="24"/>
        </w:rPr>
        <w:t>IDEALIS : InDonEsiA JournaL Information System</w:t>
      </w:r>
      <w:r w:rsidRPr="00CA0E8A">
        <w:rPr>
          <w:rFonts w:ascii="Calibri" w:hAnsi="Calibri" w:cs="Calibri"/>
          <w:noProof/>
          <w:szCs w:val="24"/>
        </w:rPr>
        <w:t xml:space="preserve">, </w:t>
      </w:r>
      <w:r w:rsidRPr="00CA0E8A">
        <w:rPr>
          <w:rFonts w:ascii="Calibri" w:hAnsi="Calibri" w:cs="Calibri"/>
          <w:i/>
          <w:iCs/>
          <w:noProof/>
          <w:szCs w:val="24"/>
        </w:rPr>
        <w:t>3</w:t>
      </w:r>
      <w:r w:rsidRPr="00CA0E8A">
        <w:rPr>
          <w:rFonts w:ascii="Calibri" w:hAnsi="Calibri" w:cs="Calibri"/>
          <w:noProof/>
          <w:szCs w:val="24"/>
        </w:rPr>
        <w:t>(1), 20–25. https://doi.org/10.36080/idealis.v3i1.1467</w:t>
      </w:r>
    </w:p>
    <w:p w14:paraId="573FB567"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Windiarti, I., Siti, N., &amp; M. Haris Qamaruzzaman. (2022). Sistem Informasi Pendaftaran Siswa Baru Di Sd Islam Hasanka Palangkaraya Berbasis Web. </w:t>
      </w:r>
      <w:r w:rsidRPr="00CA0E8A">
        <w:rPr>
          <w:rFonts w:ascii="Calibri" w:hAnsi="Calibri" w:cs="Calibri"/>
          <w:i/>
          <w:iCs/>
          <w:noProof/>
          <w:szCs w:val="24"/>
        </w:rPr>
        <w:t>J-Ensitec</w:t>
      </w:r>
      <w:r w:rsidRPr="00CA0E8A">
        <w:rPr>
          <w:rFonts w:ascii="Calibri" w:hAnsi="Calibri" w:cs="Calibri"/>
          <w:noProof/>
          <w:szCs w:val="24"/>
        </w:rPr>
        <w:t xml:space="preserve">, </w:t>
      </w:r>
      <w:r w:rsidRPr="00CA0E8A">
        <w:rPr>
          <w:rFonts w:ascii="Calibri" w:hAnsi="Calibri" w:cs="Calibri"/>
          <w:i/>
          <w:iCs/>
          <w:noProof/>
          <w:szCs w:val="24"/>
        </w:rPr>
        <w:t>9</w:t>
      </w:r>
      <w:r w:rsidRPr="00CA0E8A">
        <w:rPr>
          <w:rFonts w:ascii="Calibri" w:hAnsi="Calibri" w:cs="Calibri"/>
          <w:noProof/>
          <w:szCs w:val="24"/>
        </w:rPr>
        <w:t>(01), 756–759. https://doi.org/10.31949/jensitec.v9i01.2775</w:t>
      </w:r>
    </w:p>
    <w:p w14:paraId="421F059D"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szCs w:val="24"/>
        </w:rPr>
      </w:pPr>
      <w:r w:rsidRPr="00CA0E8A">
        <w:rPr>
          <w:rFonts w:ascii="Calibri" w:hAnsi="Calibri" w:cs="Calibri"/>
          <w:noProof/>
          <w:szCs w:val="24"/>
        </w:rPr>
        <w:t xml:space="preserve">Yahya, F. N., Arwan, A., &amp; Kharisma, A. P. (2020). Pengembangan Sistem Manajemen Proyek dan Akun Hosting di Software House Berbasis Web (Studi Kasus Elecomp Software House). </w:t>
      </w:r>
      <w:r w:rsidRPr="00CA0E8A">
        <w:rPr>
          <w:rFonts w:ascii="Calibri" w:hAnsi="Calibri" w:cs="Calibri"/>
          <w:i/>
          <w:iCs/>
          <w:noProof/>
          <w:szCs w:val="24"/>
        </w:rPr>
        <w:t>J-Ptiik.Ub.Ac.Id</w:t>
      </w:r>
      <w:r w:rsidRPr="00CA0E8A">
        <w:rPr>
          <w:rFonts w:ascii="Calibri" w:hAnsi="Calibri" w:cs="Calibri"/>
          <w:noProof/>
          <w:szCs w:val="24"/>
        </w:rPr>
        <w:t xml:space="preserve">, </w:t>
      </w:r>
      <w:r w:rsidRPr="00CA0E8A">
        <w:rPr>
          <w:rFonts w:ascii="Calibri" w:hAnsi="Calibri" w:cs="Calibri"/>
          <w:i/>
          <w:iCs/>
          <w:noProof/>
          <w:szCs w:val="24"/>
        </w:rPr>
        <w:t>4</w:t>
      </w:r>
      <w:r w:rsidRPr="00CA0E8A">
        <w:rPr>
          <w:rFonts w:ascii="Calibri" w:hAnsi="Calibri" w:cs="Calibri"/>
          <w:noProof/>
          <w:szCs w:val="24"/>
        </w:rPr>
        <w:t>(12), 4291–4299. http://j-ptiik.ub.ac.id/index.php/j-ptiik/article/view/8321</w:t>
      </w:r>
    </w:p>
    <w:p w14:paraId="3B271FAB" w14:textId="77777777" w:rsidR="00CA0E8A" w:rsidRPr="00CA0E8A" w:rsidRDefault="00CA0E8A" w:rsidP="00CA0E8A">
      <w:pPr>
        <w:widowControl w:val="0"/>
        <w:autoSpaceDE w:val="0"/>
        <w:autoSpaceDN w:val="0"/>
        <w:adjustRightInd w:val="0"/>
        <w:spacing w:line="240" w:lineRule="auto"/>
        <w:ind w:left="480" w:hanging="480"/>
        <w:rPr>
          <w:rFonts w:ascii="Calibri" w:hAnsi="Calibri" w:cs="Calibri"/>
          <w:noProof/>
        </w:rPr>
      </w:pPr>
      <w:r w:rsidRPr="00CA0E8A">
        <w:rPr>
          <w:rFonts w:ascii="Calibri" w:hAnsi="Calibri" w:cs="Calibri"/>
          <w:noProof/>
          <w:szCs w:val="24"/>
        </w:rPr>
        <w:t xml:space="preserve">Zein, A. (2021). Kecerdasan Buatan Dalam Hal Otomatisasi Layanan. </w:t>
      </w:r>
      <w:r w:rsidRPr="00CA0E8A">
        <w:rPr>
          <w:rFonts w:ascii="Calibri" w:hAnsi="Calibri" w:cs="Calibri"/>
          <w:i/>
          <w:iCs/>
          <w:noProof/>
          <w:szCs w:val="24"/>
        </w:rPr>
        <w:t>Jurnal Ilmu Komputer JIK</w:t>
      </w:r>
      <w:r w:rsidRPr="00CA0E8A">
        <w:rPr>
          <w:rFonts w:ascii="Calibri" w:hAnsi="Calibri" w:cs="Calibri"/>
          <w:noProof/>
          <w:szCs w:val="24"/>
        </w:rPr>
        <w:t xml:space="preserve">, </w:t>
      </w:r>
      <w:r w:rsidRPr="00CA0E8A">
        <w:rPr>
          <w:rFonts w:ascii="Calibri" w:hAnsi="Calibri" w:cs="Calibri"/>
          <w:i/>
          <w:iCs/>
          <w:noProof/>
          <w:szCs w:val="24"/>
        </w:rPr>
        <w:t>4</w:t>
      </w:r>
      <w:r w:rsidRPr="00CA0E8A">
        <w:rPr>
          <w:rFonts w:ascii="Calibri" w:hAnsi="Calibri" w:cs="Calibri"/>
          <w:noProof/>
          <w:szCs w:val="24"/>
        </w:rPr>
        <w:t>(2), 18. https://jurnal.pranataindonesia.ac.id/index.php/jik/article/download/96/49</w:t>
      </w:r>
    </w:p>
    <w:p w14:paraId="435D0DE9" w14:textId="515A8BFE" w:rsidR="004A5599" w:rsidRPr="004A5599" w:rsidRDefault="00AD13CE" w:rsidP="00565F92">
      <w:pPr>
        <w:jc w:val="both"/>
      </w:pPr>
      <w:r>
        <w:fldChar w:fldCharType="end"/>
      </w:r>
    </w:p>
    <w:p w14:paraId="6DFE1494" w14:textId="77777777" w:rsidR="00552F4A" w:rsidRDefault="00552F4A" w:rsidP="00552F4A"/>
    <w:p w14:paraId="1E81D68F" w14:textId="74E55184" w:rsidR="00544A4B" w:rsidRPr="00544A4B" w:rsidRDefault="00544A4B" w:rsidP="001A095F">
      <w:pPr>
        <w:pStyle w:val="Keterangan"/>
        <w:jc w:val="left"/>
      </w:pPr>
    </w:p>
    <w:sectPr w:rsidR="00544A4B" w:rsidRPr="00544A4B" w:rsidSect="00B175E8">
      <w:headerReference w:type="default" r:id="rId99"/>
      <w:headerReference w:type="first" r:id="rId100"/>
      <w:pgSz w:w="11906" w:h="16838" w:code="9"/>
      <w:pgMar w:top="1701" w:right="1418" w:bottom="1418" w:left="2268" w:header="709" w:footer="17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79E4F" w14:textId="77777777" w:rsidR="00940D05" w:rsidRDefault="00940D05" w:rsidP="005143BF">
      <w:pPr>
        <w:spacing w:after="0" w:line="240" w:lineRule="auto"/>
      </w:pPr>
      <w:r>
        <w:separator/>
      </w:r>
    </w:p>
  </w:endnote>
  <w:endnote w:type="continuationSeparator" w:id="0">
    <w:p w14:paraId="64AF4F30" w14:textId="77777777" w:rsidR="00940D05" w:rsidRDefault="00940D05" w:rsidP="00514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A24338" w14:textId="4881FC86" w:rsidR="00B45B66" w:rsidRDefault="00B45B66">
    <w:pPr>
      <w:pStyle w:val="Footer"/>
      <w:jc w:val="center"/>
    </w:pPr>
  </w:p>
  <w:p w14:paraId="169207D4" w14:textId="3D5A1C80" w:rsidR="00B45B66" w:rsidRDefault="00B45B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6AD1C" w14:textId="44747BBF" w:rsidR="00B45B66" w:rsidRDefault="00B45B66">
    <w:pPr>
      <w:pStyle w:val="Footer"/>
      <w:jc w:val="center"/>
    </w:pPr>
  </w:p>
  <w:p w14:paraId="506BD87F" w14:textId="77777777" w:rsidR="00B45B66" w:rsidRDefault="00B45B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3574692"/>
      <w:docPartObj>
        <w:docPartGallery w:val="Page Numbers (Bottom of Page)"/>
        <w:docPartUnique/>
      </w:docPartObj>
    </w:sdtPr>
    <w:sdtEndPr>
      <w:rPr>
        <w:noProof/>
        <w:sz w:val="24"/>
        <w:szCs w:val="24"/>
      </w:rPr>
    </w:sdtEndPr>
    <w:sdtContent>
      <w:p w14:paraId="28E4DFEE" w14:textId="77777777" w:rsidR="00B45B66" w:rsidRPr="0074533A" w:rsidRDefault="00B45B66">
        <w:pPr>
          <w:pStyle w:val="Footer"/>
          <w:jc w:val="center"/>
          <w:rPr>
            <w:sz w:val="24"/>
            <w:szCs w:val="24"/>
          </w:rPr>
        </w:pPr>
        <w:r w:rsidRPr="0074533A">
          <w:rPr>
            <w:sz w:val="24"/>
            <w:szCs w:val="24"/>
          </w:rPr>
          <w:fldChar w:fldCharType="begin"/>
        </w:r>
        <w:r w:rsidRPr="0074533A">
          <w:rPr>
            <w:sz w:val="24"/>
            <w:szCs w:val="24"/>
          </w:rPr>
          <w:instrText xml:space="preserve"> PAGE   \* MERGEFORMAT </w:instrText>
        </w:r>
        <w:r w:rsidRPr="0074533A">
          <w:rPr>
            <w:sz w:val="24"/>
            <w:szCs w:val="24"/>
          </w:rPr>
          <w:fldChar w:fldCharType="separate"/>
        </w:r>
        <w:r w:rsidRPr="0074533A">
          <w:rPr>
            <w:noProof/>
            <w:sz w:val="24"/>
            <w:szCs w:val="24"/>
          </w:rPr>
          <w:t>2</w:t>
        </w:r>
        <w:r w:rsidRPr="0074533A">
          <w:rPr>
            <w:noProof/>
            <w:sz w:val="24"/>
            <w:szCs w:val="24"/>
          </w:rPr>
          <w:fldChar w:fldCharType="end"/>
        </w:r>
      </w:p>
    </w:sdtContent>
  </w:sdt>
  <w:p w14:paraId="6F6F686D" w14:textId="77777777" w:rsidR="00B45B66" w:rsidRDefault="00B45B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86FAD" w14:textId="32BD9FC2" w:rsidR="00B45B66" w:rsidRDefault="00B45B66">
    <w:pPr>
      <w:pStyle w:val="Footer"/>
      <w:jc w:val="center"/>
    </w:pPr>
  </w:p>
  <w:p w14:paraId="075897E9" w14:textId="77777777" w:rsidR="00B45B66" w:rsidRDefault="00B45B6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86931F" w14:textId="1C25B9E6" w:rsidR="00B45B66" w:rsidRDefault="00B45B66">
    <w:pPr>
      <w:pStyle w:val="Footer"/>
      <w:jc w:val="center"/>
    </w:pPr>
  </w:p>
  <w:p w14:paraId="382AF086" w14:textId="77777777" w:rsidR="00B45B66" w:rsidRDefault="00B45B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1C432" w14:textId="77777777" w:rsidR="00B45B66" w:rsidRDefault="00B45B66" w:rsidP="0074533A">
    <w:pPr>
      <w:pStyle w:val="Footer"/>
    </w:pPr>
  </w:p>
  <w:p w14:paraId="03B068A4" w14:textId="77777777" w:rsidR="00B45B66" w:rsidRDefault="00B45B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FD871E" w14:textId="77777777" w:rsidR="00940D05" w:rsidRDefault="00940D05" w:rsidP="005143BF">
      <w:pPr>
        <w:spacing w:after="0" w:line="240" w:lineRule="auto"/>
      </w:pPr>
      <w:r>
        <w:separator/>
      </w:r>
    </w:p>
  </w:footnote>
  <w:footnote w:type="continuationSeparator" w:id="0">
    <w:p w14:paraId="2643A93F" w14:textId="77777777" w:rsidR="00940D05" w:rsidRDefault="00940D05" w:rsidP="005143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EC1CBF" w14:textId="0B2A2781" w:rsidR="00B45B66" w:rsidRDefault="00B45B66">
    <w:pPr>
      <w:pStyle w:val="Header"/>
    </w:pPr>
    <w:r>
      <w:rPr>
        <w:noProof/>
      </w:rPr>
      <w:pict w14:anchorId="6B3A2B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797" o:spid="_x0000_s2050" type="#_x0000_t75" style="position:absolute;margin-left:0;margin-top:0;width:410.75pt;height:414.25pt;z-index:-251657216;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B79CB9" w14:textId="6604561F" w:rsidR="00B45B66" w:rsidRDefault="00B45B66">
    <w:pPr>
      <w:pStyle w:val="Header"/>
    </w:pPr>
    <w:r>
      <w:rPr>
        <w:noProof/>
      </w:rPr>
      <w:pict w14:anchorId="4F68D9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2" o:spid="_x0000_s2055" type="#_x0000_t75" style="position:absolute;margin-left:0;margin-top:0;width:283.45pt;height:285.85pt;z-index:-251652096;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6DCDB" w14:textId="40A366FF" w:rsidR="00B45B66" w:rsidRDefault="00B45B66">
    <w:pPr>
      <w:pStyle w:val="Header"/>
    </w:pPr>
    <w:r>
      <w:rPr>
        <w:noProof/>
      </w:rPr>
      <w:pict w14:anchorId="57B309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6" o:spid="_x0000_s2059" type="#_x0000_t75" style="position:absolute;margin-left:0;margin-top:0;width:410.75pt;height:414.25pt;z-index:-251648000;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5017094"/>
      <w:docPartObj>
        <w:docPartGallery w:val="Page Numbers (Top of Page)"/>
        <w:docPartUnique/>
      </w:docPartObj>
    </w:sdtPr>
    <w:sdtEndPr>
      <w:rPr>
        <w:noProof/>
      </w:rPr>
    </w:sdtEndPr>
    <w:sdtContent>
      <w:p w14:paraId="6E597D8D" w14:textId="40B2E3A0" w:rsidR="00B45B66" w:rsidRDefault="00B45B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DF97B0" w14:textId="29D3480B" w:rsidR="00B45B66" w:rsidRDefault="00B45B66">
    <w:pPr>
      <w:pStyle w:val="Header"/>
    </w:pPr>
    <w:r>
      <w:rPr>
        <w:noProof/>
      </w:rPr>
      <w:pict w14:anchorId="734530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7" o:spid="_x0000_s2060" type="#_x0000_t75" style="position:absolute;margin-left:0;margin-top:0;width:283.45pt;height:285.85pt;z-index:-251646976;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4F18C" w14:textId="02236B38" w:rsidR="00B45B66" w:rsidRDefault="00B45B66">
    <w:pPr>
      <w:pStyle w:val="Header"/>
    </w:pPr>
    <w:r>
      <w:rPr>
        <w:noProof/>
      </w:rPr>
      <w:pict w14:anchorId="23D4F1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5" o:spid="_x0000_s2058" type="#_x0000_t75" style="position:absolute;margin-left:0;margin-top:0;width:283.45pt;height:285.85pt;z-index:-251649024;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289838" w14:textId="55648C23" w:rsidR="00B45B66" w:rsidRDefault="00B45B66">
    <w:pPr>
      <w:pStyle w:val="Header"/>
    </w:pPr>
    <w:r>
      <w:rPr>
        <w:noProof/>
      </w:rPr>
      <w:pict w14:anchorId="0D60F4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9" o:spid="_x0000_s2062" type="#_x0000_t75" style="position:absolute;margin-left:0;margin-top:0;width:410.75pt;height:414.25pt;z-index:-251644928;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2433813"/>
      <w:docPartObj>
        <w:docPartGallery w:val="Page Numbers (Top of Page)"/>
        <w:docPartUnique/>
      </w:docPartObj>
    </w:sdtPr>
    <w:sdtEndPr>
      <w:rPr>
        <w:noProof/>
      </w:rPr>
    </w:sdtEndPr>
    <w:sdtContent>
      <w:p w14:paraId="1FD124D2" w14:textId="2D8E60C0" w:rsidR="00B45B66" w:rsidRDefault="00B45B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495F55" w14:textId="4A22777F" w:rsidR="00B45B66" w:rsidRDefault="00B45B66">
    <w:pPr>
      <w:pStyle w:val="Header"/>
    </w:pPr>
    <w:r>
      <w:rPr>
        <w:noProof/>
      </w:rPr>
      <w:pict w14:anchorId="52247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10" o:spid="_x0000_s2063" type="#_x0000_t75" style="position:absolute;margin-left:0;margin-top:0;width:283.45pt;height:285.85pt;z-index:-251643904;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64042" w14:textId="0EBBEBE9" w:rsidR="00B45B66" w:rsidRDefault="00B45B66">
    <w:pPr>
      <w:pStyle w:val="Header"/>
    </w:pPr>
    <w:r>
      <w:rPr>
        <w:noProof/>
      </w:rPr>
      <w:pict w14:anchorId="5A560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8" o:spid="_x0000_s2061" type="#_x0000_t75" style="position:absolute;margin-left:0;margin-top:0;width:283.45pt;height:285.85pt;z-index:-251645952;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9420196"/>
      <w:docPartObj>
        <w:docPartGallery w:val="Page Numbers (Top of Page)"/>
        <w:docPartUnique/>
      </w:docPartObj>
    </w:sdtPr>
    <w:sdtEndPr>
      <w:rPr>
        <w:noProof/>
      </w:rPr>
    </w:sdtEndPr>
    <w:sdtContent>
      <w:p w14:paraId="390B533C" w14:textId="177DDD63" w:rsidR="00B45B66" w:rsidRDefault="00B45B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84F772" w14:textId="77777777" w:rsidR="00B45B66" w:rsidRDefault="00B45B66">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20385" w14:textId="3DF913EA" w:rsidR="00B45B66" w:rsidRDefault="00B45B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9304C6" w14:textId="67900E8A" w:rsidR="00B45B66" w:rsidRDefault="00B45B66">
    <w:pPr>
      <w:pStyle w:val="Header"/>
      <w:jc w:val="right"/>
    </w:pPr>
  </w:p>
  <w:p w14:paraId="0B17C612" w14:textId="0B67A9BD" w:rsidR="00B45B66" w:rsidRDefault="00B45B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80DBF" w14:textId="0A08877E" w:rsidR="00B45B66" w:rsidRDefault="00B45B66">
    <w:pPr>
      <w:pStyle w:val="Header"/>
    </w:pPr>
    <w:r>
      <w:rPr>
        <w:noProof/>
      </w:rPr>
      <w:pict w14:anchorId="0442A1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796" o:spid="_x0000_s2049" type="#_x0000_t75" style="position:absolute;margin-left:0;margin-top:0;width:410.75pt;height:414.25pt;z-index:-251658240;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CB93E5" w14:textId="77777777" w:rsidR="00B45B66" w:rsidRDefault="00B45B66">
    <w:pPr>
      <w:pStyle w:val="Header"/>
      <w:jc w:val="right"/>
    </w:pPr>
  </w:p>
  <w:p w14:paraId="76F5782D" w14:textId="77777777" w:rsidR="00B45B66" w:rsidRDefault="00B45B66">
    <w:pPr>
      <w:pStyle w:val="Header"/>
    </w:pPr>
    <w:r>
      <w:rPr>
        <w:noProof/>
      </w:rPr>
      <w:pict w14:anchorId="35CA09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798" o:spid="_x0000_s2065" type="#_x0000_t75" style="position:absolute;margin-left:0;margin-top:0;width:283.45pt;height:285.85pt;z-index:-251641856;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D584E" w14:textId="1A11A817" w:rsidR="00B45B66" w:rsidRDefault="00B45B66">
    <w:pPr>
      <w:pStyle w:val="Header"/>
    </w:pPr>
    <w:r>
      <w:rPr>
        <w:noProof/>
      </w:rPr>
      <w:pict w14:anchorId="326A48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0" o:spid="_x0000_s2053" type="#_x0000_t75" style="position:absolute;margin-left:0;margin-top:0;width:410.75pt;height:414.25pt;z-index:-251654144;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57513" w14:textId="22096126" w:rsidR="00B45B66" w:rsidRDefault="00B45B66">
    <w:pPr>
      <w:pStyle w:val="Header"/>
    </w:pPr>
    <w:r>
      <w:rPr>
        <w:noProof/>
      </w:rPr>
      <w:pict w14:anchorId="5CE0C3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1" o:spid="_x0000_s2054" type="#_x0000_t75" style="position:absolute;margin-left:0;margin-top:0;width:281.05pt;height:283.45pt;z-index:-251653120;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F35A16" w14:textId="5FD3D103" w:rsidR="00B45B66" w:rsidRDefault="00B45B66">
    <w:pPr>
      <w:pStyle w:val="Header"/>
    </w:pPr>
    <w:r>
      <w:rPr>
        <w:noProof/>
      </w:rPr>
      <w:pict w14:anchorId="5C0643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799" o:spid="_x0000_s2052" type="#_x0000_t75" style="position:absolute;margin-left:0;margin-top:0;width:410.75pt;height:414.25pt;z-index:-251655168;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EBF2E" w14:textId="2379095A" w:rsidR="00B45B66" w:rsidRDefault="00B45B66">
    <w:pPr>
      <w:pStyle w:val="Header"/>
    </w:pPr>
    <w:r>
      <w:rPr>
        <w:noProof/>
      </w:rPr>
      <w:pict w14:anchorId="756879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3" o:spid="_x0000_s2056" type="#_x0000_t75" style="position:absolute;margin-left:0;margin-top:0;width:410.75pt;height:414.25pt;z-index:-251651072;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9824882"/>
      <w:docPartObj>
        <w:docPartGallery w:val="Page Numbers (Top of Page)"/>
        <w:docPartUnique/>
      </w:docPartObj>
    </w:sdtPr>
    <w:sdtEndPr>
      <w:rPr>
        <w:noProof/>
      </w:rPr>
    </w:sdtEndPr>
    <w:sdtContent>
      <w:p w14:paraId="7CC14455" w14:textId="688C5079" w:rsidR="00B45B66" w:rsidRDefault="00B45B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A98727" w14:textId="69F81B61" w:rsidR="00B45B66" w:rsidRDefault="00B45B66">
    <w:pPr>
      <w:pStyle w:val="Header"/>
    </w:pPr>
    <w:r>
      <w:rPr>
        <w:noProof/>
      </w:rPr>
      <w:pict w14:anchorId="43AEDA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45434804" o:spid="_x0000_s2057" type="#_x0000_t75" style="position:absolute;margin-left:0;margin-top:0;width:283.45pt;height:285.85pt;z-index:-251650048;mso-position-horizontal:center;mso-position-horizontal-relative:margin;mso-position-vertical:center;mso-position-vertical-relative:margin" o:allowincell="f">
          <v:imagedata r:id="rId1" o:title="Univesitas Bina Sarana Informatika (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6B64"/>
    <w:multiLevelType w:val="hybridMultilevel"/>
    <w:tmpl w:val="3B3276F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2C0085"/>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F64ECD"/>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3C566C"/>
    <w:multiLevelType w:val="hybridMultilevel"/>
    <w:tmpl w:val="389C3A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803306"/>
    <w:multiLevelType w:val="hybridMultilevel"/>
    <w:tmpl w:val="895AC8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A2269"/>
    <w:multiLevelType w:val="hybridMultilevel"/>
    <w:tmpl w:val="B1A6AE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D2E488F"/>
    <w:multiLevelType w:val="hybridMultilevel"/>
    <w:tmpl w:val="D798909C"/>
    <w:lvl w:ilvl="0" w:tplc="2F263AF8">
      <w:start w:val="1"/>
      <w:numFmt w:val="decimal"/>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DCE5C09"/>
    <w:multiLevelType w:val="hybridMultilevel"/>
    <w:tmpl w:val="09EAB4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E3C4250"/>
    <w:multiLevelType w:val="hybridMultilevel"/>
    <w:tmpl w:val="473C17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70F515B"/>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7DB7278"/>
    <w:multiLevelType w:val="hybridMultilevel"/>
    <w:tmpl w:val="6C4885EE"/>
    <w:lvl w:ilvl="0" w:tplc="3809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8E4233E"/>
    <w:multiLevelType w:val="hybridMultilevel"/>
    <w:tmpl w:val="3AD4200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5F3AED"/>
    <w:multiLevelType w:val="hybridMultilevel"/>
    <w:tmpl w:val="C0B8F270"/>
    <w:lvl w:ilvl="0" w:tplc="9A1A5502">
      <w:start w:val="1"/>
      <w:numFmt w:val="decimal"/>
      <w:lvlText w:val="B%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1B7D2ED8"/>
    <w:multiLevelType w:val="hybridMultilevel"/>
    <w:tmpl w:val="8BD87E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7B5F16"/>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76396B"/>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22B3D"/>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6717399"/>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7633592"/>
    <w:multiLevelType w:val="hybridMultilevel"/>
    <w:tmpl w:val="B2A850B8"/>
    <w:lvl w:ilvl="0" w:tplc="647C7C5C">
      <w:start w:val="1"/>
      <w:numFmt w:val="decimal"/>
      <w:lvlText w:val="A%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E0C4674"/>
    <w:multiLevelType w:val="hybridMultilevel"/>
    <w:tmpl w:val="853246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FAA368E"/>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0DF0D1E"/>
    <w:multiLevelType w:val="hybridMultilevel"/>
    <w:tmpl w:val="B87296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1914B14"/>
    <w:multiLevelType w:val="hybridMultilevel"/>
    <w:tmpl w:val="FD22C0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8F71647"/>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9860A65"/>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BBE331C"/>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DF4087B"/>
    <w:multiLevelType w:val="hybridMultilevel"/>
    <w:tmpl w:val="4D0C3D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2087B25"/>
    <w:multiLevelType w:val="hybridMultilevel"/>
    <w:tmpl w:val="951014A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46671870"/>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91D22F6"/>
    <w:multiLevelType w:val="hybridMultilevel"/>
    <w:tmpl w:val="B1A6AE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98C4C2B"/>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F7E6499"/>
    <w:multiLevelType w:val="multilevel"/>
    <w:tmpl w:val="E6DE6C08"/>
    <w:lvl w:ilvl="0">
      <w:start w:val="1"/>
      <w:numFmt w:val="upperRoman"/>
      <w:pStyle w:val="Judul1"/>
      <w:lvlText w:val="BAB %1"/>
      <w:lvlJc w:val="left"/>
      <w:pPr>
        <w:ind w:left="432" w:hanging="432"/>
      </w:pPr>
      <w:rPr>
        <w:rFonts w:ascii="Times New Roman" w:hAnsi="Times New Roman" w:hint="default"/>
        <w:b/>
        <w:i w:val="0"/>
        <w:color w:val="auto"/>
        <w:sz w:val="28"/>
      </w:rPr>
    </w:lvl>
    <w:lvl w:ilvl="1">
      <w:start w:val="1"/>
      <w:numFmt w:val="decimal"/>
      <w:pStyle w:val="Judul2"/>
      <w:isLgl/>
      <w:lvlText w:val="%1.%2"/>
      <w:lvlJc w:val="left"/>
      <w:pPr>
        <w:ind w:left="576" w:hanging="576"/>
      </w:pPr>
      <w:rPr>
        <w:rFonts w:ascii="Times New Roman" w:hAnsi="Times New Roman" w:hint="default"/>
        <w:b/>
        <w:i w:val="0"/>
        <w:color w:val="auto"/>
        <w:sz w:val="24"/>
      </w:rPr>
    </w:lvl>
    <w:lvl w:ilvl="2">
      <w:start w:val="1"/>
      <w:numFmt w:val="decimal"/>
      <w:pStyle w:val="Judul3"/>
      <w:isLgl/>
      <w:lvlText w:val="%1.%2.%3"/>
      <w:lvlJc w:val="left"/>
      <w:pPr>
        <w:ind w:left="720" w:hanging="720"/>
      </w:pPr>
      <w:rPr>
        <w:rFonts w:ascii="Times New Roman" w:hAnsi="Times New Roman" w:hint="default"/>
        <w:b/>
        <w:i w:val="0"/>
        <w:color w:val="auto"/>
        <w:sz w:val="24"/>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2" w15:restartNumberingAfterBreak="0">
    <w:nsid w:val="50C67188"/>
    <w:multiLevelType w:val="hybridMultilevel"/>
    <w:tmpl w:val="E7483D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79419CF"/>
    <w:multiLevelType w:val="hybridMultilevel"/>
    <w:tmpl w:val="A7F4B6D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8F92442"/>
    <w:multiLevelType w:val="hybridMultilevel"/>
    <w:tmpl w:val="3CE44122"/>
    <w:lvl w:ilvl="0" w:tplc="225C85E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D3A40F6"/>
    <w:multiLevelType w:val="hybridMultilevel"/>
    <w:tmpl w:val="1400828A"/>
    <w:lvl w:ilvl="0" w:tplc="4B2C3F1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085146B"/>
    <w:multiLevelType w:val="hybridMultilevel"/>
    <w:tmpl w:val="2BEE97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F45AF9"/>
    <w:multiLevelType w:val="hybridMultilevel"/>
    <w:tmpl w:val="7F6A98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03B514F"/>
    <w:multiLevelType w:val="hybridMultilevel"/>
    <w:tmpl w:val="FBBE744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7722599"/>
    <w:multiLevelType w:val="hybridMultilevel"/>
    <w:tmpl w:val="433CD1FA"/>
    <w:lvl w:ilvl="0" w:tplc="0421000F">
      <w:start w:val="1"/>
      <w:numFmt w:val="decimal"/>
      <w:lvlText w:val="%1."/>
      <w:lvlJc w:val="left"/>
      <w:pPr>
        <w:ind w:left="1298" w:hanging="360"/>
      </w:pPr>
    </w:lvl>
    <w:lvl w:ilvl="1" w:tplc="04210019" w:tentative="1">
      <w:start w:val="1"/>
      <w:numFmt w:val="lowerLetter"/>
      <w:lvlText w:val="%2."/>
      <w:lvlJc w:val="left"/>
      <w:pPr>
        <w:ind w:left="2018" w:hanging="360"/>
      </w:pPr>
    </w:lvl>
    <w:lvl w:ilvl="2" w:tplc="0421001B" w:tentative="1">
      <w:start w:val="1"/>
      <w:numFmt w:val="lowerRoman"/>
      <w:lvlText w:val="%3."/>
      <w:lvlJc w:val="right"/>
      <w:pPr>
        <w:ind w:left="2738" w:hanging="180"/>
      </w:pPr>
    </w:lvl>
    <w:lvl w:ilvl="3" w:tplc="0421000F" w:tentative="1">
      <w:start w:val="1"/>
      <w:numFmt w:val="decimal"/>
      <w:lvlText w:val="%4."/>
      <w:lvlJc w:val="left"/>
      <w:pPr>
        <w:ind w:left="3458" w:hanging="360"/>
      </w:pPr>
    </w:lvl>
    <w:lvl w:ilvl="4" w:tplc="04210019" w:tentative="1">
      <w:start w:val="1"/>
      <w:numFmt w:val="lowerLetter"/>
      <w:lvlText w:val="%5."/>
      <w:lvlJc w:val="left"/>
      <w:pPr>
        <w:ind w:left="4178" w:hanging="360"/>
      </w:pPr>
    </w:lvl>
    <w:lvl w:ilvl="5" w:tplc="0421001B" w:tentative="1">
      <w:start w:val="1"/>
      <w:numFmt w:val="lowerRoman"/>
      <w:lvlText w:val="%6."/>
      <w:lvlJc w:val="right"/>
      <w:pPr>
        <w:ind w:left="4898" w:hanging="180"/>
      </w:pPr>
    </w:lvl>
    <w:lvl w:ilvl="6" w:tplc="0421000F" w:tentative="1">
      <w:start w:val="1"/>
      <w:numFmt w:val="decimal"/>
      <w:lvlText w:val="%7."/>
      <w:lvlJc w:val="left"/>
      <w:pPr>
        <w:ind w:left="5618" w:hanging="360"/>
      </w:pPr>
    </w:lvl>
    <w:lvl w:ilvl="7" w:tplc="04210019" w:tentative="1">
      <w:start w:val="1"/>
      <w:numFmt w:val="lowerLetter"/>
      <w:lvlText w:val="%8."/>
      <w:lvlJc w:val="left"/>
      <w:pPr>
        <w:ind w:left="6338" w:hanging="360"/>
      </w:pPr>
    </w:lvl>
    <w:lvl w:ilvl="8" w:tplc="0421001B" w:tentative="1">
      <w:start w:val="1"/>
      <w:numFmt w:val="lowerRoman"/>
      <w:lvlText w:val="%9."/>
      <w:lvlJc w:val="right"/>
      <w:pPr>
        <w:ind w:left="7058" w:hanging="180"/>
      </w:pPr>
    </w:lvl>
  </w:abstractNum>
  <w:num w:numId="1">
    <w:abstractNumId w:val="31"/>
  </w:num>
  <w:num w:numId="2">
    <w:abstractNumId w:val="37"/>
  </w:num>
  <w:num w:numId="3">
    <w:abstractNumId w:val="39"/>
  </w:num>
  <w:num w:numId="4">
    <w:abstractNumId w:val="38"/>
  </w:num>
  <w:num w:numId="5">
    <w:abstractNumId w:val="0"/>
  </w:num>
  <w:num w:numId="6">
    <w:abstractNumId w:val="13"/>
  </w:num>
  <w:num w:numId="7">
    <w:abstractNumId w:val="21"/>
  </w:num>
  <w:num w:numId="8">
    <w:abstractNumId w:val="22"/>
  </w:num>
  <w:num w:numId="9">
    <w:abstractNumId w:val="4"/>
  </w:num>
  <w:num w:numId="10">
    <w:abstractNumId w:val="32"/>
  </w:num>
  <w:num w:numId="11">
    <w:abstractNumId w:val="29"/>
  </w:num>
  <w:num w:numId="12">
    <w:abstractNumId w:val="2"/>
  </w:num>
  <w:num w:numId="13">
    <w:abstractNumId w:val="17"/>
  </w:num>
  <w:num w:numId="14">
    <w:abstractNumId w:val="23"/>
  </w:num>
  <w:num w:numId="15">
    <w:abstractNumId w:val="20"/>
  </w:num>
  <w:num w:numId="16">
    <w:abstractNumId w:val="14"/>
  </w:num>
  <w:num w:numId="17">
    <w:abstractNumId w:val="30"/>
  </w:num>
  <w:num w:numId="18">
    <w:abstractNumId w:val="5"/>
  </w:num>
  <w:num w:numId="19">
    <w:abstractNumId w:val="24"/>
  </w:num>
  <w:num w:numId="20">
    <w:abstractNumId w:val="28"/>
  </w:num>
  <w:num w:numId="21">
    <w:abstractNumId w:val="25"/>
  </w:num>
  <w:num w:numId="22">
    <w:abstractNumId w:val="33"/>
  </w:num>
  <w:num w:numId="23">
    <w:abstractNumId w:val="15"/>
  </w:num>
  <w:num w:numId="24">
    <w:abstractNumId w:val="9"/>
  </w:num>
  <w:num w:numId="25">
    <w:abstractNumId w:val="16"/>
  </w:num>
  <w:num w:numId="26">
    <w:abstractNumId w:val="1"/>
  </w:num>
  <w:num w:numId="27">
    <w:abstractNumId w:val="35"/>
  </w:num>
  <w:num w:numId="28">
    <w:abstractNumId w:val="8"/>
  </w:num>
  <w:num w:numId="29">
    <w:abstractNumId w:val="10"/>
  </w:num>
  <w:num w:numId="30">
    <w:abstractNumId w:val="18"/>
  </w:num>
  <w:num w:numId="31">
    <w:abstractNumId w:val="12"/>
  </w:num>
  <w:num w:numId="32">
    <w:abstractNumId w:val="34"/>
  </w:num>
  <w:num w:numId="33">
    <w:abstractNumId w:val="26"/>
  </w:num>
  <w:num w:numId="34">
    <w:abstractNumId w:val="36"/>
  </w:num>
  <w:num w:numId="35">
    <w:abstractNumId w:val="27"/>
  </w:num>
  <w:num w:numId="36">
    <w:abstractNumId w:val="11"/>
  </w:num>
  <w:num w:numId="37">
    <w:abstractNumId w:val="6"/>
  </w:num>
  <w:num w:numId="38">
    <w:abstractNumId w:val="7"/>
  </w:num>
  <w:num w:numId="39">
    <w:abstractNumId w:val="19"/>
  </w:num>
  <w:num w:numId="40">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6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2ED"/>
    <w:rsid w:val="000036C7"/>
    <w:rsid w:val="00004A96"/>
    <w:rsid w:val="00006D39"/>
    <w:rsid w:val="00013F40"/>
    <w:rsid w:val="00014A2E"/>
    <w:rsid w:val="0001669B"/>
    <w:rsid w:val="00016735"/>
    <w:rsid w:val="00016EC7"/>
    <w:rsid w:val="000219EA"/>
    <w:rsid w:val="0002304F"/>
    <w:rsid w:val="00023750"/>
    <w:rsid w:val="00024219"/>
    <w:rsid w:val="00027119"/>
    <w:rsid w:val="00031F20"/>
    <w:rsid w:val="000324B0"/>
    <w:rsid w:val="00033D73"/>
    <w:rsid w:val="0003592F"/>
    <w:rsid w:val="00036C9B"/>
    <w:rsid w:val="00037C47"/>
    <w:rsid w:val="00042757"/>
    <w:rsid w:val="00042CE7"/>
    <w:rsid w:val="00044D47"/>
    <w:rsid w:val="00050F2F"/>
    <w:rsid w:val="00051296"/>
    <w:rsid w:val="00052081"/>
    <w:rsid w:val="00052787"/>
    <w:rsid w:val="00054B17"/>
    <w:rsid w:val="00060911"/>
    <w:rsid w:val="00061322"/>
    <w:rsid w:val="000622BB"/>
    <w:rsid w:val="00063A88"/>
    <w:rsid w:val="00064240"/>
    <w:rsid w:val="00076A6A"/>
    <w:rsid w:val="00076AA0"/>
    <w:rsid w:val="00077D04"/>
    <w:rsid w:val="00077F27"/>
    <w:rsid w:val="000804AE"/>
    <w:rsid w:val="000852A4"/>
    <w:rsid w:val="00087F02"/>
    <w:rsid w:val="00092C4B"/>
    <w:rsid w:val="000B0BEF"/>
    <w:rsid w:val="000B6B1C"/>
    <w:rsid w:val="000C07CD"/>
    <w:rsid w:val="000C0A67"/>
    <w:rsid w:val="000C3A29"/>
    <w:rsid w:val="000C489F"/>
    <w:rsid w:val="000C6330"/>
    <w:rsid w:val="000C7648"/>
    <w:rsid w:val="000C7E92"/>
    <w:rsid w:val="000D47B1"/>
    <w:rsid w:val="000D7B71"/>
    <w:rsid w:val="000E1B05"/>
    <w:rsid w:val="000E216B"/>
    <w:rsid w:val="000E492E"/>
    <w:rsid w:val="000F2FE5"/>
    <w:rsid w:val="000F43E5"/>
    <w:rsid w:val="000F575F"/>
    <w:rsid w:val="00100395"/>
    <w:rsid w:val="0010172E"/>
    <w:rsid w:val="0010444A"/>
    <w:rsid w:val="00106942"/>
    <w:rsid w:val="00110F2A"/>
    <w:rsid w:val="00111662"/>
    <w:rsid w:val="001121EB"/>
    <w:rsid w:val="001123A9"/>
    <w:rsid w:val="00114A0D"/>
    <w:rsid w:val="001169D9"/>
    <w:rsid w:val="00116E2B"/>
    <w:rsid w:val="001172AC"/>
    <w:rsid w:val="00122C64"/>
    <w:rsid w:val="001303EE"/>
    <w:rsid w:val="00132D58"/>
    <w:rsid w:val="00133F74"/>
    <w:rsid w:val="00135286"/>
    <w:rsid w:val="001458F9"/>
    <w:rsid w:val="00153BA5"/>
    <w:rsid w:val="0015498F"/>
    <w:rsid w:val="001549C6"/>
    <w:rsid w:val="001577E5"/>
    <w:rsid w:val="001618EE"/>
    <w:rsid w:val="001619C0"/>
    <w:rsid w:val="00162081"/>
    <w:rsid w:val="001662ED"/>
    <w:rsid w:val="00174ABE"/>
    <w:rsid w:val="001763D2"/>
    <w:rsid w:val="00176513"/>
    <w:rsid w:val="00177DA5"/>
    <w:rsid w:val="00183FE9"/>
    <w:rsid w:val="00185422"/>
    <w:rsid w:val="0019307B"/>
    <w:rsid w:val="00193F61"/>
    <w:rsid w:val="001957B5"/>
    <w:rsid w:val="0019659E"/>
    <w:rsid w:val="001A095F"/>
    <w:rsid w:val="001A35DB"/>
    <w:rsid w:val="001B2DA1"/>
    <w:rsid w:val="001B3B77"/>
    <w:rsid w:val="001B4F83"/>
    <w:rsid w:val="001B53F2"/>
    <w:rsid w:val="001B5C64"/>
    <w:rsid w:val="001B6139"/>
    <w:rsid w:val="001C2159"/>
    <w:rsid w:val="001C22E0"/>
    <w:rsid w:val="001C7FE7"/>
    <w:rsid w:val="001D0254"/>
    <w:rsid w:val="001D0B79"/>
    <w:rsid w:val="001D2617"/>
    <w:rsid w:val="001D3B6B"/>
    <w:rsid w:val="001D780B"/>
    <w:rsid w:val="001D78EB"/>
    <w:rsid w:val="001F1F8D"/>
    <w:rsid w:val="001F4275"/>
    <w:rsid w:val="001F4917"/>
    <w:rsid w:val="002003A0"/>
    <w:rsid w:val="002013F1"/>
    <w:rsid w:val="00211BB4"/>
    <w:rsid w:val="0021677C"/>
    <w:rsid w:val="00217293"/>
    <w:rsid w:val="002212AB"/>
    <w:rsid w:val="0022668B"/>
    <w:rsid w:val="00230CAE"/>
    <w:rsid w:val="002414D2"/>
    <w:rsid w:val="002420C7"/>
    <w:rsid w:val="002503C4"/>
    <w:rsid w:val="00251DF6"/>
    <w:rsid w:val="00252944"/>
    <w:rsid w:val="0025395D"/>
    <w:rsid w:val="002626C2"/>
    <w:rsid w:val="00266E98"/>
    <w:rsid w:val="00273384"/>
    <w:rsid w:val="00274E6E"/>
    <w:rsid w:val="00275996"/>
    <w:rsid w:val="002769C9"/>
    <w:rsid w:val="00276C79"/>
    <w:rsid w:val="00277567"/>
    <w:rsid w:val="002802AF"/>
    <w:rsid w:val="00280734"/>
    <w:rsid w:val="00280A38"/>
    <w:rsid w:val="00280C51"/>
    <w:rsid w:val="002822CA"/>
    <w:rsid w:val="002831B0"/>
    <w:rsid w:val="00283F36"/>
    <w:rsid w:val="00285400"/>
    <w:rsid w:val="0028540F"/>
    <w:rsid w:val="00287D30"/>
    <w:rsid w:val="00290FC5"/>
    <w:rsid w:val="00291A06"/>
    <w:rsid w:val="002926A5"/>
    <w:rsid w:val="002929AA"/>
    <w:rsid w:val="00292B06"/>
    <w:rsid w:val="0029777F"/>
    <w:rsid w:val="002A062C"/>
    <w:rsid w:val="002A13EA"/>
    <w:rsid w:val="002A34F4"/>
    <w:rsid w:val="002A4B21"/>
    <w:rsid w:val="002A4BA3"/>
    <w:rsid w:val="002A7485"/>
    <w:rsid w:val="002B4AD6"/>
    <w:rsid w:val="002B4EB2"/>
    <w:rsid w:val="002B7437"/>
    <w:rsid w:val="002C2C04"/>
    <w:rsid w:val="002C4548"/>
    <w:rsid w:val="002C4615"/>
    <w:rsid w:val="002C6087"/>
    <w:rsid w:val="002D2186"/>
    <w:rsid w:val="002D3315"/>
    <w:rsid w:val="002D5A85"/>
    <w:rsid w:val="002D6671"/>
    <w:rsid w:val="002D7306"/>
    <w:rsid w:val="002D772A"/>
    <w:rsid w:val="002F1C94"/>
    <w:rsid w:val="002F2EC1"/>
    <w:rsid w:val="002F4521"/>
    <w:rsid w:val="002F5422"/>
    <w:rsid w:val="002F659C"/>
    <w:rsid w:val="002F761C"/>
    <w:rsid w:val="003019EE"/>
    <w:rsid w:val="00306C58"/>
    <w:rsid w:val="003078A3"/>
    <w:rsid w:val="00311AEA"/>
    <w:rsid w:val="0031448B"/>
    <w:rsid w:val="003169EC"/>
    <w:rsid w:val="003177FF"/>
    <w:rsid w:val="00322398"/>
    <w:rsid w:val="003223E4"/>
    <w:rsid w:val="00322DE6"/>
    <w:rsid w:val="00325C0A"/>
    <w:rsid w:val="003330CD"/>
    <w:rsid w:val="0033667A"/>
    <w:rsid w:val="0033798B"/>
    <w:rsid w:val="00340E6A"/>
    <w:rsid w:val="0034191B"/>
    <w:rsid w:val="0035191C"/>
    <w:rsid w:val="0035206A"/>
    <w:rsid w:val="00360367"/>
    <w:rsid w:val="00363768"/>
    <w:rsid w:val="00364E06"/>
    <w:rsid w:val="0036590B"/>
    <w:rsid w:val="00365D22"/>
    <w:rsid w:val="003712C6"/>
    <w:rsid w:val="00371D45"/>
    <w:rsid w:val="00372E78"/>
    <w:rsid w:val="00375B30"/>
    <w:rsid w:val="00377616"/>
    <w:rsid w:val="0038111D"/>
    <w:rsid w:val="003856B0"/>
    <w:rsid w:val="00386E22"/>
    <w:rsid w:val="00397DC8"/>
    <w:rsid w:val="00397FC1"/>
    <w:rsid w:val="003A03AA"/>
    <w:rsid w:val="003A5FBF"/>
    <w:rsid w:val="003B076E"/>
    <w:rsid w:val="003B2D69"/>
    <w:rsid w:val="003B4153"/>
    <w:rsid w:val="003B533F"/>
    <w:rsid w:val="003B5B4E"/>
    <w:rsid w:val="003B60F6"/>
    <w:rsid w:val="003C464F"/>
    <w:rsid w:val="003C4C20"/>
    <w:rsid w:val="003C5AFF"/>
    <w:rsid w:val="003C769A"/>
    <w:rsid w:val="003D0D39"/>
    <w:rsid w:val="003D37A4"/>
    <w:rsid w:val="003E0286"/>
    <w:rsid w:val="003E35D1"/>
    <w:rsid w:val="003E3D0E"/>
    <w:rsid w:val="003F13ED"/>
    <w:rsid w:val="003F20B1"/>
    <w:rsid w:val="003F7C03"/>
    <w:rsid w:val="004026A1"/>
    <w:rsid w:val="004033B1"/>
    <w:rsid w:val="00405E11"/>
    <w:rsid w:val="00406F9E"/>
    <w:rsid w:val="00410B87"/>
    <w:rsid w:val="00412D63"/>
    <w:rsid w:val="0041347D"/>
    <w:rsid w:val="00415F5B"/>
    <w:rsid w:val="00421279"/>
    <w:rsid w:val="00421805"/>
    <w:rsid w:val="004232C4"/>
    <w:rsid w:val="004275D8"/>
    <w:rsid w:val="00432165"/>
    <w:rsid w:val="00435034"/>
    <w:rsid w:val="00437CDB"/>
    <w:rsid w:val="00441AFF"/>
    <w:rsid w:val="00445274"/>
    <w:rsid w:val="00450E47"/>
    <w:rsid w:val="0045425C"/>
    <w:rsid w:val="00457AA9"/>
    <w:rsid w:val="00463715"/>
    <w:rsid w:val="004656DE"/>
    <w:rsid w:val="00465993"/>
    <w:rsid w:val="004676F1"/>
    <w:rsid w:val="00471F31"/>
    <w:rsid w:val="0047387C"/>
    <w:rsid w:val="00473AC9"/>
    <w:rsid w:val="00474046"/>
    <w:rsid w:val="00477C34"/>
    <w:rsid w:val="00482C40"/>
    <w:rsid w:val="00483323"/>
    <w:rsid w:val="00491CA5"/>
    <w:rsid w:val="00492324"/>
    <w:rsid w:val="004926A8"/>
    <w:rsid w:val="00493417"/>
    <w:rsid w:val="004965AC"/>
    <w:rsid w:val="004973DC"/>
    <w:rsid w:val="004A00CD"/>
    <w:rsid w:val="004A077D"/>
    <w:rsid w:val="004A1F9C"/>
    <w:rsid w:val="004A3DA4"/>
    <w:rsid w:val="004A5599"/>
    <w:rsid w:val="004B0454"/>
    <w:rsid w:val="004B2151"/>
    <w:rsid w:val="004B21A1"/>
    <w:rsid w:val="004B6756"/>
    <w:rsid w:val="004B6A58"/>
    <w:rsid w:val="004B7AEA"/>
    <w:rsid w:val="004C16E2"/>
    <w:rsid w:val="004C1F81"/>
    <w:rsid w:val="004C4FFB"/>
    <w:rsid w:val="004D102D"/>
    <w:rsid w:val="004D1832"/>
    <w:rsid w:val="004D63C7"/>
    <w:rsid w:val="004E13D9"/>
    <w:rsid w:val="004E21A2"/>
    <w:rsid w:val="004E2D90"/>
    <w:rsid w:val="004E2F3A"/>
    <w:rsid w:val="004F0069"/>
    <w:rsid w:val="004F0AEE"/>
    <w:rsid w:val="004F2741"/>
    <w:rsid w:val="004F3915"/>
    <w:rsid w:val="004F571A"/>
    <w:rsid w:val="005004EF"/>
    <w:rsid w:val="00500CF1"/>
    <w:rsid w:val="005026D7"/>
    <w:rsid w:val="005045D4"/>
    <w:rsid w:val="005079FE"/>
    <w:rsid w:val="0051183B"/>
    <w:rsid w:val="005122A7"/>
    <w:rsid w:val="00513698"/>
    <w:rsid w:val="005143BF"/>
    <w:rsid w:val="005219AD"/>
    <w:rsid w:val="00522CB8"/>
    <w:rsid w:val="00526704"/>
    <w:rsid w:val="00531CCD"/>
    <w:rsid w:val="0054153B"/>
    <w:rsid w:val="00544A4B"/>
    <w:rsid w:val="005452E7"/>
    <w:rsid w:val="0055023F"/>
    <w:rsid w:val="00550574"/>
    <w:rsid w:val="0055156C"/>
    <w:rsid w:val="00552E80"/>
    <w:rsid w:val="00552F4A"/>
    <w:rsid w:val="005542F8"/>
    <w:rsid w:val="00556067"/>
    <w:rsid w:val="00563E63"/>
    <w:rsid w:val="00565785"/>
    <w:rsid w:val="00565F92"/>
    <w:rsid w:val="00570EA0"/>
    <w:rsid w:val="00573C14"/>
    <w:rsid w:val="00580851"/>
    <w:rsid w:val="005816CE"/>
    <w:rsid w:val="005833EE"/>
    <w:rsid w:val="005872D0"/>
    <w:rsid w:val="00590E29"/>
    <w:rsid w:val="00591C6F"/>
    <w:rsid w:val="00592A89"/>
    <w:rsid w:val="00596E62"/>
    <w:rsid w:val="005A07B1"/>
    <w:rsid w:val="005A0C56"/>
    <w:rsid w:val="005A2098"/>
    <w:rsid w:val="005A48E0"/>
    <w:rsid w:val="005A4950"/>
    <w:rsid w:val="005B2597"/>
    <w:rsid w:val="005B716F"/>
    <w:rsid w:val="005C4263"/>
    <w:rsid w:val="005C56E3"/>
    <w:rsid w:val="005D3703"/>
    <w:rsid w:val="005D3E31"/>
    <w:rsid w:val="005E199C"/>
    <w:rsid w:val="005E29AA"/>
    <w:rsid w:val="005F607C"/>
    <w:rsid w:val="00600A63"/>
    <w:rsid w:val="006039F5"/>
    <w:rsid w:val="00612663"/>
    <w:rsid w:val="006136F7"/>
    <w:rsid w:val="00613D95"/>
    <w:rsid w:val="006253EF"/>
    <w:rsid w:val="00626CE1"/>
    <w:rsid w:val="0063089B"/>
    <w:rsid w:val="00630D26"/>
    <w:rsid w:val="006311C2"/>
    <w:rsid w:val="00631C03"/>
    <w:rsid w:val="00636176"/>
    <w:rsid w:val="00636C30"/>
    <w:rsid w:val="00640B50"/>
    <w:rsid w:val="00641950"/>
    <w:rsid w:val="00643AD8"/>
    <w:rsid w:val="006445D0"/>
    <w:rsid w:val="00646D01"/>
    <w:rsid w:val="00651FC6"/>
    <w:rsid w:val="00655D61"/>
    <w:rsid w:val="00656127"/>
    <w:rsid w:val="0065635F"/>
    <w:rsid w:val="00661C3C"/>
    <w:rsid w:val="00663828"/>
    <w:rsid w:val="00664236"/>
    <w:rsid w:val="00665A02"/>
    <w:rsid w:val="00666F42"/>
    <w:rsid w:val="00667557"/>
    <w:rsid w:val="00681800"/>
    <w:rsid w:val="006A0777"/>
    <w:rsid w:val="006A081D"/>
    <w:rsid w:val="006A277B"/>
    <w:rsid w:val="006A4DE0"/>
    <w:rsid w:val="006A5611"/>
    <w:rsid w:val="006B08A1"/>
    <w:rsid w:val="006B0F86"/>
    <w:rsid w:val="006B1CE9"/>
    <w:rsid w:val="006B3490"/>
    <w:rsid w:val="006B5157"/>
    <w:rsid w:val="006C0B20"/>
    <w:rsid w:val="006C2975"/>
    <w:rsid w:val="006C2FC3"/>
    <w:rsid w:val="006C7665"/>
    <w:rsid w:val="006D4D2C"/>
    <w:rsid w:val="006D58D4"/>
    <w:rsid w:val="006E0DDA"/>
    <w:rsid w:val="006F3E02"/>
    <w:rsid w:val="006F466C"/>
    <w:rsid w:val="0070142E"/>
    <w:rsid w:val="00704070"/>
    <w:rsid w:val="007079E1"/>
    <w:rsid w:val="00713DC8"/>
    <w:rsid w:val="00721847"/>
    <w:rsid w:val="00721BE2"/>
    <w:rsid w:val="00724396"/>
    <w:rsid w:val="00724FB0"/>
    <w:rsid w:val="00725DA0"/>
    <w:rsid w:val="007275F0"/>
    <w:rsid w:val="00727F34"/>
    <w:rsid w:val="00731A19"/>
    <w:rsid w:val="00731CED"/>
    <w:rsid w:val="00731ECD"/>
    <w:rsid w:val="00734809"/>
    <w:rsid w:val="00736A04"/>
    <w:rsid w:val="007371E7"/>
    <w:rsid w:val="0074028E"/>
    <w:rsid w:val="0074049B"/>
    <w:rsid w:val="00743499"/>
    <w:rsid w:val="0074533A"/>
    <w:rsid w:val="00745368"/>
    <w:rsid w:val="00745CED"/>
    <w:rsid w:val="00753DAD"/>
    <w:rsid w:val="0075442E"/>
    <w:rsid w:val="00754B24"/>
    <w:rsid w:val="0076143F"/>
    <w:rsid w:val="0076254F"/>
    <w:rsid w:val="00762611"/>
    <w:rsid w:val="00764F4E"/>
    <w:rsid w:val="0076662F"/>
    <w:rsid w:val="00770265"/>
    <w:rsid w:val="00771259"/>
    <w:rsid w:val="00771447"/>
    <w:rsid w:val="00773796"/>
    <w:rsid w:val="00782DAF"/>
    <w:rsid w:val="00784568"/>
    <w:rsid w:val="00784C7A"/>
    <w:rsid w:val="00793FC1"/>
    <w:rsid w:val="00794F91"/>
    <w:rsid w:val="007A5B10"/>
    <w:rsid w:val="007A5FFD"/>
    <w:rsid w:val="007A639C"/>
    <w:rsid w:val="007B0C2A"/>
    <w:rsid w:val="007B3364"/>
    <w:rsid w:val="007B5F3F"/>
    <w:rsid w:val="007B65BD"/>
    <w:rsid w:val="007B718C"/>
    <w:rsid w:val="007B7F42"/>
    <w:rsid w:val="007C6F71"/>
    <w:rsid w:val="007C73D3"/>
    <w:rsid w:val="007C7470"/>
    <w:rsid w:val="007C7B34"/>
    <w:rsid w:val="007D08CA"/>
    <w:rsid w:val="007D42D0"/>
    <w:rsid w:val="007D4765"/>
    <w:rsid w:val="007D7367"/>
    <w:rsid w:val="007E032B"/>
    <w:rsid w:val="007E3C46"/>
    <w:rsid w:val="007E7405"/>
    <w:rsid w:val="007F0FD4"/>
    <w:rsid w:val="007F6885"/>
    <w:rsid w:val="0080146F"/>
    <w:rsid w:val="00801AFF"/>
    <w:rsid w:val="00806C3B"/>
    <w:rsid w:val="0081025C"/>
    <w:rsid w:val="00810332"/>
    <w:rsid w:val="00810D90"/>
    <w:rsid w:val="00812746"/>
    <w:rsid w:val="0082021A"/>
    <w:rsid w:val="00822009"/>
    <w:rsid w:val="0082306C"/>
    <w:rsid w:val="00826BD0"/>
    <w:rsid w:val="00831761"/>
    <w:rsid w:val="008368EA"/>
    <w:rsid w:val="008414EF"/>
    <w:rsid w:val="00842374"/>
    <w:rsid w:val="0084390A"/>
    <w:rsid w:val="008461DA"/>
    <w:rsid w:val="00846850"/>
    <w:rsid w:val="008553A2"/>
    <w:rsid w:val="00855E6E"/>
    <w:rsid w:val="008612CA"/>
    <w:rsid w:val="00864493"/>
    <w:rsid w:val="008662C6"/>
    <w:rsid w:val="00871946"/>
    <w:rsid w:val="008744A3"/>
    <w:rsid w:val="00876A49"/>
    <w:rsid w:val="008776CB"/>
    <w:rsid w:val="008815DF"/>
    <w:rsid w:val="00881DEC"/>
    <w:rsid w:val="0088222D"/>
    <w:rsid w:val="008868B1"/>
    <w:rsid w:val="008919F1"/>
    <w:rsid w:val="0089208B"/>
    <w:rsid w:val="00893761"/>
    <w:rsid w:val="00896524"/>
    <w:rsid w:val="00896585"/>
    <w:rsid w:val="0089738E"/>
    <w:rsid w:val="008A13BF"/>
    <w:rsid w:val="008A3A6E"/>
    <w:rsid w:val="008A557E"/>
    <w:rsid w:val="008A6B54"/>
    <w:rsid w:val="008A6C07"/>
    <w:rsid w:val="008A6CD7"/>
    <w:rsid w:val="008B046D"/>
    <w:rsid w:val="008B072D"/>
    <w:rsid w:val="008B4B8C"/>
    <w:rsid w:val="008B7103"/>
    <w:rsid w:val="008C144C"/>
    <w:rsid w:val="008C2369"/>
    <w:rsid w:val="008D2572"/>
    <w:rsid w:val="008D2D0C"/>
    <w:rsid w:val="008D3259"/>
    <w:rsid w:val="008D3305"/>
    <w:rsid w:val="008D3F5A"/>
    <w:rsid w:val="008D57E6"/>
    <w:rsid w:val="008D69C1"/>
    <w:rsid w:val="008D6BC0"/>
    <w:rsid w:val="008E17DF"/>
    <w:rsid w:val="008E5469"/>
    <w:rsid w:val="008E5475"/>
    <w:rsid w:val="008E5A3B"/>
    <w:rsid w:val="008E6D13"/>
    <w:rsid w:val="008E73DD"/>
    <w:rsid w:val="008F1D77"/>
    <w:rsid w:val="008F27AA"/>
    <w:rsid w:val="008F6552"/>
    <w:rsid w:val="008F7CC7"/>
    <w:rsid w:val="0092028F"/>
    <w:rsid w:val="00923EE0"/>
    <w:rsid w:val="00924BE7"/>
    <w:rsid w:val="009323AC"/>
    <w:rsid w:val="009346C5"/>
    <w:rsid w:val="0093655F"/>
    <w:rsid w:val="00940D05"/>
    <w:rsid w:val="00941109"/>
    <w:rsid w:val="009416E6"/>
    <w:rsid w:val="00941DA2"/>
    <w:rsid w:val="0094752D"/>
    <w:rsid w:val="0095008B"/>
    <w:rsid w:val="00954BCE"/>
    <w:rsid w:val="00954CC9"/>
    <w:rsid w:val="009574C6"/>
    <w:rsid w:val="009614DD"/>
    <w:rsid w:val="00962112"/>
    <w:rsid w:val="009625CB"/>
    <w:rsid w:val="00962E17"/>
    <w:rsid w:val="00963DFD"/>
    <w:rsid w:val="0096765D"/>
    <w:rsid w:val="00973F3E"/>
    <w:rsid w:val="009806F2"/>
    <w:rsid w:val="00980C75"/>
    <w:rsid w:val="00981C9C"/>
    <w:rsid w:val="00981F03"/>
    <w:rsid w:val="00990B53"/>
    <w:rsid w:val="009921FD"/>
    <w:rsid w:val="009961F8"/>
    <w:rsid w:val="009A1674"/>
    <w:rsid w:val="009A37CA"/>
    <w:rsid w:val="009B2803"/>
    <w:rsid w:val="009B390F"/>
    <w:rsid w:val="009B6D23"/>
    <w:rsid w:val="009B75EB"/>
    <w:rsid w:val="009C06A8"/>
    <w:rsid w:val="009C0FED"/>
    <w:rsid w:val="009C32F1"/>
    <w:rsid w:val="009C370C"/>
    <w:rsid w:val="009D050C"/>
    <w:rsid w:val="009D220D"/>
    <w:rsid w:val="009D3CCD"/>
    <w:rsid w:val="009D508E"/>
    <w:rsid w:val="009E1D90"/>
    <w:rsid w:val="009E5870"/>
    <w:rsid w:val="009E6C88"/>
    <w:rsid w:val="009E6F04"/>
    <w:rsid w:val="009F041C"/>
    <w:rsid w:val="009F40AE"/>
    <w:rsid w:val="009F5654"/>
    <w:rsid w:val="00A02F74"/>
    <w:rsid w:val="00A04C38"/>
    <w:rsid w:val="00A04D06"/>
    <w:rsid w:val="00A11745"/>
    <w:rsid w:val="00A15D06"/>
    <w:rsid w:val="00A21C3F"/>
    <w:rsid w:val="00A247DC"/>
    <w:rsid w:val="00A3161B"/>
    <w:rsid w:val="00A32D01"/>
    <w:rsid w:val="00A345CB"/>
    <w:rsid w:val="00A355F7"/>
    <w:rsid w:val="00A37691"/>
    <w:rsid w:val="00A42194"/>
    <w:rsid w:val="00A442F8"/>
    <w:rsid w:val="00A448B2"/>
    <w:rsid w:val="00A53D45"/>
    <w:rsid w:val="00A56460"/>
    <w:rsid w:val="00A57E27"/>
    <w:rsid w:val="00A62B16"/>
    <w:rsid w:val="00A63753"/>
    <w:rsid w:val="00A639EA"/>
    <w:rsid w:val="00A641BD"/>
    <w:rsid w:val="00A646B5"/>
    <w:rsid w:val="00A646E1"/>
    <w:rsid w:val="00A7211C"/>
    <w:rsid w:val="00A723CC"/>
    <w:rsid w:val="00A7363A"/>
    <w:rsid w:val="00A75C4A"/>
    <w:rsid w:val="00A77375"/>
    <w:rsid w:val="00A86701"/>
    <w:rsid w:val="00A86841"/>
    <w:rsid w:val="00AA0395"/>
    <w:rsid w:val="00AA0B9D"/>
    <w:rsid w:val="00AB221C"/>
    <w:rsid w:val="00AB2DCA"/>
    <w:rsid w:val="00AB5903"/>
    <w:rsid w:val="00AC254E"/>
    <w:rsid w:val="00AC3D20"/>
    <w:rsid w:val="00AC3F71"/>
    <w:rsid w:val="00AC4B9F"/>
    <w:rsid w:val="00AC5DB7"/>
    <w:rsid w:val="00AD090F"/>
    <w:rsid w:val="00AD13CE"/>
    <w:rsid w:val="00AD45E8"/>
    <w:rsid w:val="00AE12B3"/>
    <w:rsid w:val="00AE5CEA"/>
    <w:rsid w:val="00AF06A9"/>
    <w:rsid w:val="00AF1814"/>
    <w:rsid w:val="00AF2DAE"/>
    <w:rsid w:val="00AF49C0"/>
    <w:rsid w:val="00AF6C90"/>
    <w:rsid w:val="00AF6D44"/>
    <w:rsid w:val="00AF7442"/>
    <w:rsid w:val="00AF7539"/>
    <w:rsid w:val="00AF7651"/>
    <w:rsid w:val="00B05063"/>
    <w:rsid w:val="00B10C27"/>
    <w:rsid w:val="00B120B5"/>
    <w:rsid w:val="00B1578C"/>
    <w:rsid w:val="00B15AF5"/>
    <w:rsid w:val="00B16BD1"/>
    <w:rsid w:val="00B175E8"/>
    <w:rsid w:val="00B1795A"/>
    <w:rsid w:val="00B226A2"/>
    <w:rsid w:val="00B22EB4"/>
    <w:rsid w:val="00B22F8B"/>
    <w:rsid w:val="00B242EB"/>
    <w:rsid w:val="00B259F2"/>
    <w:rsid w:val="00B27D4D"/>
    <w:rsid w:val="00B314A2"/>
    <w:rsid w:val="00B3566A"/>
    <w:rsid w:val="00B35AD1"/>
    <w:rsid w:val="00B36C4E"/>
    <w:rsid w:val="00B43F70"/>
    <w:rsid w:val="00B45B66"/>
    <w:rsid w:val="00B51511"/>
    <w:rsid w:val="00B545BE"/>
    <w:rsid w:val="00B603DC"/>
    <w:rsid w:val="00B60DF6"/>
    <w:rsid w:val="00B670F6"/>
    <w:rsid w:val="00B671AD"/>
    <w:rsid w:val="00B71AF5"/>
    <w:rsid w:val="00B72BA3"/>
    <w:rsid w:val="00B75D9C"/>
    <w:rsid w:val="00B769C4"/>
    <w:rsid w:val="00B77C33"/>
    <w:rsid w:val="00B8453D"/>
    <w:rsid w:val="00B84E99"/>
    <w:rsid w:val="00B8655A"/>
    <w:rsid w:val="00B87189"/>
    <w:rsid w:val="00B90B09"/>
    <w:rsid w:val="00BA1C7F"/>
    <w:rsid w:val="00BB1C24"/>
    <w:rsid w:val="00BB261C"/>
    <w:rsid w:val="00BB2D7A"/>
    <w:rsid w:val="00BB6203"/>
    <w:rsid w:val="00BB7B29"/>
    <w:rsid w:val="00BB7EDA"/>
    <w:rsid w:val="00BC1168"/>
    <w:rsid w:val="00BC3A3F"/>
    <w:rsid w:val="00BD00D0"/>
    <w:rsid w:val="00BD12AC"/>
    <w:rsid w:val="00BD26EA"/>
    <w:rsid w:val="00BD5018"/>
    <w:rsid w:val="00BD790B"/>
    <w:rsid w:val="00BE02C1"/>
    <w:rsid w:val="00BE0A3C"/>
    <w:rsid w:val="00BE1DAA"/>
    <w:rsid w:val="00BE471E"/>
    <w:rsid w:val="00BF2D5D"/>
    <w:rsid w:val="00BF3317"/>
    <w:rsid w:val="00BF728A"/>
    <w:rsid w:val="00BF779B"/>
    <w:rsid w:val="00BF77C7"/>
    <w:rsid w:val="00C01899"/>
    <w:rsid w:val="00C03CFA"/>
    <w:rsid w:val="00C04231"/>
    <w:rsid w:val="00C044E5"/>
    <w:rsid w:val="00C07EB6"/>
    <w:rsid w:val="00C10462"/>
    <w:rsid w:val="00C10FD8"/>
    <w:rsid w:val="00C119FC"/>
    <w:rsid w:val="00C13D1B"/>
    <w:rsid w:val="00C2179C"/>
    <w:rsid w:val="00C21D07"/>
    <w:rsid w:val="00C22217"/>
    <w:rsid w:val="00C254D6"/>
    <w:rsid w:val="00C30CDD"/>
    <w:rsid w:val="00C33D3C"/>
    <w:rsid w:val="00C3491B"/>
    <w:rsid w:val="00C36D30"/>
    <w:rsid w:val="00C50397"/>
    <w:rsid w:val="00C532A8"/>
    <w:rsid w:val="00C55F92"/>
    <w:rsid w:val="00C57E40"/>
    <w:rsid w:val="00C647CE"/>
    <w:rsid w:val="00C70451"/>
    <w:rsid w:val="00C7173B"/>
    <w:rsid w:val="00C71A3D"/>
    <w:rsid w:val="00C75D97"/>
    <w:rsid w:val="00C80C4B"/>
    <w:rsid w:val="00C81211"/>
    <w:rsid w:val="00C8151D"/>
    <w:rsid w:val="00C8290F"/>
    <w:rsid w:val="00C83C3F"/>
    <w:rsid w:val="00C8445C"/>
    <w:rsid w:val="00C84D49"/>
    <w:rsid w:val="00C85350"/>
    <w:rsid w:val="00C86C5F"/>
    <w:rsid w:val="00C8792F"/>
    <w:rsid w:val="00C87C2F"/>
    <w:rsid w:val="00C92A95"/>
    <w:rsid w:val="00C935DF"/>
    <w:rsid w:val="00CA02AE"/>
    <w:rsid w:val="00CA0A8A"/>
    <w:rsid w:val="00CA0E8A"/>
    <w:rsid w:val="00CA23D6"/>
    <w:rsid w:val="00CA32B8"/>
    <w:rsid w:val="00CA56C1"/>
    <w:rsid w:val="00CA617A"/>
    <w:rsid w:val="00CA7119"/>
    <w:rsid w:val="00CB1481"/>
    <w:rsid w:val="00CB7BEA"/>
    <w:rsid w:val="00CC10F4"/>
    <w:rsid w:val="00CC12EC"/>
    <w:rsid w:val="00CD3602"/>
    <w:rsid w:val="00CD7F35"/>
    <w:rsid w:val="00CE3751"/>
    <w:rsid w:val="00CE4988"/>
    <w:rsid w:val="00CE554C"/>
    <w:rsid w:val="00CF0B01"/>
    <w:rsid w:val="00CF4D93"/>
    <w:rsid w:val="00CF682B"/>
    <w:rsid w:val="00CF7113"/>
    <w:rsid w:val="00D00B48"/>
    <w:rsid w:val="00D00F59"/>
    <w:rsid w:val="00D03B23"/>
    <w:rsid w:val="00D056C8"/>
    <w:rsid w:val="00D1022B"/>
    <w:rsid w:val="00D13325"/>
    <w:rsid w:val="00D1405C"/>
    <w:rsid w:val="00D15A82"/>
    <w:rsid w:val="00D246CD"/>
    <w:rsid w:val="00D26A6B"/>
    <w:rsid w:val="00D3180B"/>
    <w:rsid w:val="00D35134"/>
    <w:rsid w:val="00D35F3E"/>
    <w:rsid w:val="00D42AF8"/>
    <w:rsid w:val="00D43BC1"/>
    <w:rsid w:val="00D4434E"/>
    <w:rsid w:val="00D44E9E"/>
    <w:rsid w:val="00D459DA"/>
    <w:rsid w:val="00D45A0F"/>
    <w:rsid w:val="00D46611"/>
    <w:rsid w:val="00D46B2A"/>
    <w:rsid w:val="00D51E82"/>
    <w:rsid w:val="00D54E3E"/>
    <w:rsid w:val="00D559B5"/>
    <w:rsid w:val="00D575F6"/>
    <w:rsid w:val="00D579B7"/>
    <w:rsid w:val="00D6724B"/>
    <w:rsid w:val="00D70A15"/>
    <w:rsid w:val="00D7266D"/>
    <w:rsid w:val="00D73E36"/>
    <w:rsid w:val="00D75F0B"/>
    <w:rsid w:val="00D764F0"/>
    <w:rsid w:val="00D85A45"/>
    <w:rsid w:val="00D864AB"/>
    <w:rsid w:val="00D87C9C"/>
    <w:rsid w:val="00D910A1"/>
    <w:rsid w:val="00D91DB3"/>
    <w:rsid w:val="00D943EA"/>
    <w:rsid w:val="00DA0DCE"/>
    <w:rsid w:val="00DA38FA"/>
    <w:rsid w:val="00DA4296"/>
    <w:rsid w:val="00DA431B"/>
    <w:rsid w:val="00DA4886"/>
    <w:rsid w:val="00DA6E2C"/>
    <w:rsid w:val="00DA749D"/>
    <w:rsid w:val="00DB25CD"/>
    <w:rsid w:val="00DB5F7B"/>
    <w:rsid w:val="00DB6462"/>
    <w:rsid w:val="00DC5ABA"/>
    <w:rsid w:val="00DC745C"/>
    <w:rsid w:val="00DD487E"/>
    <w:rsid w:val="00DD4F93"/>
    <w:rsid w:val="00DD55CE"/>
    <w:rsid w:val="00DD6249"/>
    <w:rsid w:val="00DD7264"/>
    <w:rsid w:val="00DE4005"/>
    <w:rsid w:val="00DE7C79"/>
    <w:rsid w:val="00DF2457"/>
    <w:rsid w:val="00DF5A63"/>
    <w:rsid w:val="00E011CD"/>
    <w:rsid w:val="00E016B5"/>
    <w:rsid w:val="00E01BEC"/>
    <w:rsid w:val="00E05364"/>
    <w:rsid w:val="00E06545"/>
    <w:rsid w:val="00E0691D"/>
    <w:rsid w:val="00E124C6"/>
    <w:rsid w:val="00E12918"/>
    <w:rsid w:val="00E155DF"/>
    <w:rsid w:val="00E1666B"/>
    <w:rsid w:val="00E171D1"/>
    <w:rsid w:val="00E17748"/>
    <w:rsid w:val="00E21C41"/>
    <w:rsid w:val="00E21CA3"/>
    <w:rsid w:val="00E26F88"/>
    <w:rsid w:val="00E41665"/>
    <w:rsid w:val="00E479AC"/>
    <w:rsid w:val="00E508F0"/>
    <w:rsid w:val="00E51C28"/>
    <w:rsid w:val="00E5357C"/>
    <w:rsid w:val="00E53EF9"/>
    <w:rsid w:val="00E56DEA"/>
    <w:rsid w:val="00E60F45"/>
    <w:rsid w:val="00E63A5D"/>
    <w:rsid w:val="00E65A7D"/>
    <w:rsid w:val="00E65E63"/>
    <w:rsid w:val="00E673ED"/>
    <w:rsid w:val="00E72B84"/>
    <w:rsid w:val="00E75C8F"/>
    <w:rsid w:val="00E8697B"/>
    <w:rsid w:val="00E86B6A"/>
    <w:rsid w:val="00E94161"/>
    <w:rsid w:val="00EA57A5"/>
    <w:rsid w:val="00EA7A57"/>
    <w:rsid w:val="00EB43B0"/>
    <w:rsid w:val="00EC63D7"/>
    <w:rsid w:val="00EC7AB6"/>
    <w:rsid w:val="00ED26CF"/>
    <w:rsid w:val="00ED2873"/>
    <w:rsid w:val="00ED7BA5"/>
    <w:rsid w:val="00EE2F11"/>
    <w:rsid w:val="00EE5A86"/>
    <w:rsid w:val="00EF1255"/>
    <w:rsid w:val="00EF6597"/>
    <w:rsid w:val="00EF7046"/>
    <w:rsid w:val="00F01247"/>
    <w:rsid w:val="00F01717"/>
    <w:rsid w:val="00F01A14"/>
    <w:rsid w:val="00F01D9B"/>
    <w:rsid w:val="00F02D70"/>
    <w:rsid w:val="00F036EC"/>
    <w:rsid w:val="00F04B63"/>
    <w:rsid w:val="00F05CDC"/>
    <w:rsid w:val="00F07571"/>
    <w:rsid w:val="00F12941"/>
    <w:rsid w:val="00F14156"/>
    <w:rsid w:val="00F206A7"/>
    <w:rsid w:val="00F209F2"/>
    <w:rsid w:val="00F21839"/>
    <w:rsid w:val="00F228FE"/>
    <w:rsid w:val="00F240B0"/>
    <w:rsid w:val="00F24485"/>
    <w:rsid w:val="00F25486"/>
    <w:rsid w:val="00F272F5"/>
    <w:rsid w:val="00F276FD"/>
    <w:rsid w:val="00F32F43"/>
    <w:rsid w:val="00F347FC"/>
    <w:rsid w:val="00F34D94"/>
    <w:rsid w:val="00F35BC2"/>
    <w:rsid w:val="00F363CB"/>
    <w:rsid w:val="00F41695"/>
    <w:rsid w:val="00F46C6D"/>
    <w:rsid w:val="00F501E0"/>
    <w:rsid w:val="00F5266B"/>
    <w:rsid w:val="00F52A8E"/>
    <w:rsid w:val="00F53157"/>
    <w:rsid w:val="00F60709"/>
    <w:rsid w:val="00F61CA7"/>
    <w:rsid w:val="00F64ABE"/>
    <w:rsid w:val="00F64DB4"/>
    <w:rsid w:val="00F65C11"/>
    <w:rsid w:val="00F73A20"/>
    <w:rsid w:val="00F73A47"/>
    <w:rsid w:val="00F750D4"/>
    <w:rsid w:val="00F7518A"/>
    <w:rsid w:val="00F8264B"/>
    <w:rsid w:val="00F846F3"/>
    <w:rsid w:val="00F86C79"/>
    <w:rsid w:val="00F872F0"/>
    <w:rsid w:val="00F92C8B"/>
    <w:rsid w:val="00F9414C"/>
    <w:rsid w:val="00F97953"/>
    <w:rsid w:val="00F97DBB"/>
    <w:rsid w:val="00FA0374"/>
    <w:rsid w:val="00FA633D"/>
    <w:rsid w:val="00FB6332"/>
    <w:rsid w:val="00FC22A5"/>
    <w:rsid w:val="00FC3D2A"/>
    <w:rsid w:val="00FC5C2E"/>
    <w:rsid w:val="00FD0445"/>
    <w:rsid w:val="00FD60D1"/>
    <w:rsid w:val="00FE31FB"/>
    <w:rsid w:val="00FE341D"/>
    <w:rsid w:val="00FE63F9"/>
    <w:rsid w:val="00FE7FA5"/>
    <w:rsid w:val="00FF5802"/>
    <w:rsid w:val="00FF61A2"/>
    <w:rsid w:val="00FF647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1"/>
    </o:shapelayout>
  </w:shapeDefaults>
  <w:decimalSymbol w:val=","/>
  <w:listSeparator w:val=";"/>
  <w14:docId w14:val="44860B48"/>
  <w15:chartTrackingRefBased/>
  <w15:docId w15:val="{47FF2B9C-0017-49CA-B399-C026FD37DA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3768"/>
  </w:style>
  <w:style w:type="paragraph" w:styleId="Judul1">
    <w:name w:val="heading 1"/>
    <w:basedOn w:val="Normal"/>
    <w:next w:val="Normal"/>
    <w:link w:val="Judul1KAR"/>
    <w:uiPriority w:val="9"/>
    <w:qFormat/>
    <w:rsid w:val="009614DD"/>
    <w:pPr>
      <w:keepNext/>
      <w:keepLines/>
      <w:numPr>
        <w:numId w:val="1"/>
      </w:numPr>
      <w:spacing w:after="0" w:line="480" w:lineRule="auto"/>
      <w:jc w:val="center"/>
      <w:outlineLvl w:val="0"/>
    </w:pPr>
    <w:rPr>
      <w:rFonts w:ascii="Times New Roman" w:eastAsiaTheme="majorEastAsia" w:hAnsi="Times New Roman" w:cstheme="majorBidi"/>
      <w:b/>
      <w:sz w:val="28"/>
      <w:szCs w:val="32"/>
    </w:rPr>
  </w:style>
  <w:style w:type="paragraph" w:styleId="Judul2">
    <w:name w:val="heading 2"/>
    <w:basedOn w:val="Normal"/>
    <w:next w:val="Normal"/>
    <w:link w:val="Judul2KAR"/>
    <w:uiPriority w:val="9"/>
    <w:unhideWhenUsed/>
    <w:qFormat/>
    <w:rsid w:val="00FD0445"/>
    <w:pPr>
      <w:keepNext/>
      <w:keepLines/>
      <w:numPr>
        <w:ilvl w:val="1"/>
        <w:numId w:val="1"/>
      </w:numPr>
      <w:spacing w:before="100" w:beforeAutospacing="1" w:after="0" w:line="480" w:lineRule="auto"/>
      <w:ind w:left="578" w:hanging="578"/>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AF06A9"/>
    <w:pPr>
      <w:keepNext/>
      <w:keepLines/>
      <w:numPr>
        <w:ilvl w:val="2"/>
        <w:numId w:val="1"/>
      </w:numPr>
      <w:spacing w:before="100" w:beforeAutospacing="1" w:after="0" w:line="480" w:lineRule="auto"/>
      <w:outlineLvl w:val="2"/>
    </w:pPr>
    <w:rPr>
      <w:rFonts w:ascii="Times New Roman" w:eastAsiaTheme="majorEastAsia" w:hAnsi="Times New Roman" w:cstheme="majorBidi"/>
      <w:b/>
      <w:sz w:val="24"/>
      <w:szCs w:val="24"/>
    </w:rPr>
  </w:style>
  <w:style w:type="paragraph" w:styleId="Judul4">
    <w:name w:val="heading 4"/>
    <w:basedOn w:val="Normal"/>
    <w:next w:val="Normal"/>
    <w:link w:val="Judul4KAR"/>
    <w:uiPriority w:val="9"/>
    <w:unhideWhenUsed/>
    <w:qFormat/>
    <w:rsid w:val="004232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unhideWhenUsed/>
    <w:qFormat/>
    <w:rsid w:val="004232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4232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4232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4232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4232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9614DD"/>
    <w:rPr>
      <w:rFonts w:ascii="Times New Roman" w:eastAsiaTheme="majorEastAsia" w:hAnsi="Times New Roman" w:cstheme="majorBidi"/>
      <w:b/>
      <w:sz w:val="28"/>
      <w:szCs w:val="32"/>
    </w:rPr>
  </w:style>
  <w:style w:type="character" w:customStyle="1" w:styleId="Judul2KAR">
    <w:name w:val="Judul 2 KAR"/>
    <w:basedOn w:val="FontParagrafDefault"/>
    <w:link w:val="Judul2"/>
    <w:uiPriority w:val="9"/>
    <w:rsid w:val="00FD0445"/>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AF06A9"/>
    <w:rPr>
      <w:rFonts w:ascii="Times New Roman" w:eastAsiaTheme="majorEastAsia" w:hAnsi="Times New Roman" w:cstheme="majorBidi"/>
      <w:b/>
      <w:sz w:val="24"/>
      <w:szCs w:val="24"/>
    </w:rPr>
  </w:style>
  <w:style w:type="character" w:customStyle="1" w:styleId="Judul4KAR">
    <w:name w:val="Judul 4 KAR"/>
    <w:basedOn w:val="FontParagrafDefault"/>
    <w:link w:val="Judul4"/>
    <w:uiPriority w:val="9"/>
    <w:rsid w:val="004232C4"/>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rsid w:val="004232C4"/>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4232C4"/>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4232C4"/>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4232C4"/>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4232C4"/>
    <w:rPr>
      <w:rFonts w:asciiTheme="majorHAnsi" w:eastAsiaTheme="majorEastAsia" w:hAnsiTheme="majorHAnsi" w:cstheme="majorBidi"/>
      <w:i/>
      <w:iCs/>
      <w:color w:val="272727" w:themeColor="text1" w:themeTint="D8"/>
      <w:sz w:val="21"/>
      <w:szCs w:val="21"/>
    </w:rPr>
  </w:style>
  <w:style w:type="paragraph" w:styleId="TidakAdaSpasi">
    <w:name w:val="No Spacing"/>
    <w:uiPriority w:val="1"/>
    <w:qFormat/>
    <w:rsid w:val="008744A3"/>
    <w:pPr>
      <w:spacing w:after="0" w:line="240" w:lineRule="auto"/>
    </w:pPr>
  </w:style>
  <w:style w:type="paragraph" w:customStyle="1" w:styleId="isi">
    <w:name w:val="isi"/>
    <w:basedOn w:val="Normal"/>
    <w:link w:val="isiChar"/>
    <w:qFormat/>
    <w:rsid w:val="00211BB4"/>
    <w:pPr>
      <w:spacing w:after="0" w:line="480" w:lineRule="auto"/>
      <w:jc w:val="both"/>
    </w:pPr>
    <w:rPr>
      <w:rFonts w:ascii="Times New Roman" w:hAnsi="Times New Roman"/>
      <w:sz w:val="24"/>
    </w:rPr>
  </w:style>
  <w:style w:type="character" w:customStyle="1" w:styleId="isiChar">
    <w:name w:val="isi Char"/>
    <w:basedOn w:val="FontParagrafDefault"/>
    <w:link w:val="isi"/>
    <w:rsid w:val="00211BB4"/>
    <w:rPr>
      <w:rFonts w:ascii="Times New Roman" w:hAnsi="Times New Roman"/>
      <w:sz w:val="24"/>
    </w:rPr>
  </w:style>
  <w:style w:type="character" w:styleId="Hyperlink">
    <w:name w:val="Hyperlink"/>
    <w:basedOn w:val="FontParagrafDefault"/>
    <w:uiPriority w:val="99"/>
    <w:unhideWhenUsed/>
    <w:rsid w:val="00D26A6B"/>
    <w:rPr>
      <w:color w:val="0563C1" w:themeColor="hyperlink"/>
      <w:u w:val="single"/>
    </w:rPr>
  </w:style>
  <w:style w:type="paragraph" w:styleId="TOC1">
    <w:name w:val="toc 1"/>
    <w:basedOn w:val="Normal"/>
    <w:next w:val="Normal"/>
    <w:autoRedefine/>
    <w:uiPriority w:val="39"/>
    <w:unhideWhenUsed/>
    <w:rsid w:val="00F41695"/>
    <w:pPr>
      <w:spacing w:after="100" w:line="240" w:lineRule="auto"/>
    </w:pPr>
    <w:rPr>
      <w:rFonts w:ascii="Times New Roman" w:hAnsi="Times New Roman"/>
      <w:b/>
      <w:sz w:val="24"/>
    </w:rPr>
  </w:style>
  <w:style w:type="paragraph" w:styleId="TOC2">
    <w:name w:val="toc 2"/>
    <w:basedOn w:val="Normal"/>
    <w:next w:val="Normal"/>
    <w:autoRedefine/>
    <w:uiPriority w:val="39"/>
    <w:unhideWhenUsed/>
    <w:rsid w:val="003A03AA"/>
    <w:pPr>
      <w:spacing w:after="100" w:line="240" w:lineRule="auto"/>
      <w:ind w:left="221"/>
    </w:pPr>
    <w:rPr>
      <w:rFonts w:ascii="Times New Roman" w:hAnsi="Times New Roman"/>
      <w:sz w:val="24"/>
    </w:rPr>
  </w:style>
  <w:style w:type="paragraph" w:styleId="TOC3">
    <w:name w:val="toc 3"/>
    <w:basedOn w:val="Normal"/>
    <w:next w:val="Normal"/>
    <w:autoRedefine/>
    <w:uiPriority w:val="39"/>
    <w:unhideWhenUsed/>
    <w:rsid w:val="003A03AA"/>
    <w:pPr>
      <w:spacing w:after="100" w:line="240" w:lineRule="auto"/>
      <w:ind w:left="442"/>
    </w:pPr>
    <w:rPr>
      <w:rFonts w:ascii="Times New Roman" w:hAnsi="Times New Roman"/>
      <w:sz w:val="24"/>
    </w:rPr>
  </w:style>
  <w:style w:type="paragraph" w:styleId="Header">
    <w:name w:val="header"/>
    <w:basedOn w:val="Normal"/>
    <w:link w:val="HeaderKAR"/>
    <w:uiPriority w:val="99"/>
    <w:unhideWhenUsed/>
    <w:rsid w:val="005143BF"/>
    <w:pPr>
      <w:tabs>
        <w:tab w:val="center" w:pos="4513"/>
        <w:tab w:val="right" w:pos="9026"/>
      </w:tabs>
      <w:spacing w:after="0" w:line="240" w:lineRule="auto"/>
    </w:pPr>
  </w:style>
  <w:style w:type="character" w:customStyle="1" w:styleId="HeaderKAR">
    <w:name w:val="Header KAR"/>
    <w:basedOn w:val="FontParagrafDefault"/>
    <w:link w:val="Header"/>
    <w:uiPriority w:val="99"/>
    <w:rsid w:val="005143BF"/>
  </w:style>
  <w:style w:type="paragraph" w:styleId="Footer">
    <w:name w:val="footer"/>
    <w:basedOn w:val="Normal"/>
    <w:link w:val="FooterKAR"/>
    <w:uiPriority w:val="99"/>
    <w:unhideWhenUsed/>
    <w:rsid w:val="005143BF"/>
    <w:pPr>
      <w:tabs>
        <w:tab w:val="center" w:pos="4513"/>
        <w:tab w:val="right" w:pos="9026"/>
      </w:tabs>
      <w:spacing w:after="0" w:line="240" w:lineRule="auto"/>
    </w:pPr>
  </w:style>
  <w:style w:type="character" w:customStyle="1" w:styleId="FooterKAR">
    <w:name w:val="Footer KAR"/>
    <w:basedOn w:val="FontParagrafDefault"/>
    <w:link w:val="Footer"/>
    <w:uiPriority w:val="99"/>
    <w:rsid w:val="005143BF"/>
  </w:style>
  <w:style w:type="paragraph" w:styleId="Judul">
    <w:name w:val="Title"/>
    <w:basedOn w:val="Normal"/>
    <w:next w:val="Normal"/>
    <w:link w:val="JudulKAR"/>
    <w:uiPriority w:val="10"/>
    <w:qFormat/>
    <w:rsid w:val="00DD487E"/>
    <w:pPr>
      <w:spacing w:after="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JudulKAR">
    <w:name w:val="Judul KAR"/>
    <w:basedOn w:val="FontParagrafDefault"/>
    <w:link w:val="Judul"/>
    <w:uiPriority w:val="10"/>
    <w:rsid w:val="00DD487E"/>
    <w:rPr>
      <w:rFonts w:asciiTheme="majorHAnsi" w:eastAsiaTheme="majorEastAsia" w:hAnsiTheme="majorHAnsi" w:cstheme="majorBidi"/>
      <w:spacing w:val="-10"/>
      <w:kern w:val="28"/>
      <w:sz w:val="56"/>
      <w:szCs w:val="56"/>
      <w14:ligatures w14:val="standardContextual"/>
    </w:rPr>
  </w:style>
  <w:style w:type="paragraph" w:styleId="Keterangan">
    <w:name w:val="caption"/>
    <w:basedOn w:val="Normal"/>
    <w:next w:val="Normal"/>
    <w:uiPriority w:val="35"/>
    <w:unhideWhenUsed/>
    <w:qFormat/>
    <w:rsid w:val="001D3B6B"/>
    <w:pPr>
      <w:spacing w:after="200" w:line="240" w:lineRule="auto"/>
      <w:jc w:val="center"/>
    </w:pPr>
    <w:rPr>
      <w:rFonts w:ascii="Times New Roman" w:hAnsi="Times New Roman"/>
      <w:iCs/>
      <w:sz w:val="24"/>
      <w:szCs w:val="18"/>
    </w:rPr>
  </w:style>
  <w:style w:type="paragraph" w:styleId="TeksIsi">
    <w:name w:val="Body Text"/>
    <w:basedOn w:val="Normal"/>
    <w:link w:val="TeksIsiKAR"/>
    <w:uiPriority w:val="1"/>
    <w:qFormat/>
    <w:rsid w:val="00E51C28"/>
    <w:pPr>
      <w:widowControl w:val="0"/>
      <w:autoSpaceDE w:val="0"/>
      <w:autoSpaceDN w:val="0"/>
      <w:spacing w:after="0" w:line="240" w:lineRule="auto"/>
    </w:pPr>
    <w:rPr>
      <w:rFonts w:ascii="Times New Roman" w:eastAsia="Times New Roman" w:hAnsi="Times New Roman" w:cs="Times New Roman"/>
      <w:lang w:val="id"/>
    </w:rPr>
  </w:style>
  <w:style w:type="paragraph" w:styleId="TabelGambar">
    <w:name w:val="table of figures"/>
    <w:basedOn w:val="Normal"/>
    <w:next w:val="Normal"/>
    <w:uiPriority w:val="99"/>
    <w:unhideWhenUsed/>
    <w:rsid w:val="00C70451"/>
    <w:pPr>
      <w:spacing w:after="0"/>
    </w:pPr>
    <w:rPr>
      <w:rFonts w:ascii="Times New Roman" w:hAnsi="Times New Roman"/>
      <w:sz w:val="24"/>
    </w:rPr>
  </w:style>
  <w:style w:type="character" w:customStyle="1" w:styleId="TeksIsiKAR">
    <w:name w:val="Teks Isi KAR"/>
    <w:basedOn w:val="FontParagrafDefault"/>
    <w:link w:val="TeksIsi"/>
    <w:uiPriority w:val="1"/>
    <w:rsid w:val="00E51C28"/>
    <w:rPr>
      <w:rFonts w:ascii="Times New Roman" w:eastAsia="Times New Roman" w:hAnsi="Times New Roman" w:cs="Times New Roman"/>
      <w:lang w:val="id"/>
    </w:rPr>
  </w:style>
  <w:style w:type="table" w:styleId="KisiTabel">
    <w:name w:val="Table Grid"/>
    <w:basedOn w:val="TabelNormal"/>
    <w:uiPriority w:val="39"/>
    <w:rsid w:val="00E51C28"/>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592A89"/>
    <w:pPr>
      <w:ind w:left="720"/>
      <w:contextualSpacing/>
    </w:pPr>
  </w:style>
  <w:style w:type="paragraph" w:customStyle="1" w:styleId="TableParagraph">
    <w:name w:val="Table Paragraph"/>
    <w:basedOn w:val="Normal"/>
    <w:uiPriority w:val="1"/>
    <w:qFormat/>
    <w:rsid w:val="005542F8"/>
    <w:pPr>
      <w:widowControl w:val="0"/>
      <w:autoSpaceDE w:val="0"/>
      <w:autoSpaceDN w:val="0"/>
      <w:spacing w:after="0" w:line="240" w:lineRule="auto"/>
    </w:pPr>
    <w:rPr>
      <w:rFonts w:ascii="Times New Roman" w:eastAsia="Times New Roman" w:hAnsi="Times New Roman" w:cs="Times New Roman"/>
    </w:rPr>
  </w:style>
  <w:style w:type="character" w:styleId="SebutanYangBelumTerselesaikan">
    <w:name w:val="Unresolved Mention"/>
    <w:basedOn w:val="FontParagrafDefault"/>
    <w:uiPriority w:val="99"/>
    <w:semiHidden/>
    <w:unhideWhenUsed/>
    <w:rsid w:val="00DA749D"/>
    <w:rPr>
      <w:color w:val="605E5C"/>
      <w:shd w:val="clear" w:color="auto" w:fill="E1DFDD"/>
    </w:rPr>
  </w:style>
  <w:style w:type="character" w:styleId="HiperlinkyangDiikuti">
    <w:name w:val="FollowedHyperlink"/>
    <w:basedOn w:val="FontParagrafDefault"/>
    <w:uiPriority w:val="99"/>
    <w:semiHidden/>
    <w:unhideWhenUsed/>
    <w:rsid w:val="00DA749D"/>
    <w:rPr>
      <w:color w:val="954F72" w:themeColor="followedHyperlink"/>
      <w:u w:val="single"/>
    </w:rPr>
  </w:style>
  <w:style w:type="paragraph" w:styleId="NormalWeb">
    <w:name w:val="Normal (Web)"/>
    <w:basedOn w:val="Normal"/>
    <w:uiPriority w:val="99"/>
    <w:unhideWhenUsed/>
    <w:rsid w:val="007E3C4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Tempatpenampungteks">
    <w:name w:val="Placeholder Text"/>
    <w:basedOn w:val="FontParagrafDefault"/>
    <w:uiPriority w:val="99"/>
    <w:semiHidden/>
    <w:rsid w:val="002F659C"/>
    <w:rPr>
      <w:color w:val="808080"/>
    </w:rPr>
  </w:style>
  <w:style w:type="table" w:customStyle="1" w:styleId="TableNormal">
    <w:name w:val="Table Normal"/>
    <w:uiPriority w:val="2"/>
    <w:semiHidden/>
    <w:unhideWhenUsed/>
    <w:qFormat/>
    <w:rsid w:val="0083176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5710">
      <w:bodyDiv w:val="1"/>
      <w:marLeft w:val="0"/>
      <w:marRight w:val="0"/>
      <w:marTop w:val="0"/>
      <w:marBottom w:val="0"/>
      <w:divBdr>
        <w:top w:val="none" w:sz="0" w:space="0" w:color="auto"/>
        <w:left w:val="none" w:sz="0" w:space="0" w:color="auto"/>
        <w:bottom w:val="none" w:sz="0" w:space="0" w:color="auto"/>
        <w:right w:val="none" w:sz="0" w:space="0" w:color="auto"/>
      </w:divBdr>
    </w:div>
    <w:div w:id="27032317">
      <w:bodyDiv w:val="1"/>
      <w:marLeft w:val="0"/>
      <w:marRight w:val="0"/>
      <w:marTop w:val="0"/>
      <w:marBottom w:val="0"/>
      <w:divBdr>
        <w:top w:val="none" w:sz="0" w:space="0" w:color="auto"/>
        <w:left w:val="none" w:sz="0" w:space="0" w:color="auto"/>
        <w:bottom w:val="none" w:sz="0" w:space="0" w:color="auto"/>
        <w:right w:val="none" w:sz="0" w:space="0" w:color="auto"/>
      </w:divBdr>
    </w:div>
    <w:div w:id="43919757">
      <w:bodyDiv w:val="1"/>
      <w:marLeft w:val="0"/>
      <w:marRight w:val="0"/>
      <w:marTop w:val="0"/>
      <w:marBottom w:val="0"/>
      <w:divBdr>
        <w:top w:val="none" w:sz="0" w:space="0" w:color="auto"/>
        <w:left w:val="none" w:sz="0" w:space="0" w:color="auto"/>
        <w:bottom w:val="none" w:sz="0" w:space="0" w:color="auto"/>
        <w:right w:val="none" w:sz="0" w:space="0" w:color="auto"/>
      </w:divBdr>
    </w:div>
    <w:div w:id="78911700">
      <w:bodyDiv w:val="1"/>
      <w:marLeft w:val="0"/>
      <w:marRight w:val="0"/>
      <w:marTop w:val="0"/>
      <w:marBottom w:val="0"/>
      <w:divBdr>
        <w:top w:val="none" w:sz="0" w:space="0" w:color="auto"/>
        <w:left w:val="none" w:sz="0" w:space="0" w:color="auto"/>
        <w:bottom w:val="none" w:sz="0" w:space="0" w:color="auto"/>
        <w:right w:val="none" w:sz="0" w:space="0" w:color="auto"/>
      </w:divBdr>
    </w:div>
    <w:div w:id="140464551">
      <w:bodyDiv w:val="1"/>
      <w:marLeft w:val="0"/>
      <w:marRight w:val="0"/>
      <w:marTop w:val="0"/>
      <w:marBottom w:val="0"/>
      <w:divBdr>
        <w:top w:val="none" w:sz="0" w:space="0" w:color="auto"/>
        <w:left w:val="none" w:sz="0" w:space="0" w:color="auto"/>
        <w:bottom w:val="none" w:sz="0" w:space="0" w:color="auto"/>
        <w:right w:val="none" w:sz="0" w:space="0" w:color="auto"/>
      </w:divBdr>
    </w:div>
    <w:div w:id="144513393">
      <w:bodyDiv w:val="1"/>
      <w:marLeft w:val="0"/>
      <w:marRight w:val="0"/>
      <w:marTop w:val="0"/>
      <w:marBottom w:val="0"/>
      <w:divBdr>
        <w:top w:val="none" w:sz="0" w:space="0" w:color="auto"/>
        <w:left w:val="none" w:sz="0" w:space="0" w:color="auto"/>
        <w:bottom w:val="none" w:sz="0" w:space="0" w:color="auto"/>
        <w:right w:val="none" w:sz="0" w:space="0" w:color="auto"/>
      </w:divBdr>
    </w:div>
    <w:div w:id="147597808">
      <w:bodyDiv w:val="1"/>
      <w:marLeft w:val="0"/>
      <w:marRight w:val="0"/>
      <w:marTop w:val="0"/>
      <w:marBottom w:val="0"/>
      <w:divBdr>
        <w:top w:val="none" w:sz="0" w:space="0" w:color="auto"/>
        <w:left w:val="none" w:sz="0" w:space="0" w:color="auto"/>
        <w:bottom w:val="none" w:sz="0" w:space="0" w:color="auto"/>
        <w:right w:val="none" w:sz="0" w:space="0" w:color="auto"/>
      </w:divBdr>
    </w:div>
    <w:div w:id="267323885">
      <w:bodyDiv w:val="1"/>
      <w:marLeft w:val="0"/>
      <w:marRight w:val="0"/>
      <w:marTop w:val="0"/>
      <w:marBottom w:val="0"/>
      <w:divBdr>
        <w:top w:val="none" w:sz="0" w:space="0" w:color="auto"/>
        <w:left w:val="none" w:sz="0" w:space="0" w:color="auto"/>
        <w:bottom w:val="none" w:sz="0" w:space="0" w:color="auto"/>
        <w:right w:val="none" w:sz="0" w:space="0" w:color="auto"/>
      </w:divBdr>
    </w:div>
    <w:div w:id="305861449">
      <w:bodyDiv w:val="1"/>
      <w:marLeft w:val="0"/>
      <w:marRight w:val="0"/>
      <w:marTop w:val="0"/>
      <w:marBottom w:val="0"/>
      <w:divBdr>
        <w:top w:val="none" w:sz="0" w:space="0" w:color="auto"/>
        <w:left w:val="none" w:sz="0" w:space="0" w:color="auto"/>
        <w:bottom w:val="none" w:sz="0" w:space="0" w:color="auto"/>
        <w:right w:val="none" w:sz="0" w:space="0" w:color="auto"/>
      </w:divBdr>
    </w:div>
    <w:div w:id="373625900">
      <w:bodyDiv w:val="1"/>
      <w:marLeft w:val="0"/>
      <w:marRight w:val="0"/>
      <w:marTop w:val="0"/>
      <w:marBottom w:val="0"/>
      <w:divBdr>
        <w:top w:val="none" w:sz="0" w:space="0" w:color="auto"/>
        <w:left w:val="none" w:sz="0" w:space="0" w:color="auto"/>
        <w:bottom w:val="none" w:sz="0" w:space="0" w:color="auto"/>
        <w:right w:val="none" w:sz="0" w:space="0" w:color="auto"/>
      </w:divBdr>
    </w:div>
    <w:div w:id="445122421">
      <w:bodyDiv w:val="1"/>
      <w:marLeft w:val="0"/>
      <w:marRight w:val="0"/>
      <w:marTop w:val="0"/>
      <w:marBottom w:val="0"/>
      <w:divBdr>
        <w:top w:val="none" w:sz="0" w:space="0" w:color="auto"/>
        <w:left w:val="none" w:sz="0" w:space="0" w:color="auto"/>
        <w:bottom w:val="none" w:sz="0" w:space="0" w:color="auto"/>
        <w:right w:val="none" w:sz="0" w:space="0" w:color="auto"/>
      </w:divBdr>
    </w:div>
    <w:div w:id="477770923">
      <w:bodyDiv w:val="1"/>
      <w:marLeft w:val="0"/>
      <w:marRight w:val="0"/>
      <w:marTop w:val="0"/>
      <w:marBottom w:val="0"/>
      <w:divBdr>
        <w:top w:val="none" w:sz="0" w:space="0" w:color="auto"/>
        <w:left w:val="none" w:sz="0" w:space="0" w:color="auto"/>
        <w:bottom w:val="none" w:sz="0" w:space="0" w:color="auto"/>
        <w:right w:val="none" w:sz="0" w:space="0" w:color="auto"/>
      </w:divBdr>
    </w:div>
    <w:div w:id="494613563">
      <w:bodyDiv w:val="1"/>
      <w:marLeft w:val="0"/>
      <w:marRight w:val="0"/>
      <w:marTop w:val="0"/>
      <w:marBottom w:val="0"/>
      <w:divBdr>
        <w:top w:val="none" w:sz="0" w:space="0" w:color="auto"/>
        <w:left w:val="none" w:sz="0" w:space="0" w:color="auto"/>
        <w:bottom w:val="none" w:sz="0" w:space="0" w:color="auto"/>
        <w:right w:val="none" w:sz="0" w:space="0" w:color="auto"/>
      </w:divBdr>
    </w:div>
    <w:div w:id="522865411">
      <w:bodyDiv w:val="1"/>
      <w:marLeft w:val="0"/>
      <w:marRight w:val="0"/>
      <w:marTop w:val="0"/>
      <w:marBottom w:val="0"/>
      <w:divBdr>
        <w:top w:val="none" w:sz="0" w:space="0" w:color="auto"/>
        <w:left w:val="none" w:sz="0" w:space="0" w:color="auto"/>
        <w:bottom w:val="none" w:sz="0" w:space="0" w:color="auto"/>
        <w:right w:val="none" w:sz="0" w:space="0" w:color="auto"/>
      </w:divBdr>
    </w:div>
    <w:div w:id="539974933">
      <w:bodyDiv w:val="1"/>
      <w:marLeft w:val="0"/>
      <w:marRight w:val="0"/>
      <w:marTop w:val="0"/>
      <w:marBottom w:val="0"/>
      <w:divBdr>
        <w:top w:val="none" w:sz="0" w:space="0" w:color="auto"/>
        <w:left w:val="none" w:sz="0" w:space="0" w:color="auto"/>
        <w:bottom w:val="none" w:sz="0" w:space="0" w:color="auto"/>
        <w:right w:val="none" w:sz="0" w:space="0" w:color="auto"/>
      </w:divBdr>
    </w:div>
    <w:div w:id="544801934">
      <w:bodyDiv w:val="1"/>
      <w:marLeft w:val="0"/>
      <w:marRight w:val="0"/>
      <w:marTop w:val="0"/>
      <w:marBottom w:val="0"/>
      <w:divBdr>
        <w:top w:val="none" w:sz="0" w:space="0" w:color="auto"/>
        <w:left w:val="none" w:sz="0" w:space="0" w:color="auto"/>
        <w:bottom w:val="none" w:sz="0" w:space="0" w:color="auto"/>
        <w:right w:val="none" w:sz="0" w:space="0" w:color="auto"/>
      </w:divBdr>
    </w:div>
    <w:div w:id="556355571">
      <w:bodyDiv w:val="1"/>
      <w:marLeft w:val="0"/>
      <w:marRight w:val="0"/>
      <w:marTop w:val="0"/>
      <w:marBottom w:val="0"/>
      <w:divBdr>
        <w:top w:val="none" w:sz="0" w:space="0" w:color="auto"/>
        <w:left w:val="none" w:sz="0" w:space="0" w:color="auto"/>
        <w:bottom w:val="none" w:sz="0" w:space="0" w:color="auto"/>
        <w:right w:val="none" w:sz="0" w:space="0" w:color="auto"/>
      </w:divBdr>
    </w:div>
    <w:div w:id="752359384">
      <w:bodyDiv w:val="1"/>
      <w:marLeft w:val="0"/>
      <w:marRight w:val="0"/>
      <w:marTop w:val="0"/>
      <w:marBottom w:val="0"/>
      <w:divBdr>
        <w:top w:val="none" w:sz="0" w:space="0" w:color="auto"/>
        <w:left w:val="none" w:sz="0" w:space="0" w:color="auto"/>
        <w:bottom w:val="none" w:sz="0" w:space="0" w:color="auto"/>
        <w:right w:val="none" w:sz="0" w:space="0" w:color="auto"/>
      </w:divBdr>
    </w:div>
    <w:div w:id="823277884">
      <w:bodyDiv w:val="1"/>
      <w:marLeft w:val="0"/>
      <w:marRight w:val="0"/>
      <w:marTop w:val="0"/>
      <w:marBottom w:val="0"/>
      <w:divBdr>
        <w:top w:val="none" w:sz="0" w:space="0" w:color="auto"/>
        <w:left w:val="none" w:sz="0" w:space="0" w:color="auto"/>
        <w:bottom w:val="none" w:sz="0" w:space="0" w:color="auto"/>
        <w:right w:val="none" w:sz="0" w:space="0" w:color="auto"/>
      </w:divBdr>
    </w:div>
    <w:div w:id="842933771">
      <w:bodyDiv w:val="1"/>
      <w:marLeft w:val="0"/>
      <w:marRight w:val="0"/>
      <w:marTop w:val="0"/>
      <w:marBottom w:val="0"/>
      <w:divBdr>
        <w:top w:val="none" w:sz="0" w:space="0" w:color="auto"/>
        <w:left w:val="none" w:sz="0" w:space="0" w:color="auto"/>
        <w:bottom w:val="none" w:sz="0" w:space="0" w:color="auto"/>
        <w:right w:val="none" w:sz="0" w:space="0" w:color="auto"/>
      </w:divBdr>
    </w:div>
    <w:div w:id="939488524">
      <w:bodyDiv w:val="1"/>
      <w:marLeft w:val="0"/>
      <w:marRight w:val="0"/>
      <w:marTop w:val="0"/>
      <w:marBottom w:val="0"/>
      <w:divBdr>
        <w:top w:val="none" w:sz="0" w:space="0" w:color="auto"/>
        <w:left w:val="none" w:sz="0" w:space="0" w:color="auto"/>
        <w:bottom w:val="none" w:sz="0" w:space="0" w:color="auto"/>
        <w:right w:val="none" w:sz="0" w:space="0" w:color="auto"/>
      </w:divBdr>
    </w:div>
    <w:div w:id="971598044">
      <w:bodyDiv w:val="1"/>
      <w:marLeft w:val="0"/>
      <w:marRight w:val="0"/>
      <w:marTop w:val="0"/>
      <w:marBottom w:val="0"/>
      <w:divBdr>
        <w:top w:val="none" w:sz="0" w:space="0" w:color="auto"/>
        <w:left w:val="none" w:sz="0" w:space="0" w:color="auto"/>
        <w:bottom w:val="none" w:sz="0" w:space="0" w:color="auto"/>
        <w:right w:val="none" w:sz="0" w:space="0" w:color="auto"/>
      </w:divBdr>
    </w:div>
    <w:div w:id="975372922">
      <w:bodyDiv w:val="1"/>
      <w:marLeft w:val="0"/>
      <w:marRight w:val="0"/>
      <w:marTop w:val="0"/>
      <w:marBottom w:val="0"/>
      <w:divBdr>
        <w:top w:val="none" w:sz="0" w:space="0" w:color="auto"/>
        <w:left w:val="none" w:sz="0" w:space="0" w:color="auto"/>
        <w:bottom w:val="none" w:sz="0" w:space="0" w:color="auto"/>
        <w:right w:val="none" w:sz="0" w:space="0" w:color="auto"/>
      </w:divBdr>
    </w:div>
    <w:div w:id="985625860">
      <w:bodyDiv w:val="1"/>
      <w:marLeft w:val="0"/>
      <w:marRight w:val="0"/>
      <w:marTop w:val="0"/>
      <w:marBottom w:val="0"/>
      <w:divBdr>
        <w:top w:val="none" w:sz="0" w:space="0" w:color="auto"/>
        <w:left w:val="none" w:sz="0" w:space="0" w:color="auto"/>
        <w:bottom w:val="none" w:sz="0" w:space="0" w:color="auto"/>
        <w:right w:val="none" w:sz="0" w:space="0" w:color="auto"/>
      </w:divBdr>
    </w:div>
    <w:div w:id="986325214">
      <w:bodyDiv w:val="1"/>
      <w:marLeft w:val="0"/>
      <w:marRight w:val="0"/>
      <w:marTop w:val="0"/>
      <w:marBottom w:val="0"/>
      <w:divBdr>
        <w:top w:val="none" w:sz="0" w:space="0" w:color="auto"/>
        <w:left w:val="none" w:sz="0" w:space="0" w:color="auto"/>
        <w:bottom w:val="none" w:sz="0" w:space="0" w:color="auto"/>
        <w:right w:val="none" w:sz="0" w:space="0" w:color="auto"/>
      </w:divBdr>
    </w:div>
    <w:div w:id="1023440249">
      <w:bodyDiv w:val="1"/>
      <w:marLeft w:val="0"/>
      <w:marRight w:val="0"/>
      <w:marTop w:val="0"/>
      <w:marBottom w:val="0"/>
      <w:divBdr>
        <w:top w:val="none" w:sz="0" w:space="0" w:color="auto"/>
        <w:left w:val="none" w:sz="0" w:space="0" w:color="auto"/>
        <w:bottom w:val="none" w:sz="0" w:space="0" w:color="auto"/>
        <w:right w:val="none" w:sz="0" w:space="0" w:color="auto"/>
      </w:divBdr>
    </w:div>
    <w:div w:id="1050228034">
      <w:bodyDiv w:val="1"/>
      <w:marLeft w:val="0"/>
      <w:marRight w:val="0"/>
      <w:marTop w:val="0"/>
      <w:marBottom w:val="0"/>
      <w:divBdr>
        <w:top w:val="none" w:sz="0" w:space="0" w:color="auto"/>
        <w:left w:val="none" w:sz="0" w:space="0" w:color="auto"/>
        <w:bottom w:val="none" w:sz="0" w:space="0" w:color="auto"/>
        <w:right w:val="none" w:sz="0" w:space="0" w:color="auto"/>
      </w:divBdr>
    </w:div>
    <w:div w:id="1095904359">
      <w:bodyDiv w:val="1"/>
      <w:marLeft w:val="0"/>
      <w:marRight w:val="0"/>
      <w:marTop w:val="0"/>
      <w:marBottom w:val="0"/>
      <w:divBdr>
        <w:top w:val="none" w:sz="0" w:space="0" w:color="auto"/>
        <w:left w:val="none" w:sz="0" w:space="0" w:color="auto"/>
        <w:bottom w:val="none" w:sz="0" w:space="0" w:color="auto"/>
        <w:right w:val="none" w:sz="0" w:space="0" w:color="auto"/>
      </w:divBdr>
    </w:div>
    <w:div w:id="1105341971">
      <w:bodyDiv w:val="1"/>
      <w:marLeft w:val="0"/>
      <w:marRight w:val="0"/>
      <w:marTop w:val="0"/>
      <w:marBottom w:val="0"/>
      <w:divBdr>
        <w:top w:val="none" w:sz="0" w:space="0" w:color="auto"/>
        <w:left w:val="none" w:sz="0" w:space="0" w:color="auto"/>
        <w:bottom w:val="none" w:sz="0" w:space="0" w:color="auto"/>
        <w:right w:val="none" w:sz="0" w:space="0" w:color="auto"/>
      </w:divBdr>
    </w:div>
    <w:div w:id="1109816591">
      <w:bodyDiv w:val="1"/>
      <w:marLeft w:val="0"/>
      <w:marRight w:val="0"/>
      <w:marTop w:val="0"/>
      <w:marBottom w:val="0"/>
      <w:divBdr>
        <w:top w:val="none" w:sz="0" w:space="0" w:color="auto"/>
        <w:left w:val="none" w:sz="0" w:space="0" w:color="auto"/>
        <w:bottom w:val="none" w:sz="0" w:space="0" w:color="auto"/>
        <w:right w:val="none" w:sz="0" w:space="0" w:color="auto"/>
      </w:divBdr>
    </w:div>
    <w:div w:id="1229656357">
      <w:bodyDiv w:val="1"/>
      <w:marLeft w:val="0"/>
      <w:marRight w:val="0"/>
      <w:marTop w:val="0"/>
      <w:marBottom w:val="0"/>
      <w:divBdr>
        <w:top w:val="none" w:sz="0" w:space="0" w:color="auto"/>
        <w:left w:val="none" w:sz="0" w:space="0" w:color="auto"/>
        <w:bottom w:val="none" w:sz="0" w:space="0" w:color="auto"/>
        <w:right w:val="none" w:sz="0" w:space="0" w:color="auto"/>
      </w:divBdr>
    </w:div>
    <w:div w:id="1261714939">
      <w:bodyDiv w:val="1"/>
      <w:marLeft w:val="0"/>
      <w:marRight w:val="0"/>
      <w:marTop w:val="0"/>
      <w:marBottom w:val="0"/>
      <w:divBdr>
        <w:top w:val="none" w:sz="0" w:space="0" w:color="auto"/>
        <w:left w:val="none" w:sz="0" w:space="0" w:color="auto"/>
        <w:bottom w:val="none" w:sz="0" w:space="0" w:color="auto"/>
        <w:right w:val="none" w:sz="0" w:space="0" w:color="auto"/>
      </w:divBdr>
      <w:divsChild>
        <w:div w:id="99107719">
          <w:marLeft w:val="0"/>
          <w:marRight w:val="0"/>
          <w:marTop w:val="0"/>
          <w:marBottom w:val="0"/>
          <w:divBdr>
            <w:top w:val="none" w:sz="0" w:space="0" w:color="auto"/>
            <w:left w:val="none" w:sz="0" w:space="0" w:color="auto"/>
            <w:bottom w:val="none" w:sz="0" w:space="0" w:color="auto"/>
            <w:right w:val="none" w:sz="0" w:space="0" w:color="auto"/>
          </w:divBdr>
          <w:divsChild>
            <w:div w:id="122778102">
              <w:marLeft w:val="0"/>
              <w:marRight w:val="0"/>
              <w:marTop w:val="0"/>
              <w:marBottom w:val="0"/>
              <w:divBdr>
                <w:top w:val="none" w:sz="0" w:space="0" w:color="auto"/>
                <w:left w:val="none" w:sz="0" w:space="0" w:color="auto"/>
                <w:bottom w:val="none" w:sz="0" w:space="0" w:color="auto"/>
                <w:right w:val="none" w:sz="0" w:space="0" w:color="auto"/>
              </w:divBdr>
              <w:divsChild>
                <w:div w:id="160851495">
                  <w:marLeft w:val="0"/>
                  <w:marRight w:val="0"/>
                  <w:marTop w:val="0"/>
                  <w:marBottom w:val="0"/>
                  <w:divBdr>
                    <w:top w:val="none" w:sz="0" w:space="0" w:color="auto"/>
                    <w:left w:val="none" w:sz="0" w:space="0" w:color="auto"/>
                    <w:bottom w:val="none" w:sz="0" w:space="0" w:color="auto"/>
                    <w:right w:val="none" w:sz="0" w:space="0" w:color="auto"/>
                  </w:divBdr>
                  <w:divsChild>
                    <w:div w:id="68166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948353">
          <w:marLeft w:val="0"/>
          <w:marRight w:val="0"/>
          <w:marTop w:val="0"/>
          <w:marBottom w:val="0"/>
          <w:divBdr>
            <w:top w:val="none" w:sz="0" w:space="0" w:color="auto"/>
            <w:left w:val="none" w:sz="0" w:space="0" w:color="auto"/>
            <w:bottom w:val="none" w:sz="0" w:space="0" w:color="auto"/>
            <w:right w:val="none" w:sz="0" w:space="0" w:color="auto"/>
          </w:divBdr>
          <w:divsChild>
            <w:div w:id="346489649">
              <w:marLeft w:val="0"/>
              <w:marRight w:val="0"/>
              <w:marTop w:val="0"/>
              <w:marBottom w:val="0"/>
              <w:divBdr>
                <w:top w:val="none" w:sz="0" w:space="0" w:color="auto"/>
                <w:left w:val="none" w:sz="0" w:space="0" w:color="auto"/>
                <w:bottom w:val="none" w:sz="0" w:space="0" w:color="auto"/>
                <w:right w:val="none" w:sz="0" w:space="0" w:color="auto"/>
              </w:divBdr>
              <w:divsChild>
                <w:div w:id="124277790">
                  <w:marLeft w:val="0"/>
                  <w:marRight w:val="0"/>
                  <w:marTop w:val="0"/>
                  <w:marBottom w:val="0"/>
                  <w:divBdr>
                    <w:top w:val="none" w:sz="0" w:space="0" w:color="auto"/>
                    <w:left w:val="none" w:sz="0" w:space="0" w:color="auto"/>
                    <w:bottom w:val="none" w:sz="0" w:space="0" w:color="auto"/>
                    <w:right w:val="none" w:sz="0" w:space="0" w:color="auto"/>
                  </w:divBdr>
                  <w:divsChild>
                    <w:div w:id="91744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089656">
      <w:bodyDiv w:val="1"/>
      <w:marLeft w:val="0"/>
      <w:marRight w:val="0"/>
      <w:marTop w:val="0"/>
      <w:marBottom w:val="0"/>
      <w:divBdr>
        <w:top w:val="none" w:sz="0" w:space="0" w:color="auto"/>
        <w:left w:val="none" w:sz="0" w:space="0" w:color="auto"/>
        <w:bottom w:val="none" w:sz="0" w:space="0" w:color="auto"/>
        <w:right w:val="none" w:sz="0" w:space="0" w:color="auto"/>
      </w:divBdr>
    </w:div>
    <w:div w:id="1327827505">
      <w:bodyDiv w:val="1"/>
      <w:marLeft w:val="0"/>
      <w:marRight w:val="0"/>
      <w:marTop w:val="0"/>
      <w:marBottom w:val="0"/>
      <w:divBdr>
        <w:top w:val="none" w:sz="0" w:space="0" w:color="auto"/>
        <w:left w:val="none" w:sz="0" w:space="0" w:color="auto"/>
        <w:bottom w:val="none" w:sz="0" w:space="0" w:color="auto"/>
        <w:right w:val="none" w:sz="0" w:space="0" w:color="auto"/>
      </w:divBdr>
    </w:div>
    <w:div w:id="1372076200">
      <w:bodyDiv w:val="1"/>
      <w:marLeft w:val="0"/>
      <w:marRight w:val="0"/>
      <w:marTop w:val="0"/>
      <w:marBottom w:val="0"/>
      <w:divBdr>
        <w:top w:val="none" w:sz="0" w:space="0" w:color="auto"/>
        <w:left w:val="none" w:sz="0" w:space="0" w:color="auto"/>
        <w:bottom w:val="none" w:sz="0" w:space="0" w:color="auto"/>
        <w:right w:val="none" w:sz="0" w:space="0" w:color="auto"/>
      </w:divBdr>
    </w:div>
    <w:div w:id="1373963358">
      <w:bodyDiv w:val="1"/>
      <w:marLeft w:val="0"/>
      <w:marRight w:val="0"/>
      <w:marTop w:val="0"/>
      <w:marBottom w:val="0"/>
      <w:divBdr>
        <w:top w:val="none" w:sz="0" w:space="0" w:color="auto"/>
        <w:left w:val="none" w:sz="0" w:space="0" w:color="auto"/>
        <w:bottom w:val="none" w:sz="0" w:space="0" w:color="auto"/>
        <w:right w:val="none" w:sz="0" w:space="0" w:color="auto"/>
      </w:divBdr>
    </w:div>
    <w:div w:id="1542017610">
      <w:bodyDiv w:val="1"/>
      <w:marLeft w:val="0"/>
      <w:marRight w:val="0"/>
      <w:marTop w:val="0"/>
      <w:marBottom w:val="0"/>
      <w:divBdr>
        <w:top w:val="none" w:sz="0" w:space="0" w:color="auto"/>
        <w:left w:val="none" w:sz="0" w:space="0" w:color="auto"/>
        <w:bottom w:val="none" w:sz="0" w:space="0" w:color="auto"/>
        <w:right w:val="none" w:sz="0" w:space="0" w:color="auto"/>
      </w:divBdr>
    </w:div>
    <w:div w:id="1550414262">
      <w:bodyDiv w:val="1"/>
      <w:marLeft w:val="0"/>
      <w:marRight w:val="0"/>
      <w:marTop w:val="0"/>
      <w:marBottom w:val="0"/>
      <w:divBdr>
        <w:top w:val="none" w:sz="0" w:space="0" w:color="auto"/>
        <w:left w:val="none" w:sz="0" w:space="0" w:color="auto"/>
        <w:bottom w:val="none" w:sz="0" w:space="0" w:color="auto"/>
        <w:right w:val="none" w:sz="0" w:space="0" w:color="auto"/>
      </w:divBdr>
    </w:div>
    <w:div w:id="1574510931">
      <w:bodyDiv w:val="1"/>
      <w:marLeft w:val="0"/>
      <w:marRight w:val="0"/>
      <w:marTop w:val="0"/>
      <w:marBottom w:val="0"/>
      <w:divBdr>
        <w:top w:val="none" w:sz="0" w:space="0" w:color="auto"/>
        <w:left w:val="none" w:sz="0" w:space="0" w:color="auto"/>
        <w:bottom w:val="none" w:sz="0" w:space="0" w:color="auto"/>
        <w:right w:val="none" w:sz="0" w:space="0" w:color="auto"/>
      </w:divBdr>
    </w:div>
    <w:div w:id="1598514901">
      <w:bodyDiv w:val="1"/>
      <w:marLeft w:val="0"/>
      <w:marRight w:val="0"/>
      <w:marTop w:val="0"/>
      <w:marBottom w:val="0"/>
      <w:divBdr>
        <w:top w:val="none" w:sz="0" w:space="0" w:color="auto"/>
        <w:left w:val="none" w:sz="0" w:space="0" w:color="auto"/>
        <w:bottom w:val="none" w:sz="0" w:space="0" w:color="auto"/>
        <w:right w:val="none" w:sz="0" w:space="0" w:color="auto"/>
      </w:divBdr>
    </w:div>
    <w:div w:id="1766883198">
      <w:bodyDiv w:val="1"/>
      <w:marLeft w:val="0"/>
      <w:marRight w:val="0"/>
      <w:marTop w:val="0"/>
      <w:marBottom w:val="0"/>
      <w:divBdr>
        <w:top w:val="none" w:sz="0" w:space="0" w:color="auto"/>
        <w:left w:val="none" w:sz="0" w:space="0" w:color="auto"/>
        <w:bottom w:val="none" w:sz="0" w:space="0" w:color="auto"/>
        <w:right w:val="none" w:sz="0" w:space="0" w:color="auto"/>
      </w:divBdr>
    </w:div>
    <w:div w:id="1875926281">
      <w:bodyDiv w:val="1"/>
      <w:marLeft w:val="0"/>
      <w:marRight w:val="0"/>
      <w:marTop w:val="0"/>
      <w:marBottom w:val="0"/>
      <w:divBdr>
        <w:top w:val="none" w:sz="0" w:space="0" w:color="auto"/>
        <w:left w:val="none" w:sz="0" w:space="0" w:color="auto"/>
        <w:bottom w:val="none" w:sz="0" w:space="0" w:color="auto"/>
        <w:right w:val="none" w:sz="0" w:space="0" w:color="auto"/>
      </w:divBdr>
    </w:div>
    <w:div w:id="1893271355">
      <w:bodyDiv w:val="1"/>
      <w:marLeft w:val="0"/>
      <w:marRight w:val="0"/>
      <w:marTop w:val="0"/>
      <w:marBottom w:val="0"/>
      <w:divBdr>
        <w:top w:val="none" w:sz="0" w:space="0" w:color="auto"/>
        <w:left w:val="none" w:sz="0" w:space="0" w:color="auto"/>
        <w:bottom w:val="none" w:sz="0" w:space="0" w:color="auto"/>
        <w:right w:val="none" w:sz="0" w:space="0" w:color="auto"/>
      </w:divBdr>
    </w:div>
    <w:div w:id="2033532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4.png"/><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eader" Target="header6.xml"/><Relationship Id="rId11" Type="http://schemas.openxmlformats.org/officeDocument/2006/relationships/footer" Target="footer1.xm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3.png"/><Relationship Id="rId58" Type="http://schemas.openxmlformats.org/officeDocument/2006/relationships/image" Target="media/image34.jp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header" Target="header14.xml"/><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jpeg"/><Relationship Id="rId48"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5.jpg"/><Relationship Id="rId67" Type="http://schemas.openxmlformats.org/officeDocument/2006/relationships/image" Target="media/image43.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header" Target="header11.xml"/><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eader" Target="header8.xml"/><Relationship Id="rId57" Type="http://schemas.openxmlformats.org/officeDocument/2006/relationships/header" Target="header13.xml"/><Relationship Id="rId10" Type="http://schemas.openxmlformats.org/officeDocument/2006/relationships/header" Target="header2.xml"/><Relationship Id="rId31" Type="http://schemas.openxmlformats.org/officeDocument/2006/relationships/image" Target="media/image15.jpeg"/><Relationship Id="rId44" Type="http://schemas.openxmlformats.org/officeDocument/2006/relationships/image" Target="media/image28.jpeg"/><Relationship Id="rId52" Type="http://schemas.openxmlformats.org/officeDocument/2006/relationships/header" Target="header10.xml"/><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jpg"/><Relationship Id="rId99" Type="http://schemas.openxmlformats.org/officeDocument/2006/relationships/header" Target="header17.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header" Target="header9.xml"/><Relationship Id="rId55" Type="http://schemas.openxmlformats.org/officeDocument/2006/relationships/header" Target="header12.xml"/><Relationship Id="rId76" Type="http://schemas.openxmlformats.org/officeDocument/2006/relationships/image" Target="media/image52.png"/><Relationship Id="rId97"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jpeg"/><Relationship Id="rId66" Type="http://schemas.openxmlformats.org/officeDocument/2006/relationships/image" Target="media/image42.png"/><Relationship Id="rId87" Type="http://schemas.openxmlformats.org/officeDocument/2006/relationships/image" Target="media/image63.png"/><Relationship Id="rId61" Type="http://schemas.openxmlformats.org/officeDocument/2006/relationships/image" Target="media/image37.png"/><Relationship Id="rId82" Type="http://schemas.openxmlformats.org/officeDocument/2006/relationships/image" Target="media/image58.png"/><Relationship Id="rId19" Type="http://schemas.openxmlformats.org/officeDocument/2006/relationships/image" Target="media/image3.png"/><Relationship Id="rId14" Type="http://schemas.openxmlformats.org/officeDocument/2006/relationships/footer" Target="footer2.xml"/><Relationship Id="rId30" Type="http://schemas.openxmlformats.org/officeDocument/2006/relationships/image" Target="media/image14.jpeg"/><Relationship Id="rId35" Type="http://schemas.openxmlformats.org/officeDocument/2006/relationships/image" Target="media/image19.png"/><Relationship Id="rId56" Type="http://schemas.openxmlformats.org/officeDocument/2006/relationships/footer" Target="footer5.xml"/><Relationship Id="rId77" Type="http://schemas.openxmlformats.org/officeDocument/2006/relationships/image" Target="media/image53.png"/><Relationship Id="rId100" Type="http://schemas.openxmlformats.org/officeDocument/2006/relationships/header" Target="header18.xml"/><Relationship Id="rId8" Type="http://schemas.openxmlformats.org/officeDocument/2006/relationships/image" Target="media/image1.png"/><Relationship Id="rId51" Type="http://schemas.openxmlformats.org/officeDocument/2006/relationships/footer" Target="footer4.xml"/><Relationship Id="rId72" Type="http://schemas.openxmlformats.org/officeDocument/2006/relationships/image" Target="media/image48.png"/><Relationship Id="rId93" Type="http://schemas.openxmlformats.org/officeDocument/2006/relationships/image" Target="media/image69.jpg"/><Relationship Id="rId98" Type="http://schemas.openxmlformats.org/officeDocument/2006/relationships/header" Target="header16.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E541-6617-47B9-AEE9-1A174CA75EDD}">
  <we:reference id="wa104382081" version="1.55.1.0" store="en-001" storeType="OMEX"/>
  <we:alternateReferences>
    <we:reference id="wa104382081" version="1.55.1.0" store="en-001" storeType="OMEX"/>
  </we:alternateReferences>
  <we:properties>
    <we:property name="MENDELEY_CITATIONS" valu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14F8B-AF6F-415C-AB40-ED9AFAD15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5</TotalTime>
  <Pages>100</Pages>
  <Words>27650</Words>
  <Characters>157611</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ansah</dc:creator>
  <cp:keywords/>
  <dc:description/>
  <cp:lastModifiedBy>Windows User</cp:lastModifiedBy>
  <cp:revision>314</cp:revision>
  <cp:lastPrinted>2024-01-05T12:01:00Z</cp:lastPrinted>
  <dcterms:created xsi:type="dcterms:W3CDTF">2024-04-13T10:45:00Z</dcterms:created>
  <dcterms:modified xsi:type="dcterms:W3CDTF">2024-06-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14bc6f-106d-3a0f-a851-e7cb07a39ae3</vt:lpwstr>
  </property>
  <property fmtid="{D5CDD505-2E9C-101B-9397-08002B2CF9AE}" pid="24" name="Mendeley Citation Style_1">
    <vt:lpwstr>http://www.zotero.org/styles/apa</vt:lpwstr>
  </property>
</Properties>
</file>